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5" w14:textId="6CAC3138" w:rsidR="00B55265" w:rsidRPr="00F40B3B" w:rsidRDefault="00401B87" w:rsidP="00EB1685">
      <w:pP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w:t>
      </w:r>
      <w:r w:rsidR="00793BEA">
        <w:rPr>
          <w:rFonts w:ascii="Times New Roman" w:eastAsia="Times New Roman" w:hAnsi="Times New Roman" w:cs="Times New Roman"/>
          <w:b/>
          <w:sz w:val="32"/>
          <w:szCs w:val="32"/>
        </w:rPr>
        <w:t>JUDUL SKRIPSI ANDA DALAM HURUF KAPITAL BERBENTUK PIRAMIDA TERBALIK</w:t>
      </w:r>
      <w:r>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br/>
        <w:t>RATA TENGAH 16 PT; LINE SPACING 1.0}</w:t>
      </w:r>
    </w:p>
    <w:p w14:paraId="41EFF397"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0972FFB8" w14:textId="77777777" w:rsidR="00C40026" w:rsidRPr="00F40B3B" w:rsidRDefault="00C40026" w:rsidP="00AB513A">
      <w:pPr>
        <w:spacing w:line="240" w:lineRule="auto"/>
        <w:contextualSpacing/>
        <w:jc w:val="center"/>
        <w:rPr>
          <w:rFonts w:ascii="Times New Roman" w:eastAsia="Times New Roman" w:hAnsi="Times New Roman" w:cs="Times New Roman"/>
          <w:b/>
          <w:bCs/>
          <w:szCs w:val="24"/>
        </w:rPr>
      </w:pPr>
    </w:p>
    <w:p w14:paraId="2D60C5E4"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74949417"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03023583"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06CB9F83"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4CB30B8E" w14:textId="77777777" w:rsidR="00AB513A" w:rsidRPr="00F40B3B" w:rsidRDefault="00AB513A" w:rsidP="00AB513A">
      <w:pPr>
        <w:spacing w:line="240" w:lineRule="auto"/>
        <w:contextualSpacing/>
        <w:jc w:val="center"/>
        <w:rPr>
          <w:rFonts w:ascii="Times New Roman" w:eastAsia="Times New Roman" w:hAnsi="Times New Roman" w:cs="Times New Roman"/>
          <w:b/>
          <w:bCs/>
          <w:sz w:val="28"/>
          <w:szCs w:val="28"/>
        </w:rPr>
      </w:pPr>
      <w:r w:rsidRPr="00F40B3B">
        <w:rPr>
          <w:rFonts w:ascii="Times New Roman" w:eastAsia="Times New Roman" w:hAnsi="Times New Roman" w:cs="Times New Roman"/>
          <w:b/>
          <w:bCs/>
          <w:sz w:val="28"/>
          <w:szCs w:val="28"/>
        </w:rPr>
        <w:t>SKRIPSI</w:t>
      </w:r>
    </w:p>
    <w:p w14:paraId="0BCF2271"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246907C5"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6C5BC550"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17AD8979"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777FA0B9" w14:textId="77777777" w:rsidR="00AB513A" w:rsidRPr="00F40B3B" w:rsidRDefault="00AB513A" w:rsidP="00AB513A">
      <w:pPr>
        <w:spacing w:line="240" w:lineRule="auto"/>
        <w:contextualSpacing/>
        <w:jc w:val="center"/>
        <w:rPr>
          <w:rFonts w:ascii="Times New Roman" w:eastAsia="Times New Roman" w:hAnsi="Times New Roman" w:cs="Times New Roman"/>
          <w:b/>
          <w:bCs/>
          <w:szCs w:val="24"/>
        </w:rPr>
      </w:pPr>
    </w:p>
    <w:p w14:paraId="0000000B" w14:textId="77777777" w:rsidR="00B55265" w:rsidRPr="00F40B3B" w:rsidRDefault="00B55265">
      <w:pPr>
        <w:spacing w:line="240" w:lineRule="auto"/>
        <w:jc w:val="center"/>
        <w:rPr>
          <w:rFonts w:ascii="Times New Roman" w:eastAsia="Times New Roman" w:hAnsi="Times New Roman" w:cs="Times New Roman"/>
          <w:b/>
          <w:szCs w:val="24"/>
        </w:rPr>
      </w:pPr>
    </w:p>
    <w:p w14:paraId="0000000C"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Oleh:</w:t>
      </w:r>
    </w:p>
    <w:p w14:paraId="0000000D" w14:textId="77777777" w:rsidR="00B55265" w:rsidRPr="00F40B3B" w:rsidRDefault="00B55265">
      <w:pPr>
        <w:spacing w:line="240" w:lineRule="auto"/>
        <w:jc w:val="center"/>
        <w:rPr>
          <w:rFonts w:ascii="Times New Roman" w:eastAsia="Times New Roman" w:hAnsi="Times New Roman" w:cs="Times New Roman"/>
          <w:b/>
          <w:sz w:val="26"/>
          <w:szCs w:val="26"/>
        </w:rPr>
      </w:pPr>
    </w:p>
    <w:p w14:paraId="73CDF69A" w14:textId="725894AE" w:rsidR="00401B87" w:rsidRPr="00F40B3B" w:rsidRDefault="00401B87" w:rsidP="00401B87">
      <w:pPr>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NAMA ANDA DALAM PENULISAN KAPITAL}</w:t>
      </w:r>
    </w:p>
    <w:p w14:paraId="0000000F" w14:textId="2A09C546" w:rsidR="00B55265" w:rsidRPr="00F40B3B" w:rsidRDefault="00401B87">
      <w:pPr>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w:t>
      </w:r>
      <w:r w:rsidR="00197CE7">
        <w:rPr>
          <w:rFonts w:ascii="Times New Roman" w:eastAsia="Times New Roman" w:hAnsi="Times New Roman" w:cs="Times New Roman"/>
          <w:b/>
          <w:sz w:val="26"/>
          <w:szCs w:val="26"/>
        </w:rPr>
        <w:t xml:space="preserve">10 digit </w:t>
      </w:r>
      <w:r>
        <w:rPr>
          <w:rFonts w:ascii="Times New Roman" w:eastAsia="Times New Roman" w:hAnsi="Times New Roman" w:cs="Times New Roman"/>
          <w:b/>
          <w:sz w:val="26"/>
          <w:szCs w:val="26"/>
        </w:rPr>
        <w:t>NIM}</w:t>
      </w:r>
    </w:p>
    <w:p w14:paraId="00000010" w14:textId="77777777" w:rsidR="00B55265" w:rsidRPr="00F40B3B" w:rsidRDefault="00B55265">
      <w:pPr>
        <w:spacing w:line="240" w:lineRule="auto"/>
        <w:jc w:val="center"/>
        <w:rPr>
          <w:rFonts w:ascii="Times New Roman" w:eastAsia="Times New Roman" w:hAnsi="Times New Roman" w:cs="Times New Roman"/>
          <w:b/>
          <w:szCs w:val="24"/>
        </w:rPr>
      </w:pPr>
    </w:p>
    <w:p w14:paraId="00000011" w14:textId="77777777" w:rsidR="00B55265" w:rsidRPr="00F40B3B" w:rsidRDefault="00B55265">
      <w:pPr>
        <w:spacing w:line="240" w:lineRule="auto"/>
        <w:jc w:val="center"/>
        <w:rPr>
          <w:rFonts w:ascii="Times New Roman" w:eastAsia="Times New Roman" w:hAnsi="Times New Roman" w:cs="Times New Roman"/>
          <w:b/>
          <w:szCs w:val="24"/>
        </w:rPr>
      </w:pPr>
    </w:p>
    <w:p w14:paraId="00000012" w14:textId="77777777" w:rsidR="00B55265" w:rsidRPr="00F40B3B" w:rsidRDefault="00B55265">
      <w:pPr>
        <w:spacing w:line="240" w:lineRule="auto"/>
        <w:jc w:val="center"/>
        <w:rPr>
          <w:rFonts w:ascii="Times New Roman" w:eastAsia="Times New Roman" w:hAnsi="Times New Roman" w:cs="Times New Roman"/>
          <w:b/>
          <w:szCs w:val="24"/>
        </w:rPr>
      </w:pPr>
    </w:p>
    <w:p w14:paraId="00000013" w14:textId="77777777" w:rsidR="00B55265" w:rsidRPr="00F40B3B" w:rsidRDefault="00B55265">
      <w:pPr>
        <w:spacing w:line="240" w:lineRule="auto"/>
        <w:jc w:val="center"/>
        <w:rPr>
          <w:rFonts w:ascii="Times New Roman" w:eastAsia="Times New Roman" w:hAnsi="Times New Roman" w:cs="Times New Roman"/>
          <w:b/>
          <w:szCs w:val="24"/>
        </w:rPr>
      </w:pPr>
    </w:p>
    <w:p w14:paraId="00000014" w14:textId="77777777" w:rsidR="00B55265" w:rsidRPr="00F40B3B" w:rsidRDefault="004365F3">
      <w:pPr>
        <w:spacing w:line="240" w:lineRule="auto"/>
        <w:jc w:val="center"/>
        <w:rPr>
          <w:rFonts w:ascii="Times New Roman" w:eastAsia="Times New Roman" w:hAnsi="Times New Roman" w:cs="Times New Roman"/>
          <w:b/>
          <w:szCs w:val="24"/>
        </w:rPr>
      </w:pPr>
      <w:r w:rsidRPr="00F40B3B">
        <w:rPr>
          <w:rFonts w:ascii="Times New Roman" w:eastAsia="Times New Roman" w:hAnsi="Times New Roman" w:cs="Times New Roman"/>
          <w:b/>
          <w:szCs w:val="24"/>
        </w:rPr>
        <w:drawing>
          <wp:inline distT="0" distB="0" distL="0" distR="0" wp14:anchorId="5E01B832" wp14:editId="03043E52">
            <wp:extent cx="1080000" cy="1080000"/>
            <wp:effectExtent l="0" t="0" r="0" b="0"/>
            <wp:docPr id="51" name="image3.png" descr="600px-Unmul_logo_low"/>
            <wp:cNvGraphicFramePr/>
            <a:graphic xmlns:a="http://schemas.openxmlformats.org/drawingml/2006/main">
              <a:graphicData uri="http://schemas.openxmlformats.org/drawingml/2006/picture">
                <pic:pic xmlns:pic="http://schemas.openxmlformats.org/drawingml/2006/picture">
                  <pic:nvPicPr>
                    <pic:cNvPr id="0" name="image3.png" descr="600px-Unmul_logo_low"/>
                    <pic:cNvPicPr preferRelativeResize="0"/>
                  </pic:nvPicPr>
                  <pic:blipFill>
                    <a:blip r:embed="rId9"/>
                    <a:srcRect/>
                    <a:stretch>
                      <a:fillRect/>
                    </a:stretch>
                  </pic:blipFill>
                  <pic:spPr>
                    <a:xfrm>
                      <a:off x="0" y="0"/>
                      <a:ext cx="1080000" cy="1080000"/>
                    </a:xfrm>
                    <a:prstGeom prst="rect">
                      <a:avLst/>
                    </a:prstGeom>
                    <a:ln/>
                  </pic:spPr>
                </pic:pic>
              </a:graphicData>
            </a:graphic>
          </wp:inline>
        </w:drawing>
      </w:r>
    </w:p>
    <w:p w14:paraId="00000015" w14:textId="77777777" w:rsidR="00B55265" w:rsidRPr="00F40B3B" w:rsidRDefault="00B55265">
      <w:pPr>
        <w:spacing w:line="240" w:lineRule="auto"/>
        <w:jc w:val="center"/>
        <w:rPr>
          <w:rFonts w:ascii="Times New Roman" w:eastAsia="Times New Roman" w:hAnsi="Times New Roman" w:cs="Times New Roman"/>
          <w:b/>
          <w:szCs w:val="24"/>
        </w:rPr>
      </w:pPr>
    </w:p>
    <w:p w14:paraId="00000016" w14:textId="77777777" w:rsidR="00B55265" w:rsidRPr="00F40B3B" w:rsidRDefault="00B55265">
      <w:pPr>
        <w:spacing w:line="240" w:lineRule="auto"/>
        <w:jc w:val="center"/>
        <w:rPr>
          <w:rFonts w:ascii="Times New Roman" w:eastAsia="Times New Roman" w:hAnsi="Times New Roman" w:cs="Times New Roman"/>
          <w:b/>
          <w:szCs w:val="24"/>
        </w:rPr>
      </w:pPr>
    </w:p>
    <w:p w14:paraId="00000017" w14:textId="77777777" w:rsidR="00B55265" w:rsidRPr="00F40B3B" w:rsidRDefault="00B55265">
      <w:pPr>
        <w:spacing w:line="240" w:lineRule="auto"/>
        <w:jc w:val="center"/>
        <w:rPr>
          <w:rFonts w:ascii="Times New Roman" w:eastAsia="Times New Roman" w:hAnsi="Times New Roman" w:cs="Times New Roman"/>
          <w:b/>
          <w:szCs w:val="24"/>
        </w:rPr>
      </w:pPr>
    </w:p>
    <w:p w14:paraId="00000018" w14:textId="77777777" w:rsidR="00B55265" w:rsidRPr="00F40B3B" w:rsidRDefault="00B55265">
      <w:pPr>
        <w:spacing w:line="240" w:lineRule="auto"/>
        <w:jc w:val="center"/>
        <w:rPr>
          <w:rFonts w:ascii="Times New Roman" w:eastAsia="Times New Roman" w:hAnsi="Times New Roman" w:cs="Times New Roman"/>
          <w:b/>
          <w:szCs w:val="24"/>
        </w:rPr>
      </w:pPr>
    </w:p>
    <w:p w14:paraId="79C7E091" w14:textId="77777777" w:rsidR="00E922A1" w:rsidRPr="00F40B3B" w:rsidRDefault="00E922A1">
      <w:pPr>
        <w:spacing w:line="240" w:lineRule="auto"/>
        <w:jc w:val="center"/>
        <w:rPr>
          <w:rFonts w:ascii="Times New Roman" w:eastAsia="Times New Roman" w:hAnsi="Times New Roman" w:cs="Times New Roman"/>
          <w:b/>
          <w:szCs w:val="24"/>
        </w:rPr>
      </w:pPr>
    </w:p>
    <w:p w14:paraId="00000019"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FAKULTAS TEKNIK</w:t>
      </w:r>
    </w:p>
    <w:p w14:paraId="0000001A"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UNIVERSITAS MULAWARMAN</w:t>
      </w:r>
    </w:p>
    <w:p w14:paraId="0000001B" w14:textId="77777777" w:rsidR="00B55265" w:rsidRPr="00F40B3B" w:rsidRDefault="00B55265">
      <w:pPr>
        <w:spacing w:line="240" w:lineRule="auto"/>
        <w:jc w:val="center"/>
        <w:rPr>
          <w:rFonts w:ascii="Times New Roman" w:eastAsia="Times New Roman" w:hAnsi="Times New Roman" w:cs="Times New Roman"/>
          <w:b/>
          <w:sz w:val="26"/>
          <w:szCs w:val="26"/>
        </w:rPr>
      </w:pPr>
    </w:p>
    <w:p w14:paraId="7926DA62" w14:textId="77777777" w:rsidR="00433609" w:rsidRPr="00F40B3B" w:rsidRDefault="00433609">
      <w:pPr>
        <w:spacing w:line="240" w:lineRule="auto"/>
        <w:jc w:val="center"/>
        <w:rPr>
          <w:rFonts w:ascii="Times New Roman" w:eastAsia="Times New Roman" w:hAnsi="Times New Roman" w:cs="Times New Roman"/>
          <w:b/>
          <w:sz w:val="26"/>
          <w:szCs w:val="26"/>
        </w:rPr>
      </w:pPr>
    </w:p>
    <w:p w14:paraId="0000001C" w14:textId="77777777" w:rsidR="00B55265" w:rsidRPr="00F40B3B" w:rsidRDefault="00B55265">
      <w:pPr>
        <w:spacing w:line="240" w:lineRule="auto"/>
        <w:jc w:val="center"/>
        <w:rPr>
          <w:rFonts w:ascii="Times New Roman" w:eastAsia="Times New Roman" w:hAnsi="Times New Roman" w:cs="Times New Roman"/>
          <w:b/>
          <w:sz w:val="26"/>
          <w:szCs w:val="26"/>
        </w:rPr>
      </w:pPr>
    </w:p>
    <w:p w14:paraId="0000001D" w14:textId="77777777" w:rsidR="00B55265" w:rsidRPr="00F40B3B" w:rsidRDefault="00B55265">
      <w:pPr>
        <w:spacing w:line="240" w:lineRule="auto"/>
        <w:jc w:val="center"/>
        <w:rPr>
          <w:rFonts w:ascii="Times New Roman" w:eastAsia="Times New Roman" w:hAnsi="Times New Roman" w:cs="Times New Roman"/>
          <w:b/>
          <w:sz w:val="26"/>
          <w:szCs w:val="26"/>
        </w:rPr>
      </w:pPr>
    </w:p>
    <w:p w14:paraId="0000001E"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SAMARINDA</w:t>
      </w:r>
    </w:p>
    <w:p w14:paraId="1E0734CB" w14:textId="3D83D234" w:rsidR="007C300C" w:rsidRPr="00F40B3B" w:rsidRDefault="00401B87">
      <w:pPr>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TAHUN SKRIPSI}</w:t>
      </w:r>
    </w:p>
    <w:p w14:paraId="16591A59" w14:textId="77777777" w:rsidR="007C300C" w:rsidRPr="00F40B3B" w:rsidRDefault="007C300C">
      <w:pPr>
        <w:spacing w:line="240" w:lineRule="auto"/>
        <w:jc w:val="center"/>
        <w:rPr>
          <w:rFonts w:ascii="Times New Roman" w:eastAsia="Times New Roman" w:hAnsi="Times New Roman" w:cs="Times New Roman"/>
          <w:b/>
          <w:sz w:val="26"/>
          <w:szCs w:val="26"/>
        </w:rPr>
      </w:pPr>
    </w:p>
    <w:p w14:paraId="0000001F" w14:textId="15812445" w:rsidR="00B55265" w:rsidRPr="00F40B3B" w:rsidRDefault="004365F3">
      <w:pPr>
        <w:spacing w:line="240" w:lineRule="auto"/>
        <w:jc w:val="center"/>
        <w:rPr>
          <w:rFonts w:ascii="Times New Roman" w:eastAsia="Times New Roman" w:hAnsi="Times New Roman" w:cs="Times New Roman"/>
          <w:b/>
          <w:szCs w:val="24"/>
        </w:rPr>
        <w:sectPr w:rsidR="00B55265" w:rsidRPr="00F40B3B" w:rsidSect="005B217F">
          <w:headerReference w:type="default" r:id="rId10"/>
          <w:footerReference w:type="default" r:id="rId11"/>
          <w:pgSz w:w="11907" w:h="16839"/>
          <w:pgMar w:top="1985" w:right="1418" w:bottom="1418" w:left="1985" w:header="1134" w:footer="720" w:gutter="0"/>
          <w:pgNumType w:start="1"/>
          <w:cols w:space="720"/>
        </w:sectPr>
      </w:pPr>
      <w:r w:rsidRPr="00F40B3B">
        <w:br w:type="page"/>
      </w:r>
    </w:p>
    <w:p w14:paraId="50EBBC89" w14:textId="60DF2C1D" w:rsidR="00401B87" w:rsidRPr="00F40B3B" w:rsidRDefault="00401B87" w:rsidP="00401B87">
      <w:pPr>
        <w:spacing w:line="240" w:lineRule="auto"/>
        <w:jc w:val="center"/>
        <w:rPr>
          <w:rFonts w:ascii="Times New Roman" w:eastAsia="Times New Roman" w:hAnsi="Times New Roman" w:cs="Times New Roman"/>
          <w:b/>
          <w:sz w:val="32"/>
          <w:szCs w:val="32"/>
        </w:rPr>
      </w:pPr>
      <w:bookmarkStart w:id="0" w:name="_Toc201279305"/>
      <w:bookmarkStart w:id="1" w:name="_Toc199532120"/>
      <w:r>
        <w:rPr>
          <w:rFonts w:ascii="Times New Roman" w:eastAsia="Times New Roman" w:hAnsi="Times New Roman" w:cs="Times New Roman"/>
          <w:b/>
          <w:sz w:val="32"/>
          <w:szCs w:val="32"/>
        </w:rPr>
        <w:lastRenderedPageBreak/>
        <w:t>{JUDUL SKRIPSI ANDA DALAM HURUF KAPITAL BERBENTUK PIRAMIDA TERBALIK;</w:t>
      </w:r>
      <w:r>
        <w:rPr>
          <w:rFonts w:ascii="Times New Roman" w:eastAsia="Times New Roman" w:hAnsi="Times New Roman" w:cs="Times New Roman"/>
          <w:b/>
          <w:sz w:val="32"/>
          <w:szCs w:val="32"/>
        </w:rPr>
        <w:br/>
        <w:t>RATA TENGAH 16 PT; LINE SPACING 1.0}</w:t>
      </w:r>
    </w:p>
    <w:p w14:paraId="00000024" w14:textId="38E9724E" w:rsidR="00B55265" w:rsidRPr="00F40B3B" w:rsidRDefault="00284313" w:rsidP="00433609">
      <w:pPr>
        <w:pStyle w:val="Heading1"/>
        <w:spacing w:line="240" w:lineRule="auto"/>
        <w:rPr>
          <w:color w:val="FFFFFF" w:themeColor="background1"/>
        </w:rPr>
      </w:pPr>
      <w:r w:rsidRPr="00F40B3B">
        <w:rPr>
          <w:color w:val="FFFFFF" w:themeColor="background1"/>
        </w:rPr>
        <w:t>HALAMAN JUDUL</w:t>
      </w:r>
      <w:bookmarkEnd w:id="0"/>
      <w:bookmarkEnd w:id="1"/>
    </w:p>
    <w:p w14:paraId="6969F1C3" w14:textId="77777777" w:rsidR="00514CD0" w:rsidRPr="00F40B3B" w:rsidRDefault="00514CD0" w:rsidP="00514CD0">
      <w:pPr>
        <w:spacing w:line="240" w:lineRule="auto"/>
        <w:contextualSpacing/>
        <w:jc w:val="center"/>
        <w:rPr>
          <w:rFonts w:ascii="Times New Roman" w:eastAsia="Times New Roman" w:hAnsi="Times New Roman" w:cs="Times New Roman"/>
          <w:b/>
          <w:bCs/>
          <w:szCs w:val="24"/>
        </w:rPr>
      </w:pPr>
    </w:p>
    <w:p w14:paraId="206CC538" w14:textId="77777777" w:rsidR="00514CD0" w:rsidRPr="00F40B3B" w:rsidRDefault="00514CD0" w:rsidP="00514CD0">
      <w:pPr>
        <w:spacing w:line="240" w:lineRule="auto"/>
        <w:contextualSpacing/>
        <w:jc w:val="center"/>
        <w:rPr>
          <w:rFonts w:ascii="Times New Roman" w:eastAsia="Times New Roman" w:hAnsi="Times New Roman" w:cs="Times New Roman"/>
          <w:b/>
          <w:bCs/>
          <w:szCs w:val="24"/>
        </w:rPr>
      </w:pPr>
    </w:p>
    <w:p w14:paraId="07D6C718" w14:textId="77777777" w:rsidR="00514CD0" w:rsidRPr="00F40B3B" w:rsidRDefault="00514CD0" w:rsidP="00514CD0">
      <w:pPr>
        <w:spacing w:line="240" w:lineRule="auto"/>
        <w:contextualSpacing/>
        <w:jc w:val="center"/>
        <w:rPr>
          <w:rFonts w:ascii="Times New Roman" w:eastAsia="Times New Roman" w:hAnsi="Times New Roman" w:cs="Times New Roman"/>
          <w:b/>
          <w:bCs/>
          <w:sz w:val="28"/>
          <w:szCs w:val="28"/>
        </w:rPr>
      </w:pPr>
      <w:r w:rsidRPr="00F40B3B">
        <w:rPr>
          <w:rFonts w:ascii="Times New Roman" w:eastAsia="Times New Roman" w:hAnsi="Times New Roman" w:cs="Times New Roman"/>
          <w:b/>
          <w:bCs/>
          <w:sz w:val="28"/>
          <w:szCs w:val="28"/>
        </w:rPr>
        <w:t>SKRIPSI</w:t>
      </w:r>
    </w:p>
    <w:p w14:paraId="55A09DB6" w14:textId="77777777" w:rsidR="00514CD0" w:rsidRPr="00F40B3B" w:rsidRDefault="00514CD0" w:rsidP="00514CD0">
      <w:pPr>
        <w:spacing w:line="240" w:lineRule="auto"/>
        <w:contextualSpacing/>
        <w:jc w:val="center"/>
        <w:rPr>
          <w:rFonts w:ascii="Times New Roman" w:eastAsia="Times New Roman" w:hAnsi="Times New Roman" w:cs="Times New Roman"/>
          <w:b/>
          <w:bCs/>
          <w:szCs w:val="24"/>
        </w:rPr>
      </w:pPr>
    </w:p>
    <w:p w14:paraId="62C7299E" w14:textId="77777777" w:rsidR="00514CD0" w:rsidRPr="00F40B3B" w:rsidRDefault="00514CD0" w:rsidP="00514CD0">
      <w:pPr>
        <w:spacing w:line="240" w:lineRule="auto"/>
        <w:contextualSpacing/>
        <w:jc w:val="center"/>
        <w:rPr>
          <w:rFonts w:ascii="Times New Roman" w:eastAsia="Times New Roman" w:hAnsi="Times New Roman" w:cs="Times New Roman"/>
          <w:b/>
          <w:bCs/>
          <w:szCs w:val="24"/>
        </w:rPr>
      </w:pPr>
    </w:p>
    <w:p w14:paraId="00000027" w14:textId="77777777" w:rsidR="00B55265" w:rsidRPr="00F40B3B" w:rsidRDefault="00B55265">
      <w:pPr>
        <w:spacing w:line="240" w:lineRule="auto"/>
        <w:jc w:val="center"/>
        <w:rPr>
          <w:rFonts w:ascii="Times New Roman" w:eastAsia="Times New Roman" w:hAnsi="Times New Roman" w:cs="Times New Roman"/>
          <w:b/>
          <w:szCs w:val="24"/>
        </w:rPr>
      </w:pPr>
    </w:p>
    <w:p w14:paraId="00000028" w14:textId="77777777" w:rsidR="00B55265" w:rsidRPr="00F40B3B" w:rsidRDefault="004365F3">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t xml:space="preserve">Diajukan sebagai salah satu syarat untuk menyelesaikan pendidikan </w:t>
      </w:r>
    </w:p>
    <w:p w14:paraId="00000029" w14:textId="77777777" w:rsidR="00B55265" w:rsidRPr="00F40B3B" w:rsidRDefault="004365F3">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t xml:space="preserve">pada Program Studi Strata 1 Informatika, </w:t>
      </w:r>
    </w:p>
    <w:p w14:paraId="0000002A" w14:textId="77777777" w:rsidR="00B55265" w:rsidRPr="00F40B3B" w:rsidRDefault="004365F3">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t>Fakultas Teknik, Universitas Mulawarman</w:t>
      </w:r>
    </w:p>
    <w:p w14:paraId="0000002B" w14:textId="77777777" w:rsidR="00B55265" w:rsidRPr="00F40B3B" w:rsidRDefault="00B55265">
      <w:pPr>
        <w:spacing w:line="240" w:lineRule="auto"/>
        <w:jc w:val="center"/>
        <w:rPr>
          <w:rFonts w:ascii="Times New Roman" w:eastAsia="Times New Roman" w:hAnsi="Times New Roman" w:cs="Times New Roman"/>
          <w:b/>
          <w:szCs w:val="24"/>
        </w:rPr>
      </w:pPr>
    </w:p>
    <w:p w14:paraId="1B4E3845" w14:textId="77777777" w:rsidR="00C40026" w:rsidRPr="00F40B3B" w:rsidRDefault="00C40026">
      <w:pPr>
        <w:spacing w:line="240" w:lineRule="auto"/>
        <w:jc w:val="center"/>
        <w:rPr>
          <w:rFonts w:ascii="Times New Roman" w:eastAsia="Times New Roman" w:hAnsi="Times New Roman" w:cs="Times New Roman"/>
          <w:b/>
          <w:szCs w:val="24"/>
        </w:rPr>
      </w:pPr>
    </w:p>
    <w:p w14:paraId="05F6B9FF" w14:textId="77777777" w:rsidR="00077066" w:rsidRPr="00F40B3B" w:rsidRDefault="00077066">
      <w:pPr>
        <w:spacing w:line="240" w:lineRule="auto"/>
        <w:jc w:val="center"/>
        <w:rPr>
          <w:rFonts w:ascii="Times New Roman" w:eastAsia="Times New Roman" w:hAnsi="Times New Roman" w:cs="Times New Roman"/>
          <w:b/>
          <w:szCs w:val="24"/>
        </w:rPr>
      </w:pPr>
    </w:p>
    <w:p w14:paraId="0000002E"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Oleh:</w:t>
      </w:r>
    </w:p>
    <w:p w14:paraId="0000002F" w14:textId="77777777" w:rsidR="00B55265" w:rsidRPr="00F40B3B" w:rsidRDefault="00B55265">
      <w:pPr>
        <w:spacing w:line="240" w:lineRule="auto"/>
        <w:jc w:val="center"/>
        <w:rPr>
          <w:rFonts w:ascii="Times New Roman" w:eastAsia="Times New Roman" w:hAnsi="Times New Roman" w:cs="Times New Roman"/>
          <w:b/>
          <w:sz w:val="26"/>
          <w:szCs w:val="26"/>
        </w:rPr>
      </w:pPr>
    </w:p>
    <w:p w14:paraId="00000030" w14:textId="2125B6C7" w:rsidR="00B55265" w:rsidRPr="00F40B3B" w:rsidRDefault="00401B87">
      <w:pPr>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NAMA ANDA DALAM PENULISAN KAPITAL}</w:t>
      </w:r>
    </w:p>
    <w:p w14:paraId="00000031" w14:textId="07C0DF8E" w:rsidR="00B55265" w:rsidRPr="00F40B3B" w:rsidRDefault="00401B87">
      <w:pPr>
        <w:spacing w:line="240" w:lineRule="auto"/>
        <w:jc w:val="center"/>
        <w:rPr>
          <w:rFonts w:ascii="Times New Roman" w:eastAsia="Times New Roman" w:hAnsi="Times New Roman" w:cs="Times New Roman"/>
          <w:b/>
          <w:szCs w:val="24"/>
        </w:rPr>
      </w:pPr>
      <w:r>
        <w:rPr>
          <w:rFonts w:ascii="Times New Roman" w:eastAsia="Times New Roman" w:hAnsi="Times New Roman" w:cs="Times New Roman"/>
          <w:b/>
          <w:sz w:val="26"/>
          <w:szCs w:val="26"/>
        </w:rPr>
        <w:t>{</w:t>
      </w:r>
      <w:r w:rsidR="00197CE7">
        <w:rPr>
          <w:rFonts w:ascii="Times New Roman" w:eastAsia="Times New Roman" w:hAnsi="Times New Roman" w:cs="Times New Roman"/>
          <w:b/>
          <w:sz w:val="26"/>
          <w:szCs w:val="26"/>
        </w:rPr>
        <w:t xml:space="preserve">10 digit </w:t>
      </w:r>
      <w:r>
        <w:rPr>
          <w:rFonts w:ascii="Times New Roman" w:eastAsia="Times New Roman" w:hAnsi="Times New Roman" w:cs="Times New Roman"/>
          <w:b/>
          <w:sz w:val="26"/>
          <w:szCs w:val="26"/>
        </w:rPr>
        <w:t>NIM}</w:t>
      </w:r>
    </w:p>
    <w:p w14:paraId="00000032" w14:textId="77777777" w:rsidR="00B55265" w:rsidRPr="00F40B3B" w:rsidRDefault="00B55265">
      <w:pPr>
        <w:spacing w:line="240" w:lineRule="auto"/>
        <w:jc w:val="center"/>
        <w:rPr>
          <w:rFonts w:ascii="Times New Roman" w:eastAsia="Times New Roman" w:hAnsi="Times New Roman" w:cs="Times New Roman"/>
          <w:b/>
          <w:szCs w:val="24"/>
        </w:rPr>
      </w:pPr>
    </w:p>
    <w:p w14:paraId="72898A47" w14:textId="77777777" w:rsidR="00C40026" w:rsidRPr="00F40B3B" w:rsidRDefault="00C40026">
      <w:pPr>
        <w:spacing w:line="240" w:lineRule="auto"/>
        <w:jc w:val="center"/>
        <w:rPr>
          <w:rFonts w:ascii="Times New Roman" w:eastAsia="Times New Roman" w:hAnsi="Times New Roman" w:cs="Times New Roman"/>
          <w:b/>
          <w:szCs w:val="24"/>
        </w:rPr>
      </w:pPr>
    </w:p>
    <w:p w14:paraId="1317E2D0" w14:textId="77777777" w:rsidR="00C40026" w:rsidRPr="00F40B3B" w:rsidRDefault="00C40026">
      <w:pPr>
        <w:spacing w:line="240" w:lineRule="auto"/>
        <w:jc w:val="center"/>
        <w:rPr>
          <w:rFonts w:ascii="Times New Roman" w:eastAsia="Times New Roman" w:hAnsi="Times New Roman" w:cs="Times New Roman"/>
          <w:b/>
          <w:szCs w:val="24"/>
        </w:rPr>
      </w:pPr>
    </w:p>
    <w:p w14:paraId="00000034" w14:textId="77777777" w:rsidR="00B55265" w:rsidRPr="00F40B3B" w:rsidRDefault="00B55265">
      <w:pPr>
        <w:spacing w:line="240" w:lineRule="auto"/>
        <w:jc w:val="center"/>
        <w:rPr>
          <w:rFonts w:ascii="Times New Roman" w:eastAsia="Times New Roman" w:hAnsi="Times New Roman" w:cs="Times New Roman"/>
          <w:b/>
          <w:szCs w:val="24"/>
        </w:rPr>
      </w:pPr>
    </w:p>
    <w:p w14:paraId="00000035" w14:textId="77777777" w:rsidR="00B55265" w:rsidRPr="00F40B3B" w:rsidRDefault="004365F3">
      <w:pPr>
        <w:spacing w:line="240" w:lineRule="auto"/>
        <w:jc w:val="center"/>
        <w:rPr>
          <w:rFonts w:ascii="Times New Roman" w:eastAsia="Times New Roman" w:hAnsi="Times New Roman" w:cs="Times New Roman"/>
          <w:b/>
          <w:szCs w:val="24"/>
        </w:rPr>
      </w:pPr>
      <w:r w:rsidRPr="00F40B3B">
        <w:drawing>
          <wp:inline distT="0" distB="0" distL="0" distR="0" wp14:anchorId="54D76F55" wp14:editId="67D6FBC7">
            <wp:extent cx="1084799" cy="1080000"/>
            <wp:effectExtent l="0" t="0" r="0" b="0"/>
            <wp:docPr id="53" name="image1.jpg" descr="See the source image"/>
            <wp:cNvGraphicFramePr/>
            <a:graphic xmlns:a="http://schemas.openxmlformats.org/drawingml/2006/main">
              <a:graphicData uri="http://schemas.openxmlformats.org/drawingml/2006/picture">
                <pic:pic xmlns:pic="http://schemas.openxmlformats.org/drawingml/2006/picture">
                  <pic:nvPicPr>
                    <pic:cNvPr id="0" name="image1.jpg" descr="See the source image"/>
                    <pic:cNvPicPr preferRelativeResize="0"/>
                  </pic:nvPicPr>
                  <pic:blipFill>
                    <a:blip r:embed="rId12"/>
                    <a:srcRect/>
                    <a:stretch>
                      <a:fillRect/>
                    </a:stretch>
                  </pic:blipFill>
                  <pic:spPr>
                    <a:xfrm>
                      <a:off x="0" y="0"/>
                      <a:ext cx="1084799" cy="1080000"/>
                    </a:xfrm>
                    <a:prstGeom prst="rect">
                      <a:avLst/>
                    </a:prstGeom>
                    <a:ln/>
                  </pic:spPr>
                </pic:pic>
              </a:graphicData>
            </a:graphic>
          </wp:inline>
        </w:drawing>
      </w:r>
      <w:r w:rsidRPr="00F40B3B">
        <w:rPr>
          <w:rFonts w:ascii="Times New Roman" w:eastAsia="Times New Roman" w:hAnsi="Times New Roman" w:cs="Times New Roman"/>
          <w:b/>
          <w:szCs w:val="24"/>
        </w:rPr>
        <w:t xml:space="preserve"> </w:t>
      </w:r>
    </w:p>
    <w:p w14:paraId="00000036" w14:textId="77777777" w:rsidR="00B55265" w:rsidRPr="00F40B3B" w:rsidRDefault="00B55265">
      <w:pPr>
        <w:spacing w:line="240" w:lineRule="auto"/>
        <w:jc w:val="center"/>
        <w:rPr>
          <w:rFonts w:ascii="Times New Roman" w:eastAsia="Times New Roman" w:hAnsi="Times New Roman" w:cs="Times New Roman"/>
          <w:b/>
          <w:szCs w:val="24"/>
        </w:rPr>
      </w:pPr>
    </w:p>
    <w:p w14:paraId="00000038" w14:textId="77777777" w:rsidR="00B55265" w:rsidRPr="00F40B3B" w:rsidRDefault="00B55265">
      <w:pPr>
        <w:spacing w:line="240" w:lineRule="auto"/>
        <w:jc w:val="center"/>
        <w:rPr>
          <w:rFonts w:ascii="Times New Roman" w:eastAsia="Times New Roman" w:hAnsi="Times New Roman" w:cs="Times New Roman"/>
          <w:b/>
          <w:szCs w:val="24"/>
        </w:rPr>
      </w:pPr>
    </w:p>
    <w:p w14:paraId="1D5D67B2" w14:textId="77777777" w:rsidR="00C40026" w:rsidRPr="00F40B3B" w:rsidRDefault="00C40026">
      <w:pPr>
        <w:spacing w:line="240" w:lineRule="auto"/>
        <w:jc w:val="center"/>
        <w:rPr>
          <w:rFonts w:ascii="Times New Roman" w:eastAsia="Times New Roman" w:hAnsi="Times New Roman" w:cs="Times New Roman"/>
          <w:b/>
          <w:szCs w:val="24"/>
        </w:rPr>
      </w:pPr>
    </w:p>
    <w:p w14:paraId="61C9B12D" w14:textId="77777777" w:rsidR="00C40026" w:rsidRPr="00F40B3B" w:rsidRDefault="00C40026">
      <w:pPr>
        <w:spacing w:line="240" w:lineRule="auto"/>
        <w:jc w:val="center"/>
        <w:rPr>
          <w:rFonts w:ascii="Times New Roman" w:eastAsia="Times New Roman" w:hAnsi="Times New Roman" w:cs="Times New Roman"/>
          <w:b/>
          <w:szCs w:val="24"/>
        </w:rPr>
      </w:pPr>
    </w:p>
    <w:p w14:paraId="00000039" w14:textId="77777777" w:rsidR="00B55265" w:rsidRPr="00F40B3B" w:rsidRDefault="00B55265">
      <w:pPr>
        <w:spacing w:line="240" w:lineRule="auto"/>
        <w:jc w:val="center"/>
        <w:rPr>
          <w:rFonts w:ascii="Times New Roman" w:eastAsia="Times New Roman" w:hAnsi="Times New Roman" w:cs="Times New Roman"/>
          <w:b/>
          <w:szCs w:val="24"/>
        </w:rPr>
      </w:pPr>
    </w:p>
    <w:p w14:paraId="0000003A"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FAKULTAS TEKNIK</w:t>
      </w:r>
    </w:p>
    <w:p w14:paraId="0000003B"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UNIVERSITAS MULAWARMAN</w:t>
      </w:r>
    </w:p>
    <w:p w14:paraId="0000003D" w14:textId="77777777" w:rsidR="00B55265" w:rsidRPr="00F40B3B" w:rsidRDefault="00B55265">
      <w:pPr>
        <w:spacing w:line="240" w:lineRule="auto"/>
        <w:jc w:val="center"/>
        <w:rPr>
          <w:rFonts w:ascii="Times New Roman" w:eastAsia="Times New Roman" w:hAnsi="Times New Roman" w:cs="Times New Roman"/>
          <w:b/>
          <w:sz w:val="26"/>
          <w:szCs w:val="26"/>
        </w:rPr>
      </w:pPr>
    </w:p>
    <w:p w14:paraId="72A7411D" w14:textId="77777777" w:rsidR="00C40026" w:rsidRPr="00F40B3B" w:rsidRDefault="00C40026">
      <w:pPr>
        <w:spacing w:line="240" w:lineRule="auto"/>
        <w:jc w:val="center"/>
        <w:rPr>
          <w:rFonts w:ascii="Times New Roman" w:eastAsia="Times New Roman" w:hAnsi="Times New Roman" w:cs="Times New Roman"/>
          <w:b/>
          <w:sz w:val="26"/>
          <w:szCs w:val="26"/>
        </w:rPr>
      </w:pPr>
    </w:p>
    <w:p w14:paraId="0000003E" w14:textId="77777777" w:rsidR="00B55265" w:rsidRPr="00F40B3B" w:rsidRDefault="00B55265">
      <w:pPr>
        <w:spacing w:line="240" w:lineRule="auto"/>
        <w:jc w:val="center"/>
        <w:rPr>
          <w:rFonts w:ascii="Times New Roman" w:eastAsia="Times New Roman" w:hAnsi="Times New Roman" w:cs="Times New Roman"/>
          <w:b/>
          <w:sz w:val="26"/>
          <w:szCs w:val="26"/>
        </w:rPr>
      </w:pPr>
    </w:p>
    <w:p w14:paraId="0000003F" w14:textId="77777777" w:rsidR="00B55265" w:rsidRPr="00F40B3B" w:rsidRDefault="00B55265">
      <w:pPr>
        <w:spacing w:line="240" w:lineRule="auto"/>
        <w:jc w:val="center"/>
        <w:rPr>
          <w:rFonts w:ascii="Times New Roman" w:eastAsia="Times New Roman" w:hAnsi="Times New Roman" w:cs="Times New Roman"/>
          <w:b/>
          <w:sz w:val="26"/>
          <w:szCs w:val="26"/>
        </w:rPr>
      </w:pPr>
    </w:p>
    <w:p w14:paraId="00000040" w14:textId="77777777" w:rsidR="00B55265" w:rsidRPr="00F40B3B" w:rsidRDefault="004365F3">
      <w:pPr>
        <w:spacing w:line="240" w:lineRule="auto"/>
        <w:jc w:val="center"/>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t>SAMARINDA</w:t>
      </w:r>
    </w:p>
    <w:p w14:paraId="00000041" w14:textId="232B0380" w:rsidR="00B55265" w:rsidRPr="00F40B3B" w:rsidRDefault="00401B87">
      <w:pPr>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TAHUN SKRIPSI}</w:t>
      </w:r>
    </w:p>
    <w:p w14:paraId="00000042" w14:textId="77777777" w:rsidR="00B55265" w:rsidRPr="00F40B3B" w:rsidRDefault="00B55265">
      <w:pPr>
        <w:spacing w:line="240" w:lineRule="auto"/>
        <w:jc w:val="center"/>
        <w:rPr>
          <w:rFonts w:ascii="Times New Roman" w:eastAsia="Times New Roman" w:hAnsi="Times New Roman" w:cs="Times New Roman"/>
          <w:b/>
          <w:sz w:val="26"/>
          <w:szCs w:val="26"/>
        </w:rPr>
      </w:pPr>
    </w:p>
    <w:p w14:paraId="00000043" w14:textId="77777777" w:rsidR="00B55265" w:rsidRPr="00F40B3B" w:rsidRDefault="00B55265">
      <w:pPr>
        <w:spacing w:line="240" w:lineRule="auto"/>
        <w:jc w:val="center"/>
        <w:rPr>
          <w:rFonts w:ascii="Times New Roman" w:eastAsia="Times New Roman" w:hAnsi="Times New Roman" w:cs="Times New Roman"/>
          <w:b/>
          <w:sz w:val="26"/>
          <w:szCs w:val="26"/>
        </w:rPr>
      </w:pPr>
    </w:p>
    <w:p w14:paraId="3D5CAC44" w14:textId="77777777" w:rsidR="0069492D" w:rsidRPr="00F40B3B" w:rsidRDefault="0069492D" w:rsidP="0069492D">
      <w:pPr>
        <w:pStyle w:val="Heading1"/>
        <w:rPr>
          <w:b w:val="0"/>
        </w:rPr>
      </w:pPr>
      <w:bookmarkStart w:id="2" w:name="_Toc45717853"/>
      <w:bookmarkStart w:id="3" w:name="_Toc201279306"/>
      <w:bookmarkStart w:id="4" w:name="_Toc199532121"/>
      <w:r w:rsidRPr="00F40B3B">
        <w:lastRenderedPageBreak/>
        <w:t>PERNYATAAN KEASLIAN SKRIPSI</w:t>
      </w:r>
      <w:bookmarkEnd w:id="2"/>
      <w:bookmarkEnd w:id="3"/>
      <w:bookmarkEnd w:id="4"/>
    </w:p>
    <w:p w14:paraId="27498A97" w14:textId="77777777" w:rsidR="0069492D" w:rsidRPr="00F40B3B" w:rsidRDefault="0069492D" w:rsidP="0069492D"/>
    <w:p w14:paraId="4E2D5E97" w14:textId="77777777" w:rsidR="00071C0F" w:rsidRPr="00F40B3B" w:rsidRDefault="00071C0F" w:rsidP="0069492D"/>
    <w:p w14:paraId="4B568D2F" w14:textId="77777777" w:rsidR="0069492D" w:rsidRPr="00F40B3B" w:rsidRDefault="0069492D" w:rsidP="0069492D"/>
    <w:p w14:paraId="5273251B" w14:textId="77777777" w:rsidR="0069492D" w:rsidRPr="00F40B3B" w:rsidRDefault="0069492D" w:rsidP="0069492D">
      <w:pPr>
        <w:pStyle w:val="BodyText"/>
        <w:spacing w:line="360" w:lineRule="auto"/>
        <w:jc w:val="both"/>
        <w:rPr>
          <w:lang w:val="id-ID"/>
        </w:rPr>
      </w:pPr>
      <w:r w:rsidRPr="00F40B3B">
        <w:rPr>
          <w:lang w:val="id-ID"/>
        </w:rPr>
        <w:t>Saya menyatakan dengan sesungguhnya bahwa skripsi dengan</w:t>
      </w:r>
      <w:r w:rsidRPr="00F40B3B">
        <w:rPr>
          <w:spacing w:val="-12"/>
          <w:lang w:val="id-ID"/>
        </w:rPr>
        <w:t xml:space="preserve"> </w:t>
      </w:r>
      <w:r w:rsidRPr="00F40B3B">
        <w:rPr>
          <w:lang w:val="id-ID"/>
        </w:rPr>
        <w:t xml:space="preserve">judul: </w:t>
      </w:r>
    </w:p>
    <w:p w14:paraId="26635F44" w14:textId="77777777" w:rsidR="0069492D" w:rsidRPr="00F40B3B" w:rsidRDefault="0069492D" w:rsidP="0069492D">
      <w:pPr>
        <w:pStyle w:val="BodyText"/>
        <w:spacing w:line="360" w:lineRule="auto"/>
        <w:jc w:val="both"/>
        <w:rPr>
          <w:lang w:val="id-ID"/>
        </w:rPr>
      </w:pPr>
    </w:p>
    <w:p w14:paraId="4D4A811B" w14:textId="2E3A48FA" w:rsidR="0069492D" w:rsidRPr="00F40B3B" w:rsidRDefault="00401B87" w:rsidP="0069492D">
      <w:pPr>
        <w:pStyle w:val="BodyText"/>
        <w:jc w:val="both"/>
        <w:rPr>
          <w:b/>
          <w:bCs/>
          <w:i/>
          <w:lang w:val="id-ID"/>
        </w:rPr>
      </w:pPr>
      <w:r>
        <w:rPr>
          <w:b/>
          <w:bCs/>
          <w:lang w:val="id-ID"/>
        </w:rPr>
        <w:t>{JUDUL SKRIPSI ANDA DALAM HURUF KAPITAL, RATA KIRI</w:t>
      </w:r>
      <w:r w:rsidR="00474E25">
        <w:rPr>
          <w:b/>
          <w:bCs/>
          <w:lang w:val="id-ID"/>
        </w:rPr>
        <w:t>-KANAN (Justify)</w:t>
      </w:r>
      <w:r>
        <w:rPr>
          <w:b/>
          <w:bCs/>
          <w:lang w:val="id-ID"/>
        </w:rPr>
        <w:t xml:space="preserve"> 12 PT}</w:t>
      </w:r>
    </w:p>
    <w:p w14:paraId="3E47B4A3" w14:textId="77777777" w:rsidR="0069492D" w:rsidRPr="00F40B3B" w:rsidRDefault="0069492D" w:rsidP="0069492D">
      <w:pPr>
        <w:pStyle w:val="BodyText"/>
        <w:spacing w:line="360" w:lineRule="auto"/>
        <w:jc w:val="both"/>
        <w:rPr>
          <w:bCs/>
          <w:lang w:val="id-ID"/>
        </w:rPr>
      </w:pPr>
    </w:p>
    <w:p w14:paraId="5FE9A429" w14:textId="77777777" w:rsidR="0069492D" w:rsidRPr="00F40B3B" w:rsidRDefault="0069492D" w:rsidP="0069492D">
      <w:pPr>
        <w:pStyle w:val="BodyText"/>
        <w:spacing w:line="360" w:lineRule="auto"/>
        <w:jc w:val="both"/>
        <w:rPr>
          <w:lang w:val="id-ID"/>
        </w:rPr>
      </w:pPr>
      <w:r w:rsidRPr="00F40B3B">
        <w:rPr>
          <w:lang w:val="id-ID"/>
        </w:rPr>
        <w:t>yang dibuat sebagai salah satu syarat untuk menyelesaikan pendidikan pada Program Studi S1 Informatika, Fakultas Teknik, Universitas Mulawarman, sejauh yang saya ketahui bukan merupakan tiruan atau duplikasi dari skripsi yang sudah dipublikasikan dan atau pernah dipakai untuk mendapatkan gelar kesarjanaan di lingkungan Universitas Mulawarman maupun di Perguruan Tinggi atau instansi manapun, kecuali bagian yang sumber informasinya dicantumkan sebagaimana mestinya.</w:t>
      </w:r>
    </w:p>
    <w:p w14:paraId="214B95A8" w14:textId="77777777" w:rsidR="0069492D" w:rsidRPr="00F40B3B" w:rsidRDefault="0069492D" w:rsidP="0069492D">
      <w:pPr>
        <w:pStyle w:val="BodyText"/>
        <w:spacing w:line="360" w:lineRule="auto"/>
        <w:jc w:val="both"/>
        <w:rPr>
          <w:lang w:val="id-ID"/>
        </w:rPr>
      </w:pPr>
    </w:p>
    <w:p w14:paraId="6BB922EC" w14:textId="77777777" w:rsidR="0069492D" w:rsidRPr="00F40B3B" w:rsidRDefault="0069492D" w:rsidP="0069492D">
      <w:pPr>
        <w:pStyle w:val="BodyText"/>
        <w:spacing w:line="360" w:lineRule="auto"/>
        <w:jc w:val="both"/>
        <w:rPr>
          <w:lang w:val="id-ID"/>
        </w:rPr>
      </w:pPr>
    </w:p>
    <w:p w14:paraId="387DB038" w14:textId="338FDE98" w:rsidR="0069492D" w:rsidRPr="00F40B3B" w:rsidRDefault="0069492D" w:rsidP="000A3E76">
      <w:pPr>
        <w:pStyle w:val="BodyText"/>
        <w:spacing w:line="360" w:lineRule="auto"/>
        <w:ind w:left="5245" w:right="-1"/>
        <w:jc w:val="center"/>
        <w:rPr>
          <w:lang w:val="id-ID"/>
        </w:rPr>
      </w:pPr>
      <w:r w:rsidRPr="00F40B3B">
        <w:rPr>
          <w:lang w:val="id-ID"/>
        </w:rPr>
        <w:t xml:space="preserve">Samarinda, </w:t>
      </w:r>
      <w:r w:rsidR="00401B87">
        <w:rPr>
          <w:lang w:val="id-ID"/>
        </w:rPr>
        <w:t>{tgl bln ttd}</w:t>
      </w:r>
      <w:r w:rsidRPr="00F40B3B">
        <w:rPr>
          <w:lang w:val="id-ID"/>
        </w:rPr>
        <w:t xml:space="preserve"> </w:t>
      </w:r>
      <w:r w:rsidR="00071C0F" w:rsidRPr="00F40B3B">
        <w:rPr>
          <w:lang w:val="id-ID"/>
        </w:rPr>
        <w:t>202</w:t>
      </w:r>
      <w:r w:rsidR="00E272BA" w:rsidRPr="00F40B3B">
        <w:rPr>
          <w:lang w:val="id-ID"/>
        </w:rPr>
        <w:t>5</w:t>
      </w:r>
    </w:p>
    <w:p w14:paraId="48DE312E" w14:textId="77777777" w:rsidR="0069492D" w:rsidRPr="00F40B3B" w:rsidRDefault="0069492D" w:rsidP="0069492D">
      <w:pPr>
        <w:pStyle w:val="BodyText"/>
        <w:spacing w:line="360" w:lineRule="auto"/>
        <w:ind w:left="305"/>
        <w:jc w:val="right"/>
        <w:rPr>
          <w:lang w:val="id-ID"/>
        </w:rPr>
      </w:pPr>
    </w:p>
    <w:tbl>
      <w:tblPr>
        <w:tblStyle w:val="TableGrid"/>
        <w:tblW w:w="0" w:type="auto"/>
        <w:tblInd w:w="5382" w:type="dxa"/>
        <w:tblLook w:val="04A0" w:firstRow="1" w:lastRow="0" w:firstColumn="1" w:lastColumn="0" w:noHBand="0" w:noVBand="1"/>
      </w:tblPr>
      <w:tblGrid>
        <w:gridCol w:w="1022"/>
      </w:tblGrid>
      <w:tr w:rsidR="0069492D" w:rsidRPr="00F40B3B" w14:paraId="2F710E67" w14:textId="77777777" w:rsidTr="0062769E">
        <w:trPr>
          <w:trHeight w:val="578"/>
        </w:trPr>
        <w:tc>
          <w:tcPr>
            <w:tcW w:w="1022" w:type="dxa"/>
            <w:vAlign w:val="center"/>
          </w:tcPr>
          <w:p w14:paraId="0F118D94" w14:textId="77777777" w:rsidR="0069492D" w:rsidRPr="00F40B3B" w:rsidRDefault="0069492D" w:rsidP="000A3E76">
            <w:pPr>
              <w:pStyle w:val="BodyText"/>
              <w:ind w:right="27"/>
              <w:jc w:val="center"/>
              <w:rPr>
                <w:lang w:val="id-ID"/>
              </w:rPr>
            </w:pPr>
            <w:r w:rsidRPr="00F40B3B">
              <w:rPr>
                <w:sz w:val="22"/>
                <w:szCs w:val="22"/>
                <w:lang w:val="id-ID"/>
              </w:rPr>
              <w:t>Materai</w:t>
            </w:r>
          </w:p>
        </w:tc>
      </w:tr>
    </w:tbl>
    <w:p w14:paraId="1F4262A2" w14:textId="77777777" w:rsidR="0069492D" w:rsidRPr="00F40B3B" w:rsidRDefault="0069492D" w:rsidP="0069492D">
      <w:pPr>
        <w:pStyle w:val="BodyText"/>
        <w:spacing w:line="360" w:lineRule="auto"/>
        <w:ind w:left="305"/>
        <w:jc w:val="right"/>
        <w:rPr>
          <w:lang w:val="id-ID"/>
        </w:rPr>
      </w:pPr>
    </w:p>
    <w:p w14:paraId="50CE92D4" w14:textId="667F1017" w:rsidR="0069492D" w:rsidRPr="00F40B3B" w:rsidRDefault="00401B87" w:rsidP="00071C0F">
      <w:pPr>
        <w:pStyle w:val="BodyText"/>
        <w:ind w:left="5387" w:right="-1"/>
        <w:jc w:val="center"/>
        <w:rPr>
          <w:lang w:val="id-ID"/>
        </w:rPr>
      </w:pPr>
      <w:r w:rsidRPr="00401B87">
        <w:rPr>
          <w:lang w:val="id-ID"/>
        </w:rPr>
        <w:t xml:space="preserve">{Nama Anda; </w:t>
      </w:r>
      <w:r w:rsidR="00197CE7">
        <w:rPr>
          <w:lang w:val="id-ID"/>
        </w:rPr>
        <w:t>Sebaris;</w:t>
      </w:r>
      <w:r w:rsidRPr="00401B87">
        <w:rPr>
          <w:lang w:val="id-ID"/>
        </w:rPr>
        <w:t xml:space="preserve"> 1</w:t>
      </w:r>
      <w:r>
        <w:rPr>
          <w:lang w:val="id-ID"/>
        </w:rPr>
        <w:t>2</w:t>
      </w:r>
      <w:r w:rsidRPr="00401B87">
        <w:rPr>
          <w:lang w:val="id-ID"/>
        </w:rPr>
        <w:t xml:space="preserve"> pt}</w:t>
      </w:r>
    </w:p>
    <w:p w14:paraId="1FE3AEC7" w14:textId="507DDD0F" w:rsidR="0069492D" w:rsidRPr="00F40B3B" w:rsidRDefault="0069492D" w:rsidP="00071C0F">
      <w:pPr>
        <w:pStyle w:val="BodyText"/>
        <w:spacing w:line="360" w:lineRule="auto"/>
        <w:ind w:left="5387" w:right="-1"/>
        <w:jc w:val="center"/>
        <w:rPr>
          <w:lang w:val="id-ID"/>
        </w:rPr>
      </w:pPr>
      <w:r w:rsidRPr="00F40B3B">
        <w:rPr>
          <w:lang w:val="id-ID"/>
        </w:rPr>
        <w:t xml:space="preserve">NIM </w:t>
      </w:r>
      <w:r w:rsidR="00401B87">
        <w:rPr>
          <w:lang w:val="id-ID"/>
        </w:rPr>
        <w:t>{10 digit NIM}</w:t>
      </w:r>
    </w:p>
    <w:p w14:paraId="7CB4C103" w14:textId="77777777" w:rsidR="0069492D" w:rsidRPr="00F40B3B" w:rsidRDefault="0069492D" w:rsidP="0069492D">
      <w:pPr>
        <w:spacing w:line="360" w:lineRule="auto"/>
      </w:pPr>
    </w:p>
    <w:p w14:paraId="4540EC5E" w14:textId="77777777" w:rsidR="00BC71AE" w:rsidRDefault="00433609" w:rsidP="0069492D">
      <w:pPr>
        <w:rPr>
          <w:rFonts w:ascii="Times New Roman" w:eastAsia="Times New Roman" w:hAnsi="Times New Roman" w:cs="Times New Roman"/>
          <w:b/>
          <w:szCs w:val="24"/>
        </w:rPr>
        <w:sectPr w:rsidR="00BC71AE" w:rsidSect="00A27CF8">
          <w:headerReference w:type="default" r:id="rId13"/>
          <w:footerReference w:type="default" r:id="rId14"/>
          <w:pgSz w:w="11906" w:h="16838" w:code="9"/>
          <w:pgMar w:top="1985" w:right="1418" w:bottom="1418" w:left="1985" w:header="0" w:footer="1134" w:gutter="0"/>
          <w:pgNumType w:fmt="lowerRoman" w:start="1"/>
          <w:cols w:space="720"/>
          <w:docGrid w:linePitch="326"/>
        </w:sectPr>
      </w:pPr>
      <w:r w:rsidRPr="00BC71AE">
        <w:rPr>
          <w:rFonts w:ascii="Times New Roman" w:eastAsia="Times New Roman" w:hAnsi="Times New Roman" w:cs="Times New Roman"/>
          <w:b/>
          <w:szCs w:val="24"/>
        </w:rPr>
        <w:br w:type="page"/>
      </w:r>
    </w:p>
    <w:p w14:paraId="00000044" w14:textId="6A31A172" w:rsidR="00433609" w:rsidRPr="00BC71AE" w:rsidRDefault="00433609" w:rsidP="0069492D">
      <w:pPr>
        <w:rPr>
          <w:rFonts w:ascii="Times New Roman" w:eastAsiaTheme="majorEastAsia" w:hAnsi="Times New Roman" w:cstheme="majorBidi"/>
          <w:b/>
          <w:sz w:val="22"/>
        </w:rPr>
      </w:pPr>
    </w:p>
    <w:p w14:paraId="176EC319" w14:textId="1AB3465D" w:rsidR="00401B87" w:rsidRPr="00F40B3B" w:rsidRDefault="00401B87" w:rsidP="00401B87">
      <w:pPr>
        <w:spacing w:line="276" w:lineRule="auto"/>
        <w:jc w:val="center"/>
        <w:rPr>
          <w:rFonts w:ascii="Times New Roman" w:eastAsia="Times New Roman" w:hAnsi="Times New Roman" w:cs="Times New Roman"/>
          <w:b/>
          <w:sz w:val="32"/>
          <w:szCs w:val="32"/>
        </w:rPr>
      </w:pPr>
      <w:bookmarkStart w:id="5" w:name="_Toc20324952"/>
      <w:bookmarkStart w:id="6" w:name="_Toc45717854"/>
      <w:bookmarkStart w:id="7" w:name="_Toc201279307"/>
      <w:bookmarkStart w:id="8" w:name="_Toc199532122"/>
      <w:r>
        <w:rPr>
          <w:rFonts w:ascii="Times New Roman" w:eastAsia="Times New Roman" w:hAnsi="Times New Roman" w:cs="Times New Roman"/>
          <w:b/>
          <w:sz w:val="32"/>
          <w:szCs w:val="32"/>
        </w:rPr>
        <w:t>{JUDUL SKRIPSI ANDA DALAM HURUF KAPITAL BERBENTUK PIRAMIDA TERBALIK;</w:t>
      </w:r>
      <w:r>
        <w:rPr>
          <w:rFonts w:ascii="Times New Roman" w:eastAsia="Times New Roman" w:hAnsi="Times New Roman" w:cs="Times New Roman"/>
          <w:b/>
          <w:sz w:val="32"/>
          <w:szCs w:val="32"/>
        </w:rPr>
        <w:br/>
        <w:t>RATA TENGAH 16 PT; LINE SPACING 1.15}</w:t>
      </w:r>
    </w:p>
    <w:p w14:paraId="0E0E6044" w14:textId="17818F91" w:rsidR="00B275EE" w:rsidRPr="00BC71AE" w:rsidRDefault="00B275EE" w:rsidP="00A93F0D">
      <w:pPr>
        <w:pStyle w:val="Heading1"/>
        <w:spacing w:line="240" w:lineRule="auto"/>
        <w:rPr>
          <w:rFonts w:cs="Times New Roman"/>
          <w:b w:val="0"/>
          <w:bCs/>
          <w:color w:val="FFFFFF" w:themeColor="background1"/>
        </w:rPr>
      </w:pPr>
      <w:r w:rsidRPr="00BC71AE">
        <w:rPr>
          <w:rFonts w:cs="Times New Roman"/>
          <w:bCs/>
          <w:color w:val="FFFFFF" w:themeColor="background1"/>
        </w:rPr>
        <w:t>HALAMAN PENGESAHAN</w:t>
      </w:r>
      <w:bookmarkEnd w:id="5"/>
      <w:bookmarkEnd w:id="6"/>
      <w:bookmarkEnd w:id="7"/>
      <w:bookmarkEnd w:id="8"/>
    </w:p>
    <w:p w14:paraId="1D0CF9E8" w14:textId="77777777" w:rsidR="00B275EE" w:rsidRPr="00BC71AE" w:rsidRDefault="00B275EE" w:rsidP="00A93F0D">
      <w:pPr>
        <w:spacing w:line="240" w:lineRule="auto"/>
        <w:rPr>
          <w:sz w:val="26"/>
          <w:szCs w:val="26"/>
        </w:rPr>
      </w:pPr>
    </w:p>
    <w:p w14:paraId="15DBE81D" w14:textId="77777777" w:rsidR="00B275EE" w:rsidRPr="00BC71AE" w:rsidRDefault="00B275EE" w:rsidP="00B275EE">
      <w:pPr>
        <w:spacing w:line="360" w:lineRule="auto"/>
        <w:jc w:val="center"/>
        <w:rPr>
          <w:sz w:val="26"/>
          <w:szCs w:val="26"/>
        </w:rPr>
      </w:pPr>
    </w:p>
    <w:p w14:paraId="3064682B" w14:textId="77777777" w:rsidR="00B275EE" w:rsidRPr="00BC71AE" w:rsidRDefault="00B275EE" w:rsidP="00B275EE">
      <w:pPr>
        <w:spacing w:line="360" w:lineRule="auto"/>
        <w:jc w:val="center"/>
        <w:rPr>
          <w:rFonts w:ascii="Times New Roman" w:hAnsi="Times New Roman" w:cs="Times New Roman"/>
          <w:bCs/>
          <w:sz w:val="26"/>
          <w:szCs w:val="26"/>
        </w:rPr>
      </w:pPr>
      <w:r w:rsidRPr="00BC71AE">
        <w:rPr>
          <w:rFonts w:ascii="Times New Roman" w:hAnsi="Times New Roman" w:cs="Times New Roman"/>
          <w:bCs/>
          <w:sz w:val="26"/>
          <w:szCs w:val="26"/>
        </w:rPr>
        <w:t>Oleh:</w:t>
      </w:r>
    </w:p>
    <w:p w14:paraId="16FD05FA" w14:textId="698A43AC" w:rsidR="00B275EE" w:rsidRPr="00BC71AE" w:rsidRDefault="00401B87" w:rsidP="00B275EE">
      <w:pPr>
        <w:spacing w:line="240" w:lineRule="auto"/>
        <w:jc w:val="center"/>
        <w:rPr>
          <w:rFonts w:ascii="Times New Roman" w:hAnsi="Times New Roman" w:cs="Times New Roman"/>
          <w:bCs/>
          <w:sz w:val="26"/>
          <w:szCs w:val="26"/>
        </w:rPr>
      </w:pPr>
      <w:r w:rsidRPr="00BC71AE">
        <w:rPr>
          <w:rFonts w:ascii="Times New Roman" w:hAnsi="Times New Roman" w:cs="Times New Roman"/>
          <w:bCs/>
          <w:sz w:val="26"/>
          <w:szCs w:val="26"/>
        </w:rPr>
        <w:t>{Nama Anda; Huruf Pertama Kapital Tiap Kata; 1</w:t>
      </w:r>
      <w:r w:rsidR="00BC71AE" w:rsidRPr="00BC71AE">
        <w:rPr>
          <w:rFonts w:ascii="Times New Roman" w:hAnsi="Times New Roman" w:cs="Times New Roman"/>
          <w:bCs/>
          <w:sz w:val="26"/>
          <w:szCs w:val="26"/>
        </w:rPr>
        <w:t>2</w:t>
      </w:r>
      <w:r w:rsidRPr="00BC71AE">
        <w:rPr>
          <w:rFonts w:ascii="Times New Roman" w:hAnsi="Times New Roman" w:cs="Times New Roman"/>
          <w:bCs/>
          <w:sz w:val="26"/>
          <w:szCs w:val="26"/>
        </w:rPr>
        <w:t xml:space="preserve"> pt}</w:t>
      </w:r>
    </w:p>
    <w:p w14:paraId="03DAFED2" w14:textId="485E2D49" w:rsidR="00B275EE" w:rsidRPr="00BC71AE" w:rsidRDefault="00401B87" w:rsidP="00B275EE">
      <w:pPr>
        <w:spacing w:line="360" w:lineRule="auto"/>
        <w:jc w:val="center"/>
        <w:rPr>
          <w:rFonts w:ascii="Times New Roman" w:hAnsi="Times New Roman" w:cs="Times New Roman"/>
          <w:bCs/>
          <w:sz w:val="26"/>
          <w:szCs w:val="26"/>
        </w:rPr>
      </w:pPr>
      <w:r w:rsidRPr="00BC71AE">
        <w:rPr>
          <w:rFonts w:ascii="Times New Roman" w:hAnsi="Times New Roman" w:cs="Times New Roman"/>
          <w:bCs/>
          <w:sz w:val="26"/>
          <w:szCs w:val="26"/>
        </w:rPr>
        <w:t>{10 digit NIM 1</w:t>
      </w:r>
      <w:r w:rsidR="00BC71AE" w:rsidRPr="00BC71AE">
        <w:rPr>
          <w:rFonts w:ascii="Times New Roman" w:hAnsi="Times New Roman" w:cs="Times New Roman"/>
          <w:bCs/>
          <w:sz w:val="26"/>
          <w:szCs w:val="26"/>
        </w:rPr>
        <w:t>2</w:t>
      </w:r>
      <w:r w:rsidRPr="00BC71AE">
        <w:rPr>
          <w:rFonts w:ascii="Times New Roman" w:hAnsi="Times New Roman" w:cs="Times New Roman"/>
          <w:bCs/>
          <w:sz w:val="26"/>
          <w:szCs w:val="26"/>
        </w:rPr>
        <w:t xml:space="preserve"> pt}</w:t>
      </w:r>
    </w:p>
    <w:p w14:paraId="036E7E35" w14:textId="77777777" w:rsidR="00B275EE" w:rsidRPr="00BC71AE" w:rsidRDefault="00B275EE" w:rsidP="00B275EE">
      <w:pPr>
        <w:spacing w:line="360" w:lineRule="auto"/>
        <w:jc w:val="center"/>
        <w:rPr>
          <w:rFonts w:ascii="Times New Roman" w:hAnsi="Times New Roman" w:cs="Times New Roman"/>
          <w:bCs/>
          <w:sz w:val="26"/>
          <w:szCs w:val="26"/>
        </w:rPr>
      </w:pPr>
    </w:p>
    <w:p w14:paraId="40EC6868" w14:textId="77777777" w:rsidR="00B275EE" w:rsidRPr="00BC71AE" w:rsidRDefault="00B275EE" w:rsidP="00B275EE">
      <w:pPr>
        <w:spacing w:line="360" w:lineRule="auto"/>
        <w:jc w:val="center"/>
        <w:rPr>
          <w:rFonts w:ascii="Times New Roman" w:hAnsi="Times New Roman" w:cs="Times New Roman"/>
          <w:bCs/>
          <w:sz w:val="26"/>
          <w:szCs w:val="26"/>
        </w:rPr>
      </w:pPr>
    </w:p>
    <w:p w14:paraId="486E3D9D" w14:textId="5A072D28" w:rsidR="00B275EE" w:rsidRPr="00BC71AE" w:rsidRDefault="00B275EE" w:rsidP="00B275EE">
      <w:pPr>
        <w:spacing w:line="240" w:lineRule="auto"/>
        <w:jc w:val="center"/>
        <w:rPr>
          <w:rFonts w:ascii="Times New Roman" w:hAnsi="Times New Roman" w:cs="Times New Roman"/>
          <w:bCs/>
          <w:sz w:val="26"/>
          <w:szCs w:val="26"/>
        </w:rPr>
      </w:pPr>
      <w:r w:rsidRPr="00BC71AE">
        <w:rPr>
          <w:rFonts w:ascii="Times New Roman" w:hAnsi="Times New Roman" w:cs="Times New Roman"/>
          <w:bCs/>
          <w:sz w:val="26"/>
          <w:szCs w:val="26"/>
        </w:rPr>
        <w:t xml:space="preserve">Telah diujikan pada </w:t>
      </w:r>
      <w:r w:rsidR="00401B87" w:rsidRPr="00BC71AE">
        <w:rPr>
          <w:rFonts w:ascii="Times New Roman" w:hAnsi="Times New Roman" w:cs="Times New Roman"/>
          <w:bCs/>
          <w:sz w:val="26"/>
          <w:szCs w:val="26"/>
        </w:rPr>
        <w:t>{tanggal bulan tahun pendadaran}</w:t>
      </w:r>
      <w:r w:rsidR="00780041" w:rsidRPr="00BC71AE">
        <w:rPr>
          <w:rFonts w:ascii="Times New Roman" w:hAnsi="Times New Roman" w:cs="Times New Roman"/>
          <w:bCs/>
          <w:sz w:val="26"/>
          <w:szCs w:val="26"/>
        </w:rPr>
        <w:t xml:space="preserve"> </w:t>
      </w:r>
      <w:r w:rsidRPr="00BC71AE">
        <w:rPr>
          <w:rFonts w:ascii="Times New Roman" w:hAnsi="Times New Roman" w:cs="Times New Roman"/>
          <w:bCs/>
          <w:sz w:val="26"/>
          <w:szCs w:val="26"/>
        </w:rPr>
        <w:t xml:space="preserve">dan dinyatakan telah </w:t>
      </w:r>
    </w:p>
    <w:p w14:paraId="483E9616" w14:textId="77777777" w:rsidR="00B275EE" w:rsidRPr="00BC71AE" w:rsidRDefault="00B275EE" w:rsidP="00B275EE">
      <w:pPr>
        <w:spacing w:line="360" w:lineRule="auto"/>
        <w:jc w:val="center"/>
        <w:rPr>
          <w:rFonts w:ascii="Times New Roman" w:hAnsi="Times New Roman" w:cs="Times New Roman"/>
          <w:bCs/>
          <w:sz w:val="26"/>
          <w:szCs w:val="26"/>
        </w:rPr>
      </w:pPr>
      <w:r w:rsidRPr="00BC71AE">
        <w:rPr>
          <w:rFonts w:ascii="Times New Roman" w:hAnsi="Times New Roman" w:cs="Times New Roman"/>
          <w:bCs/>
          <w:sz w:val="26"/>
          <w:szCs w:val="26"/>
        </w:rPr>
        <w:t>memenuhi syarat</w:t>
      </w:r>
    </w:p>
    <w:p w14:paraId="2410B2F8" w14:textId="77777777" w:rsidR="00B275EE" w:rsidRPr="00BC71AE" w:rsidRDefault="00B275EE" w:rsidP="00B275EE">
      <w:pPr>
        <w:spacing w:line="360" w:lineRule="auto"/>
        <w:jc w:val="center"/>
        <w:rPr>
          <w:rFonts w:ascii="Times New Roman" w:hAnsi="Times New Roman" w:cs="Times New Roman"/>
          <w:bCs/>
          <w:sz w:val="26"/>
          <w:szCs w:val="26"/>
        </w:rPr>
      </w:pPr>
    </w:p>
    <w:p w14:paraId="2FAE99EE" w14:textId="61B40517" w:rsidR="00B275EE" w:rsidRPr="00BC71AE" w:rsidRDefault="00B275EE" w:rsidP="00B275EE">
      <w:pPr>
        <w:spacing w:line="360" w:lineRule="auto"/>
        <w:jc w:val="center"/>
        <w:rPr>
          <w:rFonts w:ascii="Times New Roman" w:hAnsi="Times New Roman" w:cs="Times New Roman"/>
          <w:bCs/>
          <w:sz w:val="26"/>
          <w:szCs w:val="26"/>
        </w:rPr>
      </w:pPr>
      <w:r w:rsidRPr="00BC71AE">
        <w:rPr>
          <w:rFonts w:ascii="Times New Roman" w:hAnsi="Times New Roman" w:cs="Times New Roman"/>
          <w:bCs/>
          <w:sz w:val="26"/>
          <w:szCs w:val="26"/>
        </w:rPr>
        <w:t>Samarinda,</w:t>
      </w:r>
      <w:r w:rsidR="00B9760C" w:rsidRPr="00BC71AE">
        <w:rPr>
          <w:rFonts w:ascii="Times New Roman" w:hAnsi="Times New Roman" w:cs="Times New Roman"/>
          <w:bCs/>
          <w:sz w:val="26"/>
          <w:szCs w:val="26"/>
        </w:rPr>
        <w:t xml:space="preserve"> </w:t>
      </w:r>
      <w:r w:rsidR="00401B87" w:rsidRPr="00BC71AE">
        <w:rPr>
          <w:rFonts w:ascii="Times New Roman" w:hAnsi="Times New Roman" w:cs="Times New Roman"/>
          <w:bCs/>
          <w:sz w:val="26"/>
          <w:szCs w:val="26"/>
        </w:rPr>
        <w:t>{tanggal bulan tahun; min. 1 minggu setelah pendadaran}</w:t>
      </w:r>
    </w:p>
    <w:p w14:paraId="5853FE06" w14:textId="77777777" w:rsidR="00B275EE" w:rsidRPr="00BC71AE" w:rsidRDefault="00B275EE" w:rsidP="00B275EE">
      <w:pPr>
        <w:spacing w:line="360" w:lineRule="auto"/>
        <w:jc w:val="center"/>
        <w:rPr>
          <w:rFonts w:ascii="Times New Roman" w:hAnsi="Times New Roman" w:cs="Times New Roman"/>
          <w:bCs/>
          <w:sz w:val="26"/>
          <w:szCs w:val="26"/>
        </w:rPr>
      </w:pPr>
    </w:p>
    <w:p w14:paraId="29451FB9" w14:textId="77777777" w:rsidR="00B275EE" w:rsidRPr="00BC71AE" w:rsidRDefault="00B275EE" w:rsidP="00B275EE">
      <w:pPr>
        <w:spacing w:line="360" w:lineRule="auto"/>
        <w:jc w:val="center"/>
        <w:rPr>
          <w:rFonts w:ascii="Times New Roman" w:hAnsi="Times New Roman" w:cs="Times New Roman"/>
          <w:bCs/>
          <w:sz w:val="26"/>
          <w:szCs w:val="26"/>
        </w:rPr>
      </w:pPr>
      <w:r w:rsidRPr="00BC71AE">
        <w:rPr>
          <w:rFonts w:ascii="Times New Roman" w:hAnsi="Times New Roman" w:cs="Times New Roman"/>
          <w:bCs/>
          <w:sz w:val="26"/>
          <w:szCs w:val="26"/>
        </w:rPr>
        <w:t>Disahkan oleh:</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6"/>
      </w:tblGrid>
      <w:tr w:rsidR="00B275EE" w:rsidRPr="00BC71AE" w14:paraId="1C2DF6D6" w14:textId="77777777" w:rsidTr="00BC71AE">
        <w:tc>
          <w:tcPr>
            <w:tcW w:w="4678" w:type="dxa"/>
          </w:tcPr>
          <w:p w14:paraId="5BDEB321" w14:textId="77777777" w:rsidR="00B275EE" w:rsidRPr="00BC71AE" w:rsidRDefault="00B275EE" w:rsidP="00D86956">
            <w:pPr>
              <w:spacing w:line="360" w:lineRule="auto"/>
              <w:ind w:left="-110"/>
              <w:rPr>
                <w:rFonts w:ascii="Times New Roman" w:hAnsi="Times New Roman" w:cs="Times New Roman"/>
                <w:sz w:val="26"/>
                <w:szCs w:val="26"/>
              </w:rPr>
            </w:pPr>
            <w:r w:rsidRPr="00BC71AE">
              <w:rPr>
                <w:rFonts w:ascii="Times New Roman" w:hAnsi="Times New Roman" w:cs="Times New Roman"/>
                <w:sz w:val="26"/>
                <w:szCs w:val="26"/>
              </w:rPr>
              <w:t>Pembimbing I,</w:t>
            </w:r>
          </w:p>
          <w:p w14:paraId="098AD84D" w14:textId="77777777" w:rsidR="00B275EE" w:rsidRPr="00BC71AE" w:rsidRDefault="00B275EE" w:rsidP="00D86956">
            <w:pPr>
              <w:spacing w:line="360" w:lineRule="auto"/>
              <w:ind w:left="-110"/>
              <w:rPr>
                <w:rFonts w:ascii="Times New Roman" w:hAnsi="Times New Roman" w:cs="Times New Roman"/>
                <w:b/>
                <w:sz w:val="26"/>
                <w:szCs w:val="26"/>
              </w:rPr>
            </w:pPr>
          </w:p>
          <w:p w14:paraId="2E98B740" w14:textId="77777777" w:rsidR="00B275EE" w:rsidRPr="00BC71AE" w:rsidRDefault="00B275EE" w:rsidP="00D86956">
            <w:pPr>
              <w:spacing w:line="360" w:lineRule="auto"/>
              <w:ind w:left="-110"/>
              <w:rPr>
                <w:rFonts w:ascii="Times New Roman" w:hAnsi="Times New Roman" w:cs="Times New Roman"/>
                <w:b/>
                <w:sz w:val="26"/>
                <w:szCs w:val="26"/>
              </w:rPr>
            </w:pPr>
          </w:p>
          <w:p w14:paraId="33BACB59" w14:textId="77777777" w:rsidR="00B275EE" w:rsidRPr="00BC71AE" w:rsidRDefault="00B275EE" w:rsidP="00D86956">
            <w:pPr>
              <w:spacing w:line="360" w:lineRule="auto"/>
              <w:ind w:left="-110"/>
              <w:rPr>
                <w:rFonts w:ascii="Times New Roman" w:hAnsi="Times New Roman" w:cs="Times New Roman"/>
                <w:b/>
                <w:sz w:val="26"/>
                <w:szCs w:val="26"/>
              </w:rPr>
            </w:pPr>
          </w:p>
          <w:p w14:paraId="2017D88C" w14:textId="66C3D6D1" w:rsidR="00B275EE" w:rsidRPr="00BC71AE" w:rsidRDefault="00401B87" w:rsidP="00D86956">
            <w:pPr>
              <w:pStyle w:val="NoSpacing"/>
              <w:ind w:left="-110"/>
              <w:rPr>
                <w:b/>
                <w:noProof/>
                <w:color w:val="000000" w:themeColor="text1"/>
                <w:sz w:val="26"/>
                <w:szCs w:val="26"/>
                <w:lang w:val="id-ID"/>
              </w:rPr>
            </w:pPr>
            <w:r w:rsidRPr="00BC71AE">
              <w:rPr>
                <w:b/>
                <w:noProof/>
                <w:sz w:val="26"/>
                <w:szCs w:val="26"/>
                <w:lang w:val="id-ID"/>
              </w:rPr>
              <w:t>{Nama Dosen Gelar Lengkap 1</w:t>
            </w:r>
            <w:r w:rsidR="00BC71AE" w:rsidRPr="00BC71AE">
              <w:rPr>
                <w:b/>
                <w:noProof/>
                <w:sz w:val="26"/>
                <w:szCs w:val="26"/>
                <w:lang w:val="id-ID"/>
              </w:rPr>
              <w:t>2</w:t>
            </w:r>
            <w:r w:rsidRPr="00BC71AE">
              <w:rPr>
                <w:b/>
                <w:noProof/>
                <w:sz w:val="26"/>
                <w:szCs w:val="26"/>
                <w:lang w:val="id-ID"/>
              </w:rPr>
              <w:t xml:space="preserve"> pt}</w:t>
            </w:r>
          </w:p>
          <w:p w14:paraId="4DDB23B6" w14:textId="022922F6" w:rsidR="00B275EE" w:rsidRPr="00BC71AE" w:rsidRDefault="00B275EE" w:rsidP="00D86956">
            <w:pPr>
              <w:spacing w:line="360" w:lineRule="auto"/>
              <w:ind w:left="-110"/>
              <w:rPr>
                <w:rFonts w:ascii="Times New Roman" w:hAnsi="Times New Roman" w:cs="Times New Roman"/>
                <w:b/>
                <w:bCs/>
                <w:sz w:val="26"/>
                <w:szCs w:val="26"/>
              </w:rPr>
            </w:pPr>
            <w:r w:rsidRPr="00BC71AE">
              <w:rPr>
                <w:rFonts w:ascii="Times New Roman" w:hAnsi="Times New Roman"/>
                <w:color w:val="000000" w:themeColor="text1"/>
                <w:sz w:val="26"/>
                <w:szCs w:val="26"/>
              </w:rPr>
              <w:t>NIP</w:t>
            </w:r>
            <w:r w:rsidR="003D6B6A" w:rsidRPr="00BC71AE">
              <w:rPr>
                <w:rFonts w:ascii="Times New Roman" w:hAnsi="Times New Roman"/>
                <w:color w:val="000000" w:themeColor="text1"/>
                <w:sz w:val="26"/>
                <w:szCs w:val="26"/>
              </w:rPr>
              <w:t xml:space="preserve"> </w:t>
            </w:r>
            <w:r w:rsidR="00401B87" w:rsidRPr="00BC71AE">
              <w:rPr>
                <w:rFonts w:ascii="Times New Roman" w:hAnsi="Times New Roman"/>
                <w:color w:val="000000" w:themeColor="text1"/>
                <w:sz w:val="26"/>
                <w:szCs w:val="26"/>
              </w:rPr>
              <w:t>{18 digit angka tanpa spasi}</w:t>
            </w:r>
          </w:p>
        </w:tc>
        <w:tc>
          <w:tcPr>
            <w:tcW w:w="4536" w:type="dxa"/>
          </w:tcPr>
          <w:p w14:paraId="6AF5E770" w14:textId="77777777" w:rsidR="00B275EE" w:rsidRPr="00BC71AE" w:rsidRDefault="00B275EE" w:rsidP="00D86956">
            <w:pPr>
              <w:spacing w:line="360" w:lineRule="auto"/>
              <w:ind w:left="-109"/>
              <w:rPr>
                <w:rFonts w:ascii="Times New Roman" w:hAnsi="Times New Roman" w:cs="Times New Roman"/>
                <w:sz w:val="26"/>
                <w:szCs w:val="26"/>
              </w:rPr>
            </w:pPr>
            <w:r w:rsidRPr="00BC71AE">
              <w:rPr>
                <w:rFonts w:ascii="Times New Roman" w:hAnsi="Times New Roman" w:cs="Times New Roman"/>
                <w:sz w:val="26"/>
                <w:szCs w:val="26"/>
              </w:rPr>
              <w:t>Pembimbing II,</w:t>
            </w:r>
          </w:p>
          <w:p w14:paraId="76BCAA39" w14:textId="77777777" w:rsidR="00B275EE" w:rsidRPr="00BC71AE" w:rsidRDefault="00B275EE" w:rsidP="00D86956">
            <w:pPr>
              <w:spacing w:line="360" w:lineRule="auto"/>
              <w:ind w:left="-109"/>
              <w:rPr>
                <w:rFonts w:ascii="Times New Roman" w:hAnsi="Times New Roman" w:cs="Times New Roman"/>
                <w:b/>
                <w:sz w:val="26"/>
                <w:szCs w:val="26"/>
              </w:rPr>
            </w:pPr>
          </w:p>
          <w:p w14:paraId="3EDB3455" w14:textId="77777777" w:rsidR="00B275EE" w:rsidRPr="00BC71AE" w:rsidRDefault="00B275EE" w:rsidP="00D86956">
            <w:pPr>
              <w:spacing w:line="360" w:lineRule="auto"/>
              <w:ind w:left="-109"/>
              <w:rPr>
                <w:rFonts w:ascii="Times New Roman" w:hAnsi="Times New Roman" w:cs="Times New Roman"/>
                <w:b/>
                <w:sz w:val="26"/>
                <w:szCs w:val="26"/>
              </w:rPr>
            </w:pPr>
          </w:p>
          <w:p w14:paraId="7A7382CF" w14:textId="77777777" w:rsidR="00B275EE" w:rsidRPr="00BC71AE" w:rsidRDefault="00B275EE" w:rsidP="00D86956">
            <w:pPr>
              <w:spacing w:line="360" w:lineRule="auto"/>
              <w:ind w:left="-109"/>
              <w:rPr>
                <w:rFonts w:ascii="Times New Roman" w:hAnsi="Times New Roman" w:cs="Times New Roman"/>
                <w:b/>
                <w:sz w:val="26"/>
                <w:szCs w:val="26"/>
              </w:rPr>
            </w:pPr>
          </w:p>
          <w:p w14:paraId="356D1C34" w14:textId="7AC2AE8E" w:rsidR="00401B87" w:rsidRPr="00BC71AE" w:rsidRDefault="00401B87" w:rsidP="00401B87">
            <w:pPr>
              <w:pStyle w:val="NoSpacing"/>
              <w:ind w:left="-110"/>
              <w:rPr>
                <w:b/>
                <w:noProof/>
                <w:color w:val="000000" w:themeColor="text1"/>
                <w:sz w:val="26"/>
                <w:szCs w:val="26"/>
                <w:lang w:val="id-ID"/>
              </w:rPr>
            </w:pPr>
            <w:r w:rsidRPr="00BC71AE">
              <w:rPr>
                <w:b/>
                <w:noProof/>
                <w:sz w:val="26"/>
                <w:szCs w:val="26"/>
                <w:lang w:val="id-ID"/>
              </w:rPr>
              <w:t>{Nama Dosen Gelar Lengkap 1</w:t>
            </w:r>
            <w:r w:rsidR="00BC71AE" w:rsidRPr="00BC71AE">
              <w:rPr>
                <w:b/>
                <w:noProof/>
                <w:sz w:val="26"/>
                <w:szCs w:val="26"/>
                <w:lang w:val="id-ID"/>
              </w:rPr>
              <w:t>2</w:t>
            </w:r>
            <w:r w:rsidRPr="00BC71AE">
              <w:rPr>
                <w:b/>
                <w:noProof/>
                <w:sz w:val="26"/>
                <w:szCs w:val="26"/>
                <w:lang w:val="id-ID"/>
              </w:rPr>
              <w:t xml:space="preserve"> pt}</w:t>
            </w:r>
          </w:p>
          <w:p w14:paraId="69166BAF" w14:textId="192F3752" w:rsidR="00B275EE" w:rsidRPr="00BC71AE" w:rsidRDefault="00B275EE" w:rsidP="00D86956">
            <w:pPr>
              <w:spacing w:line="360" w:lineRule="auto"/>
              <w:ind w:left="-109"/>
              <w:rPr>
                <w:rFonts w:ascii="Times New Roman" w:hAnsi="Times New Roman" w:cs="Times New Roman"/>
                <w:b/>
                <w:bCs/>
                <w:sz w:val="26"/>
                <w:szCs w:val="26"/>
              </w:rPr>
            </w:pPr>
            <w:r w:rsidRPr="00BC71AE">
              <w:rPr>
                <w:rFonts w:ascii="Times New Roman" w:hAnsi="Times New Roman"/>
                <w:color w:val="000000" w:themeColor="text1"/>
                <w:sz w:val="26"/>
                <w:szCs w:val="26"/>
              </w:rPr>
              <w:t xml:space="preserve">NIP </w:t>
            </w:r>
            <w:r w:rsidR="00401B87" w:rsidRPr="00BC71AE">
              <w:rPr>
                <w:rFonts w:ascii="Times New Roman" w:hAnsi="Times New Roman"/>
                <w:color w:val="000000" w:themeColor="text1"/>
                <w:sz w:val="26"/>
                <w:szCs w:val="26"/>
              </w:rPr>
              <w:t>{18 digit angka tanpa spasi}</w:t>
            </w:r>
          </w:p>
        </w:tc>
      </w:tr>
    </w:tbl>
    <w:p w14:paraId="2A63368D" w14:textId="77777777" w:rsidR="00B275EE" w:rsidRPr="00BC71AE" w:rsidRDefault="00B275EE" w:rsidP="00B275EE">
      <w:pPr>
        <w:spacing w:line="360" w:lineRule="auto"/>
        <w:jc w:val="center"/>
        <w:rPr>
          <w:rFonts w:ascii="Times New Roman" w:hAnsi="Times New Roman" w:cs="Times New Roman"/>
          <w:b/>
          <w:bCs/>
          <w:sz w:val="26"/>
          <w:szCs w:val="26"/>
        </w:rPr>
      </w:pPr>
    </w:p>
    <w:p w14:paraId="3B308BA6" w14:textId="77777777" w:rsidR="00B275EE" w:rsidRPr="00BC71AE" w:rsidRDefault="00B275EE" w:rsidP="00B275EE">
      <w:pPr>
        <w:spacing w:line="240" w:lineRule="auto"/>
        <w:jc w:val="center"/>
        <w:rPr>
          <w:rFonts w:ascii="Times New Roman" w:hAnsi="Times New Roman" w:cs="Times New Roman"/>
          <w:bCs/>
          <w:sz w:val="26"/>
          <w:szCs w:val="26"/>
        </w:rPr>
      </w:pPr>
      <w:r w:rsidRPr="00BC71AE">
        <w:rPr>
          <w:rFonts w:ascii="Times New Roman" w:hAnsi="Times New Roman" w:cs="Times New Roman"/>
          <w:bCs/>
          <w:sz w:val="26"/>
          <w:szCs w:val="26"/>
        </w:rPr>
        <w:t>Mengetahui,</w:t>
      </w:r>
    </w:p>
    <w:p w14:paraId="506A43A2" w14:textId="77777777" w:rsidR="00B275EE" w:rsidRPr="00BC71AE" w:rsidRDefault="00B275EE" w:rsidP="00B275EE">
      <w:pPr>
        <w:spacing w:line="240" w:lineRule="auto"/>
        <w:jc w:val="center"/>
        <w:rPr>
          <w:rFonts w:ascii="Times New Roman" w:hAnsi="Times New Roman" w:cs="Times New Roman"/>
          <w:bCs/>
          <w:sz w:val="26"/>
          <w:szCs w:val="26"/>
        </w:rPr>
      </w:pPr>
      <w:r w:rsidRPr="00BC71AE">
        <w:rPr>
          <w:rFonts w:ascii="Times New Roman" w:hAnsi="Times New Roman" w:cs="Times New Roman"/>
          <w:bCs/>
          <w:sz w:val="26"/>
          <w:szCs w:val="26"/>
        </w:rPr>
        <w:t>Dekan Fakultas Teknik</w:t>
      </w:r>
    </w:p>
    <w:p w14:paraId="17B18003" w14:textId="77777777" w:rsidR="00B275EE" w:rsidRPr="00BC71AE" w:rsidRDefault="00B275EE" w:rsidP="00B275EE">
      <w:pPr>
        <w:spacing w:line="360" w:lineRule="auto"/>
        <w:jc w:val="center"/>
        <w:rPr>
          <w:rFonts w:ascii="Times New Roman" w:hAnsi="Times New Roman" w:cs="Times New Roman"/>
          <w:b/>
          <w:bCs/>
          <w:sz w:val="26"/>
          <w:szCs w:val="26"/>
        </w:rPr>
      </w:pPr>
      <w:r w:rsidRPr="00BC71AE">
        <w:rPr>
          <w:rFonts w:ascii="Times New Roman" w:hAnsi="Times New Roman" w:cs="Times New Roman"/>
          <w:bCs/>
          <w:sz w:val="26"/>
          <w:szCs w:val="26"/>
        </w:rPr>
        <w:t>Universitas Mulawarman</w:t>
      </w:r>
    </w:p>
    <w:p w14:paraId="0F88A49F" w14:textId="77777777" w:rsidR="00B275EE" w:rsidRPr="00BC71AE" w:rsidRDefault="00B275EE" w:rsidP="00B275EE">
      <w:pPr>
        <w:spacing w:line="360" w:lineRule="auto"/>
        <w:jc w:val="center"/>
        <w:rPr>
          <w:rFonts w:ascii="Times New Roman" w:hAnsi="Times New Roman" w:cs="Times New Roman"/>
          <w:b/>
          <w:bCs/>
          <w:sz w:val="26"/>
          <w:szCs w:val="26"/>
        </w:rPr>
      </w:pPr>
    </w:p>
    <w:p w14:paraId="08201DB7" w14:textId="77777777" w:rsidR="00B275EE" w:rsidRPr="00BC71AE" w:rsidRDefault="00B275EE" w:rsidP="00B275EE">
      <w:pPr>
        <w:spacing w:line="360" w:lineRule="auto"/>
        <w:jc w:val="center"/>
        <w:rPr>
          <w:rFonts w:ascii="Times New Roman" w:hAnsi="Times New Roman" w:cs="Times New Roman"/>
          <w:b/>
          <w:bCs/>
          <w:sz w:val="26"/>
          <w:szCs w:val="26"/>
        </w:rPr>
      </w:pPr>
    </w:p>
    <w:p w14:paraId="5320A090" w14:textId="77777777" w:rsidR="00B275EE" w:rsidRPr="00BC71AE" w:rsidRDefault="00B275EE" w:rsidP="00B275EE">
      <w:pPr>
        <w:spacing w:line="360" w:lineRule="auto"/>
        <w:jc w:val="center"/>
        <w:rPr>
          <w:rFonts w:ascii="Times New Roman" w:hAnsi="Times New Roman" w:cs="Times New Roman"/>
          <w:b/>
          <w:bCs/>
          <w:sz w:val="26"/>
          <w:szCs w:val="26"/>
        </w:rPr>
      </w:pPr>
    </w:p>
    <w:p w14:paraId="25BC9F2A" w14:textId="0F1E4EF3" w:rsidR="00B275EE" w:rsidRPr="00BC71AE" w:rsidRDefault="00A93F0D" w:rsidP="00B275EE">
      <w:pPr>
        <w:spacing w:line="240" w:lineRule="auto"/>
        <w:jc w:val="center"/>
        <w:rPr>
          <w:rFonts w:ascii="Times New Roman" w:hAnsi="Times New Roman" w:cs="Times New Roman"/>
          <w:b/>
          <w:bCs/>
          <w:sz w:val="26"/>
          <w:szCs w:val="26"/>
        </w:rPr>
      </w:pPr>
      <w:r w:rsidRPr="00BC71AE">
        <w:rPr>
          <w:rFonts w:ascii="Times New Roman" w:hAnsi="Times New Roman" w:cs="Times New Roman"/>
          <w:b/>
          <w:bCs/>
          <w:sz w:val="26"/>
          <w:szCs w:val="26"/>
        </w:rPr>
        <w:t>Prof. Dr. Ir. H. Tamrin, M.T., IPU., ASEAN</w:t>
      </w:r>
      <w:r w:rsidR="00B86925" w:rsidRPr="00BC71AE">
        <w:rPr>
          <w:rFonts w:ascii="Times New Roman" w:hAnsi="Times New Roman" w:cs="Times New Roman"/>
          <w:b/>
          <w:bCs/>
          <w:sz w:val="26"/>
          <w:szCs w:val="26"/>
        </w:rPr>
        <w:t xml:space="preserve"> </w:t>
      </w:r>
      <w:r w:rsidRPr="00BC71AE">
        <w:rPr>
          <w:rFonts w:ascii="Times New Roman" w:hAnsi="Times New Roman" w:cs="Times New Roman"/>
          <w:b/>
          <w:bCs/>
          <w:sz w:val="26"/>
          <w:szCs w:val="26"/>
        </w:rPr>
        <w:t>Eng</w:t>
      </w:r>
      <w:r w:rsidR="00B86925" w:rsidRPr="00BC71AE">
        <w:rPr>
          <w:rFonts w:ascii="Times New Roman" w:hAnsi="Times New Roman" w:cs="Times New Roman"/>
          <w:b/>
          <w:bCs/>
          <w:sz w:val="26"/>
          <w:szCs w:val="26"/>
        </w:rPr>
        <w:t>., APEC Eng.</w:t>
      </w:r>
    </w:p>
    <w:p w14:paraId="7EE5F127" w14:textId="00C19418" w:rsidR="00BC71AE" w:rsidRDefault="00B275EE" w:rsidP="00BC71AE">
      <w:pPr>
        <w:spacing w:line="360" w:lineRule="auto"/>
        <w:jc w:val="center"/>
        <w:rPr>
          <w:rFonts w:ascii="Times New Roman" w:hAnsi="Times New Roman" w:cs="Times New Roman"/>
          <w:bCs/>
          <w:szCs w:val="24"/>
        </w:rPr>
        <w:sectPr w:rsidR="00BC71AE" w:rsidSect="00BC71AE">
          <w:pgSz w:w="11906" w:h="16838" w:code="9"/>
          <w:pgMar w:top="1418" w:right="1418" w:bottom="1418" w:left="1418" w:header="0" w:footer="1134" w:gutter="0"/>
          <w:pgNumType w:fmt="lowerRoman"/>
          <w:cols w:space="720"/>
          <w:docGrid w:linePitch="326"/>
        </w:sectPr>
      </w:pPr>
      <w:r w:rsidRPr="00BC71AE">
        <w:rPr>
          <w:rFonts w:ascii="Times New Roman" w:hAnsi="Times New Roman" w:cs="Times New Roman"/>
          <w:bCs/>
          <w:sz w:val="26"/>
          <w:szCs w:val="26"/>
        </w:rPr>
        <w:t>NIP</w:t>
      </w:r>
      <w:r w:rsidR="00311453" w:rsidRPr="00BC71AE">
        <w:rPr>
          <w:rFonts w:ascii="Times New Roman" w:hAnsi="Times New Roman" w:cs="Times New Roman"/>
          <w:bCs/>
          <w:sz w:val="26"/>
          <w:szCs w:val="26"/>
        </w:rPr>
        <w:t xml:space="preserve"> </w:t>
      </w:r>
      <w:r w:rsidR="00200A69" w:rsidRPr="00BC71AE">
        <w:rPr>
          <w:rFonts w:ascii="Times New Roman" w:hAnsi="Times New Roman" w:cs="Times New Roman"/>
          <w:bCs/>
          <w:sz w:val="26"/>
          <w:szCs w:val="26"/>
        </w:rPr>
        <w:t>197002272000121001</w:t>
      </w:r>
      <w:r w:rsidR="00BC71AE">
        <w:rPr>
          <w:rFonts w:ascii="Times New Roman" w:hAnsi="Times New Roman" w:cs="Times New Roman"/>
          <w:bCs/>
          <w:szCs w:val="24"/>
        </w:rPr>
        <w:br w:type="page"/>
      </w:r>
    </w:p>
    <w:p w14:paraId="24DC7CFA" w14:textId="77777777" w:rsidR="00D52153" w:rsidRPr="00F40B3B" w:rsidRDefault="00D52153" w:rsidP="00D52153">
      <w:pPr>
        <w:pStyle w:val="Heading1"/>
        <w:rPr>
          <w:b w:val="0"/>
          <w:color w:val="FFFFFF" w:themeColor="background1"/>
        </w:rPr>
      </w:pPr>
      <w:bookmarkStart w:id="9" w:name="_Toc45717855"/>
      <w:bookmarkStart w:id="10" w:name="_Toc201279308"/>
      <w:bookmarkStart w:id="11" w:name="_Toc199532123"/>
      <w:r w:rsidRPr="00F40B3B">
        <w:rPr>
          <w:color w:val="FFFFFF" w:themeColor="background1"/>
        </w:rPr>
        <w:lastRenderedPageBreak/>
        <w:t>HALAMAN PERSEMBAHAN</w:t>
      </w:r>
      <w:bookmarkEnd w:id="9"/>
      <w:bookmarkEnd w:id="10"/>
      <w:bookmarkEnd w:id="11"/>
    </w:p>
    <w:p w14:paraId="39B3443C" w14:textId="77777777" w:rsidR="00D52153" w:rsidRPr="00F40B3B" w:rsidRDefault="00D52153" w:rsidP="00D52153">
      <w:pPr>
        <w:rPr>
          <w:rFonts w:ascii="Monotype Corsiva" w:hAnsi="Monotype Corsiva"/>
          <w:b/>
          <w:i/>
        </w:rPr>
      </w:pPr>
    </w:p>
    <w:p w14:paraId="2D4D7B3A" w14:textId="77777777" w:rsidR="00D52153" w:rsidRPr="00F40B3B" w:rsidRDefault="00D52153" w:rsidP="00D52153">
      <w:pPr>
        <w:rPr>
          <w:rFonts w:ascii="Monotype Corsiva" w:hAnsi="Monotype Corsiva"/>
          <w:b/>
          <w:i/>
        </w:rPr>
      </w:pPr>
    </w:p>
    <w:p w14:paraId="107D3A36" w14:textId="77777777" w:rsidR="00D52153" w:rsidRPr="00F40B3B" w:rsidRDefault="00D52153" w:rsidP="00D52153">
      <w:pPr>
        <w:rPr>
          <w:rFonts w:ascii="Monotype Corsiva" w:hAnsi="Monotype Corsiva"/>
          <w:b/>
          <w:i/>
        </w:rPr>
      </w:pPr>
    </w:p>
    <w:p w14:paraId="2F2EF0CD" w14:textId="77777777" w:rsidR="00D52153" w:rsidRPr="00F40B3B" w:rsidRDefault="00D52153" w:rsidP="00D52153">
      <w:pPr>
        <w:rPr>
          <w:rFonts w:ascii="Monotype Corsiva" w:hAnsi="Monotype Corsiva"/>
          <w:b/>
          <w:i/>
        </w:rPr>
      </w:pPr>
    </w:p>
    <w:p w14:paraId="36D8B161" w14:textId="77777777" w:rsidR="00D52153" w:rsidRPr="00F40B3B" w:rsidRDefault="00D52153" w:rsidP="00D52153">
      <w:pPr>
        <w:rPr>
          <w:rFonts w:ascii="Monotype Corsiva" w:hAnsi="Monotype Corsiva"/>
          <w:b/>
          <w:i/>
        </w:rPr>
      </w:pPr>
    </w:p>
    <w:p w14:paraId="3219A5F7" w14:textId="77777777" w:rsidR="00D52153" w:rsidRPr="00F40B3B" w:rsidRDefault="00D52153" w:rsidP="00D52153">
      <w:pPr>
        <w:rPr>
          <w:rFonts w:ascii="Monotype Corsiva" w:hAnsi="Monotype Corsiva"/>
          <w:b/>
          <w:i/>
        </w:rPr>
      </w:pPr>
    </w:p>
    <w:p w14:paraId="1D00B266" w14:textId="77777777" w:rsidR="00D52153" w:rsidRPr="00F40B3B" w:rsidRDefault="00D52153" w:rsidP="00D52153">
      <w:pPr>
        <w:rPr>
          <w:rFonts w:ascii="Monotype Corsiva" w:hAnsi="Monotype Corsiva"/>
          <w:b/>
          <w:i/>
        </w:rPr>
      </w:pPr>
    </w:p>
    <w:p w14:paraId="3EC8B956" w14:textId="77777777" w:rsidR="00D52153" w:rsidRPr="00F40B3B" w:rsidRDefault="00D52153" w:rsidP="00D52153">
      <w:pPr>
        <w:rPr>
          <w:rFonts w:ascii="Monotype Corsiva" w:hAnsi="Monotype Corsiva"/>
          <w:b/>
          <w:i/>
        </w:rPr>
      </w:pPr>
    </w:p>
    <w:p w14:paraId="357B009E" w14:textId="77777777" w:rsidR="00D52153" w:rsidRPr="00F40B3B" w:rsidRDefault="00D52153" w:rsidP="00D52153">
      <w:pPr>
        <w:rPr>
          <w:rFonts w:ascii="Monotype Corsiva" w:hAnsi="Monotype Corsiva"/>
          <w:b/>
          <w:i/>
        </w:rPr>
      </w:pPr>
    </w:p>
    <w:p w14:paraId="4AD38836" w14:textId="77777777" w:rsidR="00D52153" w:rsidRPr="00F40B3B" w:rsidRDefault="00D52153" w:rsidP="00D52153">
      <w:pPr>
        <w:rPr>
          <w:rFonts w:ascii="Monotype Corsiva" w:hAnsi="Monotype Corsiva"/>
          <w:b/>
          <w:i/>
        </w:rPr>
      </w:pPr>
    </w:p>
    <w:p w14:paraId="301D5F27" w14:textId="77777777" w:rsidR="00D52153" w:rsidRPr="00F40B3B" w:rsidRDefault="00D52153" w:rsidP="00D52153">
      <w:pPr>
        <w:rPr>
          <w:rFonts w:ascii="Monotype Corsiva" w:hAnsi="Monotype Corsiva"/>
          <w:b/>
          <w:i/>
        </w:rPr>
      </w:pPr>
    </w:p>
    <w:p w14:paraId="71D82558" w14:textId="77777777" w:rsidR="00D52153" w:rsidRPr="00F40B3B" w:rsidRDefault="00D52153" w:rsidP="00D52153">
      <w:pPr>
        <w:rPr>
          <w:rFonts w:ascii="Monotype Corsiva" w:hAnsi="Monotype Corsiva"/>
          <w:b/>
          <w:i/>
        </w:rPr>
      </w:pPr>
    </w:p>
    <w:p w14:paraId="0C1D9A6E" w14:textId="77777777" w:rsidR="00D52153" w:rsidRPr="00F40B3B" w:rsidRDefault="00D52153" w:rsidP="00D52153">
      <w:pPr>
        <w:rPr>
          <w:rFonts w:ascii="Monotype Corsiva" w:hAnsi="Monotype Corsiva"/>
          <w:b/>
          <w:i/>
        </w:rPr>
      </w:pPr>
    </w:p>
    <w:p w14:paraId="66BA325E" w14:textId="77777777" w:rsidR="00D52153" w:rsidRPr="00F40B3B" w:rsidRDefault="00D52153" w:rsidP="00D52153">
      <w:pPr>
        <w:rPr>
          <w:rFonts w:ascii="Monotype Corsiva" w:hAnsi="Monotype Corsiva"/>
          <w:b/>
          <w:i/>
        </w:rPr>
      </w:pPr>
    </w:p>
    <w:p w14:paraId="102B3A23" w14:textId="77777777" w:rsidR="00D52153" w:rsidRPr="00F40B3B" w:rsidRDefault="00D52153" w:rsidP="00D52153">
      <w:pPr>
        <w:rPr>
          <w:rFonts w:ascii="Monotype Corsiva" w:hAnsi="Monotype Corsiva"/>
          <w:b/>
          <w:i/>
        </w:rPr>
      </w:pPr>
    </w:p>
    <w:p w14:paraId="6561F919" w14:textId="77777777" w:rsidR="00D52153" w:rsidRPr="00F40B3B" w:rsidRDefault="00D52153" w:rsidP="00D52153">
      <w:pPr>
        <w:rPr>
          <w:rFonts w:ascii="Monotype Corsiva" w:hAnsi="Monotype Corsiva"/>
          <w:b/>
          <w:i/>
        </w:rPr>
      </w:pPr>
    </w:p>
    <w:p w14:paraId="7A9E309C" w14:textId="77777777" w:rsidR="00D52153" w:rsidRPr="00F40B3B" w:rsidRDefault="00D52153" w:rsidP="00D52153">
      <w:pPr>
        <w:rPr>
          <w:rFonts w:ascii="Monotype Corsiva" w:hAnsi="Monotype Corsiva"/>
          <w:b/>
          <w:i/>
        </w:rPr>
      </w:pPr>
    </w:p>
    <w:p w14:paraId="21BBCC88" w14:textId="77777777" w:rsidR="00D52153" w:rsidRPr="00F40B3B" w:rsidRDefault="00D52153" w:rsidP="00D52153">
      <w:pPr>
        <w:rPr>
          <w:rFonts w:ascii="Monotype Corsiva" w:hAnsi="Monotype Corsiva"/>
          <w:b/>
          <w:i/>
        </w:rPr>
      </w:pPr>
    </w:p>
    <w:p w14:paraId="3CA23AA0" w14:textId="77777777" w:rsidR="00D52153" w:rsidRPr="00F40B3B" w:rsidRDefault="00D52153" w:rsidP="00D52153">
      <w:pPr>
        <w:rPr>
          <w:rFonts w:ascii="Monotype Corsiva" w:hAnsi="Monotype Corsiva"/>
          <w:b/>
          <w:i/>
        </w:rPr>
      </w:pPr>
    </w:p>
    <w:p w14:paraId="36AFCEF6" w14:textId="77777777" w:rsidR="00D52153" w:rsidRPr="00F40B3B" w:rsidRDefault="00D52153" w:rsidP="00D52153">
      <w:pPr>
        <w:rPr>
          <w:rFonts w:ascii="Monotype Corsiva" w:hAnsi="Monotype Corsiva"/>
          <w:b/>
          <w:i/>
        </w:rPr>
      </w:pPr>
    </w:p>
    <w:p w14:paraId="11A38E1C" w14:textId="77777777" w:rsidR="00D52153" w:rsidRPr="00F40B3B" w:rsidRDefault="00D52153" w:rsidP="00D52153">
      <w:pPr>
        <w:rPr>
          <w:rFonts w:ascii="Monotype Corsiva" w:hAnsi="Monotype Corsiva"/>
          <w:b/>
          <w:i/>
        </w:rPr>
      </w:pPr>
    </w:p>
    <w:p w14:paraId="4A8F7A60" w14:textId="77777777" w:rsidR="00D52153" w:rsidRPr="00F40B3B" w:rsidRDefault="00D52153" w:rsidP="00D52153">
      <w:pPr>
        <w:rPr>
          <w:rFonts w:ascii="Monotype Corsiva" w:hAnsi="Monotype Corsiva"/>
          <w:b/>
          <w:i/>
        </w:rPr>
      </w:pPr>
    </w:p>
    <w:p w14:paraId="7D56832C" w14:textId="77777777" w:rsidR="00D52153" w:rsidRPr="00F40B3B" w:rsidRDefault="00D52153" w:rsidP="00D52153">
      <w:pPr>
        <w:spacing w:line="360" w:lineRule="auto"/>
        <w:jc w:val="right"/>
        <w:rPr>
          <w:rFonts w:ascii="Monotype Corsiva" w:hAnsi="Monotype Corsiva"/>
          <w:szCs w:val="24"/>
        </w:rPr>
      </w:pPr>
    </w:p>
    <w:p w14:paraId="7AF32811" w14:textId="77777777" w:rsidR="00D52153" w:rsidRPr="00F40B3B" w:rsidRDefault="00D52153" w:rsidP="00D52153">
      <w:pPr>
        <w:spacing w:line="360" w:lineRule="auto"/>
        <w:jc w:val="right"/>
        <w:rPr>
          <w:rFonts w:ascii="Monotype Corsiva" w:hAnsi="Monotype Corsiva"/>
          <w:szCs w:val="24"/>
        </w:rPr>
      </w:pPr>
    </w:p>
    <w:p w14:paraId="5D550265" w14:textId="77777777" w:rsidR="00D52153" w:rsidRPr="00F40B3B" w:rsidRDefault="00D52153" w:rsidP="00D52153">
      <w:pPr>
        <w:spacing w:line="360" w:lineRule="auto"/>
        <w:jc w:val="right"/>
        <w:rPr>
          <w:rFonts w:ascii="Monotype Corsiva" w:hAnsi="Monotype Corsiva"/>
          <w:szCs w:val="24"/>
        </w:rPr>
      </w:pPr>
    </w:p>
    <w:p w14:paraId="2149BE07" w14:textId="77777777" w:rsidR="00D52153" w:rsidRPr="00F40B3B" w:rsidRDefault="00D52153" w:rsidP="00D52153">
      <w:pPr>
        <w:spacing w:line="360" w:lineRule="auto"/>
        <w:jc w:val="right"/>
        <w:rPr>
          <w:rFonts w:ascii="Monotype Corsiva" w:hAnsi="Monotype Corsiva"/>
          <w:szCs w:val="24"/>
        </w:rPr>
      </w:pPr>
    </w:p>
    <w:p w14:paraId="250BC426" w14:textId="77777777" w:rsidR="00D52153" w:rsidRPr="00F40B3B" w:rsidRDefault="00D52153" w:rsidP="00D52153">
      <w:pPr>
        <w:spacing w:line="360" w:lineRule="auto"/>
        <w:rPr>
          <w:rFonts w:ascii="Monotype Corsiva" w:hAnsi="Monotype Corsiva"/>
          <w:szCs w:val="24"/>
        </w:rPr>
      </w:pPr>
    </w:p>
    <w:p w14:paraId="1F488872" w14:textId="77777777" w:rsidR="00D52153" w:rsidRPr="00F40B3B" w:rsidRDefault="00D52153" w:rsidP="00D52153">
      <w:pPr>
        <w:spacing w:line="360" w:lineRule="auto"/>
        <w:rPr>
          <w:rFonts w:ascii="Monotype Corsiva" w:hAnsi="Monotype Corsiva"/>
          <w:szCs w:val="24"/>
        </w:rPr>
      </w:pPr>
    </w:p>
    <w:p w14:paraId="7655FDA0" w14:textId="77777777" w:rsidR="00D52153" w:rsidRPr="00F40B3B" w:rsidRDefault="00D52153" w:rsidP="00D52153">
      <w:pPr>
        <w:spacing w:line="360" w:lineRule="auto"/>
        <w:rPr>
          <w:rFonts w:ascii="Monotype Corsiva" w:hAnsi="Monotype Corsiva"/>
          <w:szCs w:val="24"/>
        </w:rPr>
      </w:pPr>
    </w:p>
    <w:p w14:paraId="1AD75760" w14:textId="77777777" w:rsidR="00D52153" w:rsidRPr="00F40B3B" w:rsidRDefault="00D52153" w:rsidP="00D52153">
      <w:pPr>
        <w:spacing w:line="360" w:lineRule="auto"/>
        <w:rPr>
          <w:rFonts w:ascii="Monotype Corsiva" w:hAnsi="Monotype Corsiva"/>
          <w:szCs w:val="24"/>
        </w:rPr>
      </w:pPr>
    </w:p>
    <w:p w14:paraId="4196E897" w14:textId="46B2798D" w:rsidR="00A45CC8" w:rsidRPr="00D86956" w:rsidRDefault="00D52153" w:rsidP="009000F4">
      <w:pPr>
        <w:spacing w:line="360" w:lineRule="auto"/>
        <w:rPr>
          <w:rFonts w:ascii="Times New Roman" w:hAnsi="Times New Roman"/>
          <w:b/>
          <w:sz w:val="26"/>
        </w:rPr>
      </w:pPr>
      <w:r w:rsidRPr="00F40B3B">
        <w:rPr>
          <w:rFonts w:ascii="Monotype Corsiva" w:hAnsi="Monotype Corsiva"/>
          <w:b/>
          <w:szCs w:val="24"/>
        </w:rPr>
        <w:t>Persembahan untu</w:t>
      </w:r>
      <w:r w:rsidR="00110794" w:rsidRPr="00F40B3B">
        <w:rPr>
          <w:rFonts w:ascii="Monotype Corsiva" w:hAnsi="Monotype Corsiva"/>
          <w:b/>
          <w:szCs w:val="24"/>
        </w:rPr>
        <w:t xml:space="preserve">k </w:t>
      </w:r>
      <w:r w:rsidR="00197CE7">
        <w:rPr>
          <w:rFonts w:ascii="Monotype Corsiva" w:hAnsi="Monotype Corsiva"/>
          <w:b/>
          <w:szCs w:val="24"/>
        </w:rPr>
        <w:t xml:space="preserve"> ... </w:t>
      </w:r>
      <w:r w:rsidR="00197CE7" w:rsidRPr="00474E25">
        <w:rPr>
          <w:rFonts w:cstheme="minorHAnsi"/>
          <w:b/>
          <w:szCs w:val="24"/>
        </w:rPr>
        <w:t>{</w:t>
      </w:r>
      <w:r w:rsidR="001E7A8F" w:rsidRPr="00474E25">
        <w:rPr>
          <w:rFonts w:cstheme="minorHAnsi"/>
          <w:b/>
          <w:szCs w:val="24"/>
        </w:rPr>
        <w:t>Font Monotype Corsiva</w:t>
      </w:r>
      <w:r w:rsidR="00474E25">
        <w:rPr>
          <w:rFonts w:cstheme="minorHAnsi"/>
          <w:b/>
          <w:szCs w:val="24"/>
        </w:rPr>
        <w:t xml:space="preserve"> </w:t>
      </w:r>
      <w:r w:rsidR="001E7A8F" w:rsidRPr="00474E25">
        <w:rPr>
          <w:rFonts w:cstheme="minorHAnsi"/>
          <w:b/>
          <w:szCs w:val="24"/>
        </w:rPr>
        <w:t xml:space="preserve">12pt; Typeface Bold; </w:t>
      </w:r>
      <w:r w:rsidR="00474E25" w:rsidRPr="00474E25">
        <w:rPr>
          <w:rFonts w:cstheme="minorHAnsi"/>
          <w:b/>
          <w:szCs w:val="24"/>
        </w:rPr>
        <w:t xml:space="preserve">Rata Kiri Bawah (Align Bottom Left); </w:t>
      </w:r>
      <w:r w:rsidR="001E7A8F" w:rsidRPr="00474E25">
        <w:rPr>
          <w:rFonts w:cstheme="minorHAnsi"/>
          <w:b/>
          <w:szCs w:val="24"/>
        </w:rPr>
        <w:t>Maks. 1/3 dari halaman a.k.a. teks tidak sampai tengah-tengah kertas</w:t>
      </w:r>
      <w:r w:rsidR="00197CE7" w:rsidRPr="00474E25">
        <w:rPr>
          <w:rFonts w:cstheme="minorHAnsi"/>
          <w:b/>
          <w:szCs w:val="24"/>
        </w:rPr>
        <w:t>}</w:t>
      </w:r>
      <w:r w:rsidR="00A45CC8" w:rsidRPr="00D86956">
        <w:rPr>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A45CC8" w:rsidRPr="00F40B3B" w14:paraId="6F35A3EE" w14:textId="77777777" w:rsidTr="0062769E">
        <w:tc>
          <w:tcPr>
            <w:tcW w:w="4247" w:type="dxa"/>
          </w:tcPr>
          <w:p w14:paraId="42A92D20" w14:textId="5D4C285C" w:rsidR="00A45CC8" w:rsidRPr="00F40B3B" w:rsidRDefault="00474E25" w:rsidP="00D97543">
            <w:pPr>
              <w:rPr>
                <w:rFonts w:ascii="Times New Roman" w:hAnsi="Times New Roman" w:cs="Times New Roman"/>
                <w:i/>
                <w:iCs/>
                <w:sz w:val="20"/>
                <w:szCs w:val="20"/>
              </w:rPr>
            </w:pPr>
            <w:r>
              <w:rPr>
                <w:rFonts w:ascii="Times New Roman" w:hAnsi="Times New Roman" w:cs="Times New Roman"/>
                <w:i/>
                <w:iCs/>
                <w:sz w:val="20"/>
                <w:szCs w:val="20"/>
              </w:rPr>
              <w:lastRenderedPageBreak/>
              <w:t>{Nama Anda}</w:t>
            </w:r>
          </w:p>
          <w:p w14:paraId="6F34EBA8" w14:textId="65A23629" w:rsidR="00A45CC8" w:rsidRPr="00F40B3B" w:rsidRDefault="00A45CC8" w:rsidP="00D97543">
            <w:pPr>
              <w:rPr>
                <w:rFonts w:ascii="Times New Roman" w:hAnsi="Times New Roman" w:cs="Times New Roman"/>
                <w:i/>
                <w:iCs/>
                <w:sz w:val="20"/>
                <w:szCs w:val="20"/>
              </w:rPr>
            </w:pPr>
            <w:r w:rsidRPr="00F40B3B">
              <w:rPr>
                <w:rFonts w:ascii="Times New Roman" w:hAnsi="Times New Roman" w:cs="Times New Roman"/>
                <w:i/>
                <w:iCs/>
                <w:sz w:val="20"/>
                <w:szCs w:val="20"/>
              </w:rPr>
              <w:t>NIM</w:t>
            </w:r>
            <w:r w:rsidR="00F66B18" w:rsidRPr="00F40B3B">
              <w:rPr>
                <w:rFonts w:ascii="Times New Roman" w:hAnsi="Times New Roman" w:cs="Times New Roman"/>
                <w:i/>
                <w:iCs/>
                <w:sz w:val="20"/>
                <w:szCs w:val="20"/>
              </w:rPr>
              <w:t xml:space="preserve"> </w:t>
            </w:r>
            <w:r w:rsidR="00474E25">
              <w:rPr>
                <w:rFonts w:ascii="Times New Roman" w:hAnsi="Times New Roman" w:cs="Times New Roman"/>
                <w:i/>
                <w:iCs/>
                <w:sz w:val="20"/>
                <w:szCs w:val="20"/>
              </w:rPr>
              <w:t>{10 digit NIM}</w:t>
            </w:r>
          </w:p>
          <w:p w14:paraId="5C416D5D" w14:textId="77777777" w:rsidR="00A45CC8" w:rsidRPr="00F40B3B" w:rsidRDefault="00A45CC8" w:rsidP="00D97543">
            <w:pPr>
              <w:rPr>
                <w:rFonts w:ascii="Times New Roman" w:hAnsi="Times New Roman" w:cs="Times New Roman"/>
                <w:i/>
                <w:iCs/>
                <w:sz w:val="20"/>
                <w:szCs w:val="20"/>
              </w:rPr>
            </w:pPr>
            <w:r w:rsidRPr="00F40B3B">
              <w:rPr>
                <w:rFonts w:ascii="Times New Roman" w:hAnsi="Times New Roman" w:cs="Times New Roman"/>
                <w:i/>
                <w:iCs/>
                <w:sz w:val="20"/>
                <w:szCs w:val="20"/>
              </w:rPr>
              <w:t>Program Studi Informatika</w:t>
            </w:r>
          </w:p>
        </w:tc>
        <w:tc>
          <w:tcPr>
            <w:tcW w:w="4247" w:type="dxa"/>
          </w:tcPr>
          <w:p w14:paraId="550D60D3" w14:textId="77777777" w:rsidR="00A45CC8" w:rsidRPr="00F40B3B" w:rsidRDefault="00A45CC8" w:rsidP="00D97543">
            <w:pPr>
              <w:rPr>
                <w:rFonts w:ascii="Times New Roman" w:hAnsi="Times New Roman" w:cs="Times New Roman"/>
                <w:i/>
                <w:iCs/>
                <w:sz w:val="20"/>
                <w:szCs w:val="20"/>
              </w:rPr>
            </w:pPr>
            <w:r w:rsidRPr="00F40B3B">
              <w:rPr>
                <w:rFonts w:ascii="Times New Roman" w:hAnsi="Times New Roman" w:cs="Times New Roman"/>
                <w:i/>
                <w:iCs/>
                <w:sz w:val="20"/>
                <w:szCs w:val="20"/>
              </w:rPr>
              <w:t>Dosen Pembimbing</w:t>
            </w:r>
          </w:p>
          <w:p w14:paraId="7D4868E6" w14:textId="175331D5" w:rsidR="00A45CC8" w:rsidRPr="00F40B3B" w:rsidRDefault="00A45CC8" w:rsidP="00D97543">
            <w:pPr>
              <w:rPr>
                <w:rFonts w:ascii="Times New Roman" w:hAnsi="Times New Roman" w:cs="Times New Roman"/>
                <w:i/>
                <w:iCs/>
                <w:sz w:val="20"/>
                <w:szCs w:val="20"/>
              </w:rPr>
            </w:pPr>
            <w:r w:rsidRPr="00F40B3B">
              <w:rPr>
                <w:rFonts w:ascii="Times New Roman" w:hAnsi="Times New Roman" w:cs="Times New Roman"/>
                <w:i/>
                <w:iCs/>
                <w:sz w:val="20"/>
                <w:szCs w:val="20"/>
              </w:rPr>
              <w:t xml:space="preserve">I. </w:t>
            </w:r>
            <w:r w:rsidR="00474E25">
              <w:rPr>
                <w:rFonts w:ascii="Times New Roman" w:hAnsi="Times New Roman" w:cs="Times New Roman"/>
                <w:i/>
                <w:iCs/>
                <w:sz w:val="20"/>
                <w:szCs w:val="20"/>
              </w:rPr>
              <w:t>{Nama Dosen Gelar Lengkap 10pt Italic}</w:t>
            </w:r>
          </w:p>
          <w:p w14:paraId="5DED2F1F" w14:textId="18F1CF8B" w:rsidR="00A45CC8" w:rsidRPr="00F40B3B" w:rsidRDefault="00A45CC8" w:rsidP="00D97543">
            <w:pPr>
              <w:rPr>
                <w:rFonts w:ascii="Times New Roman" w:hAnsi="Times New Roman" w:cs="Times New Roman"/>
                <w:i/>
                <w:iCs/>
                <w:sz w:val="20"/>
                <w:szCs w:val="20"/>
              </w:rPr>
            </w:pPr>
            <w:r w:rsidRPr="00F40B3B">
              <w:rPr>
                <w:rFonts w:ascii="Times New Roman" w:hAnsi="Times New Roman" w:cs="Times New Roman"/>
                <w:i/>
                <w:iCs/>
                <w:sz w:val="20"/>
                <w:szCs w:val="20"/>
              </w:rPr>
              <w:t xml:space="preserve">II. </w:t>
            </w:r>
            <w:r w:rsidR="00474E25">
              <w:rPr>
                <w:rFonts w:ascii="Times New Roman" w:hAnsi="Times New Roman" w:cs="Times New Roman"/>
                <w:i/>
                <w:iCs/>
                <w:sz w:val="20"/>
                <w:szCs w:val="20"/>
              </w:rPr>
              <w:t>{Nama Dosen Gelar Lengkap 10pt Italic}</w:t>
            </w:r>
          </w:p>
        </w:tc>
      </w:tr>
    </w:tbl>
    <w:p w14:paraId="77DEE256" w14:textId="77777777" w:rsidR="00A45CC8" w:rsidRPr="00F40B3B" w:rsidRDefault="00A45CC8" w:rsidP="00A45CC8">
      <w:pPr>
        <w:spacing w:line="240" w:lineRule="auto"/>
        <w:jc w:val="center"/>
        <w:rPr>
          <w:rFonts w:ascii="Times New Roman" w:hAnsi="Times New Roman" w:cs="Times New Roman"/>
          <w:szCs w:val="24"/>
        </w:rPr>
      </w:pPr>
    </w:p>
    <w:p w14:paraId="3C9DE744" w14:textId="77777777" w:rsidR="00A45CC8" w:rsidRPr="00F40B3B" w:rsidRDefault="00A45CC8" w:rsidP="00A45CC8">
      <w:pPr>
        <w:spacing w:line="240" w:lineRule="auto"/>
        <w:jc w:val="center"/>
        <w:rPr>
          <w:rFonts w:ascii="Times New Roman" w:hAnsi="Times New Roman" w:cs="Times New Roman"/>
          <w:szCs w:val="24"/>
        </w:rPr>
      </w:pPr>
    </w:p>
    <w:p w14:paraId="10BDF672" w14:textId="4DFC6C52" w:rsidR="00A45CC8" w:rsidRPr="00F40B3B" w:rsidRDefault="00474E25" w:rsidP="00A45CC8">
      <w:pPr>
        <w:spacing w:line="240" w:lineRule="auto"/>
        <w:jc w:val="center"/>
        <w:rPr>
          <w:rFonts w:ascii="Times New Roman" w:hAnsi="Times New Roman" w:cs="Times New Roman"/>
          <w:b/>
          <w:szCs w:val="24"/>
        </w:rPr>
      </w:pPr>
      <w:r w:rsidRPr="00474E25">
        <w:rPr>
          <w:rFonts w:ascii="Times New Roman" w:hAnsi="Times New Roman" w:cs="Times New Roman"/>
          <w:b/>
          <w:szCs w:val="24"/>
        </w:rPr>
        <w:t xml:space="preserve">{JUDUL SKRIPSI DALAM HURUF KAPITAL, RATA </w:t>
      </w:r>
      <w:r>
        <w:rPr>
          <w:rFonts w:ascii="Times New Roman" w:hAnsi="Times New Roman" w:cs="Times New Roman"/>
          <w:b/>
          <w:szCs w:val="24"/>
        </w:rPr>
        <w:t>TENGAH;</w:t>
      </w:r>
      <w:r w:rsidRPr="00474E25">
        <w:rPr>
          <w:rFonts w:ascii="Times New Roman" w:hAnsi="Times New Roman" w:cs="Times New Roman"/>
          <w:b/>
          <w:szCs w:val="24"/>
        </w:rPr>
        <w:t xml:space="preserve"> 12 PT}</w:t>
      </w:r>
    </w:p>
    <w:p w14:paraId="62A4259D" w14:textId="77777777" w:rsidR="00A45CC8" w:rsidRPr="00F40B3B" w:rsidRDefault="00A45CC8" w:rsidP="00A45CC8">
      <w:pPr>
        <w:spacing w:line="360" w:lineRule="auto"/>
        <w:jc w:val="center"/>
        <w:rPr>
          <w:rFonts w:ascii="Times New Roman" w:hAnsi="Times New Roman" w:cs="Times New Roman"/>
          <w:b/>
          <w:bCs/>
          <w:szCs w:val="24"/>
        </w:rPr>
      </w:pPr>
    </w:p>
    <w:p w14:paraId="4E43ECB3" w14:textId="77777777" w:rsidR="00A45CC8" w:rsidRPr="00F40B3B" w:rsidRDefault="00A45CC8" w:rsidP="00A45CC8">
      <w:pPr>
        <w:pStyle w:val="Heading1"/>
        <w:jc w:val="left"/>
        <w:rPr>
          <w:b w:val="0"/>
          <w:szCs w:val="24"/>
        </w:rPr>
      </w:pPr>
      <w:bookmarkStart w:id="12" w:name="_Toc45717856"/>
      <w:bookmarkStart w:id="13" w:name="_Toc201279309"/>
      <w:bookmarkStart w:id="14" w:name="_Toc199532124"/>
      <w:r w:rsidRPr="00F40B3B">
        <w:rPr>
          <w:sz w:val="24"/>
          <w:szCs w:val="22"/>
        </w:rPr>
        <w:t>ABSTRAK</w:t>
      </w:r>
      <w:bookmarkEnd w:id="12"/>
      <w:bookmarkEnd w:id="13"/>
      <w:bookmarkEnd w:id="14"/>
    </w:p>
    <w:p w14:paraId="1EDC61C0" w14:textId="77777777" w:rsidR="00A45CC8" w:rsidRPr="00474E25" w:rsidRDefault="00A45CC8" w:rsidP="00A45CC8">
      <w:pPr>
        <w:spacing w:line="360" w:lineRule="auto"/>
        <w:jc w:val="both"/>
        <w:rPr>
          <w:rFonts w:ascii="Times New Roman" w:hAnsi="Times New Roman" w:cs="Times New Roman"/>
          <w:iCs/>
          <w:szCs w:val="24"/>
        </w:rPr>
      </w:pPr>
    </w:p>
    <w:p w14:paraId="04DAEADD" w14:textId="71048ED8" w:rsidR="00CC20D9" w:rsidRPr="00D86956" w:rsidRDefault="00474E25" w:rsidP="00860BC5">
      <w:pPr>
        <w:jc w:val="both"/>
        <w:rPr>
          <w:rFonts w:ascii="Times New Roman" w:hAnsi="Times New Roman"/>
        </w:rPr>
      </w:pPr>
      <w:r w:rsidRPr="00474E25">
        <w:rPr>
          <w:rFonts w:ascii="Times New Roman" w:hAnsi="Times New Roman"/>
          <w:iCs/>
        </w:rPr>
        <w:t>{</w:t>
      </w:r>
      <w:r>
        <w:rPr>
          <w:rFonts w:ascii="Times New Roman" w:hAnsi="Times New Roman"/>
          <w:iCs/>
        </w:rPr>
        <w:t>Rata Kiri-Kanan (Align Justify); 12pt</w:t>
      </w:r>
      <w:r w:rsidR="004F5B13">
        <w:rPr>
          <w:rFonts w:ascii="Times New Roman" w:hAnsi="Times New Roman"/>
          <w:iCs/>
        </w:rPr>
        <w:t>; Italic pada kata/istilah asing</w:t>
      </w:r>
      <w:r w:rsidRPr="00474E25">
        <w:rPr>
          <w:rFonts w:ascii="Times New Roman" w:hAnsi="Times New Roman"/>
          <w:iCs/>
        </w:rPr>
        <w:t>}</w:t>
      </w:r>
    </w:p>
    <w:p w14:paraId="5C8FEBB2" w14:textId="77777777" w:rsidR="00860BC5" w:rsidRPr="00F40B3B" w:rsidRDefault="00860BC5" w:rsidP="00860BC5">
      <w:pPr>
        <w:jc w:val="both"/>
        <w:rPr>
          <w:rFonts w:ascii="Times New Roman" w:hAnsi="Times New Roman" w:cs="Times New Roman"/>
          <w:szCs w:val="24"/>
        </w:rPr>
      </w:pPr>
    </w:p>
    <w:p w14:paraId="2279989E" w14:textId="4F4BE4BC" w:rsidR="00A45CC8" w:rsidRPr="00F40B3B" w:rsidRDefault="00A45CC8" w:rsidP="00E61341">
      <w:pPr>
        <w:spacing w:line="360" w:lineRule="auto"/>
        <w:jc w:val="both"/>
        <w:rPr>
          <w:rFonts w:ascii="Times New Roman" w:hAnsi="Times New Roman" w:cs="Times New Roman"/>
          <w:b/>
          <w:szCs w:val="24"/>
        </w:rPr>
      </w:pPr>
      <w:r w:rsidRPr="00F40B3B">
        <w:rPr>
          <w:rFonts w:ascii="Times New Roman" w:hAnsi="Times New Roman" w:cs="Times New Roman"/>
          <w:b/>
          <w:szCs w:val="24"/>
        </w:rPr>
        <w:t>Kata kunci:</w:t>
      </w:r>
      <w:r w:rsidR="00E61341" w:rsidRPr="00F40B3B">
        <w:rPr>
          <w:rFonts w:ascii="Times New Roman" w:hAnsi="Times New Roman" w:cs="Times New Roman"/>
          <w:b/>
          <w:szCs w:val="24"/>
        </w:rPr>
        <w:t xml:space="preserve"> </w:t>
      </w:r>
      <w:r w:rsidR="00474E25">
        <w:rPr>
          <w:rFonts w:ascii="Times New Roman" w:hAnsi="Times New Roman" w:cs="Times New Roman"/>
          <w:b/>
          <w:szCs w:val="24"/>
        </w:rPr>
        <w:t>{Maksimal 5 kata kunci; pisahkan dengan koma; kapital huruf pertama; 12pt bold}</w:t>
      </w:r>
    </w:p>
    <w:p w14:paraId="7D1ECD69" w14:textId="77777777" w:rsidR="00A45CC8" w:rsidRPr="00F40B3B" w:rsidRDefault="00A45CC8" w:rsidP="00A45CC8">
      <w:pPr>
        <w:spacing w:line="360" w:lineRule="auto"/>
        <w:jc w:val="both"/>
        <w:rPr>
          <w:rFonts w:ascii="Times New Roman" w:hAnsi="Times New Roman" w:cs="Times New Roman"/>
          <w:szCs w:val="24"/>
        </w:rPr>
      </w:pPr>
    </w:p>
    <w:p w14:paraId="45333BCB" w14:textId="77777777" w:rsidR="00F66B18" w:rsidRPr="00F40B3B" w:rsidRDefault="00A45CC8" w:rsidP="00A45CC8">
      <w:pPr>
        <w:spacing w:line="240" w:lineRule="auto"/>
        <w:jc w:val="both"/>
      </w:pPr>
      <w:r w:rsidRPr="00F40B3B">
        <w:rPr>
          <w:rFonts w:ascii="Times New Roman" w:eastAsia="Times New Roman" w:hAnsi="Times New Roman" w:cs="Times New Roman"/>
          <w:b/>
          <w:bCs/>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66B18" w:rsidRPr="00F40B3B" w14:paraId="7A3A3C38" w14:textId="77777777" w:rsidTr="0062769E">
        <w:tc>
          <w:tcPr>
            <w:tcW w:w="4247" w:type="dxa"/>
          </w:tcPr>
          <w:p w14:paraId="61440718" w14:textId="77777777" w:rsidR="00474E25" w:rsidRPr="00F40B3B" w:rsidRDefault="00474E25" w:rsidP="00474E25">
            <w:pPr>
              <w:rPr>
                <w:rFonts w:ascii="Times New Roman" w:hAnsi="Times New Roman" w:cs="Times New Roman"/>
                <w:i/>
                <w:iCs/>
                <w:sz w:val="20"/>
                <w:szCs w:val="20"/>
              </w:rPr>
            </w:pPr>
            <w:r>
              <w:rPr>
                <w:rFonts w:ascii="Times New Roman" w:hAnsi="Times New Roman" w:cs="Times New Roman"/>
                <w:i/>
                <w:iCs/>
                <w:sz w:val="20"/>
                <w:szCs w:val="20"/>
              </w:rPr>
              <w:lastRenderedPageBreak/>
              <w:t>{Nama Anda}</w:t>
            </w:r>
          </w:p>
          <w:p w14:paraId="09D11889" w14:textId="77777777" w:rsidR="00474E25" w:rsidRPr="00F40B3B" w:rsidRDefault="00474E25" w:rsidP="00474E25">
            <w:pPr>
              <w:rPr>
                <w:rFonts w:ascii="Times New Roman" w:hAnsi="Times New Roman" w:cs="Times New Roman"/>
                <w:i/>
                <w:iCs/>
                <w:sz w:val="20"/>
                <w:szCs w:val="20"/>
              </w:rPr>
            </w:pPr>
            <w:r w:rsidRPr="00F40B3B">
              <w:rPr>
                <w:rFonts w:ascii="Times New Roman" w:hAnsi="Times New Roman" w:cs="Times New Roman"/>
                <w:i/>
                <w:iCs/>
                <w:sz w:val="20"/>
                <w:szCs w:val="20"/>
              </w:rPr>
              <w:t xml:space="preserve">NIM </w:t>
            </w:r>
            <w:r>
              <w:rPr>
                <w:rFonts w:ascii="Times New Roman" w:hAnsi="Times New Roman" w:cs="Times New Roman"/>
                <w:i/>
                <w:iCs/>
                <w:sz w:val="20"/>
                <w:szCs w:val="20"/>
              </w:rPr>
              <w:t>{10 digit NIM}</w:t>
            </w:r>
          </w:p>
          <w:p w14:paraId="0B0EC90A" w14:textId="6DE86C1E" w:rsidR="00F66B18" w:rsidRPr="00D86956" w:rsidRDefault="00C02F38" w:rsidP="00D97543">
            <w:pPr>
              <w:rPr>
                <w:rFonts w:ascii="Times New Roman" w:hAnsi="Times New Roman"/>
                <w:i/>
                <w:sz w:val="20"/>
                <w:lang w:val="en-US"/>
              </w:rPr>
            </w:pPr>
            <w:r w:rsidRPr="00D86956">
              <w:rPr>
                <w:rFonts w:ascii="Times New Roman" w:hAnsi="Times New Roman"/>
                <w:i/>
                <w:sz w:val="20"/>
                <w:lang w:val="en-US"/>
              </w:rPr>
              <w:t>Informatics Study Program</w:t>
            </w:r>
          </w:p>
        </w:tc>
        <w:tc>
          <w:tcPr>
            <w:tcW w:w="4247" w:type="dxa"/>
          </w:tcPr>
          <w:p w14:paraId="51432F44" w14:textId="1FE6441C" w:rsidR="00F66B18" w:rsidRPr="00D86956" w:rsidRDefault="00C02F38" w:rsidP="00D97543">
            <w:pPr>
              <w:rPr>
                <w:rFonts w:ascii="Times New Roman" w:hAnsi="Times New Roman"/>
                <w:i/>
                <w:sz w:val="20"/>
                <w:lang w:val="en-US"/>
              </w:rPr>
            </w:pPr>
            <w:r w:rsidRPr="00D86956">
              <w:rPr>
                <w:rFonts w:ascii="Times New Roman" w:hAnsi="Times New Roman"/>
                <w:i/>
                <w:sz w:val="20"/>
                <w:lang w:val="en-US"/>
              </w:rPr>
              <w:t>Supervisors</w:t>
            </w:r>
          </w:p>
          <w:p w14:paraId="587777C2" w14:textId="7C661833" w:rsidR="00F66B18" w:rsidRPr="00D86956" w:rsidRDefault="00F66B18" w:rsidP="00D97543">
            <w:pPr>
              <w:rPr>
                <w:rFonts w:ascii="Times New Roman" w:hAnsi="Times New Roman"/>
                <w:i/>
                <w:sz w:val="20"/>
                <w:lang w:val="en-US"/>
              </w:rPr>
            </w:pPr>
            <w:r w:rsidRPr="00D86956">
              <w:rPr>
                <w:rFonts w:ascii="Times New Roman" w:hAnsi="Times New Roman"/>
                <w:i/>
                <w:sz w:val="20"/>
                <w:lang w:val="en-US"/>
              </w:rPr>
              <w:t xml:space="preserve">I. </w:t>
            </w:r>
            <w:r w:rsidR="00474E25">
              <w:rPr>
                <w:rFonts w:ascii="Times New Roman" w:hAnsi="Times New Roman" w:cs="Times New Roman"/>
                <w:i/>
                <w:iCs/>
                <w:sz w:val="20"/>
                <w:szCs w:val="20"/>
              </w:rPr>
              <w:t>{Nama Dosen Gelar Lengkap 10pt Italic}</w:t>
            </w:r>
            <w:r w:rsidRPr="00D86956">
              <w:rPr>
                <w:rFonts w:ascii="Times New Roman" w:hAnsi="Times New Roman"/>
                <w:i/>
                <w:sz w:val="20"/>
                <w:lang w:val="en-US"/>
              </w:rPr>
              <w:t xml:space="preserve">II. </w:t>
            </w:r>
            <w:r w:rsidR="00474E25">
              <w:rPr>
                <w:rFonts w:ascii="Times New Roman" w:hAnsi="Times New Roman" w:cs="Times New Roman"/>
                <w:i/>
                <w:iCs/>
                <w:sz w:val="20"/>
                <w:szCs w:val="20"/>
              </w:rPr>
              <w:t>{Nama Dosen Gelar Lengkap 10pt Italic}</w:t>
            </w:r>
          </w:p>
        </w:tc>
      </w:tr>
    </w:tbl>
    <w:p w14:paraId="27251C04" w14:textId="77777777" w:rsidR="00F66B18" w:rsidRPr="00D86956" w:rsidRDefault="00F66B18" w:rsidP="00F66B18">
      <w:pPr>
        <w:spacing w:line="240" w:lineRule="auto"/>
        <w:jc w:val="center"/>
        <w:rPr>
          <w:rFonts w:ascii="Times New Roman" w:hAnsi="Times New Roman"/>
          <w:lang w:val="en-US"/>
        </w:rPr>
      </w:pPr>
    </w:p>
    <w:p w14:paraId="55B0A00A" w14:textId="77777777" w:rsidR="00F66B18" w:rsidRPr="00D86956" w:rsidRDefault="00F66B18" w:rsidP="00F66B18">
      <w:pPr>
        <w:spacing w:line="240" w:lineRule="auto"/>
        <w:jc w:val="center"/>
        <w:rPr>
          <w:rFonts w:ascii="Times New Roman" w:hAnsi="Times New Roman"/>
          <w:lang w:val="en-US"/>
        </w:rPr>
      </w:pPr>
    </w:p>
    <w:p w14:paraId="2E19B3A8" w14:textId="578D08FA" w:rsidR="004F5B13" w:rsidRPr="004F5B13" w:rsidRDefault="004F5B13" w:rsidP="004F5B13">
      <w:pPr>
        <w:spacing w:line="240" w:lineRule="auto"/>
        <w:jc w:val="center"/>
        <w:rPr>
          <w:rFonts w:ascii="Times New Roman" w:hAnsi="Times New Roman" w:cs="Times New Roman"/>
          <w:b/>
          <w:i/>
          <w:iCs/>
          <w:szCs w:val="24"/>
        </w:rPr>
      </w:pPr>
      <w:r w:rsidRPr="004F5B13">
        <w:rPr>
          <w:rFonts w:ascii="Times New Roman" w:hAnsi="Times New Roman" w:cs="Times New Roman"/>
          <w:b/>
          <w:i/>
          <w:iCs/>
          <w:szCs w:val="24"/>
        </w:rPr>
        <w:t xml:space="preserve">{JUDUL SKRIPSI DALAM HURUF KAPITAL, RATA TENGAH; 12 </w:t>
      </w:r>
      <w:r>
        <w:rPr>
          <w:rFonts w:ascii="Times New Roman" w:hAnsi="Times New Roman" w:cs="Times New Roman"/>
          <w:b/>
          <w:i/>
          <w:iCs/>
          <w:szCs w:val="24"/>
        </w:rPr>
        <w:t>PT ITALIC</w:t>
      </w:r>
      <w:r w:rsidRPr="004F5B13">
        <w:rPr>
          <w:rFonts w:ascii="Times New Roman" w:hAnsi="Times New Roman" w:cs="Times New Roman"/>
          <w:b/>
          <w:i/>
          <w:iCs/>
          <w:szCs w:val="24"/>
        </w:rPr>
        <w:t>}</w:t>
      </w:r>
    </w:p>
    <w:p w14:paraId="21D120AB" w14:textId="56B3C365" w:rsidR="00F66B18" w:rsidRPr="004F5B13" w:rsidRDefault="00F66B18" w:rsidP="00F66B18">
      <w:pPr>
        <w:spacing w:line="360" w:lineRule="auto"/>
        <w:jc w:val="center"/>
        <w:rPr>
          <w:rFonts w:ascii="Times New Roman" w:hAnsi="Times New Roman"/>
          <w:b/>
        </w:rPr>
      </w:pPr>
    </w:p>
    <w:p w14:paraId="6EDF122A" w14:textId="486FBF0B" w:rsidR="00F66B18" w:rsidRPr="000F06BA" w:rsidRDefault="00F66B18" w:rsidP="00F66B18">
      <w:pPr>
        <w:pStyle w:val="Heading1"/>
        <w:jc w:val="left"/>
        <w:rPr>
          <w:b w:val="0"/>
          <w:i/>
        </w:rPr>
      </w:pPr>
      <w:bookmarkStart w:id="15" w:name="_Toc201279310"/>
      <w:bookmarkStart w:id="16" w:name="_Toc199532125"/>
      <w:r w:rsidRPr="000F06BA">
        <w:rPr>
          <w:i/>
          <w:sz w:val="24"/>
        </w:rPr>
        <w:t>ABSTRA</w:t>
      </w:r>
      <w:r w:rsidR="00243EFF" w:rsidRPr="000F06BA">
        <w:rPr>
          <w:i/>
          <w:sz w:val="24"/>
        </w:rPr>
        <w:t>CT</w:t>
      </w:r>
      <w:bookmarkEnd w:id="15"/>
      <w:bookmarkEnd w:id="16"/>
    </w:p>
    <w:p w14:paraId="7EC8D17C" w14:textId="77777777" w:rsidR="00F66B18" w:rsidRPr="000F06BA" w:rsidRDefault="00F66B18" w:rsidP="00F66B18">
      <w:pPr>
        <w:spacing w:line="360" w:lineRule="auto"/>
        <w:jc w:val="both"/>
        <w:rPr>
          <w:rFonts w:ascii="Times New Roman" w:hAnsi="Times New Roman"/>
        </w:rPr>
      </w:pPr>
    </w:p>
    <w:p w14:paraId="1A82AAB1" w14:textId="3B7A54E5" w:rsidR="004F5B13" w:rsidRPr="00D86956" w:rsidRDefault="004F5B13" w:rsidP="004F5B13">
      <w:pPr>
        <w:jc w:val="both"/>
        <w:rPr>
          <w:rFonts w:ascii="Times New Roman" w:hAnsi="Times New Roman"/>
        </w:rPr>
      </w:pPr>
      <w:r w:rsidRPr="00474E25">
        <w:rPr>
          <w:rFonts w:ascii="Times New Roman" w:hAnsi="Times New Roman"/>
          <w:iCs/>
        </w:rPr>
        <w:t>{</w:t>
      </w:r>
      <w:r>
        <w:rPr>
          <w:rFonts w:ascii="Times New Roman" w:hAnsi="Times New Roman"/>
          <w:iCs/>
        </w:rPr>
        <w:t>ABSTRAK DALAM BAHASA INGGRIS; Rata Kiri-Kanan (Align Justify); 12pt; Italic pada kata/istilah asing</w:t>
      </w:r>
      <w:r w:rsidRPr="00474E25">
        <w:rPr>
          <w:rFonts w:ascii="Times New Roman" w:hAnsi="Times New Roman"/>
          <w:iCs/>
        </w:rPr>
        <w:t>}</w:t>
      </w:r>
    </w:p>
    <w:p w14:paraId="6C58BB24" w14:textId="77777777" w:rsidR="006D44C5" w:rsidRPr="004F5B13" w:rsidRDefault="006D44C5" w:rsidP="006D44C5">
      <w:pPr>
        <w:jc w:val="both"/>
        <w:rPr>
          <w:rFonts w:ascii="Times New Roman" w:hAnsi="Times New Roman"/>
        </w:rPr>
      </w:pPr>
    </w:p>
    <w:p w14:paraId="5B1FC726" w14:textId="09EFD20E" w:rsidR="00F66B18" w:rsidRPr="004F5B13" w:rsidRDefault="00243EFF" w:rsidP="00E61341">
      <w:pPr>
        <w:spacing w:line="360" w:lineRule="auto"/>
        <w:jc w:val="both"/>
        <w:rPr>
          <w:rFonts w:ascii="Times New Roman" w:hAnsi="Times New Roman"/>
          <w:b/>
        </w:rPr>
      </w:pPr>
      <w:r w:rsidRPr="004F5B13">
        <w:rPr>
          <w:rFonts w:ascii="Times New Roman" w:hAnsi="Times New Roman"/>
          <w:b/>
        </w:rPr>
        <w:t>Keywords</w:t>
      </w:r>
      <w:r w:rsidR="00F66B18" w:rsidRPr="004F5B13">
        <w:rPr>
          <w:rFonts w:ascii="Times New Roman" w:hAnsi="Times New Roman"/>
          <w:b/>
        </w:rPr>
        <w:t>:</w:t>
      </w:r>
      <w:r w:rsidR="00E61341" w:rsidRPr="004F5B13">
        <w:rPr>
          <w:rFonts w:ascii="Times New Roman" w:hAnsi="Times New Roman"/>
          <w:b/>
        </w:rPr>
        <w:t xml:space="preserve"> </w:t>
      </w:r>
      <w:r w:rsidR="004F5B13" w:rsidRPr="004F5B13">
        <w:rPr>
          <w:rFonts w:ascii="Times New Roman" w:hAnsi="Times New Roman"/>
          <w:b/>
        </w:rPr>
        <w:t>{Maksimal 5 kata kunci</w:t>
      </w:r>
      <w:r w:rsidR="004F5B13">
        <w:rPr>
          <w:rFonts w:ascii="Times New Roman" w:hAnsi="Times New Roman"/>
          <w:b/>
        </w:rPr>
        <w:t xml:space="preserve"> bahasa Inggris</w:t>
      </w:r>
      <w:r w:rsidR="004F5B13" w:rsidRPr="004F5B13">
        <w:rPr>
          <w:rFonts w:ascii="Times New Roman" w:hAnsi="Times New Roman"/>
          <w:b/>
        </w:rPr>
        <w:t>; pisahkan dengan koma; kapital huruf pertama; 12pt bold}</w:t>
      </w:r>
    </w:p>
    <w:p w14:paraId="01D8A4E0" w14:textId="77777777" w:rsidR="00F66B18" w:rsidRPr="00F40B3B" w:rsidRDefault="00F66B18" w:rsidP="00F66B18">
      <w:pPr>
        <w:spacing w:line="360" w:lineRule="auto"/>
        <w:jc w:val="both"/>
        <w:rPr>
          <w:rFonts w:ascii="Times New Roman" w:hAnsi="Times New Roman" w:cs="Times New Roman"/>
          <w:szCs w:val="24"/>
        </w:rPr>
      </w:pPr>
    </w:p>
    <w:p w14:paraId="6F39D002" w14:textId="77777777" w:rsidR="00F66B18" w:rsidRPr="00F40B3B" w:rsidRDefault="00F66B18" w:rsidP="00F66B18">
      <w:pPr>
        <w:spacing w:line="240" w:lineRule="auto"/>
        <w:jc w:val="both"/>
      </w:pPr>
      <w:r w:rsidRPr="00F40B3B">
        <w:rPr>
          <w:rFonts w:ascii="Times New Roman" w:eastAsia="Times New Roman" w:hAnsi="Times New Roman" w:cs="Times New Roman"/>
          <w:b/>
          <w:bCs/>
          <w:szCs w:val="24"/>
        </w:rPr>
        <w:br w:type="page"/>
      </w:r>
    </w:p>
    <w:p w14:paraId="00000060" w14:textId="77777777" w:rsidR="00B55265" w:rsidRPr="00F40B3B" w:rsidRDefault="004365F3" w:rsidP="004217E5">
      <w:pPr>
        <w:pStyle w:val="Heading1"/>
      </w:pPr>
      <w:bookmarkStart w:id="17" w:name="_Toc201279311"/>
      <w:bookmarkStart w:id="18" w:name="_Toc199532126"/>
      <w:r w:rsidRPr="00F40B3B">
        <w:lastRenderedPageBreak/>
        <w:t>KATA PENGANTAR</w:t>
      </w:r>
      <w:bookmarkEnd w:id="17"/>
      <w:bookmarkEnd w:id="18"/>
    </w:p>
    <w:p w14:paraId="5DE7BDC0" w14:textId="77777777" w:rsidR="00236ACC" w:rsidRPr="00F40B3B" w:rsidRDefault="00236ACC" w:rsidP="000B1820">
      <w:pPr>
        <w:spacing w:line="360" w:lineRule="auto"/>
      </w:pPr>
    </w:p>
    <w:p w14:paraId="00000062" w14:textId="1E280405" w:rsidR="00B55265" w:rsidRPr="00F40B3B" w:rsidRDefault="004365F3">
      <w:pPr>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Puji syukur kepada Allah SWT, Tuhan Yang Maha Esa sehingga dapat menyelesaikan skripsi </w:t>
      </w:r>
      <w:r w:rsidR="005B0F44" w:rsidRPr="00F40B3B">
        <w:rPr>
          <w:rFonts w:ascii="Times New Roman" w:eastAsia="Times New Roman" w:hAnsi="Times New Roman" w:cs="Times New Roman"/>
          <w:szCs w:val="24"/>
        </w:rPr>
        <w:t>saya yang ber</w:t>
      </w:r>
      <w:r w:rsidRPr="00F40B3B">
        <w:rPr>
          <w:rFonts w:ascii="Times New Roman" w:eastAsia="Times New Roman" w:hAnsi="Times New Roman" w:cs="Times New Roman"/>
          <w:szCs w:val="24"/>
        </w:rPr>
        <w:t xml:space="preserve">judul </w:t>
      </w:r>
      <w:r w:rsidRPr="00F40B3B">
        <w:rPr>
          <w:rFonts w:ascii="Times New Roman" w:eastAsia="Times New Roman" w:hAnsi="Times New Roman" w:cs="Times New Roman"/>
          <w:b/>
          <w:szCs w:val="24"/>
        </w:rPr>
        <w:t>“</w:t>
      </w:r>
      <w:r w:rsidR="004F5B13">
        <w:rPr>
          <w:rFonts w:ascii="Times New Roman" w:eastAsia="Times New Roman" w:hAnsi="Times New Roman" w:cs="Times New Roman"/>
          <w:b/>
          <w:szCs w:val="24"/>
        </w:rPr>
        <w:t>{Judul Skripsi Anda}</w:t>
      </w:r>
      <w:r w:rsidRPr="00F40B3B">
        <w:rPr>
          <w:rFonts w:ascii="Times New Roman" w:eastAsia="Times New Roman" w:hAnsi="Times New Roman" w:cs="Times New Roman"/>
          <w:b/>
          <w:szCs w:val="24"/>
        </w:rPr>
        <w:t>”</w:t>
      </w:r>
      <w:r w:rsidR="004F3ABB" w:rsidRPr="00F40B3B">
        <w:rPr>
          <w:rFonts w:ascii="Times New Roman" w:eastAsia="Times New Roman" w:hAnsi="Times New Roman" w:cs="Times New Roman"/>
          <w:b/>
          <w:szCs w:val="24"/>
        </w:rPr>
        <w:t xml:space="preserve"> </w:t>
      </w:r>
      <w:r w:rsidR="004F3ABB" w:rsidRPr="00F40B3B">
        <w:rPr>
          <w:rFonts w:ascii="Times New Roman" w:eastAsia="Times New Roman" w:hAnsi="Times New Roman" w:cs="Times New Roman"/>
          <w:bCs/>
          <w:szCs w:val="24"/>
        </w:rPr>
        <w:t xml:space="preserve">untuk Program Studi </w:t>
      </w:r>
      <w:r w:rsidR="009D0C18" w:rsidRPr="00F40B3B">
        <w:rPr>
          <w:rFonts w:ascii="Times New Roman" w:eastAsia="Times New Roman" w:hAnsi="Times New Roman" w:cs="Times New Roman"/>
          <w:bCs/>
          <w:szCs w:val="24"/>
        </w:rPr>
        <w:t xml:space="preserve">S1 </w:t>
      </w:r>
      <w:r w:rsidR="004F3ABB" w:rsidRPr="00F40B3B">
        <w:rPr>
          <w:rFonts w:ascii="Times New Roman" w:eastAsia="Times New Roman" w:hAnsi="Times New Roman" w:cs="Times New Roman"/>
          <w:bCs/>
          <w:szCs w:val="24"/>
        </w:rPr>
        <w:t xml:space="preserve">Informatika di </w:t>
      </w:r>
      <w:r w:rsidRPr="00F40B3B">
        <w:rPr>
          <w:rFonts w:ascii="Times New Roman" w:eastAsia="Times New Roman" w:hAnsi="Times New Roman" w:cs="Times New Roman"/>
          <w:szCs w:val="24"/>
        </w:rPr>
        <w:t>Fakultas Teknik, Universitas Mulawarman.</w:t>
      </w:r>
    </w:p>
    <w:p w14:paraId="00000063" w14:textId="5538BEA7" w:rsidR="00B55265" w:rsidRPr="00F40B3B" w:rsidRDefault="004365F3" w:rsidP="002777D5">
      <w:pPr>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Oleh karena itu, pada kesempatan ini </w:t>
      </w:r>
      <w:r w:rsidR="009149A8" w:rsidRPr="00F40B3B">
        <w:rPr>
          <w:rFonts w:ascii="Times New Roman" w:eastAsia="Times New Roman" w:hAnsi="Times New Roman" w:cs="Times New Roman"/>
          <w:szCs w:val="24"/>
        </w:rPr>
        <w:t>penulis</w:t>
      </w:r>
      <w:r w:rsidRPr="00F40B3B">
        <w:rPr>
          <w:rFonts w:ascii="Times New Roman" w:eastAsia="Times New Roman" w:hAnsi="Times New Roman" w:cs="Times New Roman"/>
          <w:szCs w:val="24"/>
        </w:rPr>
        <w:t xml:space="preserve"> ingin mengucapkan terima kasih kepada semua pihak yang telah mendukung serta membantu </w:t>
      </w:r>
      <w:r w:rsidR="009149A8" w:rsidRPr="00F40B3B">
        <w:rPr>
          <w:rFonts w:ascii="Times New Roman" w:eastAsia="Times New Roman" w:hAnsi="Times New Roman" w:cs="Times New Roman"/>
          <w:szCs w:val="24"/>
        </w:rPr>
        <w:t xml:space="preserve">penulis </w:t>
      </w:r>
      <w:r w:rsidRPr="00F40B3B">
        <w:rPr>
          <w:rFonts w:ascii="Times New Roman" w:eastAsia="Times New Roman" w:hAnsi="Times New Roman" w:cs="Times New Roman"/>
          <w:szCs w:val="24"/>
        </w:rPr>
        <w:t>selama proses penyusunan skripsi,</w:t>
      </w:r>
      <w:r w:rsidR="009149A8" w:rsidRPr="00F40B3B">
        <w:rPr>
          <w:rFonts w:ascii="Times New Roman" w:eastAsia="Times New Roman" w:hAnsi="Times New Roman" w:cs="Times New Roman"/>
          <w:szCs w:val="24"/>
        </w:rPr>
        <w:t xml:space="preserve"> terkhusus</w:t>
      </w:r>
      <w:r w:rsidRPr="00F40B3B">
        <w:rPr>
          <w:rFonts w:ascii="Times New Roman" w:eastAsia="Times New Roman" w:hAnsi="Times New Roman" w:cs="Times New Roman"/>
          <w:szCs w:val="24"/>
        </w:rPr>
        <w:t xml:space="preserve"> kepada:</w:t>
      </w:r>
    </w:p>
    <w:p w14:paraId="00000064" w14:textId="0B0ED350" w:rsidR="00B55265" w:rsidRPr="00F40B3B" w:rsidRDefault="00917A41" w:rsidP="002E39F0">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eluarga</w:t>
      </w:r>
      <w:r w:rsidR="00AA44FC">
        <w:rPr>
          <w:rFonts w:ascii="Times New Roman" w:eastAsia="Times New Roman" w:hAnsi="Times New Roman" w:cs="Times New Roman"/>
          <w:color w:val="000000"/>
          <w:szCs w:val="24"/>
        </w:rPr>
        <w:t>; boleh di No. 1, boleh juga di bawah No. 8</w:t>
      </w:r>
      <w:r>
        <w:rPr>
          <w:rFonts w:ascii="Times New Roman" w:eastAsia="Times New Roman" w:hAnsi="Times New Roman" w:cs="Times New Roman"/>
          <w:color w:val="000000"/>
          <w:szCs w:val="24"/>
        </w:rPr>
        <w:t>}</w:t>
      </w:r>
    </w:p>
    <w:p w14:paraId="00000065" w14:textId="1AFBB837" w:rsidR="00B55265" w:rsidRPr="00F40B3B" w:rsidRDefault="00000000" w:rsidP="002E39F0">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sdt>
        <w:sdtPr>
          <w:tag w:val="goog_rdk_0"/>
          <w:id w:val="1318153927"/>
        </w:sdtPr>
        <w:sdtContent/>
      </w:sdt>
      <w:r w:rsidR="00634759" w:rsidRPr="00F40B3B">
        <w:t xml:space="preserve">Bapak </w:t>
      </w:r>
      <w:r w:rsidR="00F33719" w:rsidRPr="00F40B3B">
        <w:rPr>
          <w:rFonts w:ascii="Times New Roman" w:eastAsia="Times New Roman" w:hAnsi="Times New Roman" w:cs="Times New Roman"/>
          <w:color w:val="000000"/>
          <w:szCs w:val="24"/>
        </w:rPr>
        <w:t>Prof. Dr. Ir. H. Tamrin, M.T., IPU., ASEAN</w:t>
      </w:r>
      <w:r w:rsidR="000B1820">
        <w:rPr>
          <w:rFonts w:ascii="Times New Roman" w:eastAsia="Times New Roman" w:hAnsi="Times New Roman" w:cs="Times New Roman"/>
          <w:color w:val="000000"/>
          <w:szCs w:val="24"/>
        </w:rPr>
        <w:t xml:space="preserve"> </w:t>
      </w:r>
      <w:r w:rsidR="00F33719" w:rsidRPr="00F40B3B">
        <w:rPr>
          <w:rFonts w:ascii="Times New Roman" w:eastAsia="Times New Roman" w:hAnsi="Times New Roman" w:cs="Times New Roman"/>
          <w:color w:val="000000"/>
          <w:szCs w:val="24"/>
        </w:rPr>
        <w:t>Eng</w:t>
      </w:r>
      <w:r w:rsidR="000B1820">
        <w:rPr>
          <w:rFonts w:ascii="Times New Roman" w:eastAsia="Times New Roman" w:hAnsi="Times New Roman" w:cs="Times New Roman"/>
          <w:color w:val="000000"/>
          <w:szCs w:val="24"/>
        </w:rPr>
        <w:t xml:space="preserve">., </w:t>
      </w:r>
      <w:r w:rsidR="000B1820" w:rsidRPr="00F40B3B">
        <w:rPr>
          <w:rFonts w:ascii="Times New Roman" w:eastAsia="Times New Roman" w:hAnsi="Times New Roman" w:cs="Times New Roman"/>
          <w:color w:val="000000"/>
          <w:szCs w:val="24"/>
        </w:rPr>
        <w:t>APEC</w:t>
      </w:r>
      <w:r w:rsidR="000B1820">
        <w:rPr>
          <w:rFonts w:ascii="Times New Roman" w:eastAsia="Times New Roman" w:hAnsi="Times New Roman" w:cs="Times New Roman"/>
          <w:color w:val="000000"/>
          <w:szCs w:val="24"/>
        </w:rPr>
        <w:t xml:space="preserve"> </w:t>
      </w:r>
      <w:r w:rsidR="000B1820" w:rsidRPr="00F40B3B">
        <w:rPr>
          <w:rFonts w:ascii="Times New Roman" w:eastAsia="Times New Roman" w:hAnsi="Times New Roman" w:cs="Times New Roman"/>
          <w:color w:val="000000"/>
          <w:szCs w:val="24"/>
        </w:rPr>
        <w:t>Eng.</w:t>
      </w:r>
      <w:r w:rsidR="00F33719" w:rsidRPr="00F40B3B">
        <w:rPr>
          <w:rFonts w:ascii="Times New Roman" w:eastAsia="Times New Roman" w:hAnsi="Times New Roman" w:cs="Times New Roman"/>
          <w:color w:val="000000"/>
          <w:szCs w:val="24"/>
        </w:rPr>
        <w:t xml:space="preserve"> </w:t>
      </w:r>
      <w:r w:rsidR="004365F3" w:rsidRPr="00F40B3B">
        <w:rPr>
          <w:rFonts w:ascii="Times New Roman" w:eastAsia="Times New Roman" w:hAnsi="Times New Roman" w:cs="Times New Roman"/>
          <w:color w:val="000000"/>
          <w:szCs w:val="24"/>
        </w:rPr>
        <w:t>selaku Dekan Fakultas Teknik, Universitas Mulawarman.</w:t>
      </w:r>
    </w:p>
    <w:p w14:paraId="00000066" w14:textId="02748215" w:rsidR="00B55265" w:rsidRPr="00F40B3B" w:rsidRDefault="00634759" w:rsidP="002E39F0">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t xml:space="preserve">Bapak Awang Harsa Kridalaksana, S.Kom., M.Kom. </w:t>
      </w:r>
      <w:r w:rsidR="004365F3" w:rsidRPr="00F40B3B">
        <w:rPr>
          <w:rFonts w:ascii="Times New Roman" w:eastAsia="Times New Roman" w:hAnsi="Times New Roman" w:cs="Times New Roman"/>
          <w:color w:val="000000"/>
          <w:szCs w:val="24"/>
        </w:rPr>
        <w:t>selaku K</w:t>
      </w:r>
      <w:r w:rsidR="00467DB5" w:rsidRPr="00F40B3B">
        <w:rPr>
          <w:rFonts w:ascii="Times New Roman" w:eastAsia="Times New Roman" w:hAnsi="Times New Roman" w:cs="Times New Roman"/>
          <w:color w:val="000000"/>
          <w:szCs w:val="24"/>
        </w:rPr>
        <w:t>oordinator</w:t>
      </w:r>
      <w:r w:rsidR="004365F3" w:rsidRPr="00F40B3B">
        <w:rPr>
          <w:rFonts w:ascii="Times New Roman" w:eastAsia="Times New Roman" w:hAnsi="Times New Roman" w:cs="Times New Roman"/>
          <w:color w:val="000000"/>
          <w:szCs w:val="24"/>
        </w:rPr>
        <w:t xml:space="preserve"> Program Studi Informatika</w:t>
      </w:r>
      <w:r w:rsidR="00467DB5" w:rsidRPr="00F40B3B">
        <w:rPr>
          <w:rFonts w:ascii="Times New Roman" w:eastAsia="Times New Roman" w:hAnsi="Times New Roman" w:cs="Times New Roman"/>
          <w:color w:val="000000"/>
          <w:szCs w:val="24"/>
        </w:rPr>
        <w:t>, Fakultas Teknik, Universitas Mulawarman.</w:t>
      </w:r>
    </w:p>
    <w:p w14:paraId="00000067" w14:textId="44934901" w:rsidR="00B55265" w:rsidRPr="00F40B3B" w:rsidRDefault="004F5B13" w:rsidP="002E39F0">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Bapak/Ibu}{Nama Dosen Gelar Lengkap} </w:t>
      </w:r>
      <w:r w:rsidR="004365F3" w:rsidRPr="00F40B3B">
        <w:rPr>
          <w:rFonts w:ascii="Times New Roman" w:eastAsia="Times New Roman" w:hAnsi="Times New Roman" w:cs="Times New Roman"/>
          <w:color w:val="000000"/>
          <w:szCs w:val="24"/>
        </w:rPr>
        <w:t>selaku Pembimbing I yang selalu memberikan arahan</w:t>
      </w:r>
      <w:r w:rsidR="009149A8" w:rsidRPr="00F40B3B">
        <w:rPr>
          <w:rFonts w:ascii="Times New Roman" w:eastAsia="Times New Roman" w:hAnsi="Times New Roman" w:cs="Times New Roman"/>
          <w:color w:val="000000"/>
          <w:szCs w:val="24"/>
        </w:rPr>
        <w:t xml:space="preserve">, </w:t>
      </w:r>
      <w:r w:rsidR="004365F3" w:rsidRPr="00F40B3B">
        <w:rPr>
          <w:rFonts w:ascii="Times New Roman" w:eastAsia="Times New Roman" w:hAnsi="Times New Roman" w:cs="Times New Roman"/>
          <w:color w:val="000000"/>
          <w:szCs w:val="24"/>
        </w:rPr>
        <w:t>masukan</w:t>
      </w:r>
      <w:r w:rsidR="009149A8" w:rsidRPr="00F40B3B">
        <w:rPr>
          <w:rFonts w:ascii="Times New Roman" w:eastAsia="Times New Roman" w:hAnsi="Times New Roman" w:cs="Times New Roman"/>
          <w:color w:val="000000"/>
          <w:szCs w:val="24"/>
        </w:rPr>
        <w:t xml:space="preserve">, dan dorongan </w:t>
      </w:r>
      <w:r w:rsidR="004365F3" w:rsidRPr="00F40B3B">
        <w:rPr>
          <w:rFonts w:ascii="Times New Roman" w:eastAsia="Times New Roman" w:hAnsi="Times New Roman" w:cs="Times New Roman"/>
          <w:color w:val="000000"/>
          <w:szCs w:val="24"/>
        </w:rPr>
        <w:t>terhadap penelitian ini.</w:t>
      </w:r>
    </w:p>
    <w:p w14:paraId="00000068" w14:textId="1BF3D6DF" w:rsidR="00B55265" w:rsidRPr="00F40B3B" w:rsidRDefault="004F5B13" w:rsidP="002E39F0">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pak/Ibu}{Nama Dosen Gelar Lengkap}</w:t>
      </w:r>
      <w:r w:rsidR="004365F3" w:rsidRPr="00F40B3B">
        <w:rPr>
          <w:rFonts w:ascii="Times New Roman" w:eastAsia="Times New Roman" w:hAnsi="Times New Roman" w:cs="Times New Roman"/>
          <w:color w:val="000000"/>
          <w:szCs w:val="24"/>
        </w:rPr>
        <w:t xml:space="preserve">selaku Pembimbing II atas </w:t>
      </w:r>
      <w:r w:rsidR="00467DB5" w:rsidRPr="00F40B3B">
        <w:rPr>
          <w:rFonts w:ascii="Times New Roman" w:eastAsia="Times New Roman" w:hAnsi="Times New Roman" w:cs="Times New Roman"/>
          <w:color w:val="000000"/>
          <w:szCs w:val="24"/>
        </w:rPr>
        <w:t xml:space="preserve">arahan dan </w:t>
      </w:r>
      <w:r w:rsidR="004365F3" w:rsidRPr="00F40B3B">
        <w:rPr>
          <w:rFonts w:ascii="Times New Roman" w:eastAsia="Times New Roman" w:hAnsi="Times New Roman" w:cs="Times New Roman"/>
          <w:color w:val="000000"/>
          <w:szCs w:val="24"/>
        </w:rPr>
        <w:t xml:space="preserve">masukan </w:t>
      </w:r>
      <w:r w:rsidR="009149A8" w:rsidRPr="00F40B3B">
        <w:rPr>
          <w:rFonts w:ascii="Times New Roman" w:eastAsia="Times New Roman" w:hAnsi="Times New Roman" w:cs="Times New Roman"/>
          <w:color w:val="000000"/>
          <w:szCs w:val="24"/>
        </w:rPr>
        <w:t xml:space="preserve">dalam </w:t>
      </w:r>
      <w:r w:rsidR="00467DB5" w:rsidRPr="00F40B3B">
        <w:rPr>
          <w:rFonts w:ascii="Times New Roman" w:eastAsia="Times New Roman" w:hAnsi="Times New Roman" w:cs="Times New Roman"/>
          <w:color w:val="000000"/>
          <w:szCs w:val="24"/>
        </w:rPr>
        <w:t xml:space="preserve">penulisan </w:t>
      </w:r>
      <w:r w:rsidR="004365F3" w:rsidRPr="00F40B3B">
        <w:rPr>
          <w:rFonts w:ascii="Times New Roman" w:eastAsia="Times New Roman" w:hAnsi="Times New Roman" w:cs="Times New Roman"/>
          <w:color w:val="000000"/>
          <w:szCs w:val="24"/>
        </w:rPr>
        <w:t>terhadap penelitian ini</w:t>
      </w:r>
      <w:r w:rsidR="00467DB5" w:rsidRPr="00F40B3B">
        <w:rPr>
          <w:rFonts w:ascii="Times New Roman" w:eastAsia="Times New Roman" w:hAnsi="Times New Roman" w:cs="Times New Roman"/>
          <w:color w:val="000000"/>
          <w:szCs w:val="24"/>
        </w:rPr>
        <w:t>.</w:t>
      </w:r>
    </w:p>
    <w:p w14:paraId="2AA4DB92" w14:textId="781852CC" w:rsidR="00D0502A" w:rsidRPr="00F40B3B" w:rsidRDefault="004F5B13" w:rsidP="002E39F0">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pak/Ibu}{Nama Dosen Gelar Lengkap}</w:t>
      </w:r>
      <w:r w:rsidR="00D0502A" w:rsidRPr="00F40B3B">
        <w:rPr>
          <w:rFonts w:ascii="Times New Roman" w:eastAsia="Times New Roman" w:hAnsi="Times New Roman" w:cs="Times New Roman"/>
          <w:color w:val="000000"/>
          <w:szCs w:val="24"/>
        </w:rPr>
        <w:t xml:space="preserve">selaku Penguji I </w:t>
      </w:r>
      <w:r w:rsidR="0053677D" w:rsidRPr="00F40B3B">
        <w:rPr>
          <w:rFonts w:ascii="Times New Roman" w:eastAsia="Times New Roman" w:hAnsi="Times New Roman" w:cs="Times New Roman"/>
          <w:color w:val="000000"/>
          <w:szCs w:val="24"/>
        </w:rPr>
        <w:t xml:space="preserve">atas masukan dan </w:t>
      </w:r>
      <w:r w:rsidR="002777D5" w:rsidRPr="00F40B3B">
        <w:rPr>
          <w:rFonts w:ascii="Times New Roman" w:eastAsia="Times New Roman" w:hAnsi="Times New Roman" w:cs="Times New Roman"/>
          <w:color w:val="000000"/>
          <w:szCs w:val="24"/>
        </w:rPr>
        <w:t xml:space="preserve">arahan terhadap </w:t>
      </w:r>
      <w:r w:rsidR="00AA7696">
        <w:rPr>
          <w:rFonts w:ascii="Times New Roman" w:eastAsia="Times New Roman" w:hAnsi="Times New Roman" w:cs="Times New Roman"/>
          <w:color w:val="000000"/>
          <w:szCs w:val="24"/>
        </w:rPr>
        <w:t xml:space="preserve">topik </w:t>
      </w:r>
      <w:r w:rsidR="0053677D" w:rsidRPr="00F40B3B">
        <w:rPr>
          <w:rFonts w:ascii="Times New Roman" w:eastAsia="Times New Roman" w:hAnsi="Times New Roman" w:cs="Times New Roman"/>
          <w:color w:val="000000"/>
          <w:szCs w:val="24"/>
        </w:rPr>
        <w:t>penelitian ini.</w:t>
      </w:r>
    </w:p>
    <w:p w14:paraId="0F3140F1" w14:textId="29A14D1D" w:rsidR="002777D5" w:rsidRPr="00F40B3B" w:rsidRDefault="004F5B13" w:rsidP="002E39F0">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pak/Ibu}{Nama Dosen Gelar Lengkap}</w:t>
      </w:r>
      <w:r w:rsidR="002777D5" w:rsidRPr="00F40B3B">
        <w:rPr>
          <w:rFonts w:ascii="Times New Roman" w:eastAsia="Times New Roman" w:hAnsi="Times New Roman" w:cs="Times New Roman"/>
          <w:color w:val="000000"/>
          <w:szCs w:val="24"/>
        </w:rPr>
        <w:t xml:space="preserve"> selaku Penguji II atas masukan dalam penulisan terhadap penelitian ini.</w:t>
      </w:r>
    </w:p>
    <w:p w14:paraId="40268E4B" w14:textId="57765157" w:rsidR="00AA44FC" w:rsidRPr="00AA44FC" w:rsidRDefault="004365F3" w:rsidP="00AA44FC">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t>Segenap Dosen Program Studi Informatika yang telah memberikan ilmu pengetahuan selama mengikuti perkuliahan</w:t>
      </w:r>
      <w:r w:rsidR="00AA44FC">
        <w:rPr>
          <w:rFonts w:ascii="Times New Roman" w:eastAsia="Times New Roman" w:hAnsi="Times New Roman" w:cs="Times New Roman"/>
          <w:color w:val="000000"/>
          <w:szCs w:val="24"/>
        </w:rPr>
        <w:t>.</w:t>
      </w:r>
    </w:p>
    <w:p w14:paraId="06A55883" w14:textId="443FD27B" w:rsidR="008F07B2" w:rsidRPr="00917A41" w:rsidRDefault="00917A41" w:rsidP="00917A41">
      <w:pPr>
        <w:numPr>
          <w:ilvl w:val="0"/>
          <w:numId w:val="2"/>
        </w:numPr>
        <w:pBdr>
          <w:top w:val="nil"/>
          <w:left w:val="nil"/>
          <w:bottom w:val="nil"/>
          <w:right w:val="nil"/>
          <w:between w:val="nil"/>
        </w:pBdr>
        <w:spacing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onorable Mentions: Rekan Seperjuangan / Orang Spesial}</w:t>
      </w:r>
      <w:r w:rsidR="001E2828" w:rsidRPr="00F40B3B">
        <w:rPr>
          <w:rFonts w:ascii="Times New Roman" w:eastAsia="Times New Roman" w:hAnsi="Times New Roman" w:cs="Times New Roman"/>
          <w:color w:val="000000"/>
          <w:szCs w:val="24"/>
        </w:rPr>
        <w:t>.</w:t>
      </w:r>
      <w:r w:rsidR="00CB57B1" w:rsidRPr="00917A41">
        <w:rPr>
          <w:rFonts w:ascii="Times New Roman" w:eastAsia="Times New Roman" w:hAnsi="Times New Roman" w:cs="Times New Roman"/>
          <w:color w:val="000000"/>
          <w:szCs w:val="24"/>
        </w:rPr>
        <w:t xml:space="preserve"> </w:t>
      </w:r>
    </w:p>
    <w:p w14:paraId="0000006D" w14:textId="5336AC79" w:rsidR="00B55265" w:rsidRPr="00F40B3B" w:rsidRDefault="00F37904" w:rsidP="00D86956">
      <w:pPr>
        <w:spacing w:before="200"/>
        <w:jc w:val="both"/>
        <w:rPr>
          <w:rFonts w:ascii="Times New Roman" w:eastAsia="Times New Roman" w:hAnsi="Times New Roman" w:cs="Times New Roman"/>
          <w:szCs w:val="24"/>
        </w:rPr>
      </w:pPr>
      <w:r w:rsidRPr="00F40B3B">
        <w:rPr>
          <w:rFonts w:ascii="Times New Roman" w:eastAsia="Times New Roman" w:hAnsi="Times New Roman" w:cs="Times New Roman"/>
          <w:szCs w:val="24"/>
        </w:rPr>
        <w:t>Penulis</w:t>
      </w:r>
      <w:r w:rsidR="004365F3" w:rsidRPr="00F40B3B">
        <w:rPr>
          <w:rFonts w:ascii="Times New Roman" w:eastAsia="Times New Roman" w:hAnsi="Times New Roman" w:cs="Times New Roman"/>
          <w:szCs w:val="24"/>
        </w:rPr>
        <w:t xml:space="preserve"> menyadari </w:t>
      </w:r>
      <w:r w:rsidR="004365F3" w:rsidRPr="00D86956">
        <w:rPr>
          <w:rFonts w:ascii="Times New Roman" w:hAnsi="Times New Roman"/>
        </w:rPr>
        <w:t xml:space="preserve">bahwa skripsi ini </w:t>
      </w:r>
      <w:r w:rsidR="004365F3" w:rsidRPr="00F40B3B">
        <w:rPr>
          <w:rFonts w:ascii="Times New Roman" w:eastAsia="Times New Roman" w:hAnsi="Times New Roman" w:cs="Times New Roman"/>
          <w:szCs w:val="24"/>
        </w:rPr>
        <w:t>tidak luput dari berbagai kekurangan. Oleh karena itu, semua kritik dan saran yang bersifat memperbaiki demi kesempurnaan sangat diharapkan.</w:t>
      </w:r>
    </w:p>
    <w:p w14:paraId="4547FC17" w14:textId="77777777" w:rsidR="00D16E50" w:rsidRPr="00F40B3B" w:rsidRDefault="00D16E50">
      <w:pPr>
        <w:jc w:val="both"/>
        <w:rPr>
          <w:rFonts w:ascii="Times New Roman" w:eastAsia="Times New Roman" w:hAnsi="Times New Roman" w:cs="Times New Roman"/>
          <w:szCs w:val="24"/>
        </w:rPr>
      </w:pPr>
    </w:p>
    <w:p w14:paraId="0000006E" w14:textId="5D58C49A" w:rsidR="00B55265" w:rsidRPr="00F40B3B" w:rsidRDefault="004365F3" w:rsidP="00D86956">
      <w:pPr>
        <w:ind w:left="5954"/>
        <w:jc w:val="both"/>
        <w:rPr>
          <w:rFonts w:ascii="Times New Roman" w:eastAsia="Times New Roman" w:hAnsi="Times New Roman" w:cs="Times New Roman"/>
          <w:szCs w:val="24"/>
        </w:rPr>
      </w:pPr>
      <w:r w:rsidRPr="00F40B3B">
        <w:rPr>
          <w:rFonts w:ascii="Times New Roman" w:eastAsia="Times New Roman" w:hAnsi="Times New Roman" w:cs="Times New Roman"/>
          <w:szCs w:val="24"/>
        </w:rPr>
        <w:t>Samarinda,</w:t>
      </w:r>
      <w:r w:rsidR="00671F1D" w:rsidRPr="00F40B3B">
        <w:rPr>
          <w:rFonts w:ascii="Times New Roman" w:eastAsia="Times New Roman" w:hAnsi="Times New Roman" w:cs="Times New Roman"/>
          <w:szCs w:val="24"/>
        </w:rPr>
        <w:t xml:space="preserve"> </w:t>
      </w:r>
      <w:r w:rsidR="00917A41">
        <w:rPr>
          <w:rFonts w:ascii="Times New Roman" w:eastAsia="Times New Roman" w:hAnsi="Times New Roman" w:cs="Times New Roman"/>
          <w:szCs w:val="24"/>
        </w:rPr>
        <w:t>{tgl pdd}</w:t>
      </w:r>
      <w:r w:rsidRPr="00F40B3B">
        <w:rPr>
          <w:rFonts w:ascii="Times New Roman" w:eastAsia="Times New Roman" w:hAnsi="Times New Roman" w:cs="Times New Roman"/>
          <w:szCs w:val="24"/>
        </w:rPr>
        <w:t xml:space="preserve"> 202</w:t>
      </w:r>
      <w:r w:rsidR="008C6E25" w:rsidRPr="00F40B3B">
        <w:rPr>
          <w:rFonts w:ascii="Times New Roman" w:eastAsia="Times New Roman" w:hAnsi="Times New Roman" w:cs="Times New Roman"/>
          <w:szCs w:val="24"/>
        </w:rPr>
        <w:t>5</w:t>
      </w:r>
    </w:p>
    <w:p w14:paraId="688D0182" w14:textId="7679B514" w:rsidR="003C604B" w:rsidRPr="00F40B3B" w:rsidRDefault="00917A41" w:rsidP="00D86956">
      <w:pPr>
        <w:ind w:left="5954"/>
        <w:jc w:val="both"/>
        <w:rPr>
          <w:rFonts w:ascii="Times New Roman" w:eastAsia="Times New Roman" w:hAnsi="Times New Roman" w:cs="Times New Roman"/>
          <w:szCs w:val="24"/>
        </w:rPr>
      </w:pPr>
      <w:r>
        <w:rPr>
          <w:rFonts w:ascii="Times New Roman" w:eastAsia="Times New Roman" w:hAnsi="Times New Roman" w:cs="Times New Roman"/>
          <w:szCs w:val="24"/>
        </w:rPr>
        <w:t>Penulis</w:t>
      </w:r>
      <w:r w:rsidR="003C604B" w:rsidRPr="00F40B3B">
        <w:rPr>
          <w:rFonts w:ascii="Times New Roman" w:eastAsia="Times New Roman" w:hAnsi="Times New Roman" w:cs="Times New Roman"/>
          <w:szCs w:val="24"/>
        </w:rPr>
        <w:br w:type="page"/>
      </w:r>
    </w:p>
    <w:p w14:paraId="00000072" w14:textId="77777777" w:rsidR="00B55265" w:rsidRPr="00F40B3B" w:rsidRDefault="004365F3" w:rsidP="004217E5">
      <w:pPr>
        <w:pStyle w:val="Heading1"/>
      </w:pPr>
      <w:bookmarkStart w:id="19" w:name="_Toc201279312"/>
      <w:bookmarkStart w:id="20" w:name="_Toc199532127"/>
      <w:r w:rsidRPr="00F40B3B">
        <w:lastRenderedPageBreak/>
        <w:t>DAFTAR ISI</w:t>
      </w:r>
      <w:bookmarkEnd w:id="19"/>
      <w:bookmarkEnd w:id="20"/>
    </w:p>
    <w:p w14:paraId="66C71020" w14:textId="77777777" w:rsidR="005211A2" w:rsidRPr="00F40B3B" w:rsidRDefault="005211A2" w:rsidP="00E76DE9"/>
    <w:p w14:paraId="00000074" w14:textId="004EF0FF" w:rsidR="00B55265" w:rsidRPr="00F40B3B" w:rsidRDefault="00A64884" w:rsidP="00A64884">
      <w:pPr>
        <w:spacing w:line="240" w:lineRule="auto"/>
        <w:jc w:val="right"/>
        <w:rPr>
          <w:rFonts w:ascii="Times New Roman" w:eastAsia="Times New Roman" w:hAnsi="Times New Roman" w:cs="Times New Roman"/>
          <w:i/>
          <w:sz w:val="16"/>
          <w:szCs w:val="16"/>
        </w:rPr>
      </w:pPr>
      <w:r w:rsidRPr="00F40B3B">
        <w:rPr>
          <w:rFonts w:ascii="Times New Roman" w:eastAsia="Times New Roman" w:hAnsi="Times New Roman" w:cs="Times New Roman"/>
          <w:i/>
          <w:sz w:val="16"/>
          <w:szCs w:val="16"/>
        </w:rPr>
        <w:t>Halaman</w:t>
      </w:r>
    </w:p>
    <w:p w14:paraId="4AA6F8ED" w14:textId="04AA8172" w:rsidR="006A7F36" w:rsidRPr="00F40B3B" w:rsidRDefault="00C80A5E">
      <w:pPr>
        <w:pStyle w:val="TOC1"/>
        <w:rPr>
          <w:rFonts w:asciiTheme="minorHAnsi" w:eastAsiaTheme="minorEastAsia" w:hAnsiTheme="minorHAnsi" w:cstheme="minorBidi"/>
          <w:b w:val="0"/>
          <w:bCs w:val="0"/>
          <w:kern w:val="2"/>
          <w:lang w:eastAsia="en-US"/>
          <w14:ligatures w14:val="standardContextual"/>
        </w:rPr>
      </w:pPr>
      <w:r w:rsidRPr="00F40B3B">
        <w:fldChar w:fldCharType="begin"/>
      </w:r>
      <w:r w:rsidRPr="00F40B3B">
        <w:instrText xml:space="preserve"> TOC \o "1-4" \h \z \u </w:instrText>
      </w:r>
      <w:r w:rsidRPr="00F40B3B">
        <w:fldChar w:fldCharType="separate"/>
      </w:r>
      <w:hyperlink w:anchor="_Toc201279305" w:history="1">
        <w:r w:rsidR="006A7F36" w:rsidRPr="00F40B3B">
          <w:rPr>
            <w:rStyle w:val="Hyperlink"/>
          </w:rPr>
          <w:t>HALAMAN JUDUL</w:t>
        </w:r>
        <w:r w:rsidR="006A7F36" w:rsidRPr="00F40B3B">
          <w:rPr>
            <w:webHidden/>
          </w:rPr>
          <w:tab/>
        </w:r>
        <w:r w:rsidR="006A7F36" w:rsidRPr="00F40B3B">
          <w:rPr>
            <w:webHidden/>
          </w:rPr>
          <w:fldChar w:fldCharType="begin"/>
        </w:r>
        <w:r w:rsidR="006A7F36" w:rsidRPr="00F40B3B">
          <w:rPr>
            <w:webHidden/>
          </w:rPr>
          <w:instrText xml:space="preserve"> PAGEREF _Toc201279305 \h </w:instrText>
        </w:r>
        <w:r w:rsidR="006A7F36" w:rsidRPr="00F40B3B">
          <w:rPr>
            <w:webHidden/>
          </w:rPr>
        </w:r>
        <w:r w:rsidR="006A7F36" w:rsidRPr="00F40B3B">
          <w:rPr>
            <w:webHidden/>
          </w:rPr>
          <w:fldChar w:fldCharType="separate"/>
        </w:r>
        <w:r w:rsidR="006B0D17">
          <w:rPr>
            <w:webHidden/>
          </w:rPr>
          <w:t>i</w:t>
        </w:r>
        <w:r w:rsidR="006A7F36" w:rsidRPr="00F40B3B">
          <w:rPr>
            <w:webHidden/>
          </w:rPr>
          <w:fldChar w:fldCharType="end"/>
        </w:r>
      </w:hyperlink>
    </w:p>
    <w:p w14:paraId="02A87411" w14:textId="6DD5F0E2"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06" w:history="1">
        <w:r w:rsidRPr="00F40B3B">
          <w:rPr>
            <w:rStyle w:val="Hyperlink"/>
          </w:rPr>
          <w:t>PERNYATAAN KEASLIAN SKRIPSI</w:t>
        </w:r>
        <w:r w:rsidRPr="00F40B3B">
          <w:rPr>
            <w:webHidden/>
          </w:rPr>
          <w:tab/>
        </w:r>
        <w:r w:rsidRPr="00F40B3B">
          <w:rPr>
            <w:webHidden/>
          </w:rPr>
          <w:fldChar w:fldCharType="begin"/>
        </w:r>
        <w:r w:rsidRPr="00F40B3B">
          <w:rPr>
            <w:webHidden/>
          </w:rPr>
          <w:instrText xml:space="preserve"> PAGEREF _Toc201279306 \h </w:instrText>
        </w:r>
        <w:r w:rsidRPr="00F40B3B">
          <w:rPr>
            <w:webHidden/>
          </w:rPr>
        </w:r>
        <w:r w:rsidRPr="00F40B3B">
          <w:rPr>
            <w:webHidden/>
          </w:rPr>
          <w:fldChar w:fldCharType="separate"/>
        </w:r>
        <w:r w:rsidR="006B0D17">
          <w:rPr>
            <w:webHidden/>
          </w:rPr>
          <w:t>ii</w:t>
        </w:r>
        <w:r w:rsidRPr="00F40B3B">
          <w:rPr>
            <w:webHidden/>
          </w:rPr>
          <w:fldChar w:fldCharType="end"/>
        </w:r>
      </w:hyperlink>
    </w:p>
    <w:p w14:paraId="13796D18" w14:textId="2FEBF01F"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07" w:history="1">
        <w:r w:rsidRPr="00F40B3B">
          <w:rPr>
            <w:rStyle w:val="Hyperlink"/>
          </w:rPr>
          <w:t>HALAMAN PENGESAHAN</w:t>
        </w:r>
        <w:r w:rsidRPr="00F40B3B">
          <w:rPr>
            <w:webHidden/>
          </w:rPr>
          <w:tab/>
        </w:r>
        <w:r w:rsidRPr="00F40B3B">
          <w:rPr>
            <w:webHidden/>
          </w:rPr>
          <w:fldChar w:fldCharType="begin"/>
        </w:r>
        <w:r w:rsidRPr="00F40B3B">
          <w:rPr>
            <w:webHidden/>
          </w:rPr>
          <w:instrText xml:space="preserve"> PAGEREF _Toc201279307 \h </w:instrText>
        </w:r>
        <w:r w:rsidRPr="00F40B3B">
          <w:rPr>
            <w:webHidden/>
          </w:rPr>
        </w:r>
        <w:r w:rsidRPr="00F40B3B">
          <w:rPr>
            <w:webHidden/>
          </w:rPr>
          <w:fldChar w:fldCharType="separate"/>
        </w:r>
        <w:r w:rsidR="006B0D17">
          <w:rPr>
            <w:webHidden/>
          </w:rPr>
          <w:t>iii</w:t>
        </w:r>
        <w:r w:rsidRPr="00F40B3B">
          <w:rPr>
            <w:webHidden/>
          </w:rPr>
          <w:fldChar w:fldCharType="end"/>
        </w:r>
      </w:hyperlink>
    </w:p>
    <w:p w14:paraId="345AFF0C" w14:textId="66768F7E"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08" w:history="1">
        <w:r w:rsidRPr="00F40B3B">
          <w:rPr>
            <w:rStyle w:val="Hyperlink"/>
          </w:rPr>
          <w:t>HALAMAN PERSEMBAHAN</w:t>
        </w:r>
        <w:r w:rsidRPr="00F40B3B">
          <w:rPr>
            <w:webHidden/>
          </w:rPr>
          <w:tab/>
        </w:r>
        <w:r w:rsidRPr="00F40B3B">
          <w:rPr>
            <w:webHidden/>
          </w:rPr>
          <w:fldChar w:fldCharType="begin"/>
        </w:r>
        <w:r w:rsidRPr="00F40B3B">
          <w:rPr>
            <w:webHidden/>
          </w:rPr>
          <w:instrText xml:space="preserve"> PAGEREF _Toc201279308 \h </w:instrText>
        </w:r>
        <w:r w:rsidRPr="00F40B3B">
          <w:rPr>
            <w:webHidden/>
          </w:rPr>
        </w:r>
        <w:r w:rsidRPr="00F40B3B">
          <w:rPr>
            <w:webHidden/>
          </w:rPr>
          <w:fldChar w:fldCharType="separate"/>
        </w:r>
        <w:r w:rsidR="006B0D17">
          <w:rPr>
            <w:webHidden/>
          </w:rPr>
          <w:t>iv</w:t>
        </w:r>
        <w:r w:rsidRPr="00F40B3B">
          <w:rPr>
            <w:webHidden/>
          </w:rPr>
          <w:fldChar w:fldCharType="end"/>
        </w:r>
      </w:hyperlink>
    </w:p>
    <w:p w14:paraId="21F74B39" w14:textId="57476C82"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09" w:history="1">
        <w:r w:rsidRPr="00F40B3B">
          <w:rPr>
            <w:rStyle w:val="Hyperlink"/>
          </w:rPr>
          <w:t>ABSTRAK</w:t>
        </w:r>
        <w:r w:rsidRPr="00F40B3B">
          <w:rPr>
            <w:webHidden/>
          </w:rPr>
          <w:tab/>
        </w:r>
        <w:r w:rsidRPr="00F40B3B">
          <w:rPr>
            <w:webHidden/>
          </w:rPr>
          <w:fldChar w:fldCharType="begin"/>
        </w:r>
        <w:r w:rsidRPr="00F40B3B">
          <w:rPr>
            <w:webHidden/>
          </w:rPr>
          <w:instrText xml:space="preserve"> PAGEREF _Toc201279309 \h </w:instrText>
        </w:r>
        <w:r w:rsidRPr="00F40B3B">
          <w:rPr>
            <w:webHidden/>
          </w:rPr>
        </w:r>
        <w:r w:rsidRPr="00F40B3B">
          <w:rPr>
            <w:webHidden/>
          </w:rPr>
          <w:fldChar w:fldCharType="separate"/>
        </w:r>
        <w:r w:rsidR="006B0D17">
          <w:rPr>
            <w:webHidden/>
          </w:rPr>
          <w:t>v</w:t>
        </w:r>
        <w:r w:rsidRPr="00F40B3B">
          <w:rPr>
            <w:webHidden/>
          </w:rPr>
          <w:fldChar w:fldCharType="end"/>
        </w:r>
      </w:hyperlink>
    </w:p>
    <w:p w14:paraId="270D97B6" w14:textId="192D7FFD"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10" w:history="1">
        <w:r w:rsidRPr="00F40B3B">
          <w:rPr>
            <w:rStyle w:val="Hyperlink"/>
            <w:i/>
            <w:iCs/>
          </w:rPr>
          <w:t>ABSTRACT</w:t>
        </w:r>
        <w:r w:rsidRPr="00F40B3B">
          <w:rPr>
            <w:webHidden/>
          </w:rPr>
          <w:tab/>
        </w:r>
        <w:r w:rsidRPr="00F40B3B">
          <w:rPr>
            <w:webHidden/>
          </w:rPr>
          <w:fldChar w:fldCharType="begin"/>
        </w:r>
        <w:r w:rsidRPr="00F40B3B">
          <w:rPr>
            <w:webHidden/>
          </w:rPr>
          <w:instrText xml:space="preserve"> PAGEREF _Toc201279310 \h </w:instrText>
        </w:r>
        <w:r w:rsidRPr="00F40B3B">
          <w:rPr>
            <w:webHidden/>
          </w:rPr>
        </w:r>
        <w:r w:rsidRPr="00F40B3B">
          <w:rPr>
            <w:webHidden/>
          </w:rPr>
          <w:fldChar w:fldCharType="separate"/>
        </w:r>
        <w:r w:rsidR="006B0D17">
          <w:rPr>
            <w:webHidden/>
          </w:rPr>
          <w:t>vi</w:t>
        </w:r>
        <w:r w:rsidRPr="00F40B3B">
          <w:rPr>
            <w:webHidden/>
          </w:rPr>
          <w:fldChar w:fldCharType="end"/>
        </w:r>
      </w:hyperlink>
    </w:p>
    <w:p w14:paraId="4F81D7F7" w14:textId="1C14A9F8"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11" w:history="1">
        <w:r w:rsidRPr="00F40B3B">
          <w:rPr>
            <w:rStyle w:val="Hyperlink"/>
          </w:rPr>
          <w:t>KATA PENGANTAR</w:t>
        </w:r>
        <w:r w:rsidRPr="00F40B3B">
          <w:rPr>
            <w:webHidden/>
          </w:rPr>
          <w:tab/>
        </w:r>
        <w:r w:rsidRPr="00F40B3B">
          <w:rPr>
            <w:webHidden/>
          </w:rPr>
          <w:fldChar w:fldCharType="begin"/>
        </w:r>
        <w:r w:rsidRPr="00F40B3B">
          <w:rPr>
            <w:webHidden/>
          </w:rPr>
          <w:instrText xml:space="preserve"> PAGEREF _Toc201279311 \h </w:instrText>
        </w:r>
        <w:r w:rsidRPr="00F40B3B">
          <w:rPr>
            <w:webHidden/>
          </w:rPr>
        </w:r>
        <w:r w:rsidRPr="00F40B3B">
          <w:rPr>
            <w:webHidden/>
          </w:rPr>
          <w:fldChar w:fldCharType="separate"/>
        </w:r>
        <w:r w:rsidR="006B0D17">
          <w:rPr>
            <w:webHidden/>
          </w:rPr>
          <w:t>vii</w:t>
        </w:r>
        <w:r w:rsidRPr="00F40B3B">
          <w:rPr>
            <w:webHidden/>
          </w:rPr>
          <w:fldChar w:fldCharType="end"/>
        </w:r>
      </w:hyperlink>
    </w:p>
    <w:p w14:paraId="4346F712" w14:textId="4698BD63"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12" w:history="1">
        <w:r w:rsidRPr="00F40B3B">
          <w:rPr>
            <w:rStyle w:val="Hyperlink"/>
          </w:rPr>
          <w:t>DAFTAR ISI</w:t>
        </w:r>
        <w:r w:rsidRPr="00F40B3B">
          <w:rPr>
            <w:webHidden/>
          </w:rPr>
          <w:tab/>
        </w:r>
        <w:r w:rsidRPr="00F40B3B">
          <w:rPr>
            <w:webHidden/>
          </w:rPr>
          <w:fldChar w:fldCharType="begin"/>
        </w:r>
        <w:r w:rsidRPr="00F40B3B">
          <w:rPr>
            <w:webHidden/>
          </w:rPr>
          <w:instrText xml:space="preserve"> PAGEREF _Toc201279312 \h </w:instrText>
        </w:r>
        <w:r w:rsidRPr="00F40B3B">
          <w:rPr>
            <w:webHidden/>
          </w:rPr>
        </w:r>
        <w:r w:rsidRPr="00F40B3B">
          <w:rPr>
            <w:webHidden/>
          </w:rPr>
          <w:fldChar w:fldCharType="separate"/>
        </w:r>
        <w:r w:rsidR="006B0D17">
          <w:rPr>
            <w:webHidden/>
          </w:rPr>
          <w:t>viii</w:t>
        </w:r>
        <w:r w:rsidRPr="00F40B3B">
          <w:rPr>
            <w:webHidden/>
          </w:rPr>
          <w:fldChar w:fldCharType="end"/>
        </w:r>
      </w:hyperlink>
    </w:p>
    <w:p w14:paraId="14814D4D" w14:textId="42BE1E9F"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13" w:history="1">
        <w:r w:rsidRPr="00F40B3B">
          <w:rPr>
            <w:rStyle w:val="Hyperlink"/>
          </w:rPr>
          <w:t>DAFTAR TABEL</w:t>
        </w:r>
        <w:r w:rsidRPr="00F40B3B">
          <w:rPr>
            <w:webHidden/>
          </w:rPr>
          <w:tab/>
        </w:r>
        <w:r w:rsidRPr="00F40B3B">
          <w:rPr>
            <w:webHidden/>
          </w:rPr>
          <w:fldChar w:fldCharType="begin"/>
        </w:r>
        <w:r w:rsidRPr="00F40B3B">
          <w:rPr>
            <w:webHidden/>
          </w:rPr>
          <w:instrText xml:space="preserve"> PAGEREF _Toc201279313 \h </w:instrText>
        </w:r>
        <w:r w:rsidRPr="00F40B3B">
          <w:rPr>
            <w:webHidden/>
          </w:rPr>
        </w:r>
        <w:r w:rsidRPr="00F40B3B">
          <w:rPr>
            <w:webHidden/>
          </w:rPr>
          <w:fldChar w:fldCharType="separate"/>
        </w:r>
        <w:r w:rsidR="006B0D17">
          <w:rPr>
            <w:webHidden/>
          </w:rPr>
          <w:t>x</w:t>
        </w:r>
        <w:r w:rsidRPr="00F40B3B">
          <w:rPr>
            <w:webHidden/>
          </w:rPr>
          <w:fldChar w:fldCharType="end"/>
        </w:r>
      </w:hyperlink>
    </w:p>
    <w:p w14:paraId="3F7F3BB2" w14:textId="10A134D3"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14" w:history="1">
        <w:r w:rsidRPr="00F40B3B">
          <w:rPr>
            <w:rStyle w:val="Hyperlink"/>
          </w:rPr>
          <w:t>DAFTAR GAMBAR</w:t>
        </w:r>
        <w:r w:rsidRPr="00F40B3B">
          <w:rPr>
            <w:webHidden/>
          </w:rPr>
          <w:tab/>
        </w:r>
        <w:r w:rsidRPr="00F40B3B">
          <w:rPr>
            <w:webHidden/>
          </w:rPr>
          <w:fldChar w:fldCharType="begin"/>
        </w:r>
        <w:r w:rsidRPr="00F40B3B">
          <w:rPr>
            <w:webHidden/>
          </w:rPr>
          <w:instrText xml:space="preserve"> PAGEREF _Toc201279314 \h </w:instrText>
        </w:r>
        <w:r w:rsidRPr="00F40B3B">
          <w:rPr>
            <w:webHidden/>
          </w:rPr>
        </w:r>
        <w:r w:rsidRPr="00F40B3B">
          <w:rPr>
            <w:webHidden/>
          </w:rPr>
          <w:fldChar w:fldCharType="separate"/>
        </w:r>
        <w:r w:rsidR="006B0D17">
          <w:rPr>
            <w:webHidden/>
          </w:rPr>
          <w:t>xi</w:t>
        </w:r>
        <w:r w:rsidRPr="00F40B3B">
          <w:rPr>
            <w:webHidden/>
          </w:rPr>
          <w:fldChar w:fldCharType="end"/>
        </w:r>
      </w:hyperlink>
    </w:p>
    <w:p w14:paraId="0F21E266" w14:textId="6D9512EA"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15" w:history="1">
        <w:r w:rsidRPr="00F40B3B">
          <w:rPr>
            <w:rStyle w:val="Hyperlink"/>
          </w:rPr>
          <w:t>DAFTAR LAMPIRAN</w:t>
        </w:r>
        <w:r w:rsidRPr="00F40B3B">
          <w:rPr>
            <w:webHidden/>
          </w:rPr>
          <w:tab/>
        </w:r>
        <w:r w:rsidRPr="00F40B3B">
          <w:rPr>
            <w:webHidden/>
          </w:rPr>
          <w:fldChar w:fldCharType="begin"/>
        </w:r>
        <w:r w:rsidRPr="00F40B3B">
          <w:rPr>
            <w:webHidden/>
          </w:rPr>
          <w:instrText xml:space="preserve"> PAGEREF _Toc201279315 \h </w:instrText>
        </w:r>
        <w:r w:rsidRPr="00F40B3B">
          <w:rPr>
            <w:webHidden/>
          </w:rPr>
        </w:r>
        <w:r w:rsidRPr="00F40B3B">
          <w:rPr>
            <w:webHidden/>
          </w:rPr>
          <w:fldChar w:fldCharType="separate"/>
        </w:r>
        <w:r w:rsidR="006B0D17">
          <w:rPr>
            <w:webHidden/>
          </w:rPr>
          <w:t>xiii</w:t>
        </w:r>
        <w:r w:rsidRPr="00F40B3B">
          <w:rPr>
            <w:webHidden/>
          </w:rPr>
          <w:fldChar w:fldCharType="end"/>
        </w:r>
      </w:hyperlink>
    </w:p>
    <w:p w14:paraId="21F72884" w14:textId="22EAC970"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16" w:history="1">
        <w:r w:rsidRPr="00F40B3B">
          <w:rPr>
            <w:rStyle w:val="Hyperlink"/>
          </w:rPr>
          <w:t>DAFTAR ISTILAH/LAMBANG</w:t>
        </w:r>
        <w:r w:rsidRPr="00F40B3B">
          <w:rPr>
            <w:webHidden/>
          </w:rPr>
          <w:tab/>
        </w:r>
        <w:r w:rsidRPr="00F40B3B">
          <w:rPr>
            <w:webHidden/>
          </w:rPr>
          <w:fldChar w:fldCharType="begin"/>
        </w:r>
        <w:r w:rsidRPr="00F40B3B">
          <w:rPr>
            <w:webHidden/>
          </w:rPr>
          <w:instrText xml:space="preserve"> PAGEREF _Toc201279316 \h </w:instrText>
        </w:r>
        <w:r w:rsidRPr="00F40B3B">
          <w:rPr>
            <w:webHidden/>
          </w:rPr>
        </w:r>
        <w:r w:rsidRPr="00F40B3B">
          <w:rPr>
            <w:webHidden/>
          </w:rPr>
          <w:fldChar w:fldCharType="separate"/>
        </w:r>
        <w:r w:rsidR="006B0D17">
          <w:rPr>
            <w:webHidden/>
          </w:rPr>
          <w:t>xiv</w:t>
        </w:r>
        <w:r w:rsidRPr="00F40B3B">
          <w:rPr>
            <w:webHidden/>
          </w:rPr>
          <w:fldChar w:fldCharType="end"/>
        </w:r>
      </w:hyperlink>
    </w:p>
    <w:p w14:paraId="21DA120B" w14:textId="0EF082C9" w:rsidR="006A7F36" w:rsidRPr="00F40B3B" w:rsidRDefault="006A7F36">
      <w:pPr>
        <w:pStyle w:val="TOC1"/>
        <w:rPr>
          <w:rStyle w:val="Hyperlink"/>
        </w:rPr>
      </w:pPr>
      <w:hyperlink w:anchor="_Toc201279317" w:history="1">
        <w:r w:rsidRPr="00F40B3B">
          <w:rPr>
            <w:rStyle w:val="Hyperlink"/>
          </w:rPr>
          <w:t>DAFTAR SINGKATAN</w:t>
        </w:r>
        <w:r w:rsidRPr="00F40B3B">
          <w:rPr>
            <w:webHidden/>
          </w:rPr>
          <w:tab/>
        </w:r>
        <w:r w:rsidRPr="00F40B3B">
          <w:rPr>
            <w:webHidden/>
          </w:rPr>
          <w:fldChar w:fldCharType="begin"/>
        </w:r>
        <w:r w:rsidRPr="00F40B3B">
          <w:rPr>
            <w:webHidden/>
          </w:rPr>
          <w:instrText xml:space="preserve"> PAGEREF _Toc201279317 \h </w:instrText>
        </w:r>
        <w:r w:rsidRPr="00F40B3B">
          <w:rPr>
            <w:webHidden/>
          </w:rPr>
        </w:r>
        <w:r w:rsidRPr="00F40B3B">
          <w:rPr>
            <w:webHidden/>
          </w:rPr>
          <w:fldChar w:fldCharType="separate"/>
        </w:r>
        <w:r w:rsidR="006B0D17">
          <w:rPr>
            <w:webHidden/>
          </w:rPr>
          <w:t>xvi</w:t>
        </w:r>
        <w:r w:rsidRPr="00F40B3B">
          <w:rPr>
            <w:webHidden/>
          </w:rPr>
          <w:fldChar w:fldCharType="end"/>
        </w:r>
      </w:hyperlink>
    </w:p>
    <w:p w14:paraId="45F2EB6A" w14:textId="77777777" w:rsidR="006A7F36" w:rsidRPr="00F40B3B" w:rsidRDefault="006A7F36" w:rsidP="006A7F36"/>
    <w:p w14:paraId="133E1CEC" w14:textId="1C48A5B8" w:rsidR="006A7F36" w:rsidRPr="00F40B3B" w:rsidRDefault="006A7F36">
      <w:pPr>
        <w:pStyle w:val="TOC1"/>
        <w:rPr>
          <w:rStyle w:val="Hyperlink"/>
        </w:rPr>
      </w:pPr>
      <w:hyperlink w:anchor="_Toc201279318" w:history="1">
        <w:r w:rsidRPr="00F40B3B">
          <w:rPr>
            <w:rStyle w:val="Hyperlink"/>
          </w:rPr>
          <w:t xml:space="preserve">BAB I </w:t>
        </w:r>
        <w:r w:rsidR="00F51CAD" w:rsidRPr="00F40B3B">
          <w:rPr>
            <w:rStyle w:val="Hyperlink"/>
          </w:rPr>
          <w:tab/>
        </w:r>
        <w:r w:rsidRPr="00F40B3B">
          <w:rPr>
            <w:rStyle w:val="Hyperlink"/>
          </w:rPr>
          <w:t>PENDAHULUAN</w:t>
        </w:r>
        <w:r w:rsidRPr="00F40B3B">
          <w:rPr>
            <w:webHidden/>
          </w:rPr>
          <w:tab/>
        </w:r>
        <w:r w:rsidRPr="00F40B3B">
          <w:rPr>
            <w:webHidden/>
          </w:rPr>
          <w:fldChar w:fldCharType="begin"/>
        </w:r>
        <w:r w:rsidRPr="00F40B3B">
          <w:rPr>
            <w:webHidden/>
          </w:rPr>
          <w:instrText xml:space="preserve"> PAGEREF _Toc201279318 \h </w:instrText>
        </w:r>
        <w:r w:rsidRPr="00F40B3B">
          <w:rPr>
            <w:webHidden/>
          </w:rPr>
        </w:r>
        <w:r w:rsidRPr="00F40B3B">
          <w:rPr>
            <w:webHidden/>
          </w:rPr>
          <w:fldChar w:fldCharType="separate"/>
        </w:r>
        <w:r w:rsidR="006B0D17">
          <w:rPr>
            <w:webHidden/>
          </w:rPr>
          <w:t>1</w:t>
        </w:r>
        <w:r w:rsidRPr="00F40B3B">
          <w:rPr>
            <w:webHidden/>
          </w:rPr>
          <w:fldChar w:fldCharType="end"/>
        </w:r>
      </w:hyperlink>
    </w:p>
    <w:p w14:paraId="50E8544A" w14:textId="77777777" w:rsidR="006A7F36" w:rsidRPr="00F40B3B" w:rsidRDefault="006A7F36" w:rsidP="006A7F36"/>
    <w:p w14:paraId="7BF66A74" w14:textId="66212923" w:rsidR="006A7F36" w:rsidRPr="00F40B3B" w:rsidRDefault="006A7F36">
      <w:pPr>
        <w:pStyle w:val="TOC2"/>
        <w:rPr>
          <w:rFonts w:eastAsiaTheme="minorEastAsia" w:cstheme="minorBidi"/>
          <w:kern w:val="2"/>
          <w:szCs w:val="24"/>
          <w:lang w:eastAsia="en-US"/>
          <w14:ligatures w14:val="standardContextual"/>
        </w:rPr>
      </w:pPr>
      <w:hyperlink w:anchor="_Toc201279319" w:history="1">
        <w:r w:rsidRPr="00F40B3B">
          <w:rPr>
            <w:rStyle w:val="Hyperlink"/>
          </w:rPr>
          <w:t>1.1</w:t>
        </w:r>
        <w:r w:rsidRPr="00F40B3B">
          <w:rPr>
            <w:rFonts w:eastAsiaTheme="minorEastAsia" w:cstheme="minorBidi"/>
            <w:kern w:val="2"/>
            <w:szCs w:val="24"/>
            <w:lang w:eastAsia="en-US"/>
            <w14:ligatures w14:val="standardContextual"/>
          </w:rPr>
          <w:tab/>
        </w:r>
        <w:r w:rsidRPr="00F40B3B">
          <w:rPr>
            <w:rStyle w:val="Hyperlink"/>
          </w:rPr>
          <w:t>Latar Belakang</w:t>
        </w:r>
        <w:r w:rsidRPr="00F40B3B">
          <w:rPr>
            <w:webHidden/>
          </w:rPr>
          <w:tab/>
        </w:r>
        <w:r w:rsidRPr="00F40B3B">
          <w:rPr>
            <w:webHidden/>
          </w:rPr>
          <w:fldChar w:fldCharType="begin"/>
        </w:r>
        <w:r w:rsidRPr="00F40B3B">
          <w:rPr>
            <w:webHidden/>
          </w:rPr>
          <w:instrText xml:space="preserve"> PAGEREF _Toc201279319 \h </w:instrText>
        </w:r>
        <w:r w:rsidRPr="00F40B3B">
          <w:rPr>
            <w:webHidden/>
          </w:rPr>
        </w:r>
        <w:r w:rsidRPr="00F40B3B">
          <w:rPr>
            <w:webHidden/>
          </w:rPr>
          <w:fldChar w:fldCharType="separate"/>
        </w:r>
        <w:r w:rsidR="006B0D17">
          <w:rPr>
            <w:webHidden/>
          </w:rPr>
          <w:t>1</w:t>
        </w:r>
        <w:r w:rsidRPr="00F40B3B">
          <w:rPr>
            <w:webHidden/>
          </w:rPr>
          <w:fldChar w:fldCharType="end"/>
        </w:r>
      </w:hyperlink>
    </w:p>
    <w:p w14:paraId="375EE099" w14:textId="67E2A516" w:rsidR="006A7F36" w:rsidRPr="00F40B3B" w:rsidRDefault="006A7F36">
      <w:pPr>
        <w:pStyle w:val="TOC2"/>
        <w:rPr>
          <w:rFonts w:eastAsiaTheme="minorEastAsia" w:cstheme="minorBidi"/>
          <w:kern w:val="2"/>
          <w:szCs w:val="24"/>
          <w:lang w:eastAsia="en-US"/>
          <w14:ligatures w14:val="standardContextual"/>
        </w:rPr>
      </w:pPr>
      <w:hyperlink w:anchor="_Toc201279320" w:history="1">
        <w:r w:rsidRPr="00F40B3B">
          <w:rPr>
            <w:rStyle w:val="Hyperlink"/>
          </w:rPr>
          <w:t>1.2</w:t>
        </w:r>
        <w:r w:rsidRPr="00F40B3B">
          <w:rPr>
            <w:rFonts w:eastAsiaTheme="minorEastAsia" w:cstheme="minorBidi"/>
            <w:kern w:val="2"/>
            <w:szCs w:val="24"/>
            <w:lang w:eastAsia="en-US"/>
            <w14:ligatures w14:val="standardContextual"/>
          </w:rPr>
          <w:tab/>
        </w:r>
        <w:r w:rsidRPr="00F40B3B">
          <w:rPr>
            <w:rStyle w:val="Hyperlink"/>
          </w:rPr>
          <w:t>Rumusan Masalah</w:t>
        </w:r>
        <w:r w:rsidRPr="00F40B3B">
          <w:rPr>
            <w:webHidden/>
          </w:rPr>
          <w:tab/>
        </w:r>
        <w:r w:rsidRPr="00F40B3B">
          <w:rPr>
            <w:webHidden/>
          </w:rPr>
          <w:fldChar w:fldCharType="begin"/>
        </w:r>
        <w:r w:rsidRPr="00F40B3B">
          <w:rPr>
            <w:webHidden/>
          </w:rPr>
          <w:instrText xml:space="preserve"> PAGEREF _Toc201279320 \h </w:instrText>
        </w:r>
        <w:r w:rsidRPr="00F40B3B">
          <w:rPr>
            <w:webHidden/>
          </w:rPr>
        </w:r>
        <w:r w:rsidRPr="00F40B3B">
          <w:rPr>
            <w:webHidden/>
          </w:rPr>
          <w:fldChar w:fldCharType="separate"/>
        </w:r>
        <w:r w:rsidR="006B0D17">
          <w:rPr>
            <w:webHidden/>
          </w:rPr>
          <w:t>3</w:t>
        </w:r>
        <w:r w:rsidRPr="00F40B3B">
          <w:rPr>
            <w:webHidden/>
          </w:rPr>
          <w:fldChar w:fldCharType="end"/>
        </w:r>
      </w:hyperlink>
    </w:p>
    <w:p w14:paraId="4DDB1C2E" w14:textId="56524F48" w:rsidR="006A7F36" w:rsidRPr="00F40B3B" w:rsidRDefault="006A7F36">
      <w:pPr>
        <w:pStyle w:val="TOC2"/>
        <w:rPr>
          <w:rFonts w:eastAsiaTheme="minorEastAsia" w:cstheme="minorBidi"/>
          <w:kern w:val="2"/>
          <w:szCs w:val="24"/>
          <w:lang w:eastAsia="en-US"/>
          <w14:ligatures w14:val="standardContextual"/>
        </w:rPr>
      </w:pPr>
      <w:hyperlink w:anchor="_Toc201279321" w:history="1">
        <w:r w:rsidRPr="00F40B3B">
          <w:rPr>
            <w:rStyle w:val="Hyperlink"/>
          </w:rPr>
          <w:t>1.3</w:t>
        </w:r>
        <w:r w:rsidRPr="00F40B3B">
          <w:rPr>
            <w:rFonts w:eastAsiaTheme="minorEastAsia" w:cstheme="minorBidi"/>
            <w:kern w:val="2"/>
            <w:szCs w:val="24"/>
            <w:lang w:eastAsia="en-US"/>
            <w14:ligatures w14:val="standardContextual"/>
          </w:rPr>
          <w:tab/>
        </w:r>
        <w:r w:rsidRPr="00F40B3B">
          <w:rPr>
            <w:rStyle w:val="Hyperlink"/>
          </w:rPr>
          <w:t>Batasan Masalah</w:t>
        </w:r>
        <w:r w:rsidRPr="00F40B3B">
          <w:rPr>
            <w:webHidden/>
          </w:rPr>
          <w:tab/>
        </w:r>
        <w:r w:rsidRPr="00F40B3B">
          <w:rPr>
            <w:webHidden/>
          </w:rPr>
          <w:fldChar w:fldCharType="begin"/>
        </w:r>
        <w:r w:rsidRPr="00F40B3B">
          <w:rPr>
            <w:webHidden/>
          </w:rPr>
          <w:instrText xml:space="preserve"> PAGEREF _Toc201279321 \h </w:instrText>
        </w:r>
        <w:r w:rsidRPr="00F40B3B">
          <w:rPr>
            <w:webHidden/>
          </w:rPr>
        </w:r>
        <w:r w:rsidRPr="00F40B3B">
          <w:rPr>
            <w:webHidden/>
          </w:rPr>
          <w:fldChar w:fldCharType="separate"/>
        </w:r>
        <w:r w:rsidR="006B0D17">
          <w:rPr>
            <w:webHidden/>
          </w:rPr>
          <w:t>3</w:t>
        </w:r>
        <w:r w:rsidRPr="00F40B3B">
          <w:rPr>
            <w:webHidden/>
          </w:rPr>
          <w:fldChar w:fldCharType="end"/>
        </w:r>
      </w:hyperlink>
    </w:p>
    <w:p w14:paraId="69D4FF4E" w14:textId="722A7814" w:rsidR="006A7F36" w:rsidRPr="00F40B3B" w:rsidRDefault="006A7F36">
      <w:pPr>
        <w:pStyle w:val="TOC2"/>
        <w:rPr>
          <w:rFonts w:eastAsiaTheme="minorEastAsia" w:cstheme="minorBidi"/>
          <w:kern w:val="2"/>
          <w:szCs w:val="24"/>
          <w:lang w:eastAsia="en-US"/>
          <w14:ligatures w14:val="standardContextual"/>
        </w:rPr>
      </w:pPr>
      <w:hyperlink w:anchor="_Toc201279322" w:history="1">
        <w:r w:rsidRPr="00F40B3B">
          <w:rPr>
            <w:rStyle w:val="Hyperlink"/>
          </w:rPr>
          <w:t>1.4</w:t>
        </w:r>
        <w:r w:rsidRPr="00F40B3B">
          <w:rPr>
            <w:rFonts w:eastAsiaTheme="minorEastAsia" w:cstheme="minorBidi"/>
            <w:kern w:val="2"/>
            <w:szCs w:val="24"/>
            <w:lang w:eastAsia="en-US"/>
            <w14:ligatures w14:val="standardContextual"/>
          </w:rPr>
          <w:tab/>
        </w:r>
        <w:r w:rsidRPr="00F40B3B">
          <w:rPr>
            <w:rStyle w:val="Hyperlink"/>
          </w:rPr>
          <w:t>Tujuan Penelitian</w:t>
        </w:r>
        <w:r w:rsidRPr="00F40B3B">
          <w:rPr>
            <w:webHidden/>
          </w:rPr>
          <w:tab/>
        </w:r>
        <w:r w:rsidRPr="00F40B3B">
          <w:rPr>
            <w:webHidden/>
          </w:rPr>
          <w:fldChar w:fldCharType="begin"/>
        </w:r>
        <w:r w:rsidRPr="00F40B3B">
          <w:rPr>
            <w:webHidden/>
          </w:rPr>
          <w:instrText xml:space="preserve"> PAGEREF _Toc201279322 \h </w:instrText>
        </w:r>
        <w:r w:rsidRPr="00F40B3B">
          <w:rPr>
            <w:webHidden/>
          </w:rPr>
        </w:r>
        <w:r w:rsidRPr="00F40B3B">
          <w:rPr>
            <w:webHidden/>
          </w:rPr>
          <w:fldChar w:fldCharType="separate"/>
        </w:r>
        <w:r w:rsidR="006B0D17">
          <w:rPr>
            <w:webHidden/>
          </w:rPr>
          <w:t>3</w:t>
        </w:r>
        <w:r w:rsidRPr="00F40B3B">
          <w:rPr>
            <w:webHidden/>
          </w:rPr>
          <w:fldChar w:fldCharType="end"/>
        </w:r>
      </w:hyperlink>
    </w:p>
    <w:p w14:paraId="2B533113" w14:textId="56B59CF5" w:rsidR="006A7F36" w:rsidRPr="00F40B3B" w:rsidRDefault="006A7F36">
      <w:pPr>
        <w:pStyle w:val="TOC2"/>
        <w:rPr>
          <w:rFonts w:eastAsiaTheme="minorEastAsia" w:cstheme="minorBidi"/>
          <w:kern w:val="2"/>
          <w:szCs w:val="24"/>
          <w:lang w:eastAsia="en-US"/>
          <w14:ligatures w14:val="standardContextual"/>
        </w:rPr>
      </w:pPr>
      <w:hyperlink w:anchor="_Toc201279323" w:history="1">
        <w:r w:rsidRPr="00F40B3B">
          <w:rPr>
            <w:rStyle w:val="Hyperlink"/>
          </w:rPr>
          <w:t>1.5</w:t>
        </w:r>
        <w:r w:rsidRPr="00F40B3B">
          <w:rPr>
            <w:rFonts w:eastAsiaTheme="minorEastAsia" w:cstheme="minorBidi"/>
            <w:kern w:val="2"/>
            <w:szCs w:val="24"/>
            <w:lang w:eastAsia="en-US"/>
            <w14:ligatures w14:val="standardContextual"/>
          </w:rPr>
          <w:tab/>
        </w:r>
        <w:r w:rsidRPr="00F40B3B">
          <w:rPr>
            <w:rStyle w:val="Hyperlink"/>
          </w:rPr>
          <w:t>Manfaat Penelitian</w:t>
        </w:r>
        <w:r w:rsidRPr="00F40B3B">
          <w:rPr>
            <w:webHidden/>
          </w:rPr>
          <w:tab/>
        </w:r>
        <w:r w:rsidRPr="00F40B3B">
          <w:rPr>
            <w:webHidden/>
          </w:rPr>
          <w:fldChar w:fldCharType="begin"/>
        </w:r>
        <w:r w:rsidRPr="00F40B3B">
          <w:rPr>
            <w:webHidden/>
          </w:rPr>
          <w:instrText xml:space="preserve"> PAGEREF _Toc201279323 \h </w:instrText>
        </w:r>
        <w:r w:rsidRPr="00F40B3B">
          <w:rPr>
            <w:webHidden/>
          </w:rPr>
        </w:r>
        <w:r w:rsidRPr="00F40B3B">
          <w:rPr>
            <w:webHidden/>
          </w:rPr>
          <w:fldChar w:fldCharType="separate"/>
        </w:r>
        <w:r w:rsidR="006B0D17">
          <w:rPr>
            <w:webHidden/>
          </w:rPr>
          <w:t>4</w:t>
        </w:r>
        <w:r w:rsidRPr="00F40B3B">
          <w:rPr>
            <w:webHidden/>
          </w:rPr>
          <w:fldChar w:fldCharType="end"/>
        </w:r>
      </w:hyperlink>
    </w:p>
    <w:p w14:paraId="318E624C" w14:textId="6870ECAD" w:rsidR="006A7F36" w:rsidRPr="00F40B3B" w:rsidRDefault="006A7F36">
      <w:pPr>
        <w:pStyle w:val="TOC2"/>
        <w:rPr>
          <w:rStyle w:val="Hyperlink"/>
        </w:rPr>
      </w:pPr>
      <w:hyperlink w:anchor="_Toc201279324" w:history="1">
        <w:r w:rsidRPr="00F40B3B">
          <w:rPr>
            <w:rStyle w:val="Hyperlink"/>
          </w:rPr>
          <w:t>1.6</w:t>
        </w:r>
        <w:r w:rsidRPr="00F40B3B">
          <w:rPr>
            <w:rFonts w:eastAsiaTheme="minorEastAsia" w:cstheme="minorBidi"/>
            <w:kern w:val="2"/>
            <w:szCs w:val="24"/>
            <w:lang w:eastAsia="en-US"/>
            <w14:ligatures w14:val="standardContextual"/>
          </w:rPr>
          <w:tab/>
        </w:r>
        <w:r w:rsidRPr="00F40B3B">
          <w:rPr>
            <w:rStyle w:val="Hyperlink"/>
          </w:rPr>
          <w:t>Kontribusi Penelitian</w:t>
        </w:r>
        <w:r w:rsidRPr="00F40B3B">
          <w:rPr>
            <w:webHidden/>
          </w:rPr>
          <w:tab/>
        </w:r>
        <w:r w:rsidRPr="00F40B3B">
          <w:rPr>
            <w:webHidden/>
          </w:rPr>
          <w:fldChar w:fldCharType="begin"/>
        </w:r>
        <w:r w:rsidRPr="00F40B3B">
          <w:rPr>
            <w:webHidden/>
          </w:rPr>
          <w:instrText xml:space="preserve"> PAGEREF _Toc201279324 \h </w:instrText>
        </w:r>
        <w:r w:rsidRPr="00F40B3B">
          <w:rPr>
            <w:webHidden/>
          </w:rPr>
        </w:r>
        <w:r w:rsidRPr="00F40B3B">
          <w:rPr>
            <w:webHidden/>
          </w:rPr>
          <w:fldChar w:fldCharType="separate"/>
        </w:r>
        <w:r w:rsidR="006B0D17">
          <w:rPr>
            <w:webHidden/>
          </w:rPr>
          <w:t>4</w:t>
        </w:r>
        <w:r w:rsidRPr="00F40B3B">
          <w:rPr>
            <w:webHidden/>
          </w:rPr>
          <w:fldChar w:fldCharType="end"/>
        </w:r>
      </w:hyperlink>
    </w:p>
    <w:p w14:paraId="3E5DC085" w14:textId="77777777" w:rsidR="006A7F36" w:rsidRPr="00F40B3B" w:rsidRDefault="006A7F36" w:rsidP="006A7F36"/>
    <w:p w14:paraId="2DAF9006" w14:textId="2FC5263C" w:rsidR="006A7F36" w:rsidRPr="00F40B3B" w:rsidRDefault="006A7F36">
      <w:pPr>
        <w:pStyle w:val="TOC1"/>
        <w:rPr>
          <w:rStyle w:val="Hyperlink"/>
        </w:rPr>
      </w:pPr>
      <w:hyperlink w:anchor="_Toc201279325" w:history="1">
        <w:r w:rsidRPr="00F40B3B">
          <w:rPr>
            <w:rStyle w:val="Hyperlink"/>
          </w:rPr>
          <w:t xml:space="preserve">BAB II </w:t>
        </w:r>
        <w:r w:rsidR="00F51CAD" w:rsidRPr="00F40B3B">
          <w:rPr>
            <w:rStyle w:val="Hyperlink"/>
          </w:rPr>
          <w:tab/>
        </w:r>
        <w:r w:rsidRPr="00F40B3B">
          <w:rPr>
            <w:rStyle w:val="Hyperlink"/>
          </w:rPr>
          <w:t>TINJAUAN PUSTAKA</w:t>
        </w:r>
        <w:r w:rsidRPr="00F40B3B">
          <w:rPr>
            <w:webHidden/>
          </w:rPr>
          <w:tab/>
        </w:r>
        <w:r w:rsidRPr="00F40B3B">
          <w:rPr>
            <w:webHidden/>
          </w:rPr>
          <w:fldChar w:fldCharType="begin"/>
        </w:r>
        <w:r w:rsidRPr="00F40B3B">
          <w:rPr>
            <w:webHidden/>
          </w:rPr>
          <w:instrText xml:space="preserve"> PAGEREF _Toc201279325 \h </w:instrText>
        </w:r>
        <w:r w:rsidRPr="00F40B3B">
          <w:rPr>
            <w:webHidden/>
          </w:rPr>
        </w:r>
        <w:r w:rsidRPr="00F40B3B">
          <w:rPr>
            <w:webHidden/>
          </w:rPr>
          <w:fldChar w:fldCharType="separate"/>
        </w:r>
        <w:r w:rsidR="006B0D17">
          <w:rPr>
            <w:webHidden/>
          </w:rPr>
          <w:t>5</w:t>
        </w:r>
        <w:r w:rsidRPr="00F40B3B">
          <w:rPr>
            <w:webHidden/>
          </w:rPr>
          <w:fldChar w:fldCharType="end"/>
        </w:r>
      </w:hyperlink>
    </w:p>
    <w:p w14:paraId="43350AA0" w14:textId="77777777" w:rsidR="006A7F36" w:rsidRPr="00F40B3B" w:rsidRDefault="006A7F36" w:rsidP="006A7F36"/>
    <w:p w14:paraId="64E56ACC" w14:textId="1883D3A4" w:rsidR="006A7F36" w:rsidRPr="00F40B3B" w:rsidRDefault="006A7F36">
      <w:pPr>
        <w:pStyle w:val="TOC2"/>
        <w:rPr>
          <w:rFonts w:eastAsiaTheme="minorEastAsia" w:cstheme="minorBidi"/>
          <w:kern w:val="2"/>
          <w:szCs w:val="24"/>
          <w:lang w:eastAsia="en-US"/>
          <w14:ligatures w14:val="standardContextual"/>
        </w:rPr>
      </w:pPr>
      <w:hyperlink w:anchor="_Toc201279327" w:history="1">
        <w:r w:rsidRPr="00F40B3B">
          <w:rPr>
            <w:rStyle w:val="Hyperlink"/>
          </w:rPr>
          <w:t>2.1</w:t>
        </w:r>
        <w:r w:rsidRPr="00F40B3B">
          <w:rPr>
            <w:rFonts w:eastAsiaTheme="minorEastAsia" w:cstheme="minorBidi"/>
            <w:kern w:val="2"/>
            <w:szCs w:val="24"/>
            <w:lang w:eastAsia="en-US"/>
            <w14:ligatures w14:val="standardContextual"/>
          </w:rPr>
          <w:tab/>
        </w:r>
        <w:r w:rsidRPr="00F40B3B">
          <w:rPr>
            <w:rStyle w:val="Hyperlink"/>
          </w:rPr>
          <w:t>Penelitian Terkait</w:t>
        </w:r>
        <w:r w:rsidRPr="00F40B3B">
          <w:rPr>
            <w:webHidden/>
          </w:rPr>
          <w:tab/>
        </w:r>
        <w:r w:rsidRPr="00F40B3B">
          <w:rPr>
            <w:webHidden/>
          </w:rPr>
          <w:fldChar w:fldCharType="begin"/>
        </w:r>
        <w:r w:rsidRPr="00F40B3B">
          <w:rPr>
            <w:webHidden/>
          </w:rPr>
          <w:instrText xml:space="preserve"> PAGEREF _Toc201279327 \h </w:instrText>
        </w:r>
        <w:r w:rsidRPr="00F40B3B">
          <w:rPr>
            <w:webHidden/>
          </w:rPr>
        </w:r>
        <w:r w:rsidRPr="00F40B3B">
          <w:rPr>
            <w:webHidden/>
          </w:rPr>
          <w:fldChar w:fldCharType="separate"/>
        </w:r>
        <w:r w:rsidR="006B0D17">
          <w:rPr>
            <w:webHidden/>
          </w:rPr>
          <w:t>5</w:t>
        </w:r>
        <w:r w:rsidRPr="00F40B3B">
          <w:rPr>
            <w:webHidden/>
          </w:rPr>
          <w:fldChar w:fldCharType="end"/>
        </w:r>
      </w:hyperlink>
    </w:p>
    <w:p w14:paraId="503F09AC" w14:textId="0003B9E8" w:rsidR="006A7F36" w:rsidRPr="00F40B3B" w:rsidRDefault="006A7F36">
      <w:pPr>
        <w:pStyle w:val="TOC2"/>
        <w:rPr>
          <w:rFonts w:eastAsiaTheme="minorEastAsia" w:cstheme="minorBidi"/>
          <w:kern w:val="2"/>
          <w:szCs w:val="24"/>
          <w:lang w:eastAsia="en-US"/>
          <w14:ligatures w14:val="standardContextual"/>
        </w:rPr>
      </w:pPr>
      <w:hyperlink w:anchor="_Toc201279328" w:history="1">
        <w:r w:rsidRPr="00F40B3B">
          <w:rPr>
            <w:rStyle w:val="Hyperlink"/>
          </w:rPr>
          <w:t>2.2</w:t>
        </w:r>
        <w:r w:rsidRPr="00F40B3B">
          <w:rPr>
            <w:rFonts w:eastAsiaTheme="minorEastAsia" w:cstheme="minorBidi"/>
            <w:kern w:val="2"/>
            <w:szCs w:val="24"/>
            <w:lang w:eastAsia="en-US"/>
            <w14:ligatures w14:val="standardContextual"/>
          </w:rPr>
          <w:tab/>
        </w:r>
        <w:r w:rsidRPr="00F40B3B">
          <w:rPr>
            <w:rStyle w:val="Hyperlink"/>
          </w:rPr>
          <w:t>Tanaman Kelapa Sawit</w:t>
        </w:r>
        <w:r w:rsidRPr="00F40B3B">
          <w:rPr>
            <w:webHidden/>
          </w:rPr>
          <w:tab/>
        </w:r>
        <w:r w:rsidRPr="00F40B3B">
          <w:rPr>
            <w:webHidden/>
          </w:rPr>
          <w:fldChar w:fldCharType="begin"/>
        </w:r>
        <w:r w:rsidRPr="00F40B3B">
          <w:rPr>
            <w:webHidden/>
          </w:rPr>
          <w:instrText xml:space="preserve"> PAGEREF _Toc201279328 \h </w:instrText>
        </w:r>
        <w:r w:rsidRPr="00F40B3B">
          <w:rPr>
            <w:webHidden/>
          </w:rPr>
        </w:r>
        <w:r w:rsidRPr="00F40B3B">
          <w:rPr>
            <w:webHidden/>
          </w:rPr>
          <w:fldChar w:fldCharType="separate"/>
        </w:r>
        <w:r w:rsidR="006B0D17">
          <w:rPr>
            <w:webHidden/>
          </w:rPr>
          <w:t>9</w:t>
        </w:r>
        <w:r w:rsidRPr="00F40B3B">
          <w:rPr>
            <w:webHidden/>
          </w:rPr>
          <w:fldChar w:fldCharType="end"/>
        </w:r>
      </w:hyperlink>
    </w:p>
    <w:p w14:paraId="1D62E51A" w14:textId="52456C9F" w:rsidR="006A7F36" w:rsidRPr="00F40B3B" w:rsidRDefault="006A7F36">
      <w:pPr>
        <w:pStyle w:val="TOC2"/>
        <w:rPr>
          <w:rFonts w:eastAsiaTheme="minorEastAsia" w:cstheme="minorBidi"/>
          <w:kern w:val="2"/>
          <w:szCs w:val="24"/>
          <w:lang w:eastAsia="en-US"/>
          <w14:ligatures w14:val="standardContextual"/>
        </w:rPr>
      </w:pPr>
      <w:hyperlink w:anchor="_Toc201279329" w:history="1">
        <w:r w:rsidRPr="00F40B3B">
          <w:rPr>
            <w:rStyle w:val="Hyperlink"/>
          </w:rPr>
          <w:t>2.3</w:t>
        </w:r>
        <w:r w:rsidRPr="00F40B3B">
          <w:rPr>
            <w:rFonts w:eastAsiaTheme="minorEastAsia" w:cstheme="minorBidi"/>
            <w:kern w:val="2"/>
            <w:szCs w:val="24"/>
            <w:lang w:eastAsia="en-US"/>
            <w14:ligatures w14:val="standardContextual"/>
          </w:rPr>
          <w:tab/>
        </w:r>
        <w:r w:rsidRPr="00F40B3B">
          <w:rPr>
            <w:rStyle w:val="Hyperlink"/>
          </w:rPr>
          <w:t>Ganoderma</w:t>
        </w:r>
        <w:r w:rsidRPr="00F40B3B">
          <w:rPr>
            <w:webHidden/>
          </w:rPr>
          <w:tab/>
        </w:r>
        <w:r w:rsidRPr="00F40B3B">
          <w:rPr>
            <w:webHidden/>
          </w:rPr>
          <w:fldChar w:fldCharType="begin"/>
        </w:r>
        <w:r w:rsidRPr="00F40B3B">
          <w:rPr>
            <w:webHidden/>
          </w:rPr>
          <w:instrText xml:space="preserve"> PAGEREF _Toc201279329 \h </w:instrText>
        </w:r>
        <w:r w:rsidRPr="00F40B3B">
          <w:rPr>
            <w:webHidden/>
          </w:rPr>
        </w:r>
        <w:r w:rsidRPr="00F40B3B">
          <w:rPr>
            <w:webHidden/>
          </w:rPr>
          <w:fldChar w:fldCharType="separate"/>
        </w:r>
        <w:r w:rsidR="006B0D17">
          <w:rPr>
            <w:webHidden/>
          </w:rPr>
          <w:t>10</w:t>
        </w:r>
        <w:r w:rsidRPr="00F40B3B">
          <w:rPr>
            <w:webHidden/>
          </w:rPr>
          <w:fldChar w:fldCharType="end"/>
        </w:r>
      </w:hyperlink>
    </w:p>
    <w:p w14:paraId="75FBD336" w14:textId="571ED22F" w:rsidR="006A7F36" w:rsidRPr="00F40B3B" w:rsidRDefault="006A7F36">
      <w:pPr>
        <w:pStyle w:val="TOC2"/>
        <w:rPr>
          <w:rFonts w:eastAsiaTheme="minorEastAsia" w:cstheme="minorBidi"/>
          <w:kern w:val="2"/>
          <w:szCs w:val="24"/>
          <w:lang w:eastAsia="en-US"/>
          <w14:ligatures w14:val="standardContextual"/>
        </w:rPr>
      </w:pPr>
      <w:hyperlink w:anchor="_Toc201279330" w:history="1">
        <w:r w:rsidRPr="00F40B3B">
          <w:rPr>
            <w:rStyle w:val="Hyperlink"/>
          </w:rPr>
          <w:t>2.4</w:t>
        </w:r>
        <w:r w:rsidRPr="00F40B3B">
          <w:rPr>
            <w:rFonts w:eastAsiaTheme="minorEastAsia" w:cstheme="minorBidi"/>
            <w:kern w:val="2"/>
            <w:szCs w:val="24"/>
            <w:lang w:eastAsia="en-US"/>
            <w14:ligatures w14:val="standardContextual"/>
          </w:rPr>
          <w:tab/>
        </w:r>
        <w:r w:rsidRPr="00F40B3B">
          <w:rPr>
            <w:rStyle w:val="Hyperlink"/>
          </w:rPr>
          <w:t>Citra Digital</w:t>
        </w:r>
        <w:r w:rsidRPr="00F40B3B">
          <w:rPr>
            <w:webHidden/>
          </w:rPr>
          <w:tab/>
        </w:r>
        <w:r w:rsidRPr="00F40B3B">
          <w:rPr>
            <w:webHidden/>
          </w:rPr>
          <w:fldChar w:fldCharType="begin"/>
        </w:r>
        <w:r w:rsidRPr="00F40B3B">
          <w:rPr>
            <w:webHidden/>
          </w:rPr>
          <w:instrText xml:space="preserve"> PAGEREF _Toc201279330 \h </w:instrText>
        </w:r>
        <w:r w:rsidRPr="00F40B3B">
          <w:rPr>
            <w:webHidden/>
          </w:rPr>
        </w:r>
        <w:r w:rsidRPr="00F40B3B">
          <w:rPr>
            <w:webHidden/>
          </w:rPr>
          <w:fldChar w:fldCharType="separate"/>
        </w:r>
        <w:r w:rsidR="006B0D17">
          <w:rPr>
            <w:webHidden/>
          </w:rPr>
          <w:t>13</w:t>
        </w:r>
        <w:r w:rsidRPr="00F40B3B">
          <w:rPr>
            <w:webHidden/>
          </w:rPr>
          <w:fldChar w:fldCharType="end"/>
        </w:r>
      </w:hyperlink>
    </w:p>
    <w:p w14:paraId="58E2A45E" w14:textId="3BBDD5D6" w:rsidR="006A7F36" w:rsidRPr="00F40B3B" w:rsidRDefault="006A7F36">
      <w:pPr>
        <w:pStyle w:val="TOC2"/>
        <w:rPr>
          <w:rFonts w:eastAsiaTheme="minorEastAsia" w:cstheme="minorBidi"/>
          <w:kern w:val="2"/>
          <w:szCs w:val="24"/>
          <w:lang w:eastAsia="en-US"/>
          <w14:ligatures w14:val="standardContextual"/>
        </w:rPr>
      </w:pPr>
      <w:hyperlink w:anchor="_Toc201279331" w:history="1">
        <w:r w:rsidRPr="00F40B3B">
          <w:rPr>
            <w:rStyle w:val="Hyperlink"/>
          </w:rPr>
          <w:t>2.5</w:t>
        </w:r>
        <w:r w:rsidRPr="00F40B3B">
          <w:rPr>
            <w:rFonts w:eastAsiaTheme="minorEastAsia" w:cstheme="minorBidi"/>
            <w:kern w:val="2"/>
            <w:szCs w:val="24"/>
            <w:lang w:eastAsia="en-US"/>
            <w14:ligatures w14:val="standardContextual"/>
          </w:rPr>
          <w:tab/>
        </w:r>
        <w:r w:rsidRPr="00F40B3B">
          <w:rPr>
            <w:rStyle w:val="Hyperlink"/>
          </w:rPr>
          <w:t>Image Augmentation</w:t>
        </w:r>
        <w:r w:rsidRPr="00F40B3B">
          <w:rPr>
            <w:webHidden/>
          </w:rPr>
          <w:tab/>
        </w:r>
        <w:r w:rsidRPr="00F40B3B">
          <w:rPr>
            <w:webHidden/>
          </w:rPr>
          <w:fldChar w:fldCharType="begin"/>
        </w:r>
        <w:r w:rsidRPr="00F40B3B">
          <w:rPr>
            <w:webHidden/>
          </w:rPr>
          <w:instrText xml:space="preserve"> PAGEREF _Toc201279331 \h </w:instrText>
        </w:r>
        <w:r w:rsidRPr="00F40B3B">
          <w:rPr>
            <w:webHidden/>
          </w:rPr>
        </w:r>
        <w:r w:rsidRPr="00F40B3B">
          <w:rPr>
            <w:webHidden/>
          </w:rPr>
          <w:fldChar w:fldCharType="separate"/>
        </w:r>
        <w:r w:rsidR="006B0D17">
          <w:rPr>
            <w:webHidden/>
          </w:rPr>
          <w:t>14</w:t>
        </w:r>
        <w:r w:rsidRPr="00F40B3B">
          <w:rPr>
            <w:webHidden/>
          </w:rPr>
          <w:fldChar w:fldCharType="end"/>
        </w:r>
      </w:hyperlink>
    </w:p>
    <w:p w14:paraId="09C89DC4" w14:textId="1C7BDAA2" w:rsidR="006A7F36" w:rsidRPr="00F40B3B" w:rsidRDefault="006A7F36">
      <w:pPr>
        <w:pStyle w:val="TOC2"/>
        <w:rPr>
          <w:rFonts w:eastAsiaTheme="minorEastAsia" w:cstheme="minorBidi"/>
          <w:kern w:val="2"/>
          <w:szCs w:val="24"/>
          <w:lang w:eastAsia="en-US"/>
          <w14:ligatures w14:val="standardContextual"/>
        </w:rPr>
      </w:pPr>
      <w:hyperlink w:anchor="_Toc201279332" w:history="1">
        <w:r w:rsidRPr="00F40B3B">
          <w:rPr>
            <w:rStyle w:val="Hyperlink"/>
          </w:rPr>
          <w:t>2.6</w:t>
        </w:r>
        <w:r w:rsidRPr="00F40B3B">
          <w:rPr>
            <w:rFonts w:eastAsiaTheme="minorEastAsia" w:cstheme="minorBidi"/>
            <w:kern w:val="2"/>
            <w:szCs w:val="24"/>
            <w:lang w:eastAsia="en-US"/>
            <w14:ligatures w14:val="standardContextual"/>
          </w:rPr>
          <w:tab/>
        </w:r>
        <w:r w:rsidRPr="00F40B3B">
          <w:rPr>
            <w:rStyle w:val="Hyperlink"/>
          </w:rPr>
          <w:t>Artificial Intelligence dan Machine Learning</w:t>
        </w:r>
        <w:r w:rsidRPr="00F40B3B">
          <w:rPr>
            <w:webHidden/>
          </w:rPr>
          <w:tab/>
        </w:r>
        <w:r w:rsidRPr="00F40B3B">
          <w:rPr>
            <w:webHidden/>
          </w:rPr>
          <w:fldChar w:fldCharType="begin"/>
        </w:r>
        <w:r w:rsidRPr="00F40B3B">
          <w:rPr>
            <w:webHidden/>
          </w:rPr>
          <w:instrText xml:space="preserve"> PAGEREF _Toc201279332 \h </w:instrText>
        </w:r>
        <w:r w:rsidRPr="00F40B3B">
          <w:rPr>
            <w:webHidden/>
          </w:rPr>
        </w:r>
        <w:r w:rsidRPr="00F40B3B">
          <w:rPr>
            <w:webHidden/>
          </w:rPr>
          <w:fldChar w:fldCharType="separate"/>
        </w:r>
        <w:r w:rsidR="006B0D17">
          <w:rPr>
            <w:webHidden/>
          </w:rPr>
          <w:t>14</w:t>
        </w:r>
        <w:r w:rsidRPr="00F40B3B">
          <w:rPr>
            <w:webHidden/>
          </w:rPr>
          <w:fldChar w:fldCharType="end"/>
        </w:r>
      </w:hyperlink>
    </w:p>
    <w:p w14:paraId="70592617" w14:textId="6B60BB51" w:rsidR="006A7F36" w:rsidRPr="00F40B3B" w:rsidRDefault="006A7F36">
      <w:pPr>
        <w:pStyle w:val="TOC2"/>
        <w:rPr>
          <w:rFonts w:eastAsiaTheme="minorEastAsia" w:cstheme="minorBidi"/>
          <w:kern w:val="2"/>
          <w:szCs w:val="24"/>
          <w:lang w:eastAsia="en-US"/>
          <w14:ligatures w14:val="standardContextual"/>
        </w:rPr>
      </w:pPr>
      <w:hyperlink w:anchor="_Toc201279333" w:history="1">
        <w:r w:rsidRPr="00F40B3B">
          <w:rPr>
            <w:rStyle w:val="Hyperlink"/>
          </w:rPr>
          <w:t>2.7</w:t>
        </w:r>
        <w:r w:rsidRPr="00F40B3B">
          <w:rPr>
            <w:rFonts w:eastAsiaTheme="minorEastAsia" w:cstheme="minorBidi"/>
            <w:kern w:val="2"/>
            <w:szCs w:val="24"/>
            <w:lang w:eastAsia="en-US"/>
            <w14:ligatures w14:val="standardContextual"/>
          </w:rPr>
          <w:tab/>
        </w:r>
        <w:r w:rsidRPr="00F40B3B">
          <w:rPr>
            <w:rStyle w:val="Hyperlink"/>
          </w:rPr>
          <w:t>Artificial Neural Network</w:t>
        </w:r>
        <w:r w:rsidRPr="00F40B3B">
          <w:rPr>
            <w:webHidden/>
          </w:rPr>
          <w:tab/>
        </w:r>
        <w:r w:rsidRPr="00F40B3B">
          <w:rPr>
            <w:webHidden/>
          </w:rPr>
          <w:fldChar w:fldCharType="begin"/>
        </w:r>
        <w:r w:rsidRPr="00F40B3B">
          <w:rPr>
            <w:webHidden/>
          </w:rPr>
          <w:instrText xml:space="preserve"> PAGEREF _Toc201279333 \h </w:instrText>
        </w:r>
        <w:r w:rsidRPr="00F40B3B">
          <w:rPr>
            <w:webHidden/>
          </w:rPr>
        </w:r>
        <w:r w:rsidRPr="00F40B3B">
          <w:rPr>
            <w:webHidden/>
          </w:rPr>
          <w:fldChar w:fldCharType="separate"/>
        </w:r>
        <w:r w:rsidR="006B0D17">
          <w:rPr>
            <w:webHidden/>
          </w:rPr>
          <w:t>18</w:t>
        </w:r>
        <w:r w:rsidRPr="00F40B3B">
          <w:rPr>
            <w:webHidden/>
          </w:rPr>
          <w:fldChar w:fldCharType="end"/>
        </w:r>
      </w:hyperlink>
    </w:p>
    <w:p w14:paraId="271741E9" w14:textId="6CB9B963" w:rsidR="006A7F36" w:rsidRPr="00F40B3B" w:rsidRDefault="006A7F36">
      <w:pPr>
        <w:pStyle w:val="TOC2"/>
        <w:rPr>
          <w:rFonts w:eastAsiaTheme="minorEastAsia" w:cstheme="minorBidi"/>
          <w:kern w:val="2"/>
          <w:szCs w:val="24"/>
          <w:lang w:eastAsia="en-US"/>
          <w14:ligatures w14:val="standardContextual"/>
        </w:rPr>
      </w:pPr>
      <w:hyperlink w:anchor="_Toc201279334" w:history="1">
        <w:r w:rsidRPr="00F40B3B">
          <w:rPr>
            <w:rStyle w:val="Hyperlink"/>
          </w:rPr>
          <w:t>2.8</w:t>
        </w:r>
        <w:r w:rsidRPr="00F40B3B">
          <w:rPr>
            <w:rFonts w:eastAsiaTheme="minorEastAsia" w:cstheme="minorBidi"/>
            <w:kern w:val="2"/>
            <w:szCs w:val="24"/>
            <w:lang w:eastAsia="en-US"/>
            <w14:ligatures w14:val="standardContextual"/>
          </w:rPr>
          <w:tab/>
        </w:r>
        <w:r w:rsidRPr="00F40B3B">
          <w:rPr>
            <w:rStyle w:val="Hyperlink"/>
          </w:rPr>
          <w:t>Deep Learning</w:t>
        </w:r>
        <w:r w:rsidRPr="00F40B3B">
          <w:rPr>
            <w:webHidden/>
          </w:rPr>
          <w:tab/>
        </w:r>
        <w:r w:rsidRPr="00F40B3B">
          <w:rPr>
            <w:webHidden/>
          </w:rPr>
          <w:fldChar w:fldCharType="begin"/>
        </w:r>
        <w:r w:rsidRPr="00F40B3B">
          <w:rPr>
            <w:webHidden/>
          </w:rPr>
          <w:instrText xml:space="preserve"> PAGEREF _Toc201279334 \h </w:instrText>
        </w:r>
        <w:r w:rsidRPr="00F40B3B">
          <w:rPr>
            <w:webHidden/>
          </w:rPr>
        </w:r>
        <w:r w:rsidRPr="00F40B3B">
          <w:rPr>
            <w:webHidden/>
          </w:rPr>
          <w:fldChar w:fldCharType="separate"/>
        </w:r>
        <w:r w:rsidR="006B0D17">
          <w:rPr>
            <w:webHidden/>
          </w:rPr>
          <w:t>20</w:t>
        </w:r>
        <w:r w:rsidRPr="00F40B3B">
          <w:rPr>
            <w:webHidden/>
          </w:rPr>
          <w:fldChar w:fldCharType="end"/>
        </w:r>
      </w:hyperlink>
    </w:p>
    <w:p w14:paraId="42483D5E" w14:textId="17418F0B" w:rsidR="006A7F36" w:rsidRPr="00F40B3B" w:rsidRDefault="006A7F36">
      <w:pPr>
        <w:pStyle w:val="TOC2"/>
        <w:rPr>
          <w:rFonts w:eastAsiaTheme="minorEastAsia" w:cstheme="minorBidi"/>
          <w:kern w:val="2"/>
          <w:szCs w:val="24"/>
          <w:lang w:eastAsia="en-US"/>
          <w14:ligatures w14:val="standardContextual"/>
        </w:rPr>
      </w:pPr>
      <w:hyperlink w:anchor="_Toc201279335" w:history="1">
        <w:r w:rsidRPr="00F40B3B">
          <w:rPr>
            <w:rStyle w:val="Hyperlink"/>
          </w:rPr>
          <w:t>2.9</w:t>
        </w:r>
        <w:r w:rsidRPr="00F40B3B">
          <w:rPr>
            <w:rFonts w:eastAsiaTheme="minorEastAsia" w:cstheme="minorBidi"/>
            <w:kern w:val="2"/>
            <w:szCs w:val="24"/>
            <w:lang w:eastAsia="en-US"/>
            <w14:ligatures w14:val="standardContextual"/>
          </w:rPr>
          <w:tab/>
        </w:r>
        <w:r w:rsidRPr="00F40B3B">
          <w:rPr>
            <w:rStyle w:val="Hyperlink"/>
          </w:rPr>
          <w:t>Convolutional Neural Network</w:t>
        </w:r>
        <w:r w:rsidRPr="00F40B3B">
          <w:rPr>
            <w:webHidden/>
          </w:rPr>
          <w:tab/>
        </w:r>
        <w:r w:rsidRPr="00F40B3B">
          <w:rPr>
            <w:webHidden/>
          </w:rPr>
          <w:fldChar w:fldCharType="begin"/>
        </w:r>
        <w:r w:rsidRPr="00F40B3B">
          <w:rPr>
            <w:webHidden/>
          </w:rPr>
          <w:instrText xml:space="preserve"> PAGEREF _Toc201279335 \h </w:instrText>
        </w:r>
        <w:r w:rsidRPr="00F40B3B">
          <w:rPr>
            <w:webHidden/>
          </w:rPr>
        </w:r>
        <w:r w:rsidRPr="00F40B3B">
          <w:rPr>
            <w:webHidden/>
          </w:rPr>
          <w:fldChar w:fldCharType="separate"/>
        </w:r>
        <w:r w:rsidR="006B0D17">
          <w:rPr>
            <w:webHidden/>
          </w:rPr>
          <w:t>23</w:t>
        </w:r>
        <w:r w:rsidRPr="00F40B3B">
          <w:rPr>
            <w:webHidden/>
          </w:rPr>
          <w:fldChar w:fldCharType="end"/>
        </w:r>
      </w:hyperlink>
    </w:p>
    <w:p w14:paraId="6867220D" w14:textId="6E99C175" w:rsidR="006A7F36" w:rsidRPr="00F40B3B" w:rsidRDefault="006A7F36">
      <w:pPr>
        <w:pStyle w:val="TOC2"/>
        <w:rPr>
          <w:rFonts w:eastAsiaTheme="minorEastAsia" w:cstheme="minorBidi"/>
          <w:kern w:val="2"/>
          <w:szCs w:val="24"/>
          <w:lang w:eastAsia="en-US"/>
          <w14:ligatures w14:val="standardContextual"/>
        </w:rPr>
      </w:pPr>
      <w:hyperlink w:anchor="_Toc201279336" w:history="1">
        <w:r w:rsidRPr="00F40B3B">
          <w:rPr>
            <w:rStyle w:val="Hyperlink"/>
          </w:rPr>
          <w:t>2.10</w:t>
        </w:r>
        <w:r w:rsidRPr="00F40B3B">
          <w:rPr>
            <w:rFonts w:eastAsiaTheme="minorEastAsia" w:cstheme="minorBidi"/>
            <w:kern w:val="2"/>
            <w:szCs w:val="24"/>
            <w:lang w:eastAsia="en-US"/>
            <w14:ligatures w14:val="standardContextual"/>
          </w:rPr>
          <w:tab/>
        </w:r>
        <w:r w:rsidRPr="00F40B3B">
          <w:rPr>
            <w:rStyle w:val="Hyperlink"/>
          </w:rPr>
          <w:t>Object Detection</w:t>
        </w:r>
        <w:r w:rsidRPr="00F40B3B">
          <w:rPr>
            <w:webHidden/>
          </w:rPr>
          <w:tab/>
        </w:r>
        <w:r w:rsidRPr="00F40B3B">
          <w:rPr>
            <w:webHidden/>
          </w:rPr>
          <w:fldChar w:fldCharType="begin"/>
        </w:r>
        <w:r w:rsidRPr="00F40B3B">
          <w:rPr>
            <w:webHidden/>
          </w:rPr>
          <w:instrText xml:space="preserve"> PAGEREF _Toc201279336 \h </w:instrText>
        </w:r>
        <w:r w:rsidRPr="00F40B3B">
          <w:rPr>
            <w:webHidden/>
          </w:rPr>
        </w:r>
        <w:r w:rsidRPr="00F40B3B">
          <w:rPr>
            <w:webHidden/>
          </w:rPr>
          <w:fldChar w:fldCharType="separate"/>
        </w:r>
        <w:r w:rsidR="006B0D17">
          <w:rPr>
            <w:webHidden/>
          </w:rPr>
          <w:t>25</w:t>
        </w:r>
        <w:r w:rsidRPr="00F40B3B">
          <w:rPr>
            <w:webHidden/>
          </w:rPr>
          <w:fldChar w:fldCharType="end"/>
        </w:r>
      </w:hyperlink>
    </w:p>
    <w:p w14:paraId="579243EF" w14:textId="54911A80" w:rsidR="006A7F36" w:rsidRPr="00F40B3B" w:rsidRDefault="006A7F36">
      <w:pPr>
        <w:pStyle w:val="TOC3"/>
        <w:rPr>
          <w:rFonts w:eastAsiaTheme="minorEastAsia" w:cstheme="minorBidi"/>
          <w:kern w:val="2"/>
          <w:szCs w:val="24"/>
          <w:lang w:eastAsia="en-US"/>
          <w14:ligatures w14:val="standardContextual"/>
        </w:rPr>
      </w:pPr>
      <w:hyperlink w:anchor="_Toc201279337" w:history="1">
        <w:r w:rsidRPr="00F40B3B">
          <w:rPr>
            <w:rStyle w:val="Hyperlink"/>
          </w:rPr>
          <w:t>2.10.1</w:t>
        </w:r>
        <w:r w:rsidRPr="00F40B3B">
          <w:rPr>
            <w:rFonts w:eastAsiaTheme="minorEastAsia" w:cstheme="minorBidi"/>
            <w:kern w:val="2"/>
            <w:szCs w:val="24"/>
            <w:lang w:eastAsia="en-US"/>
            <w14:ligatures w14:val="standardContextual"/>
          </w:rPr>
          <w:tab/>
        </w:r>
        <w:r w:rsidRPr="00F40B3B">
          <w:rPr>
            <w:rStyle w:val="Hyperlink"/>
          </w:rPr>
          <w:t>Bounding Box</w:t>
        </w:r>
        <w:r w:rsidRPr="00F40B3B">
          <w:rPr>
            <w:webHidden/>
          </w:rPr>
          <w:tab/>
        </w:r>
        <w:r w:rsidRPr="00F40B3B">
          <w:rPr>
            <w:webHidden/>
          </w:rPr>
          <w:fldChar w:fldCharType="begin"/>
        </w:r>
        <w:r w:rsidRPr="00F40B3B">
          <w:rPr>
            <w:webHidden/>
          </w:rPr>
          <w:instrText xml:space="preserve"> PAGEREF _Toc201279337 \h </w:instrText>
        </w:r>
        <w:r w:rsidRPr="00F40B3B">
          <w:rPr>
            <w:webHidden/>
          </w:rPr>
        </w:r>
        <w:r w:rsidRPr="00F40B3B">
          <w:rPr>
            <w:webHidden/>
          </w:rPr>
          <w:fldChar w:fldCharType="separate"/>
        </w:r>
        <w:r w:rsidR="006B0D17">
          <w:rPr>
            <w:webHidden/>
          </w:rPr>
          <w:t>26</w:t>
        </w:r>
        <w:r w:rsidRPr="00F40B3B">
          <w:rPr>
            <w:webHidden/>
          </w:rPr>
          <w:fldChar w:fldCharType="end"/>
        </w:r>
      </w:hyperlink>
    </w:p>
    <w:p w14:paraId="2145014A" w14:textId="2456BE68" w:rsidR="006A7F36" w:rsidRPr="00F40B3B" w:rsidRDefault="006A7F36">
      <w:pPr>
        <w:pStyle w:val="TOC3"/>
        <w:rPr>
          <w:rFonts w:eastAsiaTheme="minorEastAsia" w:cstheme="minorBidi"/>
          <w:kern w:val="2"/>
          <w:szCs w:val="24"/>
          <w:lang w:eastAsia="en-US"/>
          <w14:ligatures w14:val="standardContextual"/>
        </w:rPr>
      </w:pPr>
      <w:hyperlink w:anchor="_Toc201279338" w:history="1">
        <w:r w:rsidRPr="00F40B3B">
          <w:rPr>
            <w:rStyle w:val="Hyperlink"/>
          </w:rPr>
          <w:t>2.10.2</w:t>
        </w:r>
        <w:r w:rsidRPr="00F40B3B">
          <w:rPr>
            <w:rFonts w:eastAsiaTheme="minorEastAsia" w:cstheme="minorBidi"/>
            <w:kern w:val="2"/>
            <w:szCs w:val="24"/>
            <w:lang w:eastAsia="en-US"/>
            <w14:ligatures w14:val="standardContextual"/>
          </w:rPr>
          <w:tab/>
        </w:r>
        <w:r w:rsidRPr="00F40B3B">
          <w:rPr>
            <w:rStyle w:val="Hyperlink"/>
          </w:rPr>
          <w:t>Intersection Over Union</w:t>
        </w:r>
        <w:r w:rsidRPr="00F40B3B">
          <w:rPr>
            <w:webHidden/>
          </w:rPr>
          <w:tab/>
        </w:r>
        <w:r w:rsidRPr="00F40B3B">
          <w:rPr>
            <w:webHidden/>
          </w:rPr>
          <w:fldChar w:fldCharType="begin"/>
        </w:r>
        <w:r w:rsidRPr="00F40B3B">
          <w:rPr>
            <w:webHidden/>
          </w:rPr>
          <w:instrText xml:space="preserve"> PAGEREF _Toc201279338 \h </w:instrText>
        </w:r>
        <w:r w:rsidRPr="00F40B3B">
          <w:rPr>
            <w:webHidden/>
          </w:rPr>
        </w:r>
        <w:r w:rsidRPr="00F40B3B">
          <w:rPr>
            <w:webHidden/>
          </w:rPr>
          <w:fldChar w:fldCharType="separate"/>
        </w:r>
        <w:r w:rsidR="006B0D17">
          <w:rPr>
            <w:webHidden/>
          </w:rPr>
          <w:t>27</w:t>
        </w:r>
        <w:r w:rsidRPr="00F40B3B">
          <w:rPr>
            <w:webHidden/>
          </w:rPr>
          <w:fldChar w:fldCharType="end"/>
        </w:r>
      </w:hyperlink>
    </w:p>
    <w:p w14:paraId="6F4F4913" w14:textId="7F3A9E9D" w:rsidR="006A7F36" w:rsidRPr="00F40B3B" w:rsidRDefault="006A7F36">
      <w:pPr>
        <w:pStyle w:val="TOC3"/>
        <w:rPr>
          <w:rFonts w:eastAsiaTheme="minorEastAsia" w:cstheme="minorBidi"/>
          <w:kern w:val="2"/>
          <w:szCs w:val="24"/>
          <w:lang w:eastAsia="en-US"/>
          <w14:ligatures w14:val="standardContextual"/>
        </w:rPr>
      </w:pPr>
      <w:hyperlink w:anchor="_Toc201279339" w:history="1">
        <w:r w:rsidRPr="00F40B3B">
          <w:rPr>
            <w:rStyle w:val="Hyperlink"/>
          </w:rPr>
          <w:t>2.10.3</w:t>
        </w:r>
        <w:r w:rsidRPr="00F40B3B">
          <w:rPr>
            <w:rFonts w:eastAsiaTheme="minorEastAsia" w:cstheme="minorBidi"/>
            <w:kern w:val="2"/>
            <w:szCs w:val="24"/>
            <w:lang w:eastAsia="en-US"/>
            <w14:ligatures w14:val="standardContextual"/>
          </w:rPr>
          <w:tab/>
        </w:r>
        <w:r w:rsidRPr="00F40B3B">
          <w:rPr>
            <w:rStyle w:val="Hyperlink"/>
          </w:rPr>
          <w:t>Metrik Performa Object Detection</w:t>
        </w:r>
        <w:r w:rsidRPr="00F40B3B">
          <w:rPr>
            <w:webHidden/>
          </w:rPr>
          <w:tab/>
        </w:r>
        <w:r w:rsidRPr="00F40B3B">
          <w:rPr>
            <w:webHidden/>
          </w:rPr>
          <w:fldChar w:fldCharType="begin"/>
        </w:r>
        <w:r w:rsidRPr="00F40B3B">
          <w:rPr>
            <w:webHidden/>
          </w:rPr>
          <w:instrText xml:space="preserve"> PAGEREF _Toc201279339 \h </w:instrText>
        </w:r>
        <w:r w:rsidRPr="00F40B3B">
          <w:rPr>
            <w:webHidden/>
          </w:rPr>
        </w:r>
        <w:r w:rsidRPr="00F40B3B">
          <w:rPr>
            <w:webHidden/>
          </w:rPr>
          <w:fldChar w:fldCharType="separate"/>
        </w:r>
        <w:r w:rsidR="006B0D17">
          <w:rPr>
            <w:webHidden/>
          </w:rPr>
          <w:t>29</w:t>
        </w:r>
        <w:r w:rsidRPr="00F40B3B">
          <w:rPr>
            <w:webHidden/>
          </w:rPr>
          <w:fldChar w:fldCharType="end"/>
        </w:r>
      </w:hyperlink>
    </w:p>
    <w:p w14:paraId="4FB34BE5" w14:textId="718129EF" w:rsidR="006A7F36" w:rsidRPr="00F40B3B" w:rsidRDefault="006A7F36">
      <w:pPr>
        <w:pStyle w:val="TOC3"/>
        <w:rPr>
          <w:rFonts w:eastAsiaTheme="minorEastAsia" w:cstheme="minorBidi"/>
          <w:kern w:val="2"/>
          <w:szCs w:val="24"/>
          <w:lang w:eastAsia="en-US"/>
          <w14:ligatures w14:val="standardContextual"/>
        </w:rPr>
      </w:pPr>
      <w:hyperlink w:anchor="_Toc201279340" w:history="1">
        <w:r w:rsidRPr="00F40B3B">
          <w:rPr>
            <w:rStyle w:val="Hyperlink"/>
          </w:rPr>
          <w:t>2.10.4</w:t>
        </w:r>
        <w:r w:rsidRPr="00F40B3B">
          <w:rPr>
            <w:rFonts w:eastAsiaTheme="minorEastAsia" w:cstheme="minorBidi"/>
            <w:kern w:val="2"/>
            <w:szCs w:val="24"/>
            <w:lang w:eastAsia="en-US"/>
            <w14:ligatures w14:val="standardContextual"/>
          </w:rPr>
          <w:tab/>
        </w:r>
        <w:r w:rsidRPr="00F40B3B">
          <w:rPr>
            <w:rStyle w:val="Hyperlink"/>
          </w:rPr>
          <w:t>Non-Maximum Suppression</w:t>
        </w:r>
        <w:r w:rsidRPr="00F40B3B">
          <w:rPr>
            <w:webHidden/>
          </w:rPr>
          <w:tab/>
        </w:r>
        <w:r w:rsidRPr="00F40B3B">
          <w:rPr>
            <w:webHidden/>
          </w:rPr>
          <w:fldChar w:fldCharType="begin"/>
        </w:r>
        <w:r w:rsidRPr="00F40B3B">
          <w:rPr>
            <w:webHidden/>
          </w:rPr>
          <w:instrText xml:space="preserve"> PAGEREF _Toc201279340 \h </w:instrText>
        </w:r>
        <w:r w:rsidRPr="00F40B3B">
          <w:rPr>
            <w:webHidden/>
          </w:rPr>
        </w:r>
        <w:r w:rsidRPr="00F40B3B">
          <w:rPr>
            <w:webHidden/>
          </w:rPr>
          <w:fldChar w:fldCharType="separate"/>
        </w:r>
        <w:r w:rsidR="006B0D17">
          <w:rPr>
            <w:webHidden/>
          </w:rPr>
          <w:t>32</w:t>
        </w:r>
        <w:r w:rsidRPr="00F40B3B">
          <w:rPr>
            <w:webHidden/>
          </w:rPr>
          <w:fldChar w:fldCharType="end"/>
        </w:r>
      </w:hyperlink>
    </w:p>
    <w:p w14:paraId="2C7382E8" w14:textId="4C6C91A1" w:rsidR="006A7F36" w:rsidRPr="00F40B3B" w:rsidRDefault="006A7F36">
      <w:pPr>
        <w:pStyle w:val="TOC3"/>
        <w:rPr>
          <w:rFonts w:eastAsiaTheme="minorEastAsia" w:cstheme="minorBidi"/>
          <w:kern w:val="2"/>
          <w:szCs w:val="24"/>
          <w:lang w:eastAsia="en-US"/>
          <w14:ligatures w14:val="standardContextual"/>
        </w:rPr>
      </w:pPr>
      <w:hyperlink w:anchor="_Toc201279341" w:history="1">
        <w:r w:rsidRPr="00F40B3B">
          <w:rPr>
            <w:rStyle w:val="Hyperlink"/>
          </w:rPr>
          <w:t>2.10.5</w:t>
        </w:r>
        <w:r w:rsidRPr="00F40B3B">
          <w:rPr>
            <w:rFonts w:eastAsiaTheme="minorEastAsia" w:cstheme="minorBidi"/>
            <w:kern w:val="2"/>
            <w:szCs w:val="24"/>
            <w:lang w:eastAsia="en-US"/>
            <w14:ligatures w14:val="standardContextual"/>
          </w:rPr>
          <w:tab/>
        </w:r>
        <w:r w:rsidRPr="00F40B3B">
          <w:rPr>
            <w:rStyle w:val="Hyperlink"/>
          </w:rPr>
          <w:t>Jenis Pendekatan Object Detection</w:t>
        </w:r>
        <w:r w:rsidRPr="00F40B3B">
          <w:rPr>
            <w:webHidden/>
          </w:rPr>
          <w:tab/>
        </w:r>
        <w:r w:rsidRPr="00F40B3B">
          <w:rPr>
            <w:webHidden/>
          </w:rPr>
          <w:fldChar w:fldCharType="begin"/>
        </w:r>
        <w:r w:rsidRPr="00F40B3B">
          <w:rPr>
            <w:webHidden/>
          </w:rPr>
          <w:instrText xml:space="preserve"> PAGEREF _Toc201279341 \h </w:instrText>
        </w:r>
        <w:r w:rsidRPr="00F40B3B">
          <w:rPr>
            <w:webHidden/>
          </w:rPr>
        </w:r>
        <w:r w:rsidRPr="00F40B3B">
          <w:rPr>
            <w:webHidden/>
          </w:rPr>
          <w:fldChar w:fldCharType="separate"/>
        </w:r>
        <w:r w:rsidR="006B0D17">
          <w:rPr>
            <w:webHidden/>
          </w:rPr>
          <w:t>33</w:t>
        </w:r>
        <w:r w:rsidRPr="00F40B3B">
          <w:rPr>
            <w:webHidden/>
          </w:rPr>
          <w:fldChar w:fldCharType="end"/>
        </w:r>
      </w:hyperlink>
    </w:p>
    <w:p w14:paraId="6671DBA4" w14:textId="4E702D5A" w:rsidR="006A7F36" w:rsidRPr="00F40B3B" w:rsidRDefault="006A7F36">
      <w:pPr>
        <w:pStyle w:val="TOC2"/>
        <w:rPr>
          <w:rFonts w:eastAsiaTheme="minorEastAsia" w:cstheme="minorBidi"/>
          <w:kern w:val="2"/>
          <w:szCs w:val="24"/>
          <w:lang w:eastAsia="en-US"/>
          <w14:ligatures w14:val="standardContextual"/>
        </w:rPr>
      </w:pPr>
      <w:hyperlink w:anchor="_Toc201279342" w:history="1">
        <w:r w:rsidRPr="00F40B3B">
          <w:rPr>
            <w:rStyle w:val="Hyperlink"/>
          </w:rPr>
          <w:t>2.11</w:t>
        </w:r>
        <w:r w:rsidRPr="00F40B3B">
          <w:rPr>
            <w:rFonts w:eastAsiaTheme="minorEastAsia" w:cstheme="minorBidi"/>
            <w:kern w:val="2"/>
            <w:szCs w:val="24"/>
            <w:lang w:eastAsia="en-US"/>
            <w14:ligatures w14:val="standardContextual"/>
          </w:rPr>
          <w:tab/>
        </w:r>
        <w:r w:rsidRPr="00F40B3B">
          <w:rPr>
            <w:rStyle w:val="Hyperlink"/>
          </w:rPr>
          <w:t>You Only Look Once</w:t>
        </w:r>
        <w:r w:rsidRPr="00F40B3B">
          <w:rPr>
            <w:rStyle w:val="Hyperlink"/>
            <w:i/>
            <w:iCs/>
          </w:rPr>
          <w:t xml:space="preserve"> </w:t>
        </w:r>
        <w:r w:rsidRPr="00F40B3B">
          <w:rPr>
            <w:rStyle w:val="Hyperlink"/>
          </w:rPr>
          <w:t>(YOLO)</w:t>
        </w:r>
        <w:r w:rsidRPr="00F40B3B">
          <w:rPr>
            <w:webHidden/>
          </w:rPr>
          <w:tab/>
        </w:r>
        <w:r w:rsidRPr="00F40B3B">
          <w:rPr>
            <w:webHidden/>
          </w:rPr>
          <w:fldChar w:fldCharType="begin"/>
        </w:r>
        <w:r w:rsidRPr="00F40B3B">
          <w:rPr>
            <w:webHidden/>
          </w:rPr>
          <w:instrText xml:space="preserve"> PAGEREF _Toc201279342 \h </w:instrText>
        </w:r>
        <w:r w:rsidRPr="00F40B3B">
          <w:rPr>
            <w:webHidden/>
          </w:rPr>
        </w:r>
        <w:r w:rsidRPr="00F40B3B">
          <w:rPr>
            <w:webHidden/>
          </w:rPr>
          <w:fldChar w:fldCharType="separate"/>
        </w:r>
        <w:r w:rsidR="006B0D17">
          <w:rPr>
            <w:webHidden/>
          </w:rPr>
          <w:t>35</w:t>
        </w:r>
        <w:r w:rsidRPr="00F40B3B">
          <w:rPr>
            <w:webHidden/>
          </w:rPr>
          <w:fldChar w:fldCharType="end"/>
        </w:r>
      </w:hyperlink>
    </w:p>
    <w:p w14:paraId="390408DB" w14:textId="5597F9E4" w:rsidR="006A7F36" w:rsidRPr="00F40B3B" w:rsidRDefault="006A7F36">
      <w:pPr>
        <w:pStyle w:val="TOC3"/>
        <w:rPr>
          <w:rFonts w:eastAsiaTheme="minorEastAsia" w:cstheme="minorBidi"/>
          <w:kern w:val="2"/>
          <w:szCs w:val="24"/>
          <w:lang w:eastAsia="en-US"/>
          <w14:ligatures w14:val="standardContextual"/>
        </w:rPr>
      </w:pPr>
      <w:hyperlink w:anchor="_Toc201279343" w:history="1">
        <w:r w:rsidRPr="00F40B3B">
          <w:rPr>
            <w:rStyle w:val="Hyperlink"/>
          </w:rPr>
          <w:t>2.11.1</w:t>
        </w:r>
        <w:r w:rsidRPr="00F40B3B">
          <w:rPr>
            <w:rFonts w:eastAsiaTheme="minorEastAsia" w:cstheme="minorBidi"/>
            <w:kern w:val="2"/>
            <w:szCs w:val="24"/>
            <w:lang w:eastAsia="en-US"/>
            <w14:ligatures w14:val="standardContextual"/>
          </w:rPr>
          <w:tab/>
        </w:r>
        <w:r w:rsidRPr="00F40B3B">
          <w:rPr>
            <w:rStyle w:val="Hyperlink"/>
          </w:rPr>
          <w:t>YOLOv8</w:t>
        </w:r>
        <w:r w:rsidRPr="00F40B3B">
          <w:rPr>
            <w:webHidden/>
          </w:rPr>
          <w:tab/>
        </w:r>
        <w:r w:rsidRPr="00F40B3B">
          <w:rPr>
            <w:webHidden/>
          </w:rPr>
          <w:fldChar w:fldCharType="begin"/>
        </w:r>
        <w:r w:rsidRPr="00F40B3B">
          <w:rPr>
            <w:webHidden/>
          </w:rPr>
          <w:instrText xml:space="preserve"> PAGEREF _Toc201279343 \h </w:instrText>
        </w:r>
        <w:r w:rsidRPr="00F40B3B">
          <w:rPr>
            <w:webHidden/>
          </w:rPr>
        </w:r>
        <w:r w:rsidRPr="00F40B3B">
          <w:rPr>
            <w:webHidden/>
          </w:rPr>
          <w:fldChar w:fldCharType="separate"/>
        </w:r>
        <w:r w:rsidR="006B0D17">
          <w:rPr>
            <w:webHidden/>
          </w:rPr>
          <w:t>37</w:t>
        </w:r>
        <w:r w:rsidRPr="00F40B3B">
          <w:rPr>
            <w:webHidden/>
          </w:rPr>
          <w:fldChar w:fldCharType="end"/>
        </w:r>
      </w:hyperlink>
    </w:p>
    <w:p w14:paraId="6AD49113" w14:textId="24E61C31" w:rsidR="006A7F36" w:rsidRPr="00F40B3B" w:rsidRDefault="006A7F36">
      <w:pPr>
        <w:pStyle w:val="TOC3"/>
        <w:rPr>
          <w:rFonts w:eastAsiaTheme="minorEastAsia" w:cstheme="minorBidi"/>
          <w:kern w:val="2"/>
          <w:szCs w:val="24"/>
          <w:lang w:eastAsia="en-US"/>
          <w14:ligatures w14:val="standardContextual"/>
        </w:rPr>
      </w:pPr>
      <w:hyperlink w:anchor="_Toc201279344" w:history="1">
        <w:r w:rsidRPr="00F40B3B">
          <w:rPr>
            <w:rStyle w:val="Hyperlink"/>
          </w:rPr>
          <w:t>2.11.2</w:t>
        </w:r>
        <w:r w:rsidRPr="00F40B3B">
          <w:rPr>
            <w:rFonts w:eastAsiaTheme="minorEastAsia" w:cstheme="minorBidi"/>
            <w:kern w:val="2"/>
            <w:szCs w:val="24"/>
            <w:lang w:eastAsia="en-US"/>
            <w14:ligatures w14:val="standardContextual"/>
          </w:rPr>
          <w:tab/>
        </w:r>
        <w:r w:rsidRPr="00F40B3B">
          <w:rPr>
            <w:rStyle w:val="Hyperlink"/>
          </w:rPr>
          <w:t>YOLOv9</w:t>
        </w:r>
        <w:r w:rsidRPr="00F40B3B">
          <w:rPr>
            <w:webHidden/>
          </w:rPr>
          <w:tab/>
        </w:r>
        <w:r w:rsidRPr="00F40B3B">
          <w:rPr>
            <w:webHidden/>
          </w:rPr>
          <w:fldChar w:fldCharType="begin"/>
        </w:r>
        <w:r w:rsidRPr="00F40B3B">
          <w:rPr>
            <w:webHidden/>
          </w:rPr>
          <w:instrText xml:space="preserve"> PAGEREF _Toc201279344 \h </w:instrText>
        </w:r>
        <w:r w:rsidRPr="00F40B3B">
          <w:rPr>
            <w:webHidden/>
          </w:rPr>
        </w:r>
        <w:r w:rsidRPr="00F40B3B">
          <w:rPr>
            <w:webHidden/>
          </w:rPr>
          <w:fldChar w:fldCharType="separate"/>
        </w:r>
        <w:r w:rsidR="006B0D17">
          <w:rPr>
            <w:webHidden/>
          </w:rPr>
          <w:t>40</w:t>
        </w:r>
        <w:r w:rsidRPr="00F40B3B">
          <w:rPr>
            <w:webHidden/>
          </w:rPr>
          <w:fldChar w:fldCharType="end"/>
        </w:r>
      </w:hyperlink>
    </w:p>
    <w:p w14:paraId="77CE65BC" w14:textId="2B61E492" w:rsidR="006A7F36" w:rsidRPr="00F40B3B" w:rsidRDefault="006A7F36">
      <w:pPr>
        <w:pStyle w:val="TOC3"/>
        <w:rPr>
          <w:rFonts w:eastAsiaTheme="minorEastAsia" w:cstheme="minorBidi"/>
          <w:kern w:val="2"/>
          <w:szCs w:val="24"/>
          <w:lang w:eastAsia="en-US"/>
          <w14:ligatures w14:val="standardContextual"/>
        </w:rPr>
      </w:pPr>
      <w:hyperlink w:anchor="_Toc201279345" w:history="1">
        <w:r w:rsidRPr="00F40B3B">
          <w:rPr>
            <w:rStyle w:val="Hyperlink"/>
          </w:rPr>
          <w:t>2.11.3</w:t>
        </w:r>
        <w:r w:rsidRPr="00F40B3B">
          <w:rPr>
            <w:rFonts w:eastAsiaTheme="minorEastAsia" w:cstheme="minorBidi"/>
            <w:kern w:val="2"/>
            <w:szCs w:val="24"/>
            <w:lang w:eastAsia="en-US"/>
            <w14:ligatures w14:val="standardContextual"/>
          </w:rPr>
          <w:tab/>
        </w:r>
        <w:r w:rsidRPr="00F40B3B">
          <w:rPr>
            <w:rStyle w:val="Hyperlink"/>
          </w:rPr>
          <w:t>YOLOv10</w:t>
        </w:r>
        <w:r w:rsidRPr="00F40B3B">
          <w:rPr>
            <w:webHidden/>
          </w:rPr>
          <w:tab/>
        </w:r>
        <w:r w:rsidRPr="00F40B3B">
          <w:rPr>
            <w:webHidden/>
          </w:rPr>
          <w:fldChar w:fldCharType="begin"/>
        </w:r>
        <w:r w:rsidRPr="00F40B3B">
          <w:rPr>
            <w:webHidden/>
          </w:rPr>
          <w:instrText xml:space="preserve"> PAGEREF _Toc201279345 \h </w:instrText>
        </w:r>
        <w:r w:rsidRPr="00F40B3B">
          <w:rPr>
            <w:webHidden/>
          </w:rPr>
        </w:r>
        <w:r w:rsidRPr="00F40B3B">
          <w:rPr>
            <w:webHidden/>
          </w:rPr>
          <w:fldChar w:fldCharType="separate"/>
        </w:r>
        <w:r w:rsidR="006B0D17">
          <w:rPr>
            <w:webHidden/>
          </w:rPr>
          <w:t>42</w:t>
        </w:r>
        <w:r w:rsidRPr="00F40B3B">
          <w:rPr>
            <w:webHidden/>
          </w:rPr>
          <w:fldChar w:fldCharType="end"/>
        </w:r>
      </w:hyperlink>
    </w:p>
    <w:p w14:paraId="4421C36D" w14:textId="0A739AA5" w:rsidR="006A7F36" w:rsidRPr="00F40B3B" w:rsidRDefault="006A7F36">
      <w:pPr>
        <w:pStyle w:val="TOC3"/>
        <w:rPr>
          <w:rFonts w:eastAsiaTheme="minorEastAsia" w:cstheme="minorBidi"/>
          <w:kern w:val="2"/>
          <w:szCs w:val="24"/>
          <w:lang w:eastAsia="en-US"/>
          <w14:ligatures w14:val="standardContextual"/>
        </w:rPr>
      </w:pPr>
      <w:hyperlink w:anchor="_Toc201279346" w:history="1">
        <w:r w:rsidRPr="00F40B3B">
          <w:rPr>
            <w:rStyle w:val="Hyperlink"/>
            <w:rFonts w:eastAsia="Times New Roman" w:cs="Times New Roman"/>
          </w:rPr>
          <w:t>2.11.4</w:t>
        </w:r>
        <w:r w:rsidRPr="00F40B3B">
          <w:rPr>
            <w:rFonts w:eastAsiaTheme="minorEastAsia" w:cstheme="minorBidi"/>
            <w:kern w:val="2"/>
            <w:szCs w:val="24"/>
            <w:lang w:eastAsia="en-US"/>
            <w14:ligatures w14:val="standardContextual"/>
          </w:rPr>
          <w:tab/>
        </w:r>
        <w:r w:rsidRPr="00F40B3B">
          <w:rPr>
            <w:rStyle w:val="Hyperlink"/>
          </w:rPr>
          <w:t>YOLOv11</w:t>
        </w:r>
        <w:r w:rsidRPr="00F40B3B">
          <w:rPr>
            <w:webHidden/>
          </w:rPr>
          <w:tab/>
        </w:r>
        <w:r w:rsidRPr="00F40B3B">
          <w:rPr>
            <w:webHidden/>
          </w:rPr>
          <w:fldChar w:fldCharType="begin"/>
        </w:r>
        <w:r w:rsidRPr="00F40B3B">
          <w:rPr>
            <w:webHidden/>
          </w:rPr>
          <w:instrText xml:space="preserve"> PAGEREF _Toc201279346 \h </w:instrText>
        </w:r>
        <w:r w:rsidRPr="00F40B3B">
          <w:rPr>
            <w:webHidden/>
          </w:rPr>
        </w:r>
        <w:r w:rsidRPr="00F40B3B">
          <w:rPr>
            <w:webHidden/>
          </w:rPr>
          <w:fldChar w:fldCharType="separate"/>
        </w:r>
        <w:r w:rsidR="006B0D17">
          <w:rPr>
            <w:webHidden/>
          </w:rPr>
          <w:t>44</w:t>
        </w:r>
        <w:r w:rsidRPr="00F40B3B">
          <w:rPr>
            <w:webHidden/>
          </w:rPr>
          <w:fldChar w:fldCharType="end"/>
        </w:r>
      </w:hyperlink>
    </w:p>
    <w:p w14:paraId="5E52F640" w14:textId="7A6D5120" w:rsidR="006A7F36" w:rsidRPr="00F40B3B" w:rsidRDefault="006A7F36">
      <w:pPr>
        <w:pStyle w:val="TOC2"/>
        <w:rPr>
          <w:rStyle w:val="Hyperlink"/>
        </w:rPr>
      </w:pPr>
      <w:hyperlink w:anchor="_Toc201279347" w:history="1">
        <w:r w:rsidRPr="00F40B3B">
          <w:rPr>
            <w:rStyle w:val="Hyperlink"/>
          </w:rPr>
          <w:t>2.12</w:t>
        </w:r>
        <w:r w:rsidRPr="00F40B3B">
          <w:rPr>
            <w:rFonts w:eastAsiaTheme="minorEastAsia" w:cstheme="minorBidi"/>
            <w:kern w:val="2"/>
            <w:szCs w:val="24"/>
            <w:lang w:eastAsia="en-US"/>
            <w14:ligatures w14:val="standardContextual"/>
          </w:rPr>
          <w:tab/>
        </w:r>
        <w:r w:rsidRPr="00F40B3B">
          <w:rPr>
            <w:rStyle w:val="Hyperlink"/>
          </w:rPr>
          <w:t>Real-Time Detection Transformer</w:t>
        </w:r>
        <w:r w:rsidRPr="00F40B3B">
          <w:rPr>
            <w:webHidden/>
          </w:rPr>
          <w:tab/>
        </w:r>
        <w:r w:rsidRPr="00F40B3B">
          <w:rPr>
            <w:webHidden/>
          </w:rPr>
          <w:fldChar w:fldCharType="begin"/>
        </w:r>
        <w:r w:rsidRPr="00F40B3B">
          <w:rPr>
            <w:webHidden/>
          </w:rPr>
          <w:instrText xml:space="preserve"> PAGEREF _Toc201279347 \h </w:instrText>
        </w:r>
        <w:r w:rsidRPr="00F40B3B">
          <w:rPr>
            <w:webHidden/>
          </w:rPr>
        </w:r>
        <w:r w:rsidRPr="00F40B3B">
          <w:rPr>
            <w:webHidden/>
          </w:rPr>
          <w:fldChar w:fldCharType="separate"/>
        </w:r>
        <w:r w:rsidR="006B0D17">
          <w:rPr>
            <w:webHidden/>
          </w:rPr>
          <w:t>46</w:t>
        </w:r>
        <w:r w:rsidRPr="00F40B3B">
          <w:rPr>
            <w:webHidden/>
          </w:rPr>
          <w:fldChar w:fldCharType="end"/>
        </w:r>
      </w:hyperlink>
    </w:p>
    <w:p w14:paraId="2FBDE44C" w14:textId="77777777" w:rsidR="006A7F36" w:rsidRPr="00F40B3B" w:rsidRDefault="006A7F36" w:rsidP="006A7F36"/>
    <w:p w14:paraId="22EBF26E" w14:textId="5689C43B" w:rsidR="006A7F36" w:rsidRPr="00F40B3B" w:rsidRDefault="006A7F36">
      <w:pPr>
        <w:pStyle w:val="TOC1"/>
        <w:rPr>
          <w:rStyle w:val="Hyperlink"/>
        </w:rPr>
      </w:pPr>
      <w:hyperlink w:anchor="_Toc201279348" w:history="1">
        <w:r w:rsidRPr="00F40B3B">
          <w:rPr>
            <w:rStyle w:val="Hyperlink"/>
          </w:rPr>
          <w:t xml:space="preserve">BAB III </w:t>
        </w:r>
        <w:r w:rsidR="00F51CAD" w:rsidRPr="00F40B3B">
          <w:rPr>
            <w:rStyle w:val="Hyperlink"/>
          </w:rPr>
          <w:tab/>
        </w:r>
        <w:r w:rsidRPr="00F40B3B">
          <w:rPr>
            <w:rStyle w:val="Hyperlink"/>
          </w:rPr>
          <w:t>METODOLOGI PENELITIAN</w:t>
        </w:r>
        <w:r w:rsidRPr="00F40B3B">
          <w:rPr>
            <w:webHidden/>
          </w:rPr>
          <w:tab/>
        </w:r>
        <w:r w:rsidRPr="00F40B3B">
          <w:rPr>
            <w:webHidden/>
          </w:rPr>
          <w:fldChar w:fldCharType="begin"/>
        </w:r>
        <w:r w:rsidRPr="00F40B3B">
          <w:rPr>
            <w:webHidden/>
          </w:rPr>
          <w:instrText xml:space="preserve"> PAGEREF _Toc201279348 \h </w:instrText>
        </w:r>
        <w:r w:rsidRPr="00F40B3B">
          <w:rPr>
            <w:webHidden/>
          </w:rPr>
        </w:r>
        <w:r w:rsidRPr="00F40B3B">
          <w:rPr>
            <w:webHidden/>
          </w:rPr>
          <w:fldChar w:fldCharType="separate"/>
        </w:r>
        <w:r w:rsidR="006B0D17">
          <w:rPr>
            <w:webHidden/>
          </w:rPr>
          <w:t>48</w:t>
        </w:r>
        <w:r w:rsidRPr="00F40B3B">
          <w:rPr>
            <w:webHidden/>
          </w:rPr>
          <w:fldChar w:fldCharType="end"/>
        </w:r>
      </w:hyperlink>
    </w:p>
    <w:p w14:paraId="50C02FFD" w14:textId="77777777" w:rsidR="006A7F36" w:rsidRPr="00F40B3B" w:rsidRDefault="006A7F36" w:rsidP="006A7F36"/>
    <w:p w14:paraId="77FDE86E" w14:textId="0E205FFA" w:rsidR="006A7F36" w:rsidRPr="00F40B3B" w:rsidRDefault="006A7F36">
      <w:pPr>
        <w:pStyle w:val="TOC2"/>
        <w:rPr>
          <w:rFonts w:eastAsiaTheme="minorEastAsia" w:cstheme="minorBidi"/>
          <w:kern w:val="2"/>
          <w:szCs w:val="24"/>
          <w:lang w:eastAsia="en-US"/>
          <w14:ligatures w14:val="standardContextual"/>
        </w:rPr>
      </w:pPr>
      <w:hyperlink w:anchor="_Toc201279351" w:history="1">
        <w:r w:rsidRPr="00F40B3B">
          <w:rPr>
            <w:rStyle w:val="Hyperlink"/>
          </w:rPr>
          <w:t>3.1</w:t>
        </w:r>
        <w:r w:rsidRPr="00F40B3B">
          <w:rPr>
            <w:rFonts w:eastAsiaTheme="minorEastAsia" w:cstheme="minorBidi"/>
            <w:kern w:val="2"/>
            <w:szCs w:val="24"/>
            <w:lang w:eastAsia="en-US"/>
            <w14:ligatures w14:val="standardContextual"/>
          </w:rPr>
          <w:tab/>
        </w:r>
        <w:r w:rsidRPr="00F40B3B">
          <w:rPr>
            <w:rStyle w:val="Hyperlink"/>
          </w:rPr>
          <w:t>Tahapan Pelaksanaan Penelitian</w:t>
        </w:r>
        <w:r w:rsidRPr="00F40B3B">
          <w:rPr>
            <w:webHidden/>
          </w:rPr>
          <w:tab/>
        </w:r>
        <w:r w:rsidRPr="00F40B3B">
          <w:rPr>
            <w:webHidden/>
          </w:rPr>
          <w:fldChar w:fldCharType="begin"/>
        </w:r>
        <w:r w:rsidRPr="00F40B3B">
          <w:rPr>
            <w:webHidden/>
          </w:rPr>
          <w:instrText xml:space="preserve"> PAGEREF _Toc201279351 \h </w:instrText>
        </w:r>
        <w:r w:rsidRPr="00F40B3B">
          <w:rPr>
            <w:webHidden/>
          </w:rPr>
        </w:r>
        <w:r w:rsidRPr="00F40B3B">
          <w:rPr>
            <w:webHidden/>
          </w:rPr>
          <w:fldChar w:fldCharType="separate"/>
        </w:r>
        <w:r w:rsidR="006B0D17">
          <w:rPr>
            <w:webHidden/>
          </w:rPr>
          <w:t>48</w:t>
        </w:r>
        <w:r w:rsidRPr="00F40B3B">
          <w:rPr>
            <w:webHidden/>
          </w:rPr>
          <w:fldChar w:fldCharType="end"/>
        </w:r>
      </w:hyperlink>
    </w:p>
    <w:p w14:paraId="62CAB6E6" w14:textId="4C6E960A" w:rsidR="006A7F36" w:rsidRPr="00F40B3B" w:rsidRDefault="006A7F36">
      <w:pPr>
        <w:pStyle w:val="TOC2"/>
        <w:rPr>
          <w:rFonts w:eastAsiaTheme="minorEastAsia" w:cstheme="minorBidi"/>
          <w:kern w:val="2"/>
          <w:szCs w:val="24"/>
          <w:lang w:eastAsia="en-US"/>
          <w14:ligatures w14:val="standardContextual"/>
        </w:rPr>
      </w:pPr>
      <w:hyperlink w:anchor="_Toc201279352" w:history="1">
        <w:r w:rsidRPr="00F40B3B">
          <w:rPr>
            <w:rStyle w:val="Hyperlink"/>
          </w:rPr>
          <w:t>3.2</w:t>
        </w:r>
        <w:r w:rsidRPr="00F40B3B">
          <w:rPr>
            <w:rFonts w:eastAsiaTheme="minorEastAsia" w:cstheme="minorBidi"/>
            <w:kern w:val="2"/>
            <w:szCs w:val="24"/>
            <w:lang w:eastAsia="en-US"/>
            <w14:ligatures w14:val="standardContextual"/>
          </w:rPr>
          <w:tab/>
        </w:r>
        <w:r w:rsidRPr="00F40B3B">
          <w:rPr>
            <w:rStyle w:val="Hyperlink"/>
          </w:rPr>
          <w:t>Pengumpulan Data</w:t>
        </w:r>
        <w:r w:rsidRPr="00F40B3B">
          <w:rPr>
            <w:webHidden/>
          </w:rPr>
          <w:tab/>
        </w:r>
        <w:r w:rsidRPr="00F40B3B">
          <w:rPr>
            <w:webHidden/>
          </w:rPr>
          <w:fldChar w:fldCharType="begin"/>
        </w:r>
        <w:r w:rsidRPr="00F40B3B">
          <w:rPr>
            <w:webHidden/>
          </w:rPr>
          <w:instrText xml:space="preserve"> PAGEREF _Toc201279352 \h </w:instrText>
        </w:r>
        <w:r w:rsidRPr="00F40B3B">
          <w:rPr>
            <w:webHidden/>
          </w:rPr>
        </w:r>
        <w:r w:rsidRPr="00F40B3B">
          <w:rPr>
            <w:webHidden/>
          </w:rPr>
          <w:fldChar w:fldCharType="separate"/>
        </w:r>
        <w:r w:rsidR="006B0D17">
          <w:rPr>
            <w:webHidden/>
          </w:rPr>
          <w:t>49</w:t>
        </w:r>
        <w:r w:rsidRPr="00F40B3B">
          <w:rPr>
            <w:webHidden/>
          </w:rPr>
          <w:fldChar w:fldCharType="end"/>
        </w:r>
      </w:hyperlink>
    </w:p>
    <w:p w14:paraId="15D787F9" w14:textId="249B31EC" w:rsidR="006A7F36" w:rsidRPr="00F40B3B" w:rsidRDefault="006A7F36">
      <w:pPr>
        <w:pStyle w:val="TOC2"/>
        <w:rPr>
          <w:rFonts w:eastAsiaTheme="minorEastAsia" w:cstheme="minorBidi"/>
          <w:kern w:val="2"/>
          <w:szCs w:val="24"/>
          <w:lang w:eastAsia="en-US"/>
          <w14:ligatures w14:val="standardContextual"/>
        </w:rPr>
      </w:pPr>
      <w:hyperlink w:anchor="_Toc201279353" w:history="1">
        <w:r w:rsidRPr="00F40B3B">
          <w:rPr>
            <w:rStyle w:val="Hyperlink"/>
          </w:rPr>
          <w:t>3.3</w:t>
        </w:r>
        <w:r w:rsidRPr="00F40B3B">
          <w:rPr>
            <w:rFonts w:eastAsiaTheme="minorEastAsia" w:cstheme="minorBidi"/>
            <w:kern w:val="2"/>
            <w:szCs w:val="24"/>
            <w:lang w:eastAsia="en-US"/>
            <w14:ligatures w14:val="standardContextual"/>
          </w:rPr>
          <w:tab/>
        </w:r>
        <w:r w:rsidRPr="00F40B3B">
          <w:rPr>
            <w:rStyle w:val="Hyperlink"/>
          </w:rPr>
          <w:t>Perancangan Data</w:t>
        </w:r>
        <w:r w:rsidRPr="00F40B3B">
          <w:rPr>
            <w:webHidden/>
          </w:rPr>
          <w:tab/>
        </w:r>
        <w:r w:rsidRPr="00F40B3B">
          <w:rPr>
            <w:webHidden/>
          </w:rPr>
          <w:fldChar w:fldCharType="begin"/>
        </w:r>
        <w:r w:rsidRPr="00F40B3B">
          <w:rPr>
            <w:webHidden/>
          </w:rPr>
          <w:instrText xml:space="preserve"> PAGEREF _Toc201279353 \h </w:instrText>
        </w:r>
        <w:r w:rsidRPr="00F40B3B">
          <w:rPr>
            <w:webHidden/>
          </w:rPr>
        </w:r>
        <w:r w:rsidRPr="00F40B3B">
          <w:rPr>
            <w:webHidden/>
          </w:rPr>
          <w:fldChar w:fldCharType="separate"/>
        </w:r>
        <w:r w:rsidR="006B0D17">
          <w:rPr>
            <w:webHidden/>
          </w:rPr>
          <w:t>51</w:t>
        </w:r>
        <w:r w:rsidRPr="00F40B3B">
          <w:rPr>
            <w:webHidden/>
          </w:rPr>
          <w:fldChar w:fldCharType="end"/>
        </w:r>
      </w:hyperlink>
    </w:p>
    <w:p w14:paraId="08881CF3" w14:textId="7EE685F9" w:rsidR="006A7F36" w:rsidRPr="00F40B3B" w:rsidRDefault="006A7F36">
      <w:pPr>
        <w:pStyle w:val="TOC2"/>
        <w:rPr>
          <w:rFonts w:eastAsiaTheme="minorEastAsia" w:cstheme="minorBidi"/>
          <w:kern w:val="2"/>
          <w:szCs w:val="24"/>
          <w:lang w:eastAsia="en-US"/>
          <w14:ligatures w14:val="standardContextual"/>
        </w:rPr>
      </w:pPr>
      <w:hyperlink w:anchor="_Toc201279354" w:history="1">
        <w:r w:rsidRPr="00F40B3B">
          <w:rPr>
            <w:rStyle w:val="Hyperlink"/>
          </w:rPr>
          <w:t>3.4</w:t>
        </w:r>
        <w:r w:rsidRPr="00F40B3B">
          <w:rPr>
            <w:rFonts w:eastAsiaTheme="minorEastAsia" w:cstheme="minorBidi"/>
            <w:kern w:val="2"/>
            <w:szCs w:val="24"/>
            <w:lang w:eastAsia="en-US"/>
            <w14:ligatures w14:val="standardContextual"/>
          </w:rPr>
          <w:tab/>
        </w:r>
        <w:r w:rsidRPr="00F40B3B">
          <w:rPr>
            <w:rStyle w:val="Hyperlink"/>
          </w:rPr>
          <w:t>Perancangan Proses</w:t>
        </w:r>
        <w:r w:rsidRPr="00F40B3B">
          <w:rPr>
            <w:webHidden/>
          </w:rPr>
          <w:tab/>
        </w:r>
        <w:r w:rsidRPr="00F40B3B">
          <w:rPr>
            <w:webHidden/>
          </w:rPr>
          <w:fldChar w:fldCharType="begin"/>
        </w:r>
        <w:r w:rsidRPr="00F40B3B">
          <w:rPr>
            <w:webHidden/>
          </w:rPr>
          <w:instrText xml:space="preserve"> PAGEREF _Toc201279354 \h </w:instrText>
        </w:r>
        <w:r w:rsidRPr="00F40B3B">
          <w:rPr>
            <w:webHidden/>
          </w:rPr>
        </w:r>
        <w:r w:rsidRPr="00F40B3B">
          <w:rPr>
            <w:webHidden/>
          </w:rPr>
          <w:fldChar w:fldCharType="separate"/>
        </w:r>
        <w:r w:rsidR="006B0D17">
          <w:rPr>
            <w:webHidden/>
          </w:rPr>
          <w:t>53</w:t>
        </w:r>
        <w:r w:rsidRPr="00F40B3B">
          <w:rPr>
            <w:webHidden/>
          </w:rPr>
          <w:fldChar w:fldCharType="end"/>
        </w:r>
      </w:hyperlink>
    </w:p>
    <w:p w14:paraId="68CB404F" w14:textId="03F81113" w:rsidR="006A7F36" w:rsidRPr="00F40B3B" w:rsidRDefault="006A7F36">
      <w:pPr>
        <w:pStyle w:val="TOC2"/>
        <w:rPr>
          <w:rFonts w:eastAsiaTheme="minorEastAsia" w:cstheme="minorBidi"/>
          <w:kern w:val="2"/>
          <w:szCs w:val="24"/>
          <w:lang w:eastAsia="en-US"/>
          <w14:ligatures w14:val="standardContextual"/>
        </w:rPr>
      </w:pPr>
      <w:hyperlink w:anchor="_Toc201279355" w:history="1">
        <w:r w:rsidRPr="00F40B3B">
          <w:rPr>
            <w:rStyle w:val="Hyperlink"/>
          </w:rPr>
          <w:t>3.5</w:t>
        </w:r>
        <w:r w:rsidRPr="00F40B3B">
          <w:rPr>
            <w:rFonts w:eastAsiaTheme="minorEastAsia" w:cstheme="minorBidi"/>
            <w:kern w:val="2"/>
            <w:szCs w:val="24"/>
            <w:lang w:eastAsia="en-US"/>
            <w14:ligatures w14:val="standardContextual"/>
          </w:rPr>
          <w:tab/>
        </w:r>
        <w:r w:rsidRPr="00F40B3B">
          <w:rPr>
            <w:rStyle w:val="Hyperlink"/>
          </w:rPr>
          <w:t>Perancangan Pengujian</w:t>
        </w:r>
        <w:r w:rsidRPr="00F40B3B">
          <w:rPr>
            <w:webHidden/>
          </w:rPr>
          <w:tab/>
        </w:r>
        <w:r w:rsidRPr="00F40B3B">
          <w:rPr>
            <w:webHidden/>
          </w:rPr>
          <w:fldChar w:fldCharType="begin"/>
        </w:r>
        <w:r w:rsidRPr="00F40B3B">
          <w:rPr>
            <w:webHidden/>
          </w:rPr>
          <w:instrText xml:space="preserve"> PAGEREF _Toc201279355 \h </w:instrText>
        </w:r>
        <w:r w:rsidRPr="00F40B3B">
          <w:rPr>
            <w:webHidden/>
          </w:rPr>
        </w:r>
        <w:r w:rsidRPr="00F40B3B">
          <w:rPr>
            <w:webHidden/>
          </w:rPr>
          <w:fldChar w:fldCharType="separate"/>
        </w:r>
        <w:r w:rsidR="006B0D17">
          <w:rPr>
            <w:webHidden/>
          </w:rPr>
          <w:t>54</w:t>
        </w:r>
        <w:r w:rsidRPr="00F40B3B">
          <w:rPr>
            <w:webHidden/>
          </w:rPr>
          <w:fldChar w:fldCharType="end"/>
        </w:r>
      </w:hyperlink>
    </w:p>
    <w:p w14:paraId="586F1314" w14:textId="2FD0106E" w:rsidR="006A7F36" w:rsidRPr="00F40B3B" w:rsidRDefault="006A7F36">
      <w:pPr>
        <w:pStyle w:val="TOC2"/>
        <w:rPr>
          <w:rFonts w:eastAsiaTheme="minorEastAsia" w:cstheme="minorBidi"/>
          <w:kern w:val="2"/>
          <w:szCs w:val="24"/>
          <w:lang w:eastAsia="en-US"/>
          <w14:ligatures w14:val="standardContextual"/>
        </w:rPr>
      </w:pPr>
      <w:hyperlink w:anchor="_Toc201279356" w:history="1">
        <w:r w:rsidRPr="00F40B3B">
          <w:rPr>
            <w:rStyle w:val="Hyperlink"/>
          </w:rPr>
          <w:t>3.6</w:t>
        </w:r>
        <w:r w:rsidRPr="00F40B3B">
          <w:rPr>
            <w:rFonts w:eastAsiaTheme="minorEastAsia" w:cstheme="minorBidi"/>
            <w:kern w:val="2"/>
            <w:szCs w:val="24"/>
            <w:lang w:eastAsia="en-US"/>
            <w14:ligatures w14:val="standardContextual"/>
          </w:rPr>
          <w:tab/>
        </w:r>
        <w:r w:rsidRPr="00F40B3B">
          <w:rPr>
            <w:rStyle w:val="Hyperlink"/>
          </w:rPr>
          <w:t>Perancangan Tampilan</w:t>
        </w:r>
        <w:r w:rsidRPr="00F40B3B">
          <w:rPr>
            <w:webHidden/>
          </w:rPr>
          <w:tab/>
        </w:r>
        <w:r w:rsidRPr="00F40B3B">
          <w:rPr>
            <w:webHidden/>
          </w:rPr>
          <w:fldChar w:fldCharType="begin"/>
        </w:r>
        <w:r w:rsidRPr="00F40B3B">
          <w:rPr>
            <w:webHidden/>
          </w:rPr>
          <w:instrText xml:space="preserve"> PAGEREF _Toc201279356 \h </w:instrText>
        </w:r>
        <w:r w:rsidRPr="00F40B3B">
          <w:rPr>
            <w:webHidden/>
          </w:rPr>
        </w:r>
        <w:r w:rsidRPr="00F40B3B">
          <w:rPr>
            <w:webHidden/>
          </w:rPr>
          <w:fldChar w:fldCharType="separate"/>
        </w:r>
        <w:r w:rsidR="006B0D17">
          <w:rPr>
            <w:webHidden/>
          </w:rPr>
          <w:t>55</w:t>
        </w:r>
        <w:r w:rsidRPr="00F40B3B">
          <w:rPr>
            <w:webHidden/>
          </w:rPr>
          <w:fldChar w:fldCharType="end"/>
        </w:r>
      </w:hyperlink>
    </w:p>
    <w:p w14:paraId="383BD430" w14:textId="624561AF" w:rsidR="006A7F36" w:rsidRPr="00F40B3B" w:rsidRDefault="006A7F36">
      <w:pPr>
        <w:pStyle w:val="TOC2"/>
        <w:rPr>
          <w:rStyle w:val="Hyperlink"/>
        </w:rPr>
      </w:pPr>
      <w:hyperlink w:anchor="_Toc201279357" w:history="1">
        <w:r w:rsidRPr="00F40B3B">
          <w:rPr>
            <w:rStyle w:val="Hyperlink"/>
          </w:rPr>
          <w:t>3.7</w:t>
        </w:r>
        <w:r w:rsidRPr="00F40B3B">
          <w:rPr>
            <w:rFonts w:eastAsiaTheme="minorEastAsia" w:cstheme="minorBidi"/>
            <w:kern w:val="2"/>
            <w:szCs w:val="24"/>
            <w:lang w:eastAsia="en-US"/>
            <w14:ligatures w14:val="standardContextual"/>
          </w:rPr>
          <w:tab/>
        </w:r>
        <w:r w:rsidRPr="00F40B3B">
          <w:rPr>
            <w:rStyle w:val="Hyperlink"/>
          </w:rPr>
          <w:t>Spesifikasi Sistem</w:t>
        </w:r>
        <w:r w:rsidRPr="00F40B3B">
          <w:rPr>
            <w:webHidden/>
          </w:rPr>
          <w:tab/>
        </w:r>
        <w:r w:rsidRPr="00F40B3B">
          <w:rPr>
            <w:webHidden/>
          </w:rPr>
          <w:fldChar w:fldCharType="begin"/>
        </w:r>
        <w:r w:rsidRPr="00F40B3B">
          <w:rPr>
            <w:webHidden/>
          </w:rPr>
          <w:instrText xml:space="preserve"> PAGEREF _Toc201279357 \h </w:instrText>
        </w:r>
        <w:r w:rsidRPr="00F40B3B">
          <w:rPr>
            <w:webHidden/>
          </w:rPr>
        </w:r>
        <w:r w:rsidRPr="00F40B3B">
          <w:rPr>
            <w:webHidden/>
          </w:rPr>
          <w:fldChar w:fldCharType="separate"/>
        </w:r>
        <w:r w:rsidR="006B0D17">
          <w:rPr>
            <w:webHidden/>
          </w:rPr>
          <w:t>55</w:t>
        </w:r>
        <w:r w:rsidRPr="00F40B3B">
          <w:rPr>
            <w:webHidden/>
          </w:rPr>
          <w:fldChar w:fldCharType="end"/>
        </w:r>
      </w:hyperlink>
    </w:p>
    <w:p w14:paraId="6A47FAD2" w14:textId="77777777" w:rsidR="006A7F36" w:rsidRPr="00F40B3B" w:rsidRDefault="006A7F36" w:rsidP="006A7F36"/>
    <w:p w14:paraId="666E2BC5" w14:textId="0536C42F" w:rsidR="006A7F36" w:rsidRPr="00F40B3B" w:rsidRDefault="006A7F36">
      <w:pPr>
        <w:pStyle w:val="TOC1"/>
      </w:pPr>
      <w:hyperlink w:anchor="_Toc201279358" w:history="1">
        <w:r w:rsidRPr="00F40B3B">
          <w:rPr>
            <w:rStyle w:val="Hyperlink"/>
          </w:rPr>
          <w:t xml:space="preserve">BAB IV </w:t>
        </w:r>
        <w:r w:rsidR="00F51CAD" w:rsidRPr="00F40B3B">
          <w:rPr>
            <w:rStyle w:val="Hyperlink"/>
          </w:rPr>
          <w:tab/>
        </w:r>
        <w:r w:rsidRPr="00F40B3B">
          <w:rPr>
            <w:rStyle w:val="Hyperlink"/>
          </w:rPr>
          <w:t>HASIL DAN PEMBAHASAN</w:t>
        </w:r>
        <w:r w:rsidRPr="00F40B3B">
          <w:rPr>
            <w:webHidden/>
          </w:rPr>
          <w:tab/>
        </w:r>
        <w:r w:rsidRPr="00F40B3B">
          <w:rPr>
            <w:webHidden/>
          </w:rPr>
          <w:fldChar w:fldCharType="begin"/>
        </w:r>
        <w:r w:rsidRPr="00F40B3B">
          <w:rPr>
            <w:webHidden/>
          </w:rPr>
          <w:instrText xml:space="preserve"> PAGEREF _Toc201279358 \h </w:instrText>
        </w:r>
        <w:r w:rsidRPr="00F40B3B">
          <w:rPr>
            <w:webHidden/>
          </w:rPr>
        </w:r>
        <w:r w:rsidRPr="00F40B3B">
          <w:rPr>
            <w:webHidden/>
          </w:rPr>
          <w:fldChar w:fldCharType="separate"/>
        </w:r>
        <w:r w:rsidR="006B0D17">
          <w:rPr>
            <w:webHidden/>
          </w:rPr>
          <w:t>57</w:t>
        </w:r>
        <w:r w:rsidRPr="00F40B3B">
          <w:rPr>
            <w:webHidden/>
          </w:rPr>
          <w:fldChar w:fldCharType="end"/>
        </w:r>
      </w:hyperlink>
    </w:p>
    <w:p w14:paraId="1DE3D0C7" w14:textId="77777777" w:rsidR="002D729A" w:rsidRPr="00F40B3B" w:rsidRDefault="002D729A" w:rsidP="002D729A"/>
    <w:p w14:paraId="2B920A78" w14:textId="22249DAC" w:rsidR="006A7F36" w:rsidRPr="00F40B3B" w:rsidRDefault="006A7F36">
      <w:pPr>
        <w:pStyle w:val="TOC2"/>
        <w:rPr>
          <w:rFonts w:eastAsiaTheme="minorEastAsia" w:cstheme="minorBidi"/>
          <w:kern w:val="2"/>
          <w:szCs w:val="24"/>
          <w:lang w:eastAsia="en-US"/>
          <w14:ligatures w14:val="standardContextual"/>
        </w:rPr>
      </w:pPr>
      <w:hyperlink w:anchor="_Toc201279360" w:history="1">
        <w:r w:rsidRPr="00F40B3B">
          <w:rPr>
            <w:rStyle w:val="Hyperlink"/>
          </w:rPr>
          <w:t>4.1</w:t>
        </w:r>
        <w:r w:rsidRPr="00F40B3B">
          <w:rPr>
            <w:rFonts w:eastAsiaTheme="minorEastAsia" w:cstheme="minorBidi"/>
            <w:kern w:val="2"/>
            <w:szCs w:val="24"/>
            <w:lang w:eastAsia="en-US"/>
            <w14:ligatures w14:val="standardContextual"/>
          </w:rPr>
          <w:tab/>
        </w:r>
        <w:r w:rsidRPr="00F40B3B">
          <w:rPr>
            <w:rStyle w:val="Hyperlink"/>
          </w:rPr>
          <w:t>Pengolahan Data</w:t>
        </w:r>
        <w:r w:rsidRPr="00F40B3B">
          <w:rPr>
            <w:webHidden/>
          </w:rPr>
          <w:tab/>
        </w:r>
        <w:r w:rsidRPr="00F40B3B">
          <w:rPr>
            <w:webHidden/>
          </w:rPr>
          <w:fldChar w:fldCharType="begin"/>
        </w:r>
        <w:r w:rsidRPr="00F40B3B">
          <w:rPr>
            <w:webHidden/>
          </w:rPr>
          <w:instrText xml:space="preserve"> PAGEREF _Toc201279360 \h </w:instrText>
        </w:r>
        <w:r w:rsidRPr="00F40B3B">
          <w:rPr>
            <w:webHidden/>
          </w:rPr>
        </w:r>
        <w:r w:rsidRPr="00F40B3B">
          <w:rPr>
            <w:webHidden/>
          </w:rPr>
          <w:fldChar w:fldCharType="separate"/>
        </w:r>
        <w:r w:rsidR="006B0D17">
          <w:rPr>
            <w:webHidden/>
          </w:rPr>
          <w:t>57</w:t>
        </w:r>
        <w:r w:rsidRPr="00F40B3B">
          <w:rPr>
            <w:webHidden/>
          </w:rPr>
          <w:fldChar w:fldCharType="end"/>
        </w:r>
      </w:hyperlink>
    </w:p>
    <w:p w14:paraId="1CA878A2" w14:textId="2B6D3F24" w:rsidR="006A7F36" w:rsidRPr="00F40B3B" w:rsidRDefault="006A7F36">
      <w:pPr>
        <w:pStyle w:val="TOC2"/>
        <w:rPr>
          <w:rFonts w:eastAsiaTheme="minorEastAsia" w:cstheme="minorBidi"/>
          <w:kern w:val="2"/>
          <w:szCs w:val="24"/>
          <w:lang w:eastAsia="en-US"/>
          <w14:ligatures w14:val="standardContextual"/>
        </w:rPr>
      </w:pPr>
      <w:hyperlink w:anchor="_Toc201279361" w:history="1">
        <w:r w:rsidRPr="00F40B3B">
          <w:rPr>
            <w:rStyle w:val="Hyperlink"/>
            <w:rFonts w:cs="Times New Roman"/>
          </w:rPr>
          <w:t>4.2</w:t>
        </w:r>
        <w:r w:rsidRPr="00F40B3B">
          <w:rPr>
            <w:rFonts w:eastAsiaTheme="minorEastAsia" w:cstheme="minorBidi"/>
            <w:kern w:val="2"/>
            <w:szCs w:val="24"/>
            <w:lang w:eastAsia="en-US"/>
            <w14:ligatures w14:val="standardContextual"/>
          </w:rPr>
          <w:tab/>
        </w:r>
        <w:r w:rsidRPr="00F40B3B">
          <w:rPr>
            <w:rStyle w:val="Hyperlink"/>
            <w:rFonts w:cs="Times New Roman"/>
          </w:rPr>
          <w:t>Penerapan Proses</w:t>
        </w:r>
        <w:r w:rsidRPr="00F40B3B">
          <w:rPr>
            <w:webHidden/>
          </w:rPr>
          <w:tab/>
        </w:r>
        <w:r w:rsidRPr="00F40B3B">
          <w:rPr>
            <w:webHidden/>
          </w:rPr>
          <w:fldChar w:fldCharType="begin"/>
        </w:r>
        <w:r w:rsidRPr="00F40B3B">
          <w:rPr>
            <w:webHidden/>
          </w:rPr>
          <w:instrText xml:space="preserve"> PAGEREF _Toc201279361 \h </w:instrText>
        </w:r>
        <w:r w:rsidRPr="00F40B3B">
          <w:rPr>
            <w:webHidden/>
          </w:rPr>
        </w:r>
        <w:r w:rsidRPr="00F40B3B">
          <w:rPr>
            <w:webHidden/>
          </w:rPr>
          <w:fldChar w:fldCharType="separate"/>
        </w:r>
        <w:r w:rsidR="006B0D17">
          <w:rPr>
            <w:webHidden/>
          </w:rPr>
          <w:t>61</w:t>
        </w:r>
        <w:r w:rsidRPr="00F40B3B">
          <w:rPr>
            <w:webHidden/>
          </w:rPr>
          <w:fldChar w:fldCharType="end"/>
        </w:r>
      </w:hyperlink>
    </w:p>
    <w:p w14:paraId="0628ACEE" w14:textId="62A23BD7" w:rsidR="006A7F36" w:rsidRPr="00F40B3B" w:rsidRDefault="006A7F36">
      <w:pPr>
        <w:pStyle w:val="TOC3"/>
        <w:rPr>
          <w:rFonts w:eastAsiaTheme="minorEastAsia" w:cstheme="minorBidi"/>
          <w:kern w:val="2"/>
          <w:szCs w:val="24"/>
          <w:lang w:eastAsia="en-US"/>
          <w14:ligatures w14:val="standardContextual"/>
        </w:rPr>
      </w:pPr>
      <w:hyperlink w:anchor="_Toc201279362" w:history="1">
        <w:r w:rsidRPr="00F40B3B">
          <w:rPr>
            <w:rStyle w:val="Hyperlink"/>
          </w:rPr>
          <w:t>4.2.1</w:t>
        </w:r>
        <w:r w:rsidRPr="00F40B3B">
          <w:rPr>
            <w:rFonts w:eastAsiaTheme="minorEastAsia" w:cstheme="minorBidi"/>
            <w:kern w:val="2"/>
            <w:szCs w:val="24"/>
            <w:lang w:eastAsia="en-US"/>
            <w14:ligatures w14:val="standardContextual"/>
          </w:rPr>
          <w:tab/>
        </w:r>
        <w:r w:rsidRPr="00F40B3B">
          <w:rPr>
            <w:rStyle w:val="Hyperlink"/>
          </w:rPr>
          <w:t>Pengembangan Model</w:t>
        </w:r>
        <w:r w:rsidRPr="00F40B3B">
          <w:rPr>
            <w:webHidden/>
          </w:rPr>
          <w:tab/>
        </w:r>
        <w:r w:rsidRPr="00F40B3B">
          <w:rPr>
            <w:webHidden/>
          </w:rPr>
          <w:fldChar w:fldCharType="begin"/>
        </w:r>
        <w:r w:rsidRPr="00F40B3B">
          <w:rPr>
            <w:webHidden/>
          </w:rPr>
          <w:instrText xml:space="preserve"> PAGEREF _Toc201279362 \h </w:instrText>
        </w:r>
        <w:r w:rsidRPr="00F40B3B">
          <w:rPr>
            <w:webHidden/>
          </w:rPr>
        </w:r>
        <w:r w:rsidRPr="00F40B3B">
          <w:rPr>
            <w:webHidden/>
          </w:rPr>
          <w:fldChar w:fldCharType="separate"/>
        </w:r>
        <w:r w:rsidR="006B0D17">
          <w:rPr>
            <w:webHidden/>
          </w:rPr>
          <w:t>61</w:t>
        </w:r>
        <w:r w:rsidRPr="00F40B3B">
          <w:rPr>
            <w:webHidden/>
          </w:rPr>
          <w:fldChar w:fldCharType="end"/>
        </w:r>
      </w:hyperlink>
    </w:p>
    <w:p w14:paraId="617EE446" w14:textId="6AE828D6" w:rsidR="006A7F36" w:rsidRPr="00F40B3B" w:rsidRDefault="006A7F36">
      <w:pPr>
        <w:pStyle w:val="TOC3"/>
        <w:rPr>
          <w:rFonts w:eastAsiaTheme="minorEastAsia" w:cstheme="minorBidi"/>
          <w:kern w:val="2"/>
          <w:szCs w:val="24"/>
          <w:lang w:eastAsia="en-US"/>
          <w14:ligatures w14:val="standardContextual"/>
        </w:rPr>
      </w:pPr>
      <w:hyperlink w:anchor="_Toc201279363" w:history="1">
        <w:r w:rsidRPr="00F40B3B">
          <w:rPr>
            <w:rStyle w:val="Hyperlink"/>
          </w:rPr>
          <w:t>4.2.2</w:t>
        </w:r>
        <w:r w:rsidRPr="00F40B3B">
          <w:rPr>
            <w:rFonts w:eastAsiaTheme="minorEastAsia" w:cstheme="minorBidi"/>
            <w:kern w:val="2"/>
            <w:szCs w:val="24"/>
            <w:lang w:eastAsia="en-US"/>
            <w14:ligatures w14:val="standardContextual"/>
          </w:rPr>
          <w:tab/>
        </w:r>
        <w:r w:rsidRPr="00F40B3B">
          <w:rPr>
            <w:rStyle w:val="Hyperlink"/>
          </w:rPr>
          <w:t>Pelatihan dan Evaluasi Model</w:t>
        </w:r>
        <w:r w:rsidRPr="00F40B3B">
          <w:rPr>
            <w:webHidden/>
          </w:rPr>
          <w:tab/>
        </w:r>
        <w:r w:rsidRPr="00F40B3B">
          <w:rPr>
            <w:webHidden/>
          </w:rPr>
          <w:fldChar w:fldCharType="begin"/>
        </w:r>
        <w:r w:rsidRPr="00F40B3B">
          <w:rPr>
            <w:webHidden/>
          </w:rPr>
          <w:instrText xml:space="preserve"> PAGEREF _Toc201279363 \h </w:instrText>
        </w:r>
        <w:r w:rsidRPr="00F40B3B">
          <w:rPr>
            <w:webHidden/>
          </w:rPr>
        </w:r>
        <w:r w:rsidRPr="00F40B3B">
          <w:rPr>
            <w:webHidden/>
          </w:rPr>
          <w:fldChar w:fldCharType="separate"/>
        </w:r>
        <w:r w:rsidR="006B0D17">
          <w:rPr>
            <w:webHidden/>
          </w:rPr>
          <w:t>63</w:t>
        </w:r>
        <w:r w:rsidRPr="00F40B3B">
          <w:rPr>
            <w:webHidden/>
          </w:rPr>
          <w:fldChar w:fldCharType="end"/>
        </w:r>
      </w:hyperlink>
    </w:p>
    <w:p w14:paraId="5C084C03" w14:textId="57DD368F" w:rsidR="006A7F36" w:rsidRPr="00F40B3B" w:rsidRDefault="006A7F36">
      <w:pPr>
        <w:pStyle w:val="TOC3"/>
        <w:rPr>
          <w:rFonts w:eastAsiaTheme="minorEastAsia" w:cstheme="minorBidi"/>
          <w:kern w:val="2"/>
          <w:szCs w:val="24"/>
          <w:lang w:eastAsia="en-US"/>
          <w14:ligatures w14:val="standardContextual"/>
        </w:rPr>
      </w:pPr>
      <w:hyperlink w:anchor="_Toc201279364" w:history="1">
        <w:r w:rsidRPr="00F40B3B">
          <w:rPr>
            <w:rStyle w:val="Hyperlink"/>
          </w:rPr>
          <w:t>4.2.3</w:t>
        </w:r>
        <w:r w:rsidRPr="00F40B3B">
          <w:rPr>
            <w:rFonts w:eastAsiaTheme="minorEastAsia" w:cstheme="minorBidi"/>
            <w:kern w:val="2"/>
            <w:szCs w:val="24"/>
            <w:lang w:eastAsia="en-US"/>
            <w14:ligatures w14:val="standardContextual"/>
          </w:rPr>
          <w:tab/>
        </w:r>
        <w:r w:rsidRPr="00F40B3B">
          <w:rPr>
            <w:rStyle w:val="Hyperlink"/>
          </w:rPr>
          <w:t>Pengujian Model</w:t>
        </w:r>
        <w:r w:rsidRPr="00F40B3B">
          <w:rPr>
            <w:webHidden/>
          </w:rPr>
          <w:tab/>
        </w:r>
        <w:r w:rsidRPr="00F40B3B">
          <w:rPr>
            <w:webHidden/>
          </w:rPr>
          <w:fldChar w:fldCharType="begin"/>
        </w:r>
        <w:r w:rsidRPr="00F40B3B">
          <w:rPr>
            <w:webHidden/>
          </w:rPr>
          <w:instrText xml:space="preserve"> PAGEREF _Toc201279364 \h </w:instrText>
        </w:r>
        <w:r w:rsidRPr="00F40B3B">
          <w:rPr>
            <w:webHidden/>
          </w:rPr>
        </w:r>
        <w:r w:rsidRPr="00F40B3B">
          <w:rPr>
            <w:webHidden/>
          </w:rPr>
          <w:fldChar w:fldCharType="separate"/>
        </w:r>
        <w:r w:rsidR="006B0D17">
          <w:rPr>
            <w:webHidden/>
          </w:rPr>
          <w:t>66</w:t>
        </w:r>
        <w:r w:rsidRPr="00F40B3B">
          <w:rPr>
            <w:webHidden/>
          </w:rPr>
          <w:fldChar w:fldCharType="end"/>
        </w:r>
      </w:hyperlink>
    </w:p>
    <w:p w14:paraId="4558EF39" w14:textId="2503E491" w:rsidR="006A7F36" w:rsidRPr="00F40B3B" w:rsidRDefault="006A7F36">
      <w:pPr>
        <w:pStyle w:val="TOC2"/>
        <w:rPr>
          <w:rFonts w:eastAsiaTheme="minorEastAsia" w:cstheme="minorBidi"/>
          <w:kern w:val="2"/>
          <w:szCs w:val="24"/>
          <w:lang w:eastAsia="en-US"/>
          <w14:ligatures w14:val="standardContextual"/>
        </w:rPr>
      </w:pPr>
      <w:hyperlink w:anchor="_Toc201279365" w:history="1">
        <w:r w:rsidRPr="00F40B3B">
          <w:rPr>
            <w:rStyle w:val="Hyperlink"/>
          </w:rPr>
          <w:t>4.3</w:t>
        </w:r>
        <w:r w:rsidRPr="00F40B3B">
          <w:rPr>
            <w:rFonts w:eastAsiaTheme="minorEastAsia" w:cstheme="minorBidi"/>
            <w:kern w:val="2"/>
            <w:szCs w:val="24"/>
            <w:lang w:eastAsia="en-US"/>
            <w14:ligatures w14:val="standardContextual"/>
          </w:rPr>
          <w:tab/>
        </w:r>
        <w:r w:rsidRPr="00F40B3B">
          <w:rPr>
            <w:rStyle w:val="Hyperlink"/>
          </w:rPr>
          <w:t>Hasil Pengujian</w:t>
        </w:r>
        <w:r w:rsidRPr="00F40B3B">
          <w:rPr>
            <w:webHidden/>
          </w:rPr>
          <w:tab/>
        </w:r>
        <w:r w:rsidRPr="00F40B3B">
          <w:rPr>
            <w:webHidden/>
          </w:rPr>
          <w:fldChar w:fldCharType="begin"/>
        </w:r>
        <w:r w:rsidRPr="00F40B3B">
          <w:rPr>
            <w:webHidden/>
          </w:rPr>
          <w:instrText xml:space="preserve"> PAGEREF _Toc201279365 \h </w:instrText>
        </w:r>
        <w:r w:rsidRPr="00F40B3B">
          <w:rPr>
            <w:webHidden/>
          </w:rPr>
        </w:r>
        <w:r w:rsidRPr="00F40B3B">
          <w:rPr>
            <w:webHidden/>
          </w:rPr>
          <w:fldChar w:fldCharType="separate"/>
        </w:r>
        <w:r w:rsidR="006B0D17">
          <w:rPr>
            <w:webHidden/>
          </w:rPr>
          <w:t>68</w:t>
        </w:r>
        <w:r w:rsidRPr="00F40B3B">
          <w:rPr>
            <w:webHidden/>
          </w:rPr>
          <w:fldChar w:fldCharType="end"/>
        </w:r>
      </w:hyperlink>
    </w:p>
    <w:p w14:paraId="7FDE3944" w14:textId="1ECBFE06" w:rsidR="006A7F36" w:rsidRPr="00F40B3B" w:rsidRDefault="006A7F36">
      <w:pPr>
        <w:pStyle w:val="TOC2"/>
        <w:rPr>
          <w:rFonts w:eastAsiaTheme="minorEastAsia" w:cstheme="minorBidi"/>
          <w:kern w:val="2"/>
          <w:szCs w:val="24"/>
          <w:lang w:eastAsia="en-US"/>
          <w14:ligatures w14:val="standardContextual"/>
        </w:rPr>
      </w:pPr>
      <w:hyperlink w:anchor="_Toc201279366" w:history="1">
        <w:r w:rsidRPr="00F40B3B">
          <w:rPr>
            <w:rStyle w:val="Hyperlink"/>
            <w:rFonts w:cs="Times New Roman"/>
          </w:rPr>
          <w:t>4.4</w:t>
        </w:r>
        <w:r w:rsidRPr="00F40B3B">
          <w:rPr>
            <w:rFonts w:eastAsiaTheme="minorEastAsia" w:cstheme="minorBidi"/>
            <w:kern w:val="2"/>
            <w:szCs w:val="24"/>
            <w:lang w:eastAsia="en-US"/>
            <w14:ligatures w14:val="standardContextual"/>
          </w:rPr>
          <w:tab/>
        </w:r>
        <w:r w:rsidRPr="00F40B3B">
          <w:rPr>
            <w:rStyle w:val="Hyperlink"/>
            <w:rFonts w:cs="Times New Roman"/>
          </w:rPr>
          <w:t>Penerapan Tampilan</w:t>
        </w:r>
        <w:r w:rsidRPr="00F40B3B">
          <w:rPr>
            <w:webHidden/>
          </w:rPr>
          <w:tab/>
        </w:r>
        <w:r w:rsidRPr="00F40B3B">
          <w:rPr>
            <w:webHidden/>
          </w:rPr>
          <w:fldChar w:fldCharType="begin"/>
        </w:r>
        <w:r w:rsidRPr="00F40B3B">
          <w:rPr>
            <w:webHidden/>
          </w:rPr>
          <w:instrText xml:space="preserve"> PAGEREF _Toc201279366 \h </w:instrText>
        </w:r>
        <w:r w:rsidRPr="00F40B3B">
          <w:rPr>
            <w:webHidden/>
          </w:rPr>
        </w:r>
        <w:r w:rsidRPr="00F40B3B">
          <w:rPr>
            <w:webHidden/>
          </w:rPr>
          <w:fldChar w:fldCharType="separate"/>
        </w:r>
        <w:r w:rsidR="006B0D17">
          <w:rPr>
            <w:webHidden/>
          </w:rPr>
          <w:t>72</w:t>
        </w:r>
        <w:r w:rsidRPr="00F40B3B">
          <w:rPr>
            <w:webHidden/>
          </w:rPr>
          <w:fldChar w:fldCharType="end"/>
        </w:r>
      </w:hyperlink>
    </w:p>
    <w:p w14:paraId="0B47E48F" w14:textId="3F60177D" w:rsidR="006A7F36" w:rsidRPr="00F40B3B" w:rsidRDefault="006A7F36">
      <w:pPr>
        <w:pStyle w:val="TOC2"/>
        <w:rPr>
          <w:rFonts w:eastAsiaTheme="minorEastAsia" w:cstheme="minorBidi"/>
          <w:kern w:val="2"/>
          <w:szCs w:val="24"/>
          <w:lang w:eastAsia="en-US"/>
          <w14:ligatures w14:val="standardContextual"/>
        </w:rPr>
      </w:pPr>
      <w:hyperlink w:anchor="_Toc201279367" w:history="1">
        <w:r w:rsidRPr="00F40B3B">
          <w:rPr>
            <w:rStyle w:val="Hyperlink"/>
            <w:rFonts w:cs="Times New Roman"/>
          </w:rPr>
          <w:t>4.5</w:t>
        </w:r>
        <w:r w:rsidRPr="00F40B3B">
          <w:rPr>
            <w:rFonts w:eastAsiaTheme="minorEastAsia" w:cstheme="minorBidi"/>
            <w:kern w:val="2"/>
            <w:szCs w:val="24"/>
            <w:lang w:eastAsia="en-US"/>
            <w14:ligatures w14:val="standardContextual"/>
          </w:rPr>
          <w:tab/>
        </w:r>
        <w:r w:rsidRPr="00F40B3B">
          <w:rPr>
            <w:rStyle w:val="Hyperlink"/>
            <w:rFonts w:cs="Times New Roman"/>
          </w:rPr>
          <w:t>Pembahasan</w:t>
        </w:r>
        <w:r w:rsidRPr="00F40B3B">
          <w:rPr>
            <w:webHidden/>
          </w:rPr>
          <w:tab/>
        </w:r>
        <w:r w:rsidRPr="00F40B3B">
          <w:rPr>
            <w:webHidden/>
          </w:rPr>
          <w:fldChar w:fldCharType="begin"/>
        </w:r>
        <w:r w:rsidRPr="00F40B3B">
          <w:rPr>
            <w:webHidden/>
          </w:rPr>
          <w:instrText xml:space="preserve"> PAGEREF _Toc201279367 \h </w:instrText>
        </w:r>
        <w:r w:rsidRPr="00F40B3B">
          <w:rPr>
            <w:webHidden/>
          </w:rPr>
        </w:r>
        <w:r w:rsidRPr="00F40B3B">
          <w:rPr>
            <w:webHidden/>
          </w:rPr>
          <w:fldChar w:fldCharType="separate"/>
        </w:r>
        <w:r w:rsidR="006B0D17">
          <w:rPr>
            <w:webHidden/>
          </w:rPr>
          <w:t>79</w:t>
        </w:r>
        <w:r w:rsidRPr="00F40B3B">
          <w:rPr>
            <w:webHidden/>
          </w:rPr>
          <w:fldChar w:fldCharType="end"/>
        </w:r>
      </w:hyperlink>
    </w:p>
    <w:p w14:paraId="6018095B" w14:textId="7F3D99E5" w:rsidR="006A7F36" w:rsidRPr="00F40B3B" w:rsidRDefault="006A7F36">
      <w:pPr>
        <w:pStyle w:val="TOC3"/>
        <w:rPr>
          <w:rFonts w:eastAsiaTheme="minorEastAsia" w:cstheme="minorBidi"/>
          <w:kern w:val="2"/>
          <w:szCs w:val="24"/>
          <w:lang w:eastAsia="en-US"/>
          <w14:ligatures w14:val="standardContextual"/>
        </w:rPr>
      </w:pPr>
      <w:hyperlink w:anchor="_Toc201279368" w:history="1">
        <w:r w:rsidRPr="00F40B3B">
          <w:rPr>
            <w:rStyle w:val="Hyperlink"/>
            <w:rFonts w:cs="Times New Roman"/>
          </w:rPr>
          <w:t>4.5.1</w:t>
        </w:r>
        <w:r w:rsidRPr="00F40B3B">
          <w:rPr>
            <w:rFonts w:eastAsiaTheme="minorEastAsia" w:cstheme="minorBidi"/>
            <w:kern w:val="2"/>
            <w:szCs w:val="24"/>
            <w:lang w:eastAsia="en-US"/>
            <w14:ligatures w14:val="standardContextual"/>
          </w:rPr>
          <w:tab/>
        </w:r>
        <w:r w:rsidRPr="00F40B3B">
          <w:rPr>
            <w:rStyle w:val="Hyperlink"/>
            <w:rFonts w:cs="Times New Roman"/>
          </w:rPr>
          <w:t>Analisis Metrik Hasil Evaluasi Model Tertinggi</w:t>
        </w:r>
        <w:r w:rsidRPr="00F40B3B">
          <w:rPr>
            <w:webHidden/>
          </w:rPr>
          <w:tab/>
        </w:r>
        <w:r w:rsidRPr="00F40B3B">
          <w:rPr>
            <w:webHidden/>
          </w:rPr>
          <w:fldChar w:fldCharType="begin"/>
        </w:r>
        <w:r w:rsidRPr="00F40B3B">
          <w:rPr>
            <w:webHidden/>
          </w:rPr>
          <w:instrText xml:space="preserve"> PAGEREF _Toc201279368 \h </w:instrText>
        </w:r>
        <w:r w:rsidRPr="00F40B3B">
          <w:rPr>
            <w:webHidden/>
          </w:rPr>
        </w:r>
        <w:r w:rsidRPr="00F40B3B">
          <w:rPr>
            <w:webHidden/>
          </w:rPr>
          <w:fldChar w:fldCharType="separate"/>
        </w:r>
        <w:r w:rsidR="006B0D17">
          <w:rPr>
            <w:webHidden/>
          </w:rPr>
          <w:t>80</w:t>
        </w:r>
        <w:r w:rsidRPr="00F40B3B">
          <w:rPr>
            <w:webHidden/>
          </w:rPr>
          <w:fldChar w:fldCharType="end"/>
        </w:r>
      </w:hyperlink>
    </w:p>
    <w:p w14:paraId="152BC5DF" w14:textId="0BD5094C" w:rsidR="006A7F36" w:rsidRPr="00F40B3B" w:rsidRDefault="006A7F36">
      <w:pPr>
        <w:pStyle w:val="TOC3"/>
        <w:rPr>
          <w:rFonts w:eastAsiaTheme="minorEastAsia" w:cstheme="minorBidi"/>
          <w:kern w:val="2"/>
          <w:szCs w:val="24"/>
          <w:lang w:eastAsia="en-US"/>
          <w14:ligatures w14:val="standardContextual"/>
        </w:rPr>
      </w:pPr>
      <w:hyperlink w:anchor="_Toc201279369" w:history="1">
        <w:r w:rsidRPr="00F40B3B">
          <w:rPr>
            <w:rStyle w:val="Hyperlink"/>
            <w:rFonts w:cs="Times New Roman"/>
          </w:rPr>
          <w:t>4.5.2</w:t>
        </w:r>
        <w:r w:rsidRPr="00F40B3B">
          <w:rPr>
            <w:rFonts w:eastAsiaTheme="minorEastAsia" w:cstheme="minorBidi"/>
            <w:kern w:val="2"/>
            <w:szCs w:val="24"/>
            <w:lang w:eastAsia="en-US"/>
            <w14:ligatures w14:val="standardContextual"/>
          </w:rPr>
          <w:tab/>
        </w:r>
        <w:r w:rsidRPr="00F40B3B">
          <w:rPr>
            <w:rStyle w:val="Hyperlink"/>
            <w:rFonts w:cs="Times New Roman"/>
          </w:rPr>
          <w:t>Analisis Hasil Evaluasi Model</w:t>
        </w:r>
        <w:r w:rsidRPr="00F40B3B">
          <w:rPr>
            <w:rStyle w:val="Hyperlink"/>
          </w:rPr>
          <w:t xml:space="preserve"> Terhadap Data Validasi</w:t>
        </w:r>
        <w:r w:rsidRPr="00F40B3B">
          <w:rPr>
            <w:webHidden/>
          </w:rPr>
          <w:tab/>
        </w:r>
        <w:r w:rsidRPr="00F40B3B">
          <w:rPr>
            <w:webHidden/>
          </w:rPr>
          <w:fldChar w:fldCharType="begin"/>
        </w:r>
        <w:r w:rsidRPr="00F40B3B">
          <w:rPr>
            <w:webHidden/>
          </w:rPr>
          <w:instrText xml:space="preserve"> PAGEREF _Toc201279369 \h </w:instrText>
        </w:r>
        <w:r w:rsidRPr="00F40B3B">
          <w:rPr>
            <w:webHidden/>
          </w:rPr>
        </w:r>
        <w:r w:rsidRPr="00F40B3B">
          <w:rPr>
            <w:webHidden/>
          </w:rPr>
          <w:fldChar w:fldCharType="separate"/>
        </w:r>
        <w:r w:rsidR="006B0D17">
          <w:rPr>
            <w:webHidden/>
          </w:rPr>
          <w:t>81</w:t>
        </w:r>
        <w:r w:rsidRPr="00F40B3B">
          <w:rPr>
            <w:webHidden/>
          </w:rPr>
          <w:fldChar w:fldCharType="end"/>
        </w:r>
      </w:hyperlink>
    </w:p>
    <w:p w14:paraId="4B52BF5F" w14:textId="51796EC3" w:rsidR="006A7F36" w:rsidRPr="00F40B3B" w:rsidRDefault="006A7F36">
      <w:pPr>
        <w:pStyle w:val="TOC3"/>
        <w:rPr>
          <w:rFonts w:eastAsiaTheme="minorEastAsia" w:cstheme="minorBidi"/>
          <w:kern w:val="2"/>
          <w:szCs w:val="24"/>
          <w:lang w:eastAsia="en-US"/>
          <w14:ligatures w14:val="standardContextual"/>
        </w:rPr>
      </w:pPr>
      <w:hyperlink w:anchor="_Toc201279370" w:history="1">
        <w:r w:rsidRPr="00F40B3B">
          <w:rPr>
            <w:rStyle w:val="Hyperlink"/>
          </w:rPr>
          <w:t>4.5.3</w:t>
        </w:r>
        <w:r w:rsidRPr="00F40B3B">
          <w:rPr>
            <w:rFonts w:eastAsiaTheme="minorEastAsia" w:cstheme="minorBidi"/>
            <w:kern w:val="2"/>
            <w:szCs w:val="24"/>
            <w:lang w:eastAsia="en-US"/>
            <w14:ligatures w14:val="standardContextual"/>
          </w:rPr>
          <w:tab/>
        </w:r>
        <w:r w:rsidRPr="00F40B3B">
          <w:rPr>
            <w:rStyle w:val="Hyperlink"/>
          </w:rPr>
          <w:t>Analisis Hasil Evaluasi Model Terhadap Data Uji</w:t>
        </w:r>
        <w:r w:rsidRPr="00F40B3B">
          <w:rPr>
            <w:webHidden/>
          </w:rPr>
          <w:tab/>
        </w:r>
        <w:r w:rsidRPr="00F40B3B">
          <w:rPr>
            <w:webHidden/>
          </w:rPr>
          <w:fldChar w:fldCharType="begin"/>
        </w:r>
        <w:r w:rsidRPr="00F40B3B">
          <w:rPr>
            <w:webHidden/>
          </w:rPr>
          <w:instrText xml:space="preserve"> PAGEREF _Toc201279370 \h </w:instrText>
        </w:r>
        <w:r w:rsidRPr="00F40B3B">
          <w:rPr>
            <w:webHidden/>
          </w:rPr>
        </w:r>
        <w:r w:rsidRPr="00F40B3B">
          <w:rPr>
            <w:webHidden/>
          </w:rPr>
          <w:fldChar w:fldCharType="separate"/>
        </w:r>
        <w:r w:rsidR="006B0D17">
          <w:rPr>
            <w:webHidden/>
          </w:rPr>
          <w:t>83</w:t>
        </w:r>
        <w:r w:rsidRPr="00F40B3B">
          <w:rPr>
            <w:webHidden/>
          </w:rPr>
          <w:fldChar w:fldCharType="end"/>
        </w:r>
      </w:hyperlink>
    </w:p>
    <w:p w14:paraId="408484AA" w14:textId="6C5D6234" w:rsidR="006A7F36" w:rsidRPr="00F40B3B" w:rsidRDefault="006A7F36">
      <w:pPr>
        <w:pStyle w:val="TOC3"/>
        <w:rPr>
          <w:rStyle w:val="Hyperlink"/>
        </w:rPr>
      </w:pPr>
      <w:hyperlink w:anchor="_Toc201279371" w:history="1">
        <w:r w:rsidRPr="00F40B3B">
          <w:rPr>
            <w:rStyle w:val="Hyperlink"/>
          </w:rPr>
          <w:t>4.5.4</w:t>
        </w:r>
        <w:r w:rsidRPr="00F40B3B">
          <w:rPr>
            <w:rFonts w:eastAsiaTheme="minorEastAsia" w:cstheme="minorBidi"/>
            <w:kern w:val="2"/>
            <w:szCs w:val="24"/>
            <w:lang w:eastAsia="en-US"/>
            <w14:ligatures w14:val="standardContextual"/>
          </w:rPr>
          <w:tab/>
        </w:r>
        <w:r w:rsidRPr="00F40B3B">
          <w:rPr>
            <w:rStyle w:val="Hyperlink"/>
          </w:rPr>
          <w:t>Analisis Hasil Deteksi oleh Model Terbaik</w:t>
        </w:r>
        <w:r w:rsidRPr="00F40B3B">
          <w:rPr>
            <w:webHidden/>
          </w:rPr>
          <w:tab/>
        </w:r>
        <w:r w:rsidRPr="00F40B3B">
          <w:rPr>
            <w:webHidden/>
          </w:rPr>
          <w:fldChar w:fldCharType="begin"/>
        </w:r>
        <w:r w:rsidRPr="00F40B3B">
          <w:rPr>
            <w:webHidden/>
          </w:rPr>
          <w:instrText xml:space="preserve"> PAGEREF _Toc201279371 \h </w:instrText>
        </w:r>
        <w:r w:rsidRPr="00F40B3B">
          <w:rPr>
            <w:webHidden/>
          </w:rPr>
        </w:r>
        <w:r w:rsidRPr="00F40B3B">
          <w:rPr>
            <w:webHidden/>
          </w:rPr>
          <w:fldChar w:fldCharType="separate"/>
        </w:r>
        <w:r w:rsidR="006B0D17">
          <w:rPr>
            <w:webHidden/>
          </w:rPr>
          <w:t>85</w:t>
        </w:r>
        <w:r w:rsidRPr="00F40B3B">
          <w:rPr>
            <w:webHidden/>
          </w:rPr>
          <w:fldChar w:fldCharType="end"/>
        </w:r>
      </w:hyperlink>
    </w:p>
    <w:p w14:paraId="36E24FD7" w14:textId="77777777" w:rsidR="006A7F36" w:rsidRPr="00F40B3B" w:rsidRDefault="006A7F36" w:rsidP="006A7F36"/>
    <w:p w14:paraId="231DBC08" w14:textId="29C5B9FD" w:rsidR="006A7F36" w:rsidRPr="00F40B3B" w:rsidRDefault="006A7F36">
      <w:pPr>
        <w:pStyle w:val="TOC1"/>
        <w:rPr>
          <w:rStyle w:val="Hyperlink"/>
        </w:rPr>
      </w:pPr>
      <w:hyperlink w:anchor="_Toc201279372" w:history="1">
        <w:r w:rsidRPr="00F40B3B">
          <w:rPr>
            <w:rStyle w:val="Hyperlink"/>
          </w:rPr>
          <w:t xml:space="preserve">BAB V </w:t>
        </w:r>
        <w:r w:rsidR="00F51CAD" w:rsidRPr="00F40B3B">
          <w:rPr>
            <w:rStyle w:val="Hyperlink"/>
          </w:rPr>
          <w:tab/>
        </w:r>
        <w:r w:rsidRPr="00F40B3B">
          <w:rPr>
            <w:rStyle w:val="Hyperlink"/>
          </w:rPr>
          <w:t>KESIMPULAN DAN SARAN</w:t>
        </w:r>
        <w:r w:rsidRPr="00F40B3B">
          <w:rPr>
            <w:webHidden/>
          </w:rPr>
          <w:tab/>
        </w:r>
        <w:r w:rsidRPr="00F40B3B">
          <w:rPr>
            <w:webHidden/>
          </w:rPr>
          <w:fldChar w:fldCharType="begin"/>
        </w:r>
        <w:r w:rsidRPr="00F40B3B">
          <w:rPr>
            <w:webHidden/>
          </w:rPr>
          <w:instrText xml:space="preserve"> PAGEREF _Toc201279372 \h </w:instrText>
        </w:r>
        <w:r w:rsidRPr="00F40B3B">
          <w:rPr>
            <w:webHidden/>
          </w:rPr>
        </w:r>
        <w:r w:rsidRPr="00F40B3B">
          <w:rPr>
            <w:webHidden/>
          </w:rPr>
          <w:fldChar w:fldCharType="separate"/>
        </w:r>
        <w:r w:rsidR="006B0D17">
          <w:rPr>
            <w:webHidden/>
          </w:rPr>
          <w:t>93</w:t>
        </w:r>
        <w:r w:rsidRPr="00F40B3B">
          <w:rPr>
            <w:webHidden/>
          </w:rPr>
          <w:fldChar w:fldCharType="end"/>
        </w:r>
      </w:hyperlink>
    </w:p>
    <w:p w14:paraId="46C338FA" w14:textId="77777777" w:rsidR="006A7F36" w:rsidRPr="00F40B3B" w:rsidRDefault="006A7F36" w:rsidP="006A7F36"/>
    <w:p w14:paraId="4A6D9FE4" w14:textId="4F9F6F1B" w:rsidR="006A7F36" w:rsidRPr="00F40B3B" w:rsidRDefault="006A7F36">
      <w:pPr>
        <w:pStyle w:val="TOC2"/>
        <w:rPr>
          <w:rFonts w:eastAsiaTheme="minorEastAsia" w:cstheme="minorBidi"/>
          <w:kern w:val="2"/>
          <w:szCs w:val="24"/>
          <w:lang w:eastAsia="en-US"/>
          <w14:ligatures w14:val="standardContextual"/>
        </w:rPr>
      </w:pPr>
      <w:hyperlink w:anchor="_Toc201279374" w:history="1">
        <w:r w:rsidRPr="00F40B3B">
          <w:rPr>
            <w:rStyle w:val="Hyperlink"/>
          </w:rPr>
          <w:t>5.1</w:t>
        </w:r>
        <w:r w:rsidRPr="00F40B3B">
          <w:rPr>
            <w:rFonts w:eastAsiaTheme="minorEastAsia" w:cstheme="minorBidi"/>
            <w:kern w:val="2"/>
            <w:szCs w:val="24"/>
            <w:lang w:eastAsia="en-US"/>
            <w14:ligatures w14:val="standardContextual"/>
          </w:rPr>
          <w:tab/>
        </w:r>
        <w:r w:rsidRPr="00F40B3B">
          <w:rPr>
            <w:rStyle w:val="Hyperlink"/>
          </w:rPr>
          <w:t>Kesimpulan</w:t>
        </w:r>
        <w:r w:rsidRPr="00F40B3B">
          <w:rPr>
            <w:webHidden/>
          </w:rPr>
          <w:tab/>
        </w:r>
        <w:r w:rsidRPr="00F40B3B">
          <w:rPr>
            <w:webHidden/>
          </w:rPr>
          <w:fldChar w:fldCharType="begin"/>
        </w:r>
        <w:r w:rsidRPr="00F40B3B">
          <w:rPr>
            <w:webHidden/>
          </w:rPr>
          <w:instrText xml:space="preserve"> PAGEREF _Toc201279374 \h </w:instrText>
        </w:r>
        <w:r w:rsidRPr="00F40B3B">
          <w:rPr>
            <w:webHidden/>
          </w:rPr>
        </w:r>
        <w:r w:rsidRPr="00F40B3B">
          <w:rPr>
            <w:webHidden/>
          </w:rPr>
          <w:fldChar w:fldCharType="separate"/>
        </w:r>
        <w:r w:rsidR="006B0D17">
          <w:rPr>
            <w:webHidden/>
          </w:rPr>
          <w:t>93</w:t>
        </w:r>
        <w:r w:rsidRPr="00F40B3B">
          <w:rPr>
            <w:webHidden/>
          </w:rPr>
          <w:fldChar w:fldCharType="end"/>
        </w:r>
      </w:hyperlink>
    </w:p>
    <w:p w14:paraId="6A9BDC32" w14:textId="7E2B55AB" w:rsidR="006A7F36" w:rsidRPr="00F40B3B" w:rsidRDefault="006A7F36">
      <w:pPr>
        <w:pStyle w:val="TOC2"/>
        <w:rPr>
          <w:rStyle w:val="Hyperlink"/>
        </w:rPr>
      </w:pPr>
      <w:hyperlink w:anchor="_Toc201279375" w:history="1">
        <w:r w:rsidRPr="00F40B3B">
          <w:rPr>
            <w:rStyle w:val="Hyperlink"/>
          </w:rPr>
          <w:t>5.2</w:t>
        </w:r>
        <w:r w:rsidRPr="00F40B3B">
          <w:rPr>
            <w:rFonts w:eastAsiaTheme="minorEastAsia" w:cstheme="minorBidi"/>
            <w:kern w:val="2"/>
            <w:szCs w:val="24"/>
            <w:lang w:eastAsia="en-US"/>
            <w14:ligatures w14:val="standardContextual"/>
          </w:rPr>
          <w:tab/>
        </w:r>
        <w:r w:rsidRPr="00F40B3B">
          <w:rPr>
            <w:rStyle w:val="Hyperlink"/>
          </w:rPr>
          <w:t>Saran</w:t>
        </w:r>
        <w:r w:rsidRPr="00F40B3B">
          <w:rPr>
            <w:webHidden/>
          </w:rPr>
          <w:tab/>
        </w:r>
        <w:r w:rsidRPr="00F40B3B">
          <w:rPr>
            <w:webHidden/>
          </w:rPr>
          <w:fldChar w:fldCharType="begin"/>
        </w:r>
        <w:r w:rsidRPr="00F40B3B">
          <w:rPr>
            <w:webHidden/>
          </w:rPr>
          <w:instrText xml:space="preserve"> PAGEREF _Toc201279375 \h </w:instrText>
        </w:r>
        <w:r w:rsidRPr="00F40B3B">
          <w:rPr>
            <w:webHidden/>
          </w:rPr>
        </w:r>
        <w:r w:rsidRPr="00F40B3B">
          <w:rPr>
            <w:webHidden/>
          </w:rPr>
          <w:fldChar w:fldCharType="separate"/>
        </w:r>
        <w:r w:rsidR="006B0D17">
          <w:rPr>
            <w:webHidden/>
          </w:rPr>
          <w:t>94</w:t>
        </w:r>
        <w:r w:rsidRPr="00F40B3B">
          <w:rPr>
            <w:webHidden/>
          </w:rPr>
          <w:fldChar w:fldCharType="end"/>
        </w:r>
      </w:hyperlink>
    </w:p>
    <w:p w14:paraId="785B595B" w14:textId="77777777" w:rsidR="006A7F36" w:rsidRPr="00F40B3B" w:rsidRDefault="006A7F36" w:rsidP="006A7F36"/>
    <w:p w14:paraId="637FE72D" w14:textId="2D5D36D4"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76" w:history="1">
        <w:r w:rsidRPr="00F40B3B">
          <w:rPr>
            <w:rStyle w:val="Hyperlink"/>
          </w:rPr>
          <w:t>DAFTAR PUSTAKA</w:t>
        </w:r>
        <w:r w:rsidRPr="00F40B3B">
          <w:rPr>
            <w:webHidden/>
          </w:rPr>
          <w:tab/>
        </w:r>
        <w:r w:rsidRPr="00F40B3B">
          <w:rPr>
            <w:webHidden/>
          </w:rPr>
          <w:fldChar w:fldCharType="begin"/>
        </w:r>
        <w:r w:rsidRPr="00F40B3B">
          <w:rPr>
            <w:webHidden/>
          </w:rPr>
          <w:instrText xml:space="preserve"> PAGEREF _Toc201279376 \h </w:instrText>
        </w:r>
        <w:r w:rsidRPr="00F40B3B">
          <w:rPr>
            <w:webHidden/>
          </w:rPr>
        </w:r>
        <w:r w:rsidRPr="00F40B3B">
          <w:rPr>
            <w:webHidden/>
          </w:rPr>
          <w:fldChar w:fldCharType="separate"/>
        </w:r>
        <w:r w:rsidR="006B0D17">
          <w:rPr>
            <w:webHidden/>
          </w:rPr>
          <w:t>96</w:t>
        </w:r>
        <w:r w:rsidRPr="00F40B3B">
          <w:rPr>
            <w:webHidden/>
          </w:rPr>
          <w:fldChar w:fldCharType="end"/>
        </w:r>
      </w:hyperlink>
    </w:p>
    <w:p w14:paraId="3CD49193" w14:textId="50802AC7" w:rsidR="006A7F36" w:rsidRPr="00F40B3B" w:rsidRDefault="006A7F36">
      <w:pPr>
        <w:pStyle w:val="TOC1"/>
        <w:rPr>
          <w:rFonts w:asciiTheme="minorHAnsi" w:eastAsiaTheme="minorEastAsia" w:hAnsiTheme="minorHAnsi" w:cstheme="minorBidi"/>
          <w:b w:val="0"/>
          <w:bCs w:val="0"/>
          <w:kern w:val="2"/>
          <w:lang w:eastAsia="en-US"/>
          <w14:ligatures w14:val="standardContextual"/>
        </w:rPr>
      </w:pPr>
      <w:hyperlink w:anchor="_Toc201279377" w:history="1">
        <w:r w:rsidRPr="00F40B3B">
          <w:rPr>
            <w:rStyle w:val="Hyperlink"/>
          </w:rPr>
          <w:t>LAMPIRAN</w:t>
        </w:r>
        <w:r w:rsidRPr="00F40B3B">
          <w:rPr>
            <w:webHidden/>
          </w:rPr>
          <w:tab/>
        </w:r>
        <w:r w:rsidRPr="00F40B3B">
          <w:rPr>
            <w:webHidden/>
          </w:rPr>
          <w:fldChar w:fldCharType="begin"/>
        </w:r>
        <w:r w:rsidRPr="00F40B3B">
          <w:rPr>
            <w:webHidden/>
          </w:rPr>
          <w:instrText xml:space="preserve"> PAGEREF _Toc201279377 \h </w:instrText>
        </w:r>
        <w:r w:rsidRPr="00F40B3B">
          <w:rPr>
            <w:webHidden/>
          </w:rPr>
        </w:r>
        <w:r w:rsidRPr="00F40B3B">
          <w:rPr>
            <w:webHidden/>
          </w:rPr>
          <w:fldChar w:fldCharType="separate"/>
        </w:r>
        <w:r w:rsidR="006B0D17">
          <w:rPr>
            <w:webHidden/>
          </w:rPr>
          <w:t>101</w:t>
        </w:r>
        <w:r w:rsidRPr="00F40B3B">
          <w:rPr>
            <w:webHidden/>
          </w:rPr>
          <w:fldChar w:fldCharType="end"/>
        </w:r>
      </w:hyperlink>
    </w:p>
    <w:p w14:paraId="1DE9E6CC" w14:textId="0C16C652" w:rsidR="00EF6DAE" w:rsidRPr="00F40B3B" w:rsidRDefault="00C80A5E" w:rsidP="00F22FCD">
      <w:pPr>
        <w:pStyle w:val="BODI"/>
      </w:pPr>
      <w:r w:rsidRPr="00F40B3B">
        <w:rPr>
          <w:b/>
          <w:bCs/>
        </w:rPr>
        <w:fldChar w:fldCharType="end"/>
      </w:r>
    </w:p>
    <w:p w14:paraId="76DE77A6" w14:textId="77777777" w:rsidR="00EF6DAE" w:rsidRPr="00F40B3B" w:rsidRDefault="00EF6DAE">
      <w:pPr>
        <w:spacing w:after="160"/>
        <w:rPr>
          <w:rFonts w:ascii="Times New Roman" w:eastAsia="Times New Roman" w:hAnsi="Times New Roman" w:cs="Times New Roman"/>
          <w:b/>
          <w:sz w:val="28"/>
          <w:szCs w:val="24"/>
        </w:rPr>
      </w:pPr>
      <w:r w:rsidRPr="00F40B3B">
        <w:rPr>
          <w:rFonts w:eastAsia="Times New Roman" w:cs="Times New Roman"/>
          <w:szCs w:val="24"/>
        </w:rPr>
        <w:br w:type="page"/>
      </w:r>
    </w:p>
    <w:p w14:paraId="000000A0" w14:textId="0D4B5433" w:rsidR="00B55265" w:rsidRPr="00F40B3B" w:rsidRDefault="004365F3" w:rsidP="00EE0538">
      <w:pPr>
        <w:pStyle w:val="Heading1"/>
      </w:pPr>
      <w:bookmarkStart w:id="21" w:name="_Toc201279313"/>
      <w:bookmarkStart w:id="22" w:name="_Toc199532128"/>
      <w:r w:rsidRPr="00F40B3B">
        <w:lastRenderedPageBreak/>
        <w:t>DAFTAR TABEL</w:t>
      </w:r>
      <w:bookmarkEnd w:id="21"/>
      <w:bookmarkEnd w:id="22"/>
    </w:p>
    <w:p w14:paraId="000000A2" w14:textId="77777777" w:rsidR="00B55265" w:rsidRPr="00F40B3B" w:rsidRDefault="00B55265" w:rsidP="00E76DE9"/>
    <w:p w14:paraId="000000A3" w14:textId="77777777" w:rsidR="00B55265" w:rsidRPr="00F40B3B" w:rsidRDefault="004365F3">
      <w:pPr>
        <w:spacing w:line="360" w:lineRule="auto"/>
        <w:jc w:val="right"/>
        <w:rPr>
          <w:rFonts w:ascii="Times New Roman" w:eastAsia="Times New Roman" w:hAnsi="Times New Roman" w:cs="Times New Roman"/>
          <w:i/>
          <w:sz w:val="16"/>
          <w:szCs w:val="16"/>
        </w:rPr>
      </w:pPr>
      <w:r w:rsidRPr="00F40B3B">
        <w:rPr>
          <w:rFonts w:ascii="Times New Roman" w:eastAsia="Times New Roman" w:hAnsi="Times New Roman" w:cs="Times New Roman"/>
          <w:i/>
          <w:sz w:val="16"/>
          <w:szCs w:val="16"/>
        </w:rPr>
        <w:t>Halaman</w:t>
      </w:r>
    </w:p>
    <w:p w14:paraId="708401A1" w14:textId="4D2F76A3" w:rsidR="006A7F36" w:rsidRPr="00F40B3B" w:rsidRDefault="008023FF">
      <w:pPr>
        <w:pStyle w:val="TableofFigures"/>
        <w:tabs>
          <w:tab w:val="right" w:leader="dot" w:pos="8493"/>
        </w:tabs>
        <w:rPr>
          <w:rFonts w:eastAsiaTheme="minorEastAsia" w:cstheme="minorBidi"/>
          <w:kern w:val="2"/>
          <w:szCs w:val="24"/>
          <w:lang w:eastAsia="en-US"/>
          <w14:ligatures w14:val="standardContextual"/>
        </w:rPr>
      </w:pPr>
      <w:r w:rsidRPr="00F40B3B">
        <w:rPr>
          <w:rFonts w:ascii="Times New Roman" w:eastAsia="Times New Roman" w:hAnsi="Times New Roman" w:cs="Times New Roman"/>
          <w:color w:val="000000"/>
          <w:szCs w:val="24"/>
        </w:rPr>
        <w:fldChar w:fldCharType="begin"/>
      </w:r>
      <w:r w:rsidRPr="00F40B3B">
        <w:rPr>
          <w:rFonts w:ascii="Times New Roman" w:eastAsia="Times New Roman" w:hAnsi="Times New Roman" w:cs="Times New Roman"/>
          <w:color w:val="000000"/>
          <w:szCs w:val="24"/>
        </w:rPr>
        <w:instrText xml:space="preserve"> TOC \h \z \c "Tabel 2" </w:instrText>
      </w:r>
      <w:r w:rsidRPr="00F40B3B">
        <w:rPr>
          <w:rFonts w:ascii="Times New Roman" w:eastAsia="Times New Roman" w:hAnsi="Times New Roman" w:cs="Times New Roman"/>
          <w:color w:val="000000"/>
          <w:szCs w:val="24"/>
        </w:rPr>
        <w:fldChar w:fldCharType="separate"/>
      </w:r>
      <w:hyperlink w:anchor="_Toc201279378" w:history="1">
        <w:r w:rsidR="006A7F36" w:rsidRPr="00F40B3B">
          <w:rPr>
            <w:rStyle w:val="Hyperlink"/>
            <w:b/>
            <w:bCs/>
          </w:rPr>
          <w:t>Tabel 2.1</w:t>
        </w:r>
        <w:r w:rsidR="006A7F36" w:rsidRPr="00F40B3B">
          <w:rPr>
            <w:rStyle w:val="Hyperlink"/>
          </w:rPr>
          <w:t xml:space="preserve"> Jenis </w:t>
        </w:r>
        <w:r w:rsidR="006A7F36" w:rsidRPr="00F40B3B">
          <w:rPr>
            <w:rStyle w:val="Hyperlink"/>
            <w:i/>
          </w:rPr>
          <w:t>Hyperparameter</w:t>
        </w:r>
        <w:r w:rsidR="006A7F36" w:rsidRPr="00F40B3B">
          <w:rPr>
            <w:rStyle w:val="Hyperlink"/>
          </w:rPr>
          <w:t xml:space="preserve"> dalam </w:t>
        </w:r>
        <w:r w:rsidR="006A7F36" w:rsidRPr="00F40B3B">
          <w:rPr>
            <w:rStyle w:val="Hyperlink"/>
            <w:i/>
          </w:rPr>
          <w:t>Deep Learning</w:t>
        </w:r>
        <w:r w:rsidR="006A7F36" w:rsidRPr="00F40B3B">
          <w:rPr>
            <w:webHidden/>
          </w:rPr>
          <w:tab/>
        </w:r>
        <w:r w:rsidR="006A7F36" w:rsidRPr="00F40B3B">
          <w:rPr>
            <w:webHidden/>
          </w:rPr>
          <w:fldChar w:fldCharType="begin"/>
        </w:r>
        <w:r w:rsidR="006A7F36" w:rsidRPr="00F40B3B">
          <w:rPr>
            <w:webHidden/>
          </w:rPr>
          <w:instrText xml:space="preserve"> PAGEREF _Toc201279378 \h </w:instrText>
        </w:r>
        <w:r w:rsidR="006A7F36" w:rsidRPr="00F40B3B">
          <w:rPr>
            <w:webHidden/>
          </w:rPr>
        </w:r>
        <w:r w:rsidR="006A7F36" w:rsidRPr="00F40B3B">
          <w:rPr>
            <w:webHidden/>
          </w:rPr>
          <w:fldChar w:fldCharType="separate"/>
        </w:r>
        <w:r w:rsidR="006B0D17">
          <w:rPr>
            <w:webHidden/>
          </w:rPr>
          <w:t>21</w:t>
        </w:r>
        <w:r w:rsidR="006A7F36" w:rsidRPr="00F40B3B">
          <w:rPr>
            <w:webHidden/>
          </w:rPr>
          <w:fldChar w:fldCharType="end"/>
        </w:r>
      </w:hyperlink>
    </w:p>
    <w:p w14:paraId="133F62DF" w14:textId="31FAB3ED" w:rsidR="006A7F36" w:rsidRPr="00F40B3B" w:rsidRDefault="006A7F36">
      <w:pPr>
        <w:pStyle w:val="TableofFigures"/>
        <w:tabs>
          <w:tab w:val="right" w:leader="dot" w:pos="8493"/>
        </w:tabs>
        <w:rPr>
          <w:rFonts w:eastAsiaTheme="minorEastAsia" w:cstheme="minorBidi"/>
          <w:kern w:val="2"/>
          <w:szCs w:val="24"/>
          <w:lang w:eastAsia="en-US"/>
          <w14:ligatures w14:val="standardContextual"/>
        </w:rPr>
      </w:pPr>
      <w:hyperlink w:anchor="_Toc201279379" w:history="1">
        <w:r w:rsidRPr="00F40B3B">
          <w:rPr>
            <w:rStyle w:val="Hyperlink"/>
            <w:b/>
            <w:bCs/>
          </w:rPr>
          <w:t>Tabel 2.2</w:t>
        </w:r>
        <w:r w:rsidRPr="00F40B3B">
          <w:rPr>
            <w:rStyle w:val="Hyperlink"/>
          </w:rPr>
          <w:t xml:space="preserve"> Skenario Klasifikasi Model Berdasarkan Kondisi </w:t>
        </w:r>
        <w:r w:rsidRPr="00F40B3B">
          <w:rPr>
            <w:rStyle w:val="Hyperlink"/>
            <w:i/>
          </w:rPr>
          <w:t>Bounding Box</w:t>
        </w:r>
        <w:r w:rsidRPr="00F40B3B">
          <w:rPr>
            <w:webHidden/>
          </w:rPr>
          <w:tab/>
        </w:r>
        <w:r w:rsidRPr="00F40B3B">
          <w:rPr>
            <w:webHidden/>
          </w:rPr>
          <w:fldChar w:fldCharType="begin"/>
        </w:r>
        <w:r w:rsidRPr="00F40B3B">
          <w:rPr>
            <w:webHidden/>
          </w:rPr>
          <w:instrText xml:space="preserve"> PAGEREF _Toc201279379 \h </w:instrText>
        </w:r>
        <w:r w:rsidRPr="00F40B3B">
          <w:rPr>
            <w:webHidden/>
          </w:rPr>
        </w:r>
        <w:r w:rsidRPr="00F40B3B">
          <w:rPr>
            <w:webHidden/>
          </w:rPr>
          <w:fldChar w:fldCharType="separate"/>
        </w:r>
        <w:r w:rsidR="006B0D17">
          <w:rPr>
            <w:webHidden/>
          </w:rPr>
          <w:t>28</w:t>
        </w:r>
        <w:r w:rsidRPr="00F40B3B">
          <w:rPr>
            <w:webHidden/>
          </w:rPr>
          <w:fldChar w:fldCharType="end"/>
        </w:r>
      </w:hyperlink>
    </w:p>
    <w:p w14:paraId="7E297FBC" w14:textId="09FE6354" w:rsidR="006A7F36" w:rsidRPr="00F40B3B" w:rsidRDefault="006A7F36">
      <w:pPr>
        <w:pStyle w:val="TableofFigures"/>
        <w:tabs>
          <w:tab w:val="right" w:leader="dot" w:pos="8494"/>
        </w:tabs>
      </w:pPr>
      <w:hyperlink w:anchor="_Toc201279380" w:history="1">
        <w:r w:rsidRPr="00F40B3B">
          <w:rPr>
            <w:rStyle w:val="Hyperlink"/>
            <w:b/>
            <w:bCs/>
          </w:rPr>
          <w:t>Tabel 2.3</w:t>
        </w:r>
        <w:r w:rsidRPr="00F40B3B">
          <w:rPr>
            <w:rStyle w:val="Hyperlink"/>
          </w:rPr>
          <w:t xml:space="preserve"> Algoritma </w:t>
        </w:r>
        <w:r w:rsidRPr="00F40B3B">
          <w:rPr>
            <w:rStyle w:val="Hyperlink"/>
            <w:i/>
          </w:rPr>
          <w:t>Non-Maximum Suppression</w:t>
        </w:r>
        <w:r w:rsidRPr="00F40B3B">
          <w:rPr>
            <w:webHidden/>
          </w:rPr>
          <w:tab/>
        </w:r>
        <w:r w:rsidRPr="00F40B3B">
          <w:rPr>
            <w:webHidden/>
          </w:rPr>
          <w:fldChar w:fldCharType="begin"/>
        </w:r>
        <w:r w:rsidRPr="00F40B3B">
          <w:rPr>
            <w:webHidden/>
          </w:rPr>
          <w:instrText xml:space="preserve"> PAGEREF _Toc201279380 \h </w:instrText>
        </w:r>
        <w:r w:rsidRPr="00F40B3B">
          <w:rPr>
            <w:webHidden/>
          </w:rPr>
        </w:r>
        <w:r w:rsidRPr="00F40B3B">
          <w:rPr>
            <w:webHidden/>
          </w:rPr>
          <w:fldChar w:fldCharType="separate"/>
        </w:r>
        <w:r w:rsidR="006B0D17">
          <w:rPr>
            <w:webHidden/>
          </w:rPr>
          <w:t>32</w:t>
        </w:r>
        <w:r w:rsidRPr="00F40B3B">
          <w:rPr>
            <w:webHidden/>
          </w:rPr>
          <w:fldChar w:fldCharType="end"/>
        </w:r>
      </w:hyperlink>
      <w:r w:rsidR="008023FF" w:rsidRPr="00F40B3B">
        <w:rPr>
          <w:rFonts w:ascii="Times New Roman" w:eastAsia="Times New Roman" w:hAnsi="Times New Roman" w:cs="Times New Roman"/>
          <w:color w:val="000000"/>
          <w:szCs w:val="24"/>
        </w:rPr>
        <w:fldChar w:fldCharType="end"/>
      </w:r>
      <w:r w:rsidR="00622BB3" w:rsidRPr="00F40B3B">
        <w:rPr>
          <w:rFonts w:ascii="Times New Roman" w:eastAsia="Times New Roman" w:hAnsi="Times New Roman" w:cs="Times New Roman"/>
          <w:color w:val="000000"/>
          <w:szCs w:val="24"/>
        </w:rPr>
        <w:fldChar w:fldCharType="begin"/>
      </w:r>
      <w:r w:rsidR="00622BB3" w:rsidRPr="00F40B3B">
        <w:rPr>
          <w:rFonts w:ascii="Times New Roman" w:eastAsia="Times New Roman" w:hAnsi="Times New Roman" w:cs="Times New Roman"/>
          <w:color w:val="000000"/>
          <w:szCs w:val="24"/>
        </w:rPr>
        <w:instrText xml:space="preserve"> TOC \h \z \c "Tabel 3" </w:instrText>
      </w:r>
      <w:r w:rsidR="00622BB3" w:rsidRPr="00F40B3B">
        <w:rPr>
          <w:rFonts w:ascii="Times New Roman" w:eastAsia="Times New Roman" w:hAnsi="Times New Roman" w:cs="Times New Roman"/>
          <w:color w:val="000000"/>
          <w:szCs w:val="24"/>
        </w:rPr>
        <w:fldChar w:fldCharType="separate"/>
      </w:r>
    </w:p>
    <w:p w14:paraId="19164CE1" w14:textId="3B1C0A26" w:rsidR="006A7F36" w:rsidRPr="00F40B3B" w:rsidRDefault="006A7F36">
      <w:pPr>
        <w:pStyle w:val="TableofFigures"/>
        <w:tabs>
          <w:tab w:val="right" w:leader="dot" w:pos="8493"/>
        </w:tabs>
        <w:rPr>
          <w:rFonts w:eastAsiaTheme="minorEastAsia" w:cstheme="minorBidi"/>
          <w:kern w:val="2"/>
          <w:szCs w:val="24"/>
          <w:lang w:eastAsia="en-US"/>
          <w14:ligatures w14:val="standardContextual"/>
        </w:rPr>
      </w:pPr>
      <w:hyperlink w:anchor="_Toc201279381" w:history="1">
        <w:r w:rsidRPr="00F40B3B">
          <w:rPr>
            <w:rStyle w:val="Hyperlink"/>
            <w:b/>
            <w:bCs/>
          </w:rPr>
          <w:t>Tabel 3.1</w:t>
        </w:r>
        <w:r w:rsidRPr="00F40B3B">
          <w:rPr>
            <w:rStyle w:val="Hyperlink"/>
          </w:rPr>
          <w:t xml:space="preserve"> Spesifikasi Perangkat Keras</w:t>
        </w:r>
        <w:r w:rsidRPr="00F40B3B">
          <w:rPr>
            <w:webHidden/>
          </w:rPr>
          <w:tab/>
        </w:r>
        <w:r w:rsidRPr="00F40B3B">
          <w:rPr>
            <w:webHidden/>
          </w:rPr>
          <w:fldChar w:fldCharType="begin"/>
        </w:r>
        <w:r w:rsidRPr="00F40B3B">
          <w:rPr>
            <w:webHidden/>
          </w:rPr>
          <w:instrText xml:space="preserve"> PAGEREF _Toc201279381 \h </w:instrText>
        </w:r>
        <w:r w:rsidRPr="00F40B3B">
          <w:rPr>
            <w:webHidden/>
          </w:rPr>
        </w:r>
        <w:r w:rsidRPr="00F40B3B">
          <w:rPr>
            <w:webHidden/>
          </w:rPr>
          <w:fldChar w:fldCharType="separate"/>
        </w:r>
        <w:r w:rsidR="006B0D17">
          <w:rPr>
            <w:webHidden/>
          </w:rPr>
          <w:t>56</w:t>
        </w:r>
        <w:r w:rsidRPr="00F40B3B">
          <w:rPr>
            <w:webHidden/>
          </w:rPr>
          <w:fldChar w:fldCharType="end"/>
        </w:r>
      </w:hyperlink>
    </w:p>
    <w:p w14:paraId="000000A6" w14:textId="4537559D" w:rsidR="00B55265" w:rsidRPr="00F40B3B" w:rsidRDefault="006A7F36" w:rsidP="00D527DF">
      <w:pPr>
        <w:pStyle w:val="TableofFigures"/>
        <w:tabs>
          <w:tab w:val="right" w:leader="dot" w:pos="8494"/>
        </w:tabs>
        <w:rPr>
          <w:rFonts w:ascii="Times New Roman" w:eastAsia="Times New Roman" w:hAnsi="Times New Roman" w:cs="Times New Roman"/>
          <w:color w:val="000000"/>
          <w:szCs w:val="24"/>
        </w:rPr>
      </w:pPr>
      <w:hyperlink w:anchor="_Toc201279382" w:history="1">
        <w:r w:rsidRPr="00F40B3B">
          <w:rPr>
            <w:rStyle w:val="Hyperlink"/>
            <w:b/>
            <w:bCs/>
          </w:rPr>
          <w:t>Tabel 3.2</w:t>
        </w:r>
        <w:r w:rsidRPr="00F40B3B">
          <w:rPr>
            <w:rStyle w:val="Hyperlink"/>
          </w:rPr>
          <w:t xml:space="preserve"> Spesifikasi Perangkat Lunak</w:t>
        </w:r>
        <w:r w:rsidRPr="00F40B3B">
          <w:rPr>
            <w:webHidden/>
          </w:rPr>
          <w:tab/>
        </w:r>
        <w:r w:rsidRPr="00F40B3B">
          <w:rPr>
            <w:webHidden/>
          </w:rPr>
          <w:fldChar w:fldCharType="begin"/>
        </w:r>
        <w:r w:rsidRPr="00F40B3B">
          <w:rPr>
            <w:webHidden/>
          </w:rPr>
          <w:instrText xml:space="preserve"> PAGEREF _Toc201279382 \h </w:instrText>
        </w:r>
        <w:r w:rsidRPr="00F40B3B">
          <w:rPr>
            <w:webHidden/>
          </w:rPr>
        </w:r>
        <w:r w:rsidRPr="00F40B3B">
          <w:rPr>
            <w:webHidden/>
          </w:rPr>
          <w:fldChar w:fldCharType="separate"/>
        </w:r>
        <w:r w:rsidR="006B0D17">
          <w:rPr>
            <w:webHidden/>
          </w:rPr>
          <w:t>56</w:t>
        </w:r>
        <w:r w:rsidRPr="00F40B3B">
          <w:rPr>
            <w:webHidden/>
          </w:rPr>
          <w:fldChar w:fldCharType="end"/>
        </w:r>
      </w:hyperlink>
      <w:r w:rsidR="00622BB3" w:rsidRPr="00F40B3B">
        <w:rPr>
          <w:rFonts w:ascii="Times New Roman" w:eastAsia="Times New Roman" w:hAnsi="Times New Roman" w:cs="Times New Roman"/>
          <w:color w:val="000000"/>
          <w:szCs w:val="24"/>
        </w:rPr>
        <w:fldChar w:fldCharType="end"/>
      </w:r>
    </w:p>
    <w:p w14:paraId="33D2A684" w14:textId="78205F57" w:rsidR="004B5787" w:rsidRDefault="004B2C96">
      <w:pPr>
        <w:pStyle w:val="TableofFigures"/>
        <w:tabs>
          <w:tab w:val="right" w:leader="dot" w:pos="8493"/>
        </w:tabs>
        <w:rPr>
          <w:rFonts w:eastAsiaTheme="minorEastAsia" w:cstheme="minorBidi"/>
          <w:kern w:val="2"/>
          <w:szCs w:val="24"/>
          <w:lang w:val="en-US" w:eastAsia="en-US"/>
          <w14:ligatures w14:val="standardContextual"/>
        </w:rPr>
      </w:pPr>
      <w:r w:rsidRPr="00F40B3B">
        <w:rPr>
          <w:rFonts w:ascii="Times New Roman" w:eastAsia="Times New Roman" w:hAnsi="Times New Roman" w:cs="Times New Roman"/>
          <w:color w:val="000000"/>
          <w:szCs w:val="24"/>
        </w:rPr>
        <w:fldChar w:fldCharType="begin"/>
      </w:r>
      <w:r w:rsidRPr="00F40B3B">
        <w:rPr>
          <w:rFonts w:ascii="Times New Roman" w:eastAsia="Times New Roman" w:hAnsi="Times New Roman" w:cs="Times New Roman"/>
          <w:color w:val="000000"/>
          <w:szCs w:val="24"/>
        </w:rPr>
        <w:instrText xml:space="preserve"> TOC \h \z \c "Tabel 4" </w:instrText>
      </w:r>
      <w:r w:rsidRPr="00F40B3B">
        <w:rPr>
          <w:rFonts w:ascii="Times New Roman" w:eastAsia="Times New Roman" w:hAnsi="Times New Roman" w:cs="Times New Roman"/>
          <w:color w:val="000000"/>
          <w:szCs w:val="24"/>
        </w:rPr>
        <w:fldChar w:fldCharType="separate"/>
      </w:r>
      <w:hyperlink w:anchor="_Toc205295692" w:history="1">
        <w:r w:rsidR="004B5787" w:rsidRPr="002622B3">
          <w:rPr>
            <w:rStyle w:val="Hyperlink"/>
            <w:b/>
            <w:bCs/>
          </w:rPr>
          <w:t>Tabel 4.1</w:t>
        </w:r>
        <w:r w:rsidR="004B5787" w:rsidRPr="002622B3">
          <w:rPr>
            <w:rStyle w:val="Hyperlink"/>
          </w:rPr>
          <w:t xml:space="preserve"> Keterangan Teknik </w:t>
        </w:r>
        <w:r w:rsidR="004B5787" w:rsidRPr="002622B3">
          <w:rPr>
            <w:rStyle w:val="Hyperlink"/>
            <w:i/>
          </w:rPr>
          <w:t>Image Augmentation</w:t>
        </w:r>
        <w:r w:rsidR="004B5787">
          <w:rPr>
            <w:webHidden/>
          </w:rPr>
          <w:tab/>
        </w:r>
        <w:r w:rsidR="004B5787">
          <w:rPr>
            <w:webHidden/>
          </w:rPr>
          <w:fldChar w:fldCharType="begin"/>
        </w:r>
        <w:r w:rsidR="004B5787">
          <w:rPr>
            <w:webHidden/>
          </w:rPr>
          <w:instrText xml:space="preserve"> PAGEREF _Toc205295692 \h </w:instrText>
        </w:r>
        <w:r w:rsidR="004B5787">
          <w:rPr>
            <w:webHidden/>
          </w:rPr>
        </w:r>
        <w:r w:rsidR="004B5787">
          <w:rPr>
            <w:webHidden/>
          </w:rPr>
          <w:fldChar w:fldCharType="separate"/>
        </w:r>
        <w:r w:rsidR="006B0D17">
          <w:rPr>
            <w:webHidden/>
          </w:rPr>
          <w:t>59</w:t>
        </w:r>
        <w:r w:rsidR="004B5787">
          <w:rPr>
            <w:webHidden/>
          </w:rPr>
          <w:fldChar w:fldCharType="end"/>
        </w:r>
      </w:hyperlink>
    </w:p>
    <w:p w14:paraId="334AECB9" w14:textId="696DB3FA" w:rsidR="004B5787" w:rsidRDefault="004B5787">
      <w:pPr>
        <w:pStyle w:val="TableofFigures"/>
        <w:tabs>
          <w:tab w:val="right" w:leader="dot" w:pos="8493"/>
        </w:tabs>
        <w:rPr>
          <w:rFonts w:eastAsiaTheme="minorEastAsia" w:cstheme="minorBidi"/>
          <w:kern w:val="2"/>
          <w:szCs w:val="24"/>
          <w:lang w:val="en-US" w:eastAsia="en-US"/>
          <w14:ligatures w14:val="standardContextual"/>
        </w:rPr>
      </w:pPr>
      <w:hyperlink w:anchor="_Toc205295693" w:history="1">
        <w:r w:rsidRPr="002622B3">
          <w:rPr>
            <w:rStyle w:val="Hyperlink"/>
            <w:b/>
            <w:bCs/>
          </w:rPr>
          <w:t>Tabel 4.2</w:t>
        </w:r>
        <w:r w:rsidRPr="002622B3">
          <w:rPr>
            <w:rStyle w:val="Hyperlink"/>
          </w:rPr>
          <w:t xml:space="preserve"> Varian Model yang Diimplementasikan</w:t>
        </w:r>
        <w:r>
          <w:rPr>
            <w:webHidden/>
          </w:rPr>
          <w:tab/>
        </w:r>
        <w:r>
          <w:rPr>
            <w:webHidden/>
          </w:rPr>
          <w:fldChar w:fldCharType="begin"/>
        </w:r>
        <w:r>
          <w:rPr>
            <w:webHidden/>
          </w:rPr>
          <w:instrText xml:space="preserve"> PAGEREF _Toc205295693 \h </w:instrText>
        </w:r>
        <w:r>
          <w:rPr>
            <w:webHidden/>
          </w:rPr>
        </w:r>
        <w:r>
          <w:rPr>
            <w:webHidden/>
          </w:rPr>
          <w:fldChar w:fldCharType="separate"/>
        </w:r>
        <w:r w:rsidR="006B0D17">
          <w:rPr>
            <w:webHidden/>
          </w:rPr>
          <w:t>61</w:t>
        </w:r>
        <w:r>
          <w:rPr>
            <w:webHidden/>
          </w:rPr>
          <w:fldChar w:fldCharType="end"/>
        </w:r>
      </w:hyperlink>
    </w:p>
    <w:p w14:paraId="5C6835B8" w14:textId="4B809BE9" w:rsidR="004B5787" w:rsidRDefault="004B5787">
      <w:pPr>
        <w:pStyle w:val="TableofFigures"/>
        <w:tabs>
          <w:tab w:val="right" w:leader="dot" w:pos="8493"/>
        </w:tabs>
        <w:rPr>
          <w:rFonts w:eastAsiaTheme="minorEastAsia" w:cstheme="minorBidi"/>
          <w:kern w:val="2"/>
          <w:szCs w:val="24"/>
          <w:lang w:val="en-US" w:eastAsia="en-US"/>
          <w14:ligatures w14:val="standardContextual"/>
        </w:rPr>
      </w:pPr>
      <w:hyperlink w:anchor="_Toc205295694" w:history="1">
        <w:r w:rsidRPr="002622B3">
          <w:rPr>
            <w:rStyle w:val="Hyperlink"/>
            <w:b/>
            <w:bCs/>
          </w:rPr>
          <w:t>Tabel 4.3</w:t>
        </w:r>
        <w:r w:rsidRPr="002622B3">
          <w:rPr>
            <w:rStyle w:val="Hyperlink"/>
          </w:rPr>
          <w:t xml:space="preserve"> Pranala </w:t>
        </w:r>
        <w:r w:rsidRPr="002622B3">
          <w:rPr>
            <w:rStyle w:val="Hyperlink"/>
            <w:i/>
          </w:rPr>
          <w:t xml:space="preserve">Pre-Trained Model </w:t>
        </w:r>
        <w:r w:rsidRPr="002622B3">
          <w:rPr>
            <w:rStyle w:val="Hyperlink"/>
          </w:rPr>
          <w:t xml:space="preserve">Varian </w:t>
        </w:r>
        <w:r w:rsidRPr="002622B3">
          <w:rPr>
            <w:rStyle w:val="Hyperlink"/>
            <w:i/>
          </w:rPr>
          <w:t>Large/Compact</w:t>
        </w:r>
        <w:r>
          <w:rPr>
            <w:webHidden/>
          </w:rPr>
          <w:tab/>
        </w:r>
        <w:r>
          <w:rPr>
            <w:webHidden/>
          </w:rPr>
          <w:fldChar w:fldCharType="begin"/>
        </w:r>
        <w:r>
          <w:rPr>
            <w:webHidden/>
          </w:rPr>
          <w:instrText xml:space="preserve"> PAGEREF _Toc205295694 \h </w:instrText>
        </w:r>
        <w:r>
          <w:rPr>
            <w:webHidden/>
          </w:rPr>
        </w:r>
        <w:r>
          <w:rPr>
            <w:webHidden/>
          </w:rPr>
          <w:fldChar w:fldCharType="separate"/>
        </w:r>
        <w:r w:rsidR="006B0D17">
          <w:rPr>
            <w:webHidden/>
          </w:rPr>
          <w:t>61</w:t>
        </w:r>
        <w:r>
          <w:rPr>
            <w:webHidden/>
          </w:rPr>
          <w:fldChar w:fldCharType="end"/>
        </w:r>
      </w:hyperlink>
    </w:p>
    <w:p w14:paraId="24E1BCBF" w14:textId="742514C2" w:rsidR="004B5787" w:rsidRDefault="004B5787">
      <w:pPr>
        <w:pStyle w:val="TableofFigures"/>
        <w:tabs>
          <w:tab w:val="right" w:leader="dot" w:pos="8493"/>
        </w:tabs>
        <w:rPr>
          <w:rFonts w:eastAsiaTheme="minorEastAsia" w:cstheme="minorBidi"/>
          <w:kern w:val="2"/>
          <w:szCs w:val="24"/>
          <w:lang w:val="en-US" w:eastAsia="en-US"/>
          <w14:ligatures w14:val="standardContextual"/>
        </w:rPr>
      </w:pPr>
      <w:hyperlink w:anchor="_Toc205295695" w:history="1">
        <w:r w:rsidRPr="002622B3">
          <w:rPr>
            <w:rStyle w:val="Hyperlink"/>
            <w:b/>
            <w:bCs/>
          </w:rPr>
          <w:t>Tabel 4.4</w:t>
        </w:r>
        <w:r w:rsidRPr="002622B3">
          <w:rPr>
            <w:rStyle w:val="Hyperlink"/>
          </w:rPr>
          <w:t xml:space="preserve"> Nilai </w:t>
        </w:r>
        <w:r w:rsidRPr="002622B3">
          <w:rPr>
            <w:rStyle w:val="Hyperlink"/>
            <w:i/>
          </w:rPr>
          <w:t>Batch Size</w:t>
        </w:r>
        <w:r w:rsidRPr="002622B3">
          <w:rPr>
            <w:rStyle w:val="Hyperlink"/>
          </w:rPr>
          <w:t xml:space="preserve"> untuk Pelatihan Tiap Model</w:t>
        </w:r>
        <w:r>
          <w:rPr>
            <w:webHidden/>
          </w:rPr>
          <w:tab/>
        </w:r>
        <w:r>
          <w:rPr>
            <w:webHidden/>
          </w:rPr>
          <w:fldChar w:fldCharType="begin"/>
        </w:r>
        <w:r>
          <w:rPr>
            <w:webHidden/>
          </w:rPr>
          <w:instrText xml:space="preserve"> PAGEREF _Toc205295695 \h </w:instrText>
        </w:r>
        <w:r>
          <w:rPr>
            <w:webHidden/>
          </w:rPr>
        </w:r>
        <w:r>
          <w:rPr>
            <w:webHidden/>
          </w:rPr>
          <w:fldChar w:fldCharType="separate"/>
        </w:r>
        <w:r w:rsidR="006B0D17">
          <w:rPr>
            <w:webHidden/>
          </w:rPr>
          <w:t>62</w:t>
        </w:r>
        <w:r>
          <w:rPr>
            <w:webHidden/>
          </w:rPr>
          <w:fldChar w:fldCharType="end"/>
        </w:r>
      </w:hyperlink>
    </w:p>
    <w:p w14:paraId="0312AA41" w14:textId="30B4F44F" w:rsidR="004B5787" w:rsidRDefault="004B5787">
      <w:pPr>
        <w:pStyle w:val="TableofFigures"/>
        <w:tabs>
          <w:tab w:val="right" w:leader="dot" w:pos="8493"/>
        </w:tabs>
        <w:rPr>
          <w:rFonts w:eastAsiaTheme="minorEastAsia" w:cstheme="minorBidi"/>
          <w:kern w:val="2"/>
          <w:szCs w:val="24"/>
          <w:lang w:val="en-US" w:eastAsia="en-US"/>
          <w14:ligatures w14:val="standardContextual"/>
        </w:rPr>
      </w:pPr>
      <w:hyperlink w:anchor="_Toc205295696" w:history="1">
        <w:r w:rsidRPr="002622B3">
          <w:rPr>
            <w:rStyle w:val="Hyperlink"/>
            <w:b/>
            <w:bCs/>
          </w:rPr>
          <w:t>Tabel 4.5</w:t>
        </w:r>
        <w:r w:rsidRPr="002622B3">
          <w:rPr>
            <w:rStyle w:val="Hyperlink"/>
          </w:rPr>
          <w:t xml:space="preserve"> Hasil Pengujian Model Terhadap Data Validasi</w:t>
        </w:r>
        <w:r>
          <w:rPr>
            <w:webHidden/>
          </w:rPr>
          <w:tab/>
        </w:r>
        <w:r>
          <w:rPr>
            <w:webHidden/>
          </w:rPr>
          <w:fldChar w:fldCharType="begin"/>
        </w:r>
        <w:r>
          <w:rPr>
            <w:webHidden/>
          </w:rPr>
          <w:instrText xml:space="preserve"> PAGEREF _Toc205295696 \h </w:instrText>
        </w:r>
        <w:r>
          <w:rPr>
            <w:webHidden/>
          </w:rPr>
        </w:r>
        <w:r>
          <w:rPr>
            <w:webHidden/>
          </w:rPr>
          <w:fldChar w:fldCharType="separate"/>
        </w:r>
        <w:r w:rsidR="006B0D17">
          <w:rPr>
            <w:webHidden/>
          </w:rPr>
          <w:t>69</w:t>
        </w:r>
        <w:r>
          <w:rPr>
            <w:webHidden/>
          </w:rPr>
          <w:fldChar w:fldCharType="end"/>
        </w:r>
      </w:hyperlink>
    </w:p>
    <w:p w14:paraId="7E1A424C" w14:textId="7B4C5386" w:rsidR="004B5787" w:rsidRDefault="004B5787">
      <w:pPr>
        <w:pStyle w:val="TableofFigures"/>
        <w:tabs>
          <w:tab w:val="right" w:leader="dot" w:pos="8493"/>
        </w:tabs>
        <w:rPr>
          <w:rFonts w:eastAsiaTheme="minorEastAsia" w:cstheme="minorBidi"/>
          <w:kern w:val="2"/>
          <w:szCs w:val="24"/>
          <w:lang w:val="en-US" w:eastAsia="en-US"/>
          <w14:ligatures w14:val="standardContextual"/>
        </w:rPr>
      </w:pPr>
      <w:hyperlink w:anchor="_Toc205295697" w:history="1">
        <w:r w:rsidRPr="002622B3">
          <w:rPr>
            <w:rStyle w:val="Hyperlink"/>
            <w:b/>
            <w:bCs/>
          </w:rPr>
          <w:t>Tabel 4.6</w:t>
        </w:r>
        <w:r w:rsidRPr="002622B3">
          <w:rPr>
            <w:rStyle w:val="Hyperlink"/>
          </w:rPr>
          <w:t xml:space="preserve"> Hasil Pengujian Model Terhadap Data Uji</w:t>
        </w:r>
        <w:r>
          <w:rPr>
            <w:webHidden/>
          </w:rPr>
          <w:tab/>
        </w:r>
        <w:r>
          <w:rPr>
            <w:webHidden/>
          </w:rPr>
          <w:fldChar w:fldCharType="begin"/>
        </w:r>
        <w:r>
          <w:rPr>
            <w:webHidden/>
          </w:rPr>
          <w:instrText xml:space="preserve"> PAGEREF _Toc205295697 \h </w:instrText>
        </w:r>
        <w:r>
          <w:rPr>
            <w:webHidden/>
          </w:rPr>
        </w:r>
        <w:r>
          <w:rPr>
            <w:webHidden/>
          </w:rPr>
          <w:fldChar w:fldCharType="separate"/>
        </w:r>
        <w:r w:rsidR="006B0D17">
          <w:rPr>
            <w:webHidden/>
          </w:rPr>
          <w:t>70</w:t>
        </w:r>
        <w:r>
          <w:rPr>
            <w:webHidden/>
          </w:rPr>
          <w:fldChar w:fldCharType="end"/>
        </w:r>
      </w:hyperlink>
    </w:p>
    <w:p w14:paraId="506E50C7" w14:textId="723A1779" w:rsidR="004B5787" w:rsidRDefault="004B5787">
      <w:pPr>
        <w:pStyle w:val="TableofFigures"/>
        <w:tabs>
          <w:tab w:val="right" w:leader="dot" w:pos="8493"/>
        </w:tabs>
        <w:rPr>
          <w:rFonts w:eastAsiaTheme="minorEastAsia" w:cstheme="minorBidi"/>
          <w:kern w:val="2"/>
          <w:szCs w:val="24"/>
          <w:lang w:val="en-US" w:eastAsia="en-US"/>
          <w14:ligatures w14:val="standardContextual"/>
        </w:rPr>
      </w:pPr>
      <w:hyperlink w:anchor="_Toc205295698" w:history="1">
        <w:r w:rsidRPr="002622B3">
          <w:rPr>
            <w:rStyle w:val="Hyperlink"/>
            <w:b/>
            <w:bCs/>
          </w:rPr>
          <w:t>Tabel 4.7</w:t>
        </w:r>
        <w:r w:rsidRPr="002622B3">
          <w:rPr>
            <w:rStyle w:val="Hyperlink"/>
          </w:rPr>
          <w:t xml:space="preserve"> Hasil Deteksi YOLOv11 terhadap Citra Data Uji</w:t>
        </w:r>
        <w:r>
          <w:rPr>
            <w:webHidden/>
          </w:rPr>
          <w:tab/>
        </w:r>
        <w:r>
          <w:rPr>
            <w:webHidden/>
          </w:rPr>
          <w:fldChar w:fldCharType="begin"/>
        </w:r>
        <w:r>
          <w:rPr>
            <w:webHidden/>
          </w:rPr>
          <w:instrText xml:space="preserve"> PAGEREF _Toc205295698 \h </w:instrText>
        </w:r>
        <w:r>
          <w:rPr>
            <w:webHidden/>
          </w:rPr>
        </w:r>
        <w:r>
          <w:rPr>
            <w:webHidden/>
          </w:rPr>
          <w:fldChar w:fldCharType="separate"/>
        </w:r>
        <w:r w:rsidR="006B0D17">
          <w:rPr>
            <w:webHidden/>
          </w:rPr>
          <w:t>86</w:t>
        </w:r>
        <w:r>
          <w:rPr>
            <w:webHidden/>
          </w:rPr>
          <w:fldChar w:fldCharType="end"/>
        </w:r>
      </w:hyperlink>
    </w:p>
    <w:p w14:paraId="33BB80CE" w14:textId="331DB3BE" w:rsidR="004B2C96" w:rsidRPr="00F40B3B" w:rsidRDefault="004B2C96">
      <w:pPr>
        <w:pBdr>
          <w:top w:val="nil"/>
          <w:left w:val="nil"/>
          <w:bottom w:val="nil"/>
          <w:right w:val="nil"/>
          <w:between w:val="nil"/>
        </w:pBdr>
        <w:tabs>
          <w:tab w:val="right" w:pos="7928"/>
        </w:tabs>
        <w:spacing w:line="240" w:lineRule="auto"/>
        <w:jc w:val="both"/>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fldChar w:fldCharType="end"/>
      </w:r>
    </w:p>
    <w:p w14:paraId="000000A7" w14:textId="77777777" w:rsidR="00B55265" w:rsidRPr="00F40B3B" w:rsidRDefault="00B55265">
      <w:pPr>
        <w:spacing w:line="240" w:lineRule="auto"/>
        <w:jc w:val="both"/>
        <w:rPr>
          <w:rFonts w:ascii="Times New Roman" w:eastAsia="Times New Roman" w:hAnsi="Times New Roman" w:cs="Times New Roman"/>
          <w:i/>
          <w:szCs w:val="24"/>
        </w:rPr>
      </w:pPr>
    </w:p>
    <w:p w14:paraId="000000A8" w14:textId="77777777" w:rsidR="00B55265" w:rsidRPr="00F40B3B" w:rsidRDefault="004365F3">
      <w:pPr>
        <w:spacing w:line="360" w:lineRule="auto"/>
        <w:jc w:val="both"/>
        <w:rPr>
          <w:rFonts w:ascii="Times New Roman" w:eastAsia="Times New Roman" w:hAnsi="Times New Roman" w:cs="Times New Roman"/>
          <w:b/>
          <w:szCs w:val="24"/>
        </w:rPr>
      </w:pPr>
      <w:r w:rsidRPr="00F40B3B">
        <w:br w:type="page"/>
      </w:r>
    </w:p>
    <w:p w14:paraId="000000A9" w14:textId="77777777" w:rsidR="00B55265" w:rsidRPr="00F40B3B" w:rsidRDefault="004365F3" w:rsidP="004217E5">
      <w:pPr>
        <w:pStyle w:val="Heading1"/>
      </w:pPr>
      <w:bookmarkStart w:id="23" w:name="_Toc201279314"/>
      <w:bookmarkStart w:id="24" w:name="_Toc199532129"/>
      <w:r w:rsidRPr="00F40B3B">
        <w:lastRenderedPageBreak/>
        <w:t>DAFTAR GAMBAR</w:t>
      </w:r>
      <w:bookmarkEnd w:id="23"/>
      <w:bookmarkEnd w:id="24"/>
    </w:p>
    <w:p w14:paraId="326E623B" w14:textId="77777777" w:rsidR="00236ACC" w:rsidRPr="00F40B3B" w:rsidRDefault="00236ACC" w:rsidP="00E76DE9"/>
    <w:p w14:paraId="0E37E2F4" w14:textId="09A37A54" w:rsidR="000137D4" w:rsidRPr="00F40B3B" w:rsidRDefault="004365F3" w:rsidP="000F4B2C">
      <w:pPr>
        <w:spacing w:line="360" w:lineRule="auto"/>
        <w:jc w:val="right"/>
        <w:rPr>
          <w:rFonts w:ascii="Times New Roman" w:eastAsia="Times New Roman" w:hAnsi="Times New Roman" w:cs="Times New Roman"/>
          <w:i/>
          <w:sz w:val="16"/>
          <w:szCs w:val="16"/>
        </w:rPr>
      </w:pPr>
      <w:r w:rsidRPr="00F40B3B">
        <w:rPr>
          <w:rFonts w:ascii="Times New Roman" w:eastAsia="Times New Roman" w:hAnsi="Times New Roman" w:cs="Times New Roman"/>
          <w:i/>
          <w:sz w:val="16"/>
          <w:szCs w:val="16"/>
        </w:rPr>
        <w:t>Halaman</w:t>
      </w:r>
    </w:p>
    <w:p w14:paraId="6112DD87" w14:textId="0B705EBC" w:rsidR="00746871" w:rsidRDefault="00071278">
      <w:pPr>
        <w:pStyle w:val="TableofFigures"/>
        <w:tabs>
          <w:tab w:val="right" w:leader="dot" w:pos="8493"/>
        </w:tabs>
        <w:rPr>
          <w:rFonts w:eastAsiaTheme="minorEastAsia" w:cstheme="minorBidi"/>
          <w:kern w:val="2"/>
          <w:szCs w:val="24"/>
          <w:lang w:val="en-US" w:eastAsia="en-US"/>
          <w14:ligatures w14:val="standardContextual"/>
        </w:rPr>
      </w:pPr>
      <w:r w:rsidRPr="00F40B3B">
        <w:rPr>
          <w:rFonts w:ascii="Times New Roman" w:eastAsia="Times New Roman" w:hAnsi="Times New Roman" w:cs="Times New Roman"/>
          <w:szCs w:val="24"/>
        </w:rPr>
        <w:fldChar w:fldCharType="begin"/>
      </w:r>
      <w:r w:rsidRPr="00F40B3B">
        <w:rPr>
          <w:rFonts w:ascii="Times New Roman" w:eastAsia="Times New Roman" w:hAnsi="Times New Roman" w:cs="Times New Roman"/>
          <w:szCs w:val="24"/>
        </w:rPr>
        <w:instrText xml:space="preserve"> TOC \h \z \c "Gambar 2" </w:instrText>
      </w:r>
      <w:r w:rsidRPr="00F40B3B">
        <w:rPr>
          <w:rFonts w:ascii="Times New Roman" w:eastAsia="Times New Roman" w:hAnsi="Times New Roman" w:cs="Times New Roman"/>
          <w:szCs w:val="24"/>
        </w:rPr>
        <w:fldChar w:fldCharType="separate"/>
      </w:r>
      <w:hyperlink w:anchor="_Toc208412489" w:history="1">
        <w:r w:rsidR="00746871" w:rsidRPr="00B4543A">
          <w:rPr>
            <w:rStyle w:val="Hyperlink"/>
            <w:b/>
            <w:bCs/>
          </w:rPr>
          <w:t xml:space="preserve">Gambar 2.1 </w:t>
        </w:r>
        <w:r w:rsidR="00746871" w:rsidRPr="00B4543A">
          <w:rPr>
            <w:rStyle w:val="Hyperlink"/>
          </w:rPr>
          <w:t>Struktur Pohon dan Pelepah Daun Kelapa Sawit</w:t>
        </w:r>
        <w:r w:rsidR="00746871">
          <w:rPr>
            <w:webHidden/>
          </w:rPr>
          <w:tab/>
        </w:r>
        <w:r w:rsidR="00746871">
          <w:rPr>
            <w:webHidden/>
          </w:rPr>
          <w:fldChar w:fldCharType="begin"/>
        </w:r>
        <w:r w:rsidR="00746871">
          <w:rPr>
            <w:webHidden/>
          </w:rPr>
          <w:instrText xml:space="preserve"> PAGEREF _Toc208412489 \h </w:instrText>
        </w:r>
        <w:r w:rsidR="00746871">
          <w:rPr>
            <w:webHidden/>
          </w:rPr>
        </w:r>
        <w:r w:rsidR="00746871">
          <w:rPr>
            <w:webHidden/>
          </w:rPr>
          <w:fldChar w:fldCharType="separate"/>
        </w:r>
        <w:r w:rsidR="00746871">
          <w:rPr>
            <w:webHidden/>
          </w:rPr>
          <w:t>7</w:t>
        </w:r>
        <w:r w:rsidR="00746871">
          <w:rPr>
            <w:webHidden/>
          </w:rPr>
          <w:fldChar w:fldCharType="end"/>
        </w:r>
      </w:hyperlink>
    </w:p>
    <w:p w14:paraId="2BC963CE" w14:textId="1A6D293F"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0" w:history="1">
        <w:r w:rsidRPr="00B4543A">
          <w:rPr>
            <w:rStyle w:val="Hyperlink"/>
            <w:b/>
            <w:bCs/>
          </w:rPr>
          <w:t>Gambar 2.2</w:t>
        </w:r>
        <w:r w:rsidRPr="00B4543A">
          <w:rPr>
            <w:rStyle w:val="Hyperlink"/>
          </w:rPr>
          <w:t xml:space="preserve"> </w:t>
        </w:r>
        <w:r w:rsidRPr="00B4543A">
          <w:rPr>
            <w:rStyle w:val="Hyperlink"/>
            <w:i/>
          </w:rPr>
          <w:t>Ganoderma sp.</w:t>
        </w:r>
        <w:r w:rsidRPr="00B4543A">
          <w:rPr>
            <w:rStyle w:val="Hyperlink"/>
          </w:rPr>
          <w:t xml:space="preserve"> Bagian (a) Atas dan (b) Bawah</w:t>
        </w:r>
        <w:r>
          <w:rPr>
            <w:webHidden/>
          </w:rPr>
          <w:tab/>
        </w:r>
        <w:r>
          <w:rPr>
            <w:webHidden/>
          </w:rPr>
          <w:fldChar w:fldCharType="begin"/>
        </w:r>
        <w:r>
          <w:rPr>
            <w:webHidden/>
          </w:rPr>
          <w:instrText xml:space="preserve"> PAGEREF _Toc208412490 \h </w:instrText>
        </w:r>
        <w:r>
          <w:rPr>
            <w:webHidden/>
          </w:rPr>
        </w:r>
        <w:r>
          <w:rPr>
            <w:webHidden/>
          </w:rPr>
          <w:fldChar w:fldCharType="separate"/>
        </w:r>
        <w:r>
          <w:rPr>
            <w:webHidden/>
          </w:rPr>
          <w:t>8</w:t>
        </w:r>
        <w:r>
          <w:rPr>
            <w:webHidden/>
          </w:rPr>
          <w:fldChar w:fldCharType="end"/>
        </w:r>
      </w:hyperlink>
    </w:p>
    <w:p w14:paraId="68068E8E" w14:textId="2A247EB3"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1" w:history="1">
        <w:r w:rsidRPr="00B4543A">
          <w:rPr>
            <w:rStyle w:val="Hyperlink"/>
            <w:b/>
            <w:bCs/>
          </w:rPr>
          <w:t>Gambar 2.3</w:t>
        </w:r>
        <w:r w:rsidRPr="00B4543A">
          <w:rPr>
            <w:rStyle w:val="Hyperlink"/>
          </w:rPr>
          <w:t xml:space="preserve"> (a) Gejala Awal Penyakit, (b) </w:t>
        </w:r>
        <w:r w:rsidRPr="00B4543A">
          <w:rPr>
            <w:rStyle w:val="Hyperlink"/>
            <w:i/>
          </w:rPr>
          <w:t>Basal Stem Rot</w:t>
        </w:r>
        <w:r w:rsidRPr="00B4543A">
          <w:rPr>
            <w:rStyle w:val="Hyperlink"/>
          </w:rPr>
          <w:t xml:space="preserve">, dan (c) </w:t>
        </w:r>
        <w:r w:rsidRPr="00B4543A">
          <w:rPr>
            <w:rStyle w:val="Hyperlink"/>
            <w:i/>
          </w:rPr>
          <w:t>Upper Stem Rot</w:t>
        </w:r>
        <w:r>
          <w:rPr>
            <w:webHidden/>
          </w:rPr>
          <w:tab/>
        </w:r>
        <w:r>
          <w:rPr>
            <w:webHidden/>
          </w:rPr>
          <w:fldChar w:fldCharType="begin"/>
        </w:r>
        <w:r>
          <w:rPr>
            <w:webHidden/>
          </w:rPr>
          <w:instrText xml:space="preserve"> PAGEREF _Toc208412491 \h </w:instrText>
        </w:r>
        <w:r>
          <w:rPr>
            <w:webHidden/>
          </w:rPr>
        </w:r>
        <w:r>
          <w:rPr>
            <w:webHidden/>
          </w:rPr>
          <w:fldChar w:fldCharType="separate"/>
        </w:r>
        <w:r>
          <w:rPr>
            <w:webHidden/>
          </w:rPr>
          <w:t>9</w:t>
        </w:r>
        <w:r>
          <w:rPr>
            <w:webHidden/>
          </w:rPr>
          <w:fldChar w:fldCharType="end"/>
        </w:r>
      </w:hyperlink>
    </w:p>
    <w:p w14:paraId="5E97CAAE" w14:textId="632BDE95"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2" w:history="1">
        <w:r w:rsidRPr="00B4543A">
          <w:rPr>
            <w:rStyle w:val="Hyperlink"/>
            <w:b/>
            <w:bCs/>
          </w:rPr>
          <w:t>Gambar 2.4</w:t>
        </w:r>
        <w:r w:rsidRPr="00B4543A">
          <w:rPr>
            <w:rStyle w:val="Hyperlink"/>
          </w:rPr>
          <w:t xml:space="preserve"> Siklus Hidup Jamur</w:t>
        </w:r>
        <w:r>
          <w:rPr>
            <w:webHidden/>
          </w:rPr>
          <w:tab/>
        </w:r>
        <w:r>
          <w:rPr>
            <w:webHidden/>
          </w:rPr>
          <w:fldChar w:fldCharType="begin"/>
        </w:r>
        <w:r>
          <w:rPr>
            <w:webHidden/>
          </w:rPr>
          <w:instrText xml:space="preserve"> PAGEREF _Toc208412492 \h </w:instrText>
        </w:r>
        <w:r>
          <w:rPr>
            <w:webHidden/>
          </w:rPr>
        </w:r>
        <w:r>
          <w:rPr>
            <w:webHidden/>
          </w:rPr>
          <w:fldChar w:fldCharType="separate"/>
        </w:r>
        <w:r>
          <w:rPr>
            <w:webHidden/>
          </w:rPr>
          <w:t>10</w:t>
        </w:r>
        <w:r>
          <w:rPr>
            <w:webHidden/>
          </w:rPr>
          <w:fldChar w:fldCharType="end"/>
        </w:r>
      </w:hyperlink>
    </w:p>
    <w:p w14:paraId="00476109" w14:textId="12B69A7E"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3" w:history="1">
        <w:r w:rsidRPr="00B4543A">
          <w:rPr>
            <w:rStyle w:val="Hyperlink"/>
            <w:b/>
            <w:bCs/>
          </w:rPr>
          <w:t>Gambar 2.5</w:t>
        </w:r>
        <w:r w:rsidRPr="00B4543A">
          <w:rPr>
            <w:rStyle w:val="Hyperlink"/>
          </w:rPr>
          <w:t xml:space="preserve"> Pembentukan Buah Jamur </w:t>
        </w:r>
        <w:r w:rsidRPr="00B4543A">
          <w:rPr>
            <w:rStyle w:val="Hyperlink"/>
            <w:i/>
          </w:rPr>
          <w:t>Ganoderma sp.</w:t>
        </w:r>
        <w:r>
          <w:rPr>
            <w:webHidden/>
          </w:rPr>
          <w:tab/>
        </w:r>
        <w:r>
          <w:rPr>
            <w:webHidden/>
          </w:rPr>
          <w:fldChar w:fldCharType="begin"/>
        </w:r>
        <w:r>
          <w:rPr>
            <w:webHidden/>
          </w:rPr>
          <w:instrText xml:space="preserve"> PAGEREF _Toc208412493 \h </w:instrText>
        </w:r>
        <w:r>
          <w:rPr>
            <w:webHidden/>
          </w:rPr>
        </w:r>
        <w:r>
          <w:rPr>
            <w:webHidden/>
          </w:rPr>
          <w:fldChar w:fldCharType="separate"/>
        </w:r>
        <w:r>
          <w:rPr>
            <w:webHidden/>
          </w:rPr>
          <w:t>10</w:t>
        </w:r>
        <w:r>
          <w:rPr>
            <w:webHidden/>
          </w:rPr>
          <w:fldChar w:fldCharType="end"/>
        </w:r>
      </w:hyperlink>
    </w:p>
    <w:p w14:paraId="4D62585B" w14:textId="0D652C6D"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4" w:history="1">
        <w:r w:rsidRPr="00B4543A">
          <w:rPr>
            <w:rStyle w:val="Hyperlink"/>
            <w:b/>
            <w:bCs/>
          </w:rPr>
          <w:t>Gambar 2.6</w:t>
        </w:r>
        <w:r w:rsidRPr="00B4543A">
          <w:rPr>
            <w:rStyle w:val="Hyperlink"/>
          </w:rPr>
          <w:t xml:space="preserve"> Koordinat Piksel pada Citra Digital</w:t>
        </w:r>
        <w:r>
          <w:rPr>
            <w:webHidden/>
          </w:rPr>
          <w:tab/>
        </w:r>
        <w:r>
          <w:rPr>
            <w:webHidden/>
          </w:rPr>
          <w:fldChar w:fldCharType="begin"/>
        </w:r>
        <w:r>
          <w:rPr>
            <w:webHidden/>
          </w:rPr>
          <w:instrText xml:space="preserve"> PAGEREF _Toc208412494 \h </w:instrText>
        </w:r>
        <w:r>
          <w:rPr>
            <w:webHidden/>
          </w:rPr>
        </w:r>
        <w:r>
          <w:rPr>
            <w:webHidden/>
          </w:rPr>
          <w:fldChar w:fldCharType="separate"/>
        </w:r>
        <w:r>
          <w:rPr>
            <w:webHidden/>
          </w:rPr>
          <w:t>11</w:t>
        </w:r>
        <w:r>
          <w:rPr>
            <w:webHidden/>
          </w:rPr>
          <w:fldChar w:fldCharType="end"/>
        </w:r>
      </w:hyperlink>
    </w:p>
    <w:p w14:paraId="50E47CD7" w14:textId="4C79229D"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5" w:history="1">
        <w:r w:rsidRPr="00B4543A">
          <w:rPr>
            <w:rStyle w:val="Hyperlink"/>
            <w:b/>
            <w:bCs/>
          </w:rPr>
          <w:t>Gambar 2.8</w:t>
        </w:r>
        <w:r w:rsidRPr="00B4543A">
          <w:rPr>
            <w:rStyle w:val="Hyperlink"/>
          </w:rPr>
          <w:t xml:space="preserve"> </w:t>
        </w:r>
        <w:r w:rsidRPr="00B4543A">
          <w:rPr>
            <w:rStyle w:val="Hyperlink"/>
            <w:i/>
          </w:rPr>
          <w:t>Confusion Matrix</w:t>
        </w:r>
        <w:r w:rsidRPr="00B4543A">
          <w:rPr>
            <w:rStyle w:val="Hyperlink"/>
          </w:rPr>
          <w:t xml:space="preserve"> pada Jenis Klasifikasi (a) </w:t>
        </w:r>
        <w:r w:rsidRPr="00B4543A">
          <w:rPr>
            <w:rStyle w:val="Hyperlink"/>
            <w:i/>
          </w:rPr>
          <w:t xml:space="preserve">Binary </w:t>
        </w:r>
        <w:r w:rsidRPr="00B4543A">
          <w:rPr>
            <w:rStyle w:val="Hyperlink"/>
          </w:rPr>
          <w:t xml:space="preserve">dan (b) </w:t>
        </w:r>
        <w:r w:rsidRPr="00B4543A">
          <w:rPr>
            <w:rStyle w:val="Hyperlink"/>
            <w:i/>
          </w:rPr>
          <w:t>Multi-class</w:t>
        </w:r>
        <w:r>
          <w:rPr>
            <w:webHidden/>
          </w:rPr>
          <w:tab/>
        </w:r>
        <w:r>
          <w:rPr>
            <w:webHidden/>
          </w:rPr>
          <w:fldChar w:fldCharType="begin"/>
        </w:r>
        <w:r>
          <w:rPr>
            <w:webHidden/>
          </w:rPr>
          <w:instrText xml:space="preserve"> PAGEREF _Toc208412495 \h </w:instrText>
        </w:r>
        <w:r>
          <w:rPr>
            <w:webHidden/>
          </w:rPr>
        </w:r>
        <w:r>
          <w:rPr>
            <w:webHidden/>
          </w:rPr>
          <w:fldChar w:fldCharType="separate"/>
        </w:r>
        <w:r>
          <w:rPr>
            <w:webHidden/>
          </w:rPr>
          <w:t>12</w:t>
        </w:r>
        <w:r>
          <w:rPr>
            <w:webHidden/>
          </w:rPr>
          <w:fldChar w:fldCharType="end"/>
        </w:r>
      </w:hyperlink>
    </w:p>
    <w:p w14:paraId="68962DE7" w14:textId="35483022"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6" w:history="1">
        <w:r w:rsidRPr="00B4543A">
          <w:rPr>
            <w:rStyle w:val="Hyperlink"/>
            <w:b/>
            <w:bCs/>
          </w:rPr>
          <w:t>Gambar 2.9</w:t>
        </w:r>
        <w:r w:rsidRPr="00B4543A">
          <w:rPr>
            <w:rStyle w:val="Hyperlink"/>
          </w:rPr>
          <w:t xml:space="preserve"> (a) Notasi Struktur ANN dan (b) Proses </w:t>
        </w:r>
        <w:r w:rsidRPr="00B4543A">
          <w:rPr>
            <w:rStyle w:val="Hyperlink"/>
            <w:i/>
          </w:rPr>
          <w:t>Forward Propagation</w:t>
        </w:r>
        <w:r>
          <w:rPr>
            <w:webHidden/>
          </w:rPr>
          <w:tab/>
        </w:r>
        <w:r>
          <w:rPr>
            <w:webHidden/>
          </w:rPr>
          <w:fldChar w:fldCharType="begin"/>
        </w:r>
        <w:r>
          <w:rPr>
            <w:webHidden/>
          </w:rPr>
          <w:instrText xml:space="preserve"> PAGEREF _Toc208412496 \h </w:instrText>
        </w:r>
        <w:r>
          <w:rPr>
            <w:webHidden/>
          </w:rPr>
        </w:r>
        <w:r>
          <w:rPr>
            <w:webHidden/>
          </w:rPr>
          <w:fldChar w:fldCharType="separate"/>
        </w:r>
        <w:r>
          <w:rPr>
            <w:webHidden/>
          </w:rPr>
          <w:t>13</w:t>
        </w:r>
        <w:r>
          <w:rPr>
            <w:webHidden/>
          </w:rPr>
          <w:fldChar w:fldCharType="end"/>
        </w:r>
      </w:hyperlink>
    </w:p>
    <w:p w14:paraId="0A763A3A" w14:textId="646BE30A" w:rsidR="00746871" w:rsidRDefault="00071278">
      <w:pPr>
        <w:pStyle w:val="TableofFigures"/>
        <w:tabs>
          <w:tab w:val="right" w:leader="dot" w:pos="8494"/>
        </w:tabs>
      </w:pPr>
      <w:r w:rsidRPr="00F40B3B">
        <w:rPr>
          <w:rFonts w:ascii="Times New Roman" w:eastAsia="Times New Roman" w:hAnsi="Times New Roman" w:cs="Times New Roman"/>
          <w:szCs w:val="24"/>
        </w:rPr>
        <w:fldChar w:fldCharType="end"/>
      </w:r>
      <w:r w:rsidR="005A10B3" w:rsidRPr="00F40B3B">
        <w:rPr>
          <w:rFonts w:ascii="Times New Roman" w:eastAsia="Times New Roman" w:hAnsi="Times New Roman" w:cs="Times New Roman"/>
          <w:szCs w:val="24"/>
        </w:rPr>
        <w:fldChar w:fldCharType="begin"/>
      </w:r>
      <w:r w:rsidR="005A10B3" w:rsidRPr="00F40B3B">
        <w:rPr>
          <w:rFonts w:ascii="Times New Roman" w:eastAsia="Times New Roman" w:hAnsi="Times New Roman" w:cs="Times New Roman"/>
          <w:szCs w:val="24"/>
        </w:rPr>
        <w:instrText xml:space="preserve"> TOC \h \z \c "Gambar 3" </w:instrText>
      </w:r>
      <w:r w:rsidR="005A10B3" w:rsidRPr="00F40B3B">
        <w:rPr>
          <w:rFonts w:ascii="Times New Roman" w:eastAsia="Times New Roman" w:hAnsi="Times New Roman" w:cs="Times New Roman"/>
          <w:szCs w:val="24"/>
        </w:rPr>
        <w:fldChar w:fldCharType="separate"/>
      </w:r>
    </w:p>
    <w:p w14:paraId="63ACB2CE" w14:textId="530BE64C"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84" w:history="1">
        <w:r w:rsidRPr="00A04C50">
          <w:rPr>
            <w:rStyle w:val="Hyperlink"/>
            <w:b/>
            <w:bCs/>
          </w:rPr>
          <w:t>Gambar 3.1</w:t>
        </w:r>
        <w:r w:rsidRPr="00A04C50">
          <w:rPr>
            <w:rStyle w:val="Hyperlink"/>
          </w:rPr>
          <w:t xml:space="preserve"> Alur Tahapan Pelaksanaan Penelitian</w:t>
        </w:r>
        <w:r>
          <w:rPr>
            <w:webHidden/>
          </w:rPr>
          <w:tab/>
        </w:r>
        <w:r>
          <w:rPr>
            <w:webHidden/>
          </w:rPr>
          <w:fldChar w:fldCharType="begin"/>
        </w:r>
        <w:r>
          <w:rPr>
            <w:webHidden/>
          </w:rPr>
          <w:instrText xml:space="preserve"> PAGEREF _Toc208412484 \h </w:instrText>
        </w:r>
        <w:r>
          <w:rPr>
            <w:webHidden/>
          </w:rPr>
        </w:r>
        <w:r>
          <w:rPr>
            <w:webHidden/>
          </w:rPr>
          <w:fldChar w:fldCharType="separate"/>
        </w:r>
        <w:r>
          <w:rPr>
            <w:webHidden/>
          </w:rPr>
          <w:t>16</w:t>
        </w:r>
        <w:r>
          <w:rPr>
            <w:webHidden/>
          </w:rPr>
          <w:fldChar w:fldCharType="end"/>
        </w:r>
      </w:hyperlink>
    </w:p>
    <w:p w14:paraId="1D2341C9" w14:textId="77777777" w:rsidR="00746871" w:rsidRDefault="005A10B3">
      <w:pPr>
        <w:pStyle w:val="TableofFigures"/>
        <w:tabs>
          <w:tab w:val="right" w:leader="dot" w:pos="8493"/>
        </w:tabs>
      </w:pPr>
      <w:r w:rsidRPr="00F40B3B">
        <w:rPr>
          <w:rFonts w:ascii="Times New Roman" w:eastAsia="Times New Roman" w:hAnsi="Times New Roman" w:cs="Times New Roman"/>
          <w:szCs w:val="24"/>
        </w:rPr>
        <w:fldChar w:fldCharType="end"/>
      </w:r>
      <w:r w:rsidR="00030397" w:rsidRPr="00F40B3B">
        <w:rPr>
          <w:rFonts w:ascii="Times New Roman" w:eastAsia="Times New Roman" w:hAnsi="Times New Roman" w:cs="Times New Roman"/>
          <w:szCs w:val="24"/>
        </w:rPr>
        <w:fldChar w:fldCharType="begin"/>
      </w:r>
      <w:r w:rsidR="00030397" w:rsidRPr="00F40B3B">
        <w:rPr>
          <w:rFonts w:ascii="Times New Roman" w:eastAsia="Times New Roman" w:hAnsi="Times New Roman" w:cs="Times New Roman"/>
          <w:szCs w:val="24"/>
        </w:rPr>
        <w:instrText xml:space="preserve"> TOC \h \z \c "Gambar 4" </w:instrText>
      </w:r>
      <w:r w:rsidR="00030397" w:rsidRPr="00F40B3B">
        <w:rPr>
          <w:rFonts w:ascii="Times New Roman" w:eastAsia="Times New Roman" w:hAnsi="Times New Roman" w:cs="Times New Roman"/>
          <w:szCs w:val="24"/>
        </w:rPr>
        <w:fldChar w:fldCharType="separate"/>
      </w:r>
    </w:p>
    <w:p w14:paraId="6C9F9063" w14:textId="68B0F0D7"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7" w:history="1">
        <w:r w:rsidRPr="00C92397">
          <w:rPr>
            <w:rStyle w:val="Hyperlink"/>
            <w:b/>
            <w:bCs/>
          </w:rPr>
          <w:t>Gambar 4.6</w:t>
        </w:r>
        <w:r w:rsidRPr="00C92397">
          <w:rPr>
            <w:rStyle w:val="Hyperlink"/>
          </w:rPr>
          <w:t xml:space="preserve"> Sampel Proses Awal Pelatihan Model</w:t>
        </w:r>
        <w:r>
          <w:rPr>
            <w:webHidden/>
          </w:rPr>
          <w:tab/>
        </w:r>
        <w:r>
          <w:rPr>
            <w:webHidden/>
          </w:rPr>
          <w:fldChar w:fldCharType="begin"/>
        </w:r>
        <w:r>
          <w:rPr>
            <w:webHidden/>
          </w:rPr>
          <w:instrText xml:space="preserve"> PAGEREF _Toc208412497 \h </w:instrText>
        </w:r>
        <w:r>
          <w:rPr>
            <w:webHidden/>
          </w:rPr>
        </w:r>
        <w:r>
          <w:rPr>
            <w:webHidden/>
          </w:rPr>
          <w:fldChar w:fldCharType="separate"/>
        </w:r>
        <w:r>
          <w:rPr>
            <w:webHidden/>
          </w:rPr>
          <w:t>20</w:t>
        </w:r>
        <w:r>
          <w:rPr>
            <w:webHidden/>
          </w:rPr>
          <w:fldChar w:fldCharType="end"/>
        </w:r>
      </w:hyperlink>
    </w:p>
    <w:p w14:paraId="40731409" w14:textId="11CAB4B7"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8" w:history="1">
        <w:r w:rsidRPr="00C92397">
          <w:rPr>
            <w:rStyle w:val="Hyperlink"/>
            <w:b/>
            <w:bCs/>
          </w:rPr>
          <w:t>Gambar 4.12</w:t>
        </w:r>
        <w:r w:rsidRPr="00C92397">
          <w:rPr>
            <w:rStyle w:val="Hyperlink"/>
          </w:rPr>
          <w:t xml:space="preserve"> Sampel Grafik F1-</w:t>
        </w:r>
        <w:r w:rsidRPr="00C92397">
          <w:rPr>
            <w:rStyle w:val="Hyperlink"/>
            <w:i/>
          </w:rPr>
          <w:t>Curve</w:t>
        </w:r>
        <w:r>
          <w:rPr>
            <w:webHidden/>
          </w:rPr>
          <w:tab/>
        </w:r>
        <w:r>
          <w:rPr>
            <w:webHidden/>
          </w:rPr>
          <w:fldChar w:fldCharType="begin"/>
        </w:r>
        <w:r>
          <w:rPr>
            <w:webHidden/>
          </w:rPr>
          <w:instrText xml:space="preserve"> PAGEREF _Toc208412498 \h </w:instrText>
        </w:r>
        <w:r>
          <w:rPr>
            <w:webHidden/>
          </w:rPr>
        </w:r>
        <w:r>
          <w:rPr>
            <w:webHidden/>
          </w:rPr>
          <w:fldChar w:fldCharType="separate"/>
        </w:r>
        <w:r>
          <w:rPr>
            <w:webHidden/>
          </w:rPr>
          <w:t>22</w:t>
        </w:r>
        <w:r>
          <w:rPr>
            <w:webHidden/>
          </w:rPr>
          <w:fldChar w:fldCharType="end"/>
        </w:r>
      </w:hyperlink>
    </w:p>
    <w:p w14:paraId="19D470AB" w14:textId="5969F42A"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99" w:history="1">
        <w:r w:rsidRPr="00C92397">
          <w:rPr>
            <w:rStyle w:val="Hyperlink"/>
            <w:b/>
            <w:bCs/>
          </w:rPr>
          <w:t>Gambar 4.13</w:t>
        </w:r>
        <w:r w:rsidRPr="00C92397">
          <w:rPr>
            <w:rStyle w:val="Hyperlink"/>
          </w:rPr>
          <w:t xml:space="preserve"> Sampel Grafik PR-</w:t>
        </w:r>
        <w:r w:rsidRPr="00C92397">
          <w:rPr>
            <w:rStyle w:val="Hyperlink"/>
            <w:i/>
          </w:rPr>
          <w:t>Curve</w:t>
        </w:r>
        <w:r>
          <w:rPr>
            <w:webHidden/>
          </w:rPr>
          <w:tab/>
        </w:r>
        <w:r>
          <w:rPr>
            <w:webHidden/>
          </w:rPr>
          <w:fldChar w:fldCharType="begin"/>
        </w:r>
        <w:r>
          <w:rPr>
            <w:webHidden/>
          </w:rPr>
          <w:instrText xml:space="preserve"> PAGEREF _Toc208412499 \h </w:instrText>
        </w:r>
        <w:r>
          <w:rPr>
            <w:webHidden/>
          </w:rPr>
        </w:r>
        <w:r>
          <w:rPr>
            <w:webHidden/>
          </w:rPr>
          <w:fldChar w:fldCharType="separate"/>
        </w:r>
        <w:r>
          <w:rPr>
            <w:webHidden/>
          </w:rPr>
          <w:t>23</w:t>
        </w:r>
        <w:r>
          <w:rPr>
            <w:webHidden/>
          </w:rPr>
          <w:fldChar w:fldCharType="end"/>
        </w:r>
      </w:hyperlink>
    </w:p>
    <w:p w14:paraId="05F309F8" w14:textId="444D196E"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500" w:history="1">
        <w:r w:rsidRPr="00C92397">
          <w:rPr>
            <w:rStyle w:val="Hyperlink"/>
            <w:b/>
            <w:bCs/>
          </w:rPr>
          <w:t>Gambar 4.14</w:t>
        </w:r>
        <w:r w:rsidRPr="00C92397">
          <w:rPr>
            <w:rStyle w:val="Hyperlink"/>
          </w:rPr>
          <w:t xml:space="preserve"> Grafik Garis Perbandingan mAP</w:t>
        </w:r>
        <w:r w:rsidRPr="00C92397">
          <w:rPr>
            <w:rStyle w:val="Hyperlink"/>
            <w:vertAlign w:val="subscript"/>
          </w:rPr>
          <w:t xml:space="preserve">50 </w:t>
        </w:r>
        <w:r w:rsidRPr="00C92397">
          <w:rPr>
            <w:rStyle w:val="Hyperlink"/>
          </w:rPr>
          <w:t>Set Data (a) Validasi (b) Uji</w:t>
        </w:r>
        <w:r>
          <w:rPr>
            <w:webHidden/>
          </w:rPr>
          <w:tab/>
        </w:r>
        <w:r>
          <w:rPr>
            <w:webHidden/>
          </w:rPr>
          <w:fldChar w:fldCharType="begin"/>
        </w:r>
        <w:r>
          <w:rPr>
            <w:webHidden/>
          </w:rPr>
          <w:instrText xml:space="preserve"> PAGEREF _Toc208412500 \h </w:instrText>
        </w:r>
        <w:r>
          <w:rPr>
            <w:webHidden/>
          </w:rPr>
        </w:r>
        <w:r>
          <w:rPr>
            <w:webHidden/>
          </w:rPr>
          <w:fldChar w:fldCharType="separate"/>
        </w:r>
        <w:r>
          <w:rPr>
            <w:webHidden/>
          </w:rPr>
          <w:t>24</w:t>
        </w:r>
        <w:r>
          <w:rPr>
            <w:webHidden/>
          </w:rPr>
          <w:fldChar w:fldCharType="end"/>
        </w:r>
      </w:hyperlink>
    </w:p>
    <w:p w14:paraId="57D22B43" w14:textId="05184D80"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501" w:history="1">
        <w:r w:rsidRPr="00C92397">
          <w:rPr>
            <w:rStyle w:val="Hyperlink"/>
            <w:b/>
            <w:bCs/>
          </w:rPr>
          <w:t xml:space="preserve">Gambar 4.15 </w:t>
        </w:r>
        <w:r w:rsidRPr="00C92397">
          <w:rPr>
            <w:rStyle w:val="Hyperlink"/>
          </w:rPr>
          <w:t>Grafik Garis Perbandingan mAP</w:t>
        </w:r>
        <w:r w:rsidRPr="00C92397">
          <w:rPr>
            <w:rStyle w:val="Hyperlink"/>
            <w:vertAlign w:val="subscript"/>
          </w:rPr>
          <w:t xml:space="preserve">50-95 </w:t>
        </w:r>
        <w:r w:rsidRPr="00C92397">
          <w:rPr>
            <w:rStyle w:val="Hyperlink"/>
          </w:rPr>
          <w:t>Set Data (a) Validasi (b) Uji</w:t>
        </w:r>
        <w:r>
          <w:rPr>
            <w:webHidden/>
          </w:rPr>
          <w:tab/>
        </w:r>
        <w:r>
          <w:rPr>
            <w:webHidden/>
          </w:rPr>
          <w:fldChar w:fldCharType="begin"/>
        </w:r>
        <w:r>
          <w:rPr>
            <w:webHidden/>
          </w:rPr>
          <w:instrText xml:space="preserve"> PAGEREF _Toc208412501 \h </w:instrText>
        </w:r>
        <w:r>
          <w:rPr>
            <w:webHidden/>
          </w:rPr>
        </w:r>
        <w:r>
          <w:rPr>
            <w:webHidden/>
          </w:rPr>
          <w:fldChar w:fldCharType="separate"/>
        </w:r>
        <w:r>
          <w:rPr>
            <w:webHidden/>
          </w:rPr>
          <w:t>25</w:t>
        </w:r>
        <w:r>
          <w:rPr>
            <w:webHidden/>
          </w:rPr>
          <w:fldChar w:fldCharType="end"/>
        </w:r>
      </w:hyperlink>
    </w:p>
    <w:p w14:paraId="6E807275" w14:textId="05E6A95A" w:rsidR="00030397" w:rsidRDefault="00030397">
      <w:pPr>
        <w:spacing w:line="240" w:lineRule="auto"/>
        <w:jc w:val="both"/>
        <w:rPr>
          <w:rFonts w:ascii="Times New Roman" w:eastAsia="Times New Roman" w:hAnsi="Times New Roman" w:cs="Times New Roman"/>
          <w:szCs w:val="24"/>
        </w:rPr>
      </w:pPr>
      <w:r w:rsidRPr="00F40B3B">
        <w:rPr>
          <w:rFonts w:ascii="Times New Roman" w:eastAsia="Times New Roman" w:hAnsi="Times New Roman" w:cs="Times New Roman"/>
          <w:szCs w:val="24"/>
        </w:rPr>
        <w:fldChar w:fldCharType="end"/>
      </w:r>
    </w:p>
    <w:p w14:paraId="0373C67E" w14:textId="7ED9FEE5" w:rsidR="00746871" w:rsidRPr="00F40B3B" w:rsidRDefault="00746871">
      <w:pPr>
        <w:spacing w:line="240" w:lineRule="auto"/>
        <w:jc w:val="both"/>
        <w:rPr>
          <w:rFonts w:ascii="Times New Roman" w:eastAsia="Times New Roman" w:hAnsi="Times New Roman" w:cs="Times New Roman"/>
          <w:szCs w:val="24"/>
        </w:rPr>
      </w:pPr>
      <w:r>
        <w:rPr>
          <w:rFonts w:ascii="Times New Roman" w:eastAsia="Times New Roman" w:hAnsi="Times New Roman" w:cs="Times New Roman"/>
          <w:szCs w:val="24"/>
        </w:rPr>
        <w:t xml:space="preserve">Untuk mengupdate tabel, silakan melakukan modifikasi pada Caption yang terdapat di halamannya. Kemudian ke sini dan klik kanan list tiap label berikut (Gambar 2, Gambar 3, dan Gambar 4) dan klik  </w:t>
      </w:r>
    </w:p>
    <w:p w14:paraId="66525191" w14:textId="77777777" w:rsidR="009762DA" w:rsidRPr="00F40B3B" w:rsidRDefault="009762DA">
      <w:pPr>
        <w:spacing w:line="240" w:lineRule="auto"/>
        <w:jc w:val="both"/>
        <w:rPr>
          <w:rFonts w:ascii="Times New Roman" w:eastAsia="Times New Roman" w:hAnsi="Times New Roman" w:cs="Times New Roman"/>
          <w:szCs w:val="24"/>
        </w:rPr>
      </w:pPr>
    </w:p>
    <w:p w14:paraId="000000B1" w14:textId="77777777" w:rsidR="00B55265" w:rsidRPr="00F40B3B" w:rsidRDefault="004365F3">
      <w:pPr>
        <w:rPr>
          <w:rFonts w:ascii="Times New Roman" w:eastAsia="Times New Roman" w:hAnsi="Times New Roman" w:cs="Times New Roman"/>
          <w:b/>
          <w:szCs w:val="24"/>
        </w:rPr>
      </w:pPr>
      <w:r w:rsidRPr="00F40B3B">
        <w:br w:type="page"/>
      </w:r>
    </w:p>
    <w:p w14:paraId="000000B2" w14:textId="77777777" w:rsidR="00B55265" w:rsidRPr="00F40B3B" w:rsidRDefault="004365F3" w:rsidP="004217E5">
      <w:pPr>
        <w:pStyle w:val="Heading1"/>
      </w:pPr>
      <w:bookmarkStart w:id="25" w:name="_Toc201279315"/>
      <w:bookmarkStart w:id="26" w:name="_Toc199532130"/>
      <w:r w:rsidRPr="00F40B3B">
        <w:lastRenderedPageBreak/>
        <w:t>DAFTAR LAMPIRAN</w:t>
      </w:r>
      <w:bookmarkEnd w:id="25"/>
      <w:bookmarkEnd w:id="26"/>
    </w:p>
    <w:p w14:paraId="3ADC85B7" w14:textId="77777777" w:rsidR="00236ACC" w:rsidRPr="00F40B3B" w:rsidRDefault="00236ACC" w:rsidP="00780F8B">
      <w:pPr>
        <w:spacing w:line="240" w:lineRule="auto"/>
      </w:pPr>
    </w:p>
    <w:p w14:paraId="000000B5" w14:textId="77777777" w:rsidR="00B55265" w:rsidRPr="00F40B3B" w:rsidRDefault="004365F3">
      <w:pPr>
        <w:spacing w:line="360" w:lineRule="auto"/>
        <w:jc w:val="right"/>
        <w:rPr>
          <w:rFonts w:ascii="Times New Roman" w:eastAsia="Times New Roman" w:hAnsi="Times New Roman" w:cs="Times New Roman"/>
          <w:i/>
          <w:sz w:val="16"/>
          <w:szCs w:val="16"/>
        </w:rPr>
      </w:pPr>
      <w:r w:rsidRPr="00F40B3B">
        <w:rPr>
          <w:rFonts w:ascii="Times New Roman" w:eastAsia="Times New Roman" w:hAnsi="Times New Roman" w:cs="Times New Roman"/>
          <w:i/>
          <w:sz w:val="16"/>
          <w:szCs w:val="16"/>
        </w:rPr>
        <w:t>Halaman</w:t>
      </w:r>
    </w:p>
    <w:p w14:paraId="3A0CBF08" w14:textId="2AC7076B" w:rsidR="00746871" w:rsidRDefault="00BE43AC">
      <w:pPr>
        <w:pStyle w:val="TableofFigures"/>
        <w:tabs>
          <w:tab w:val="right" w:leader="dot" w:pos="8493"/>
        </w:tabs>
        <w:rPr>
          <w:rFonts w:eastAsiaTheme="minorEastAsia" w:cstheme="minorBidi"/>
          <w:kern w:val="2"/>
          <w:szCs w:val="24"/>
          <w:lang w:val="en-US" w:eastAsia="en-US"/>
          <w14:ligatures w14:val="standardContextual"/>
        </w:rPr>
      </w:pPr>
      <w:r w:rsidRPr="00F40B3B">
        <w:fldChar w:fldCharType="begin"/>
      </w:r>
      <w:r w:rsidRPr="00F40B3B">
        <w:instrText xml:space="preserve"> TOC \h \z \c "Lampiran" </w:instrText>
      </w:r>
      <w:r w:rsidRPr="00F40B3B">
        <w:fldChar w:fldCharType="separate"/>
      </w:r>
      <w:hyperlink w:anchor="_Toc208412477" w:history="1">
        <w:r w:rsidR="00746871" w:rsidRPr="004A1CCE">
          <w:rPr>
            <w:rStyle w:val="Hyperlink"/>
            <w:b/>
            <w:bCs/>
          </w:rPr>
          <w:t xml:space="preserve">Lampiran 1. </w:t>
        </w:r>
        <w:r w:rsidR="00746871" w:rsidRPr="004A1CCE">
          <w:rPr>
            <w:rStyle w:val="Hyperlink"/>
          </w:rPr>
          <w:t>Judul Lampiran</w:t>
        </w:r>
        <w:r w:rsidR="00746871">
          <w:rPr>
            <w:webHidden/>
          </w:rPr>
          <w:tab/>
        </w:r>
        <w:r w:rsidR="00746871">
          <w:rPr>
            <w:webHidden/>
          </w:rPr>
          <w:fldChar w:fldCharType="begin"/>
        </w:r>
        <w:r w:rsidR="00746871">
          <w:rPr>
            <w:webHidden/>
          </w:rPr>
          <w:instrText xml:space="preserve"> PAGEREF _Toc208412477 \h </w:instrText>
        </w:r>
        <w:r w:rsidR="00746871">
          <w:rPr>
            <w:webHidden/>
          </w:rPr>
        </w:r>
        <w:r w:rsidR="00746871">
          <w:rPr>
            <w:webHidden/>
          </w:rPr>
          <w:fldChar w:fldCharType="separate"/>
        </w:r>
        <w:r w:rsidR="00746871">
          <w:rPr>
            <w:webHidden/>
          </w:rPr>
          <w:t>35</w:t>
        </w:r>
        <w:r w:rsidR="00746871">
          <w:rPr>
            <w:webHidden/>
          </w:rPr>
          <w:fldChar w:fldCharType="end"/>
        </w:r>
      </w:hyperlink>
    </w:p>
    <w:p w14:paraId="160971D9" w14:textId="7BE144F6" w:rsidR="00746871" w:rsidRDefault="00746871">
      <w:pPr>
        <w:pStyle w:val="TableofFigures"/>
        <w:tabs>
          <w:tab w:val="right" w:leader="dot" w:pos="8493"/>
        </w:tabs>
        <w:rPr>
          <w:rFonts w:eastAsiaTheme="minorEastAsia" w:cstheme="minorBidi"/>
          <w:kern w:val="2"/>
          <w:szCs w:val="24"/>
          <w:lang w:val="en-US" w:eastAsia="en-US"/>
          <w14:ligatures w14:val="standardContextual"/>
        </w:rPr>
      </w:pPr>
      <w:hyperlink w:anchor="_Toc208412478" w:history="1">
        <w:r w:rsidRPr="004A1CCE">
          <w:rPr>
            <w:rStyle w:val="Hyperlink"/>
            <w:b/>
            <w:bCs/>
          </w:rPr>
          <w:t>Lampiran 6.</w:t>
        </w:r>
        <w:r w:rsidRPr="004A1CCE">
          <w:rPr>
            <w:rStyle w:val="Hyperlink"/>
          </w:rPr>
          <w:t xml:space="preserve"> Tabel Peringkat Hasil Pengujian Model pada Data Validasi</w:t>
        </w:r>
        <w:r>
          <w:rPr>
            <w:webHidden/>
          </w:rPr>
          <w:tab/>
        </w:r>
        <w:r>
          <w:rPr>
            <w:webHidden/>
          </w:rPr>
          <w:fldChar w:fldCharType="begin"/>
        </w:r>
        <w:r>
          <w:rPr>
            <w:webHidden/>
          </w:rPr>
          <w:instrText xml:space="preserve"> PAGEREF _Toc208412478 \h </w:instrText>
        </w:r>
        <w:r>
          <w:rPr>
            <w:webHidden/>
          </w:rPr>
        </w:r>
        <w:r>
          <w:rPr>
            <w:webHidden/>
          </w:rPr>
          <w:fldChar w:fldCharType="separate"/>
        </w:r>
        <w:r>
          <w:rPr>
            <w:webHidden/>
          </w:rPr>
          <w:t>35</w:t>
        </w:r>
        <w:r>
          <w:rPr>
            <w:webHidden/>
          </w:rPr>
          <w:fldChar w:fldCharType="end"/>
        </w:r>
      </w:hyperlink>
    </w:p>
    <w:p w14:paraId="368288EB" w14:textId="03614071" w:rsidR="00E724A5" w:rsidRPr="00F40B3B" w:rsidRDefault="00BE43AC">
      <w:r w:rsidRPr="00F40B3B">
        <w:fldChar w:fldCharType="end"/>
      </w:r>
    </w:p>
    <w:p w14:paraId="3FAE2D08" w14:textId="77777777" w:rsidR="00E724A5" w:rsidRPr="00F40B3B" w:rsidRDefault="00E724A5"/>
    <w:p w14:paraId="531A930B" w14:textId="77777777" w:rsidR="00E724A5" w:rsidRPr="00F40B3B" w:rsidRDefault="00E724A5"/>
    <w:p w14:paraId="000000B8" w14:textId="48CB70AB" w:rsidR="00B55265" w:rsidRPr="00F40B3B" w:rsidRDefault="004365F3">
      <w:pPr>
        <w:rPr>
          <w:rFonts w:ascii="Times New Roman" w:eastAsia="Times New Roman" w:hAnsi="Times New Roman" w:cs="Times New Roman"/>
          <w:szCs w:val="24"/>
        </w:rPr>
      </w:pPr>
      <w:r w:rsidRPr="00F40B3B">
        <w:br w:type="page"/>
      </w:r>
    </w:p>
    <w:p w14:paraId="000000BA" w14:textId="4685DAD8" w:rsidR="00B55265" w:rsidRPr="00F40B3B" w:rsidRDefault="004365F3" w:rsidP="00E76DE9">
      <w:pPr>
        <w:pStyle w:val="Heading1"/>
      </w:pPr>
      <w:bookmarkStart w:id="27" w:name="_Toc201279316"/>
      <w:bookmarkStart w:id="28" w:name="_Toc199532131"/>
      <w:r w:rsidRPr="00F40B3B">
        <w:lastRenderedPageBreak/>
        <w:t>DAFTAR ISTILAH/LAMBANG</w:t>
      </w:r>
      <w:bookmarkEnd w:id="27"/>
      <w:bookmarkEnd w:id="28"/>
    </w:p>
    <w:p w14:paraId="000000BB" w14:textId="77777777" w:rsidR="00B55265" w:rsidRPr="00F40B3B" w:rsidRDefault="00B55265" w:rsidP="00E76DE9"/>
    <w:p w14:paraId="000000BC" w14:textId="36A91E59" w:rsidR="00B55265" w:rsidRPr="00F40B3B" w:rsidRDefault="00FE0460" w:rsidP="008A3158">
      <w:pPr>
        <w:tabs>
          <w:tab w:val="left" w:pos="1985"/>
        </w:tabs>
        <w:spacing w:line="360" w:lineRule="auto"/>
        <w:rPr>
          <w:rFonts w:ascii="Times New Roman" w:eastAsia="Times New Roman" w:hAnsi="Times New Roman" w:cs="Times New Roman"/>
          <w:i/>
          <w:sz w:val="16"/>
          <w:szCs w:val="16"/>
        </w:rPr>
      </w:pPr>
      <w:r w:rsidRPr="00F40B3B">
        <w:rPr>
          <w:rFonts w:ascii="Times New Roman" w:eastAsia="Times New Roman" w:hAnsi="Times New Roman" w:cs="Times New Roman"/>
          <w:i/>
          <w:sz w:val="16"/>
          <w:szCs w:val="16"/>
        </w:rPr>
        <w:t>Istilah</w:t>
      </w:r>
      <w:r w:rsidRPr="00F40B3B">
        <w:rPr>
          <w:rFonts w:ascii="Times New Roman" w:eastAsia="Times New Roman" w:hAnsi="Times New Roman" w:cs="Times New Roman"/>
          <w:i/>
          <w:sz w:val="16"/>
          <w:szCs w:val="16"/>
        </w:rPr>
        <w:tab/>
      </w:r>
      <w:r w:rsidR="004365F3" w:rsidRPr="00F40B3B">
        <w:rPr>
          <w:rFonts w:ascii="Times New Roman" w:eastAsia="Times New Roman" w:hAnsi="Times New Roman" w:cs="Times New Roman"/>
          <w:i/>
          <w:sz w:val="16"/>
          <w:szCs w:val="16"/>
        </w:rPr>
        <w:t>Arti</w:t>
      </w:r>
    </w:p>
    <w:p w14:paraId="5C8D7C59" w14:textId="2B986888"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Cs/>
          <w:sz w:val="22"/>
        </w:rPr>
        <w:t>Algoritma</w:t>
      </w:r>
      <w:r w:rsidRPr="00F40B3B">
        <w:rPr>
          <w:rFonts w:ascii="Times New Roman" w:eastAsia="Times New Roman" w:hAnsi="Times New Roman" w:cs="Times New Roman"/>
          <w:bCs/>
          <w:iCs/>
          <w:sz w:val="22"/>
        </w:rPr>
        <w:tab/>
        <w:t>Prosedur langkah demi langkah untuk menyelesaikan masalah.</w:t>
      </w:r>
    </w:p>
    <w:p w14:paraId="7AEAEECA" w14:textId="77777777" w:rsidR="00D033B9" w:rsidRPr="00F40B3B" w:rsidRDefault="00D033B9"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i/>
          <w:iCs/>
          <w:sz w:val="22"/>
        </w:rPr>
        <w:t>Batch Size</w:t>
      </w:r>
      <w:r w:rsidRPr="00F40B3B">
        <w:rPr>
          <w:rFonts w:ascii="Times New Roman" w:eastAsia="Times New Roman" w:hAnsi="Times New Roman" w:cs="Times New Roman"/>
          <w:bCs/>
          <w:sz w:val="22"/>
        </w:rPr>
        <w:tab/>
        <w:t xml:space="preserve">Jumlah data yang diproses dalam setiap iterasi </w:t>
      </w:r>
      <w:r w:rsidRPr="00F40B3B">
        <w:rPr>
          <w:rFonts w:ascii="Times New Roman" w:eastAsia="Times New Roman" w:hAnsi="Times New Roman" w:cs="Times New Roman"/>
          <w:bCs/>
          <w:i/>
          <w:iCs/>
          <w:sz w:val="22"/>
        </w:rPr>
        <w:t>epoch</w:t>
      </w:r>
      <w:r w:rsidRPr="00F40B3B">
        <w:rPr>
          <w:rFonts w:ascii="Times New Roman" w:eastAsia="Times New Roman" w:hAnsi="Times New Roman" w:cs="Times New Roman"/>
          <w:bCs/>
          <w:sz w:val="22"/>
        </w:rPr>
        <w:t>.</w:t>
      </w:r>
    </w:p>
    <w:p w14:paraId="6A5B9139" w14:textId="77777777"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Cs/>
          <w:sz w:val="22"/>
        </w:rPr>
        <w:t>Bit</w:t>
      </w:r>
      <w:r w:rsidRPr="00F40B3B">
        <w:rPr>
          <w:rFonts w:ascii="Times New Roman" w:eastAsia="Times New Roman" w:hAnsi="Times New Roman" w:cs="Times New Roman"/>
          <w:bCs/>
          <w:iCs/>
          <w:sz w:val="22"/>
        </w:rPr>
        <w:tab/>
        <w:t>Satuan terkecil dalam penyimpanan data biner yang terdiri dari 0 dan 1.</w:t>
      </w:r>
    </w:p>
    <w:p w14:paraId="6C2C3CF3" w14:textId="77777777"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Cs/>
          <w:sz w:val="22"/>
        </w:rPr>
        <w:t>Citra digital</w:t>
      </w:r>
      <w:r w:rsidRPr="00F40B3B">
        <w:rPr>
          <w:rFonts w:ascii="Times New Roman" w:eastAsia="Times New Roman" w:hAnsi="Times New Roman" w:cs="Times New Roman"/>
          <w:bCs/>
          <w:iCs/>
          <w:sz w:val="22"/>
        </w:rPr>
        <w:tab/>
        <w:t>Representasi digital dari suatu gambar atau objek.</w:t>
      </w:r>
    </w:p>
    <w:p w14:paraId="782B19A1" w14:textId="0FCAB104" w:rsidR="00D033B9" w:rsidRPr="00F40B3B" w:rsidRDefault="00D033B9"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i/>
          <w:iCs/>
          <w:sz w:val="22"/>
        </w:rPr>
        <w:t xml:space="preserve">Class </w:t>
      </w:r>
      <w:r w:rsidR="00497E42" w:rsidRPr="00F40B3B">
        <w:rPr>
          <w:rFonts w:ascii="Times New Roman" w:eastAsia="Times New Roman" w:hAnsi="Times New Roman" w:cs="Times New Roman"/>
          <w:bCs/>
          <w:i/>
          <w:iCs/>
          <w:sz w:val="22"/>
        </w:rPr>
        <w:t>i</w:t>
      </w:r>
      <w:r w:rsidRPr="00F40B3B">
        <w:rPr>
          <w:rFonts w:ascii="Times New Roman" w:eastAsia="Times New Roman" w:hAnsi="Times New Roman" w:cs="Times New Roman"/>
          <w:bCs/>
          <w:i/>
          <w:iCs/>
          <w:sz w:val="22"/>
        </w:rPr>
        <w:t>mbalance</w:t>
      </w:r>
      <w:r w:rsidRPr="00F40B3B">
        <w:rPr>
          <w:rFonts w:ascii="Times New Roman" w:eastAsia="Times New Roman" w:hAnsi="Times New Roman" w:cs="Times New Roman"/>
          <w:bCs/>
          <w:sz w:val="22"/>
        </w:rPr>
        <w:tab/>
        <w:t>Keadaan di mana jumlah data tiap kelas dalam dataset tidak sama.</w:t>
      </w:r>
    </w:p>
    <w:p w14:paraId="03C17998" w14:textId="77777777"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Dataset</w:t>
      </w:r>
      <w:r w:rsidRPr="00F40B3B">
        <w:rPr>
          <w:rFonts w:ascii="Times New Roman" w:eastAsia="Times New Roman" w:hAnsi="Times New Roman" w:cs="Times New Roman"/>
          <w:bCs/>
          <w:iCs/>
          <w:sz w:val="22"/>
        </w:rPr>
        <w:tab/>
        <w:t>Kumpulan data yang digunakan untuk melatih model ML.</w:t>
      </w:r>
    </w:p>
    <w:p w14:paraId="57C84E51" w14:textId="0A2A9987" w:rsidR="00D033B9" w:rsidRPr="00F40B3B" w:rsidRDefault="00D033B9"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i/>
          <w:iCs/>
          <w:sz w:val="22"/>
        </w:rPr>
        <w:t>Epoch</w:t>
      </w:r>
      <w:r w:rsidRPr="00F40B3B">
        <w:rPr>
          <w:rFonts w:ascii="Times New Roman" w:eastAsia="Times New Roman" w:hAnsi="Times New Roman" w:cs="Times New Roman"/>
          <w:bCs/>
          <w:sz w:val="22"/>
        </w:rPr>
        <w:tab/>
        <w:t>Satu siklus penuh</w:t>
      </w:r>
      <w:r w:rsidR="00B514E4" w:rsidRPr="00F40B3B">
        <w:rPr>
          <w:rFonts w:ascii="Times New Roman" w:eastAsia="Times New Roman" w:hAnsi="Times New Roman" w:cs="Times New Roman"/>
          <w:bCs/>
          <w:sz w:val="22"/>
        </w:rPr>
        <w:t xml:space="preserve"> saat </w:t>
      </w:r>
      <w:r w:rsidRPr="00F40B3B">
        <w:rPr>
          <w:rFonts w:ascii="Times New Roman" w:eastAsia="Times New Roman" w:hAnsi="Times New Roman" w:cs="Times New Roman"/>
          <w:bCs/>
          <w:sz w:val="22"/>
        </w:rPr>
        <w:t xml:space="preserve">seluruh data latih diproses melalui </w:t>
      </w:r>
      <w:r w:rsidRPr="00F40B3B">
        <w:rPr>
          <w:rFonts w:ascii="Times New Roman" w:eastAsia="Times New Roman" w:hAnsi="Times New Roman" w:cs="Times New Roman"/>
          <w:bCs/>
          <w:i/>
          <w:iCs/>
          <w:sz w:val="22"/>
        </w:rPr>
        <w:t>neural network</w:t>
      </w:r>
      <w:r w:rsidRPr="00F40B3B">
        <w:rPr>
          <w:rFonts w:ascii="Times New Roman" w:eastAsia="Times New Roman" w:hAnsi="Times New Roman" w:cs="Times New Roman"/>
          <w:bCs/>
          <w:sz w:val="22"/>
        </w:rPr>
        <w:t>.</w:t>
      </w:r>
    </w:p>
    <w:p w14:paraId="2854EC39" w14:textId="77777777"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Cs/>
          <w:sz w:val="22"/>
        </w:rPr>
        <w:t>Fitur Data</w:t>
      </w:r>
      <w:r w:rsidRPr="00F40B3B">
        <w:rPr>
          <w:rFonts w:ascii="Times New Roman" w:eastAsia="Times New Roman" w:hAnsi="Times New Roman" w:cs="Times New Roman"/>
          <w:bCs/>
          <w:iCs/>
          <w:sz w:val="22"/>
        </w:rPr>
        <w:tab/>
        <w:t>Atribut atau karakteristik data yang digunakan untuk melatih model ML.</w:t>
      </w:r>
    </w:p>
    <w:p w14:paraId="5CF707AB" w14:textId="0106418B" w:rsidR="00D033B9" w:rsidRPr="00F40B3B" w:rsidRDefault="00D033B9"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sz w:val="22"/>
        </w:rPr>
        <w:t>Galat (</w:t>
      </w:r>
      <w:r w:rsidR="00D67BD2" w:rsidRPr="00F40B3B">
        <w:rPr>
          <w:rFonts w:ascii="Times New Roman" w:eastAsia="Times New Roman" w:hAnsi="Times New Roman" w:cs="Times New Roman"/>
          <w:bCs/>
          <w:i/>
          <w:iCs/>
          <w:sz w:val="22"/>
        </w:rPr>
        <w:t>E</w:t>
      </w:r>
      <w:r w:rsidRPr="00F40B3B">
        <w:rPr>
          <w:rFonts w:ascii="Times New Roman" w:eastAsia="Times New Roman" w:hAnsi="Times New Roman" w:cs="Times New Roman"/>
          <w:bCs/>
          <w:i/>
          <w:iCs/>
          <w:sz w:val="22"/>
        </w:rPr>
        <w:t>rror</w:t>
      </w:r>
      <w:r w:rsidRPr="00F40B3B">
        <w:rPr>
          <w:rFonts w:ascii="Times New Roman" w:eastAsia="Times New Roman" w:hAnsi="Times New Roman" w:cs="Times New Roman"/>
          <w:bCs/>
          <w:sz w:val="22"/>
        </w:rPr>
        <w:t>)</w:t>
      </w:r>
      <w:r w:rsidRPr="00F40B3B">
        <w:rPr>
          <w:rFonts w:ascii="Times New Roman" w:eastAsia="Times New Roman" w:hAnsi="Times New Roman" w:cs="Times New Roman"/>
          <w:bCs/>
          <w:sz w:val="22"/>
        </w:rPr>
        <w:tab/>
        <w:t xml:space="preserve">Perbedaan antara </w:t>
      </w:r>
      <w:r w:rsidR="008C3C4A" w:rsidRPr="00F40B3B">
        <w:rPr>
          <w:rFonts w:ascii="Times New Roman" w:eastAsia="Times New Roman" w:hAnsi="Times New Roman" w:cs="Times New Roman"/>
          <w:bCs/>
          <w:sz w:val="22"/>
        </w:rPr>
        <w:t xml:space="preserve">nilai </w:t>
      </w:r>
      <w:r w:rsidRPr="00F40B3B">
        <w:rPr>
          <w:rFonts w:ascii="Times New Roman" w:eastAsia="Times New Roman" w:hAnsi="Times New Roman" w:cs="Times New Roman"/>
          <w:bCs/>
          <w:sz w:val="22"/>
        </w:rPr>
        <w:t>prediksi dan nilai sebenarnya.</w:t>
      </w:r>
    </w:p>
    <w:p w14:paraId="33B3A94A" w14:textId="2F4E0DF5" w:rsidR="00983F2C" w:rsidRPr="00F40B3B" w:rsidRDefault="00983F2C"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sz w:val="22"/>
        </w:rPr>
        <w:t>Generalisasi</w:t>
      </w:r>
      <w:r w:rsidRPr="00F40B3B">
        <w:rPr>
          <w:rFonts w:ascii="Times New Roman" w:eastAsia="Times New Roman" w:hAnsi="Times New Roman" w:cs="Times New Roman"/>
          <w:bCs/>
          <w:sz w:val="22"/>
        </w:rPr>
        <w:tab/>
      </w:r>
      <w:r w:rsidR="00FB2384" w:rsidRPr="00F40B3B">
        <w:rPr>
          <w:rFonts w:ascii="Times New Roman" w:eastAsia="Times New Roman" w:hAnsi="Times New Roman" w:cs="Times New Roman"/>
          <w:bCs/>
          <w:sz w:val="22"/>
        </w:rPr>
        <w:t>Kemampuan model memprediksi data baru yang belum pernah dilatih.</w:t>
      </w:r>
    </w:p>
    <w:p w14:paraId="44EA7303" w14:textId="4A70FF31" w:rsidR="0094330F" w:rsidRPr="00F40B3B" w:rsidRDefault="0094330F"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i/>
          <w:iCs/>
          <w:sz w:val="22"/>
        </w:rPr>
        <w:t>Hyperparameter</w:t>
      </w:r>
      <w:r w:rsidRPr="00F40B3B">
        <w:rPr>
          <w:rFonts w:ascii="Times New Roman" w:eastAsia="Times New Roman" w:hAnsi="Times New Roman" w:cs="Times New Roman"/>
          <w:bCs/>
          <w:i/>
          <w:iCs/>
          <w:sz w:val="22"/>
        </w:rPr>
        <w:tab/>
      </w:r>
      <w:r w:rsidR="00E35521" w:rsidRPr="00F40B3B">
        <w:rPr>
          <w:rFonts w:ascii="Times New Roman" w:eastAsia="Times New Roman" w:hAnsi="Times New Roman" w:cs="Times New Roman"/>
          <w:bCs/>
          <w:sz w:val="22"/>
        </w:rPr>
        <w:t>Nilai yang ditetapkan sebelum proses pelatihan dimulai</w:t>
      </w:r>
      <w:r w:rsidR="00C6154E" w:rsidRPr="00F40B3B">
        <w:rPr>
          <w:rFonts w:ascii="Times New Roman" w:eastAsia="Times New Roman" w:hAnsi="Times New Roman" w:cs="Times New Roman"/>
          <w:bCs/>
          <w:sz w:val="22"/>
        </w:rPr>
        <w:t xml:space="preserve"> untuk pengaturan</w:t>
      </w:r>
      <w:r w:rsidR="00FF3E84" w:rsidRPr="00F40B3B">
        <w:rPr>
          <w:rFonts w:ascii="Times New Roman" w:eastAsia="Times New Roman" w:hAnsi="Times New Roman" w:cs="Times New Roman"/>
          <w:bCs/>
          <w:sz w:val="22"/>
        </w:rPr>
        <w:t>.</w:t>
      </w:r>
    </w:p>
    <w:p w14:paraId="54DA3B04" w14:textId="3A9A550E"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Input</w:t>
      </w:r>
      <w:r w:rsidRPr="00F40B3B">
        <w:rPr>
          <w:rFonts w:ascii="Times New Roman" w:eastAsia="Times New Roman" w:hAnsi="Times New Roman" w:cs="Times New Roman"/>
          <w:bCs/>
          <w:iCs/>
          <w:sz w:val="22"/>
        </w:rPr>
        <w:tab/>
      </w:r>
      <w:r w:rsidR="00170C23" w:rsidRPr="00F40B3B">
        <w:rPr>
          <w:rFonts w:ascii="Times New Roman" w:eastAsia="Times New Roman" w:hAnsi="Times New Roman" w:cs="Times New Roman"/>
          <w:bCs/>
          <w:iCs/>
          <w:sz w:val="22"/>
        </w:rPr>
        <w:t>Data masukan pada suatu sistem</w:t>
      </w:r>
      <w:r w:rsidR="00A85EFD" w:rsidRPr="00F40B3B">
        <w:rPr>
          <w:rFonts w:ascii="Times New Roman" w:eastAsia="Times New Roman" w:hAnsi="Times New Roman" w:cs="Times New Roman"/>
          <w:bCs/>
          <w:iCs/>
          <w:sz w:val="22"/>
        </w:rPr>
        <w:t>.</w:t>
      </w:r>
    </w:p>
    <w:p w14:paraId="309521AD" w14:textId="4F5FF8AF"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Cs/>
          <w:sz w:val="22"/>
        </w:rPr>
        <w:t>Klasifikasi</w:t>
      </w:r>
      <w:r w:rsidRPr="00F40B3B">
        <w:rPr>
          <w:rFonts w:ascii="Times New Roman" w:eastAsia="Times New Roman" w:hAnsi="Times New Roman" w:cs="Times New Roman"/>
          <w:bCs/>
          <w:iCs/>
          <w:sz w:val="22"/>
        </w:rPr>
        <w:tab/>
      </w:r>
      <w:r w:rsidR="000F23D4" w:rsidRPr="00F40B3B">
        <w:rPr>
          <w:rFonts w:ascii="Times New Roman" w:eastAsia="Times New Roman" w:hAnsi="Times New Roman" w:cs="Times New Roman"/>
          <w:bCs/>
          <w:iCs/>
          <w:sz w:val="22"/>
        </w:rPr>
        <w:t xml:space="preserve">Tugas dalam </w:t>
      </w:r>
      <w:r w:rsidR="000F23D4" w:rsidRPr="00F40B3B">
        <w:rPr>
          <w:rFonts w:ascii="Times New Roman" w:eastAsia="Times New Roman" w:hAnsi="Times New Roman" w:cs="Times New Roman"/>
          <w:bCs/>
          <w:i/>
          <w:sz w:val="22"/>
        </w:rPr>
        <w:t>supervised learning</w:t>
      </w:r>
      <w:r w:rsidR="000F23D4" w:rsidRPr="00F40B3B">
        <w:rPr>
          <w:rFonts w:ascii="Times New Roman" w:eastAsia="Times New Roman" w:hAnsi="Times New Roman" w:cs="Times New Roman"/>
          <w:bCs/>
          <w:iCs/>
          <w:sz w:val="22"/>
        </w:rPr>
        <w:t xml:space="preserve"> untuk memprediksi kelas data berdasarkan variabel independen dataset.</w:t>
      </w:r>
    </w:p>
    <w:p w14:paraId="3A700807" w14:textId="427B2800" w:rsidR="005A47D0" w:rsidRPr="00F40B3B" w:rsidRDefault="005A47D0"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Library</w:t>
      </w:r>
      <w:r w:rsidRPr="00F40B3B">
        <w:rPr>
          <w:rFonts w:ascii="Times New Roman" w:eastAsia="Times New Roman" w:hAnsi="Times New Roman" w:cs="Times New Roman"/>
          <w:bCs/>
          <w:iCs/>
          <w:sz w:val="22"/>
        </w:rPr>
        <w:tab/>
        <w:t>Modul</w:t>
      </w:r>
      <w:r w:rsidR="008E55E4" w:rsidRPr="00F40B3B">
        <w:rPr>
          <w:rFonts w:ascii="Times New Roman" w:eastAsia="Times New Roman" w:hAnsi="Times New Roman" w:cs="Times New Roman"/>
          <w:bCs/>
          <w:iCs/>
          <w:sz w:val="22"/>
        </w:rPr>
        <w:t xml:space="preserve"> pustaka yang digunakan</w:t>
      </w:r>
      <w:r w:rsidRPr="00F40B3B">
        <w:rPr>
          <w:rFonts w:ascii="Times New Roman" w:eastAsia="Times New Roman" w:hAnsi="Times New Roman" w:cs="Times New Roman"/>
          <w:bCs/>
          <w:iCs/>
          <w:sz w:val="22"/>
        </w:rPr>
        <w:t xml:space="preserve"> dalam bahasa pemrograman Python</w:t>
      </w:r>
      <w:r w:rsidR="00397769" w:rsidRPr="00F40B3B">
        <w:rPr>
          <w:rFonts w:ascii="Times New Roman" w:eastAsia="Times New Roman" w:hAnsi="Times New Roman" w:cs="Times New Roman"/>
          <w:bCs/>
          <w:iCs/>
          <w:sz w:val="22"/>
        </w:rPr>
        <w:t>.</w:t>
      </w:r>
    </w:p>
    <w:p w14:paraId="151E5798" w14:textId="16B2FF94" w:rsidR="00D033B9" w:rsidRPr="00F40B3B" w:rsidRDefault="00D033B9"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i/>
          <w:iCs/>
          <w:sz w:val="22"/>
        </w:rPr>
        <w:t xml:space="preserve">Machine </w:t>
      </w:r>
      <w:r w:rsidR="00497E42" w:rsidRPr="00F40B3B">
        <w:rPr>
          <w:rFonts w:ascii="Times New Roman" w:eastAsia="Times New Roman" w:hAnsi="Times New Roman" w:cs="Times New Roman"/>
          <w:bCs/>
          <w:i/>
          <w:iCs/>
          <w:sz w:val="22"/>
        </w:rPr>
        <w:t>l</w:t>
      </w:r>
      <w:r w:rsidRPr="00F40B3B">
        <w:rPr>
          <w:rFonts w:ascii="Times New Roman" w:eastAsia="Times New Roman" w:hAnsi="Times New Roman" w:cs="Times New Roman"/>
          <w:bCs/>
          <w:i/>
          <w:iCs/>
          <w:sz w:val="22"/>
        </w:rPr>
        <w:t>earning</w:t>
      </w:r>
      <w:r w:rsidRPr="00F40B3B">
        <w:rPr>
          <w:rFonts w:ascii="Times New Roman" w:eastAsia="Times New Roman" w:hAnsi="Times New Roman" w:cs="Times New Roman"/>
          <w:bCs/>
          <w:sz w:val="22"/>
        </w:rPr>
        <w:tab/>
        <w:t>Bidang ilmu komputer yang berfokus pada pengembangan algoritma yang dapat belajar dari data tanpa diprogram secara eksplisit.</w:t>
      </w:r>
    </w:p>
    <w:p w14:paraId="48132B33" w14:textId="0F0683BF" w:rsidR="00D033B9" w:rsidRPr="00F40B3B" w:rsidRDefault="00D033B9"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sz w:val="22"/>
        </w:rPr>
        <w:t>Metrik</w:t>
      </w:r>
      <w:r w:rsidRPr="00F40B3B">
        <w:rPr>
          <w:rFonts w:ascii="Times New Roman" w:eastAsia="Times New Roman" w:hAnsi="Times New Roman" w:cs="Times New Roman"/>
          <w:bCs/>
          <w:sz w:val="22"/>
        </w:rPr>
        <w:tab/>
        <w:t>Ukuran yang digunakan untuk mengevaluasi performa model</w:t>
      </w:r>
      <w:r w:rsidR="004B39A2" w:rsidRPr="00F40B3B">
        <w:rPr>
          <w:rFonts w:ascii="Times New Roman" w:eastAsia="Times New Roman" w:hAnsi="Times New Roman" w:cs="Times New Roman"/>
          <w:bCs/>
          <w:sz w:val="22"/>
        </w:rPr>
        <w:t xml:space="preserve"> ML</w:t>
      </w:r>
      <w:r w:rsidRPr="00F40B3B">
        <w:rPr>
          <w:rFonts w:ascii="Times New Roman" w:eastAsia="Times New Roman" w:hAnsi="Times New Roman" w:cs="Times New Roman"/>
          <w:bCs/>
          <w:sz w:val="22"/>
        </w:rPr>
        <w:t>.</w:t>
      </w:r>
    </w:p>
    <w:p w14:paraId="226D1A39" w14:textId="65AA1796"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Cs/>
          <w:sz w:val="22"/>
        </w:rPr>
        <w:t>Model</w:t>
      </w:r>
      <w:r w:rsidRPr="00F40B3B">
        <w:rPr>
          <w:rFonts w:ascii="Times New Roman" w:eastAsia="Times New Roman" w:hAnsi="Times New Roman" w:cs="Times New Roman"/>
          <w:bCs/>
          <w:iCs/>
          <w:sz w:val="22"/>
        </w:rPr>
        <w:tab/>
        <w:t xml:space="preserve">Sistem atau algoritma </w:t>
      </w:r>
      <w:r w:rsidR="006E4622" w:rsidRPr="00F40B3B">
        <w:rPr>
          <w:rFonts w:ascii="Times New Roman" w:eastAsia="Times New Roman" w:hAnsi="Times New Roman" w:cs="Times New Roman"/>
          <w:bCs/>
          <w:i/>
          <w:sz w:val="22"/>
        </w:rPr>
        <w:t>Artificial Intelligence</w:t>
      </w:r>
      <w:r w:rsidR="006E4622" w:rsidRPr="00F40B3B">
        <w:rPr>
          <w:rFonts w:ascii="Times New Roman" w:eastAsia="Times New Roman" w:hAnsi="Times New Roman" w:cs="Times New Roman"/>
          <w:bCs/>
          <w:iCs/>
          <w:sz w:val="22"/>
        </w:rPr>
        <w:t xml:space="preserve"> </w:t>
      </w:r>
      <w:r w:rsidRPr="00F40B3B">
        <w:rPr>
          <w:rFonts w:ascii="Times New Roman" w:eastAsia="Times New Roman" w:hAnsi="Times New Roman" w:cs="Times New Roman"/>
          <w:bCs/>
          <w:iCs/>
          <w:sz w:val="22"/>
        </w:rPr>
        <w:t>yang dilatih untuk memprediksi atau menghasilkan luaran berdasarkan data</w:t>
      </w:r>
      <w:r w:rsidR="00F944D8" w:rsidRPr="00F40B3B">
        <w:rPr>
          <w:rFonts w:ascii="Times New Roman" w:eastAsia="Times New Roman" w:hAnsi="Times New Roman" w:cs="Times New Roman"/>
          <w:bCs/>
          <w:iCs/>
          <w:sz w:val="22"/>
        </w:rPr>
        <w:t xml:space="preserve"> yang diberikan</w:t>
      </w:r>
      <w:r w:rsidRPr="00F40B3B">
        <w:rPr>
          <w:rFonts w:ascii="Times New Roman" w:eastAsia="Times New Roman" w:hAnsi="Times New Roman" w:cs="Times New Roman"/>
          <w:bCs/>
          <w:iCs/>
          <w:sz w:val="22"/>
        </w:rPr>
        <w:t>.</w:t>
      </w:r>
    </w:p>
    <w:p w14:paraId="13C3A246" w14:textId="6C410173" w:rsidR="00D033B9" w:rsidRPr="00F40B3B" w:rsidRDefault="00D033B9" w:rsidP="009C5556">
      <w:pPr>
        <w:spacing w:line="360" w:lineRule="auto"/>
        <w:ind w:left="1985" w:hanging="1985"/>
        <w:jc w:val="both"/>
        <w:rPr>
          <w:rFonts w:ascii="Times New Roman" w:eastAsia="Times New Roman" w:hAnsi="Times New Roman" w:cs="Times New Roman"/>
          <w:bCs/>
          <w:sz w:val="22"/>
        </w:rPr>
      </w:pPr>
      <w:r w:rsidRPr="00F40B3B">
        <w:rPr>
          <w:rFonts w:ascii="Times New Roman" w:eastAsia="Times New Roman" w:hAnsi="Times New Roman" w:cs="Times New Roman"/>
          <w:bCs/>
          <w:sz w:val="22"/>
        </w:rPr>
        <w:t>Neuron</w:t>
      </w:r>
      <w:r w:rsidRPr="00F40B3B">
        <w:rPr>
          <w:rFonts w:ascii="Times New Roman" w:eastAsia="Times New Roman" w:hAnsi="Times New Roman" w:cs="Times New Roman"/>
          <w:bCs/>
          <w:sz w:val="22"/>
        </w:rPr>
        <w:tab/>
        <w:t>Unit dasar penyusun otak yang memproses dan mengirimkan informasi.</w:t>
      </w:r>
    </w:p>
    <w:p w14:paraId="533515EB" w14:textId="2A158595"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Output</w:t>
      </w:r>
      <w:r w:rsidRPr="00F40B3B">
        <w:rPr>
          <w:rFonts w:ascii="Times New Roman" w:eastAsia="Times New Roman" w:hAnsi="Times New Roman" w:cs="Times New Roman"/>
          <w:bCs/>
          <w:iCs/>
          <w:sz w:val="22"/>
        </w:rPr>
        <w:tab/>
      </w:r>
      <w:r w:rsidR="00170C23" w:rsidRPr="00F40B3B">
        <w:rPr>
          <w:rFonts w:ascii="Times New Roman" w:eastAsia="Times New Roman" w:hAnsi="Times New Roman" w:cs="Times New Roman"/>
          <w:bCs/>
          <w:iCs/>
          <w:sz w:val="22"/>
        </w:rPr>
        <w:t>D</w:t>
      </w:r>
      <w:r w:rsidRPr="00F40B3B">
        <w:rPr>
          <w:rFonts w:ascii="Times New Roman" w:eastAsia="Times New Roman" w:hAnsi="Times New Roman" w:cs="Times New Roman"/>
          <w:bCs/>
          <w:iCs/>
          <w:sz w:val="22"/>
        </w:rPr>
        <w:t>ata</w:t>
      </w:r>
      <w:r w:rsidR="00170C23" w:rsidRPr="00F40B3B">
        <w:rPr>
          <w:rFonts w:ascii="Times New Roman" w:eastAsia="Times New Roman" w:hAnsi="Times New Roman" w:cs="Times New Roman"/>
          <w:bCs/>
          <w:iCs/>
          <w:sz w:val="22"/>
        </w:rPr>
        <w:t xml:space="preserve"> luaran pada suatu sistem</w:t>
      </w:r>
      <w:r w:rsidR="005A2309" w:rsidRPr="00F40B3B">
        <w:rPr>
          <w:rFonts w:ascii="Times New Roman" w:eastAsia="Times New Roman" w:hAnsi="Times New Roman" w:cs="Times New Roman"/>
          <w:bCs/>
          <w:iCs/>
          <w:sz w:val="22"/>
        </w:rPr>
        <w:t>.</w:t>
      </w:r>
    </w:p>
    <w:p w14:paraId="28C5BFF1" w14:textId="0E32318A" w:rsidR="00D033B9" w:rsidRPr="00F40B3B" w:rsidRDefault="00D033B9" w:rsidP="009C5556">
      <w:pPr>
        <w:spacing w:line="360" w:lineRule="auto"/>
        <w:ind w:left="1985" w:hanging="1985"/>
        <w:jc w:val="both"/>
        <w:rPr>
          <w:rFonts w:ascii="Times New Roman" w:eastAsia="Times New Roman" w:hAnsi="Times New Roman" w:cs="Times New Roman"/>
          <w:sz w:val="22"/>
        </w:rPr>
      </w:pPr>
      <w:r w:rsidRPr="00F40B3B">
        <w:rPr>
          <w:rFonts w:ascii="Times New Roman" w:eastAsia="Times New Roman" w:hAnsi="Times New Roman" w:cs="Times New Roman"/>
          <w:i/>
          <w:iCs/>
          <w:sz w:val="22"/>
        </w:rPr>
        <w:t>Parameter</w:t>
      </w:r>
      <w:r w:rsidRPr="00F40B3B">
        <w:rPr>
          <w:rFonts w:ascii="Times New Roman" w:eastAsia="Times New Roman" w:hAnsi="Times New Roman" w:cs="Times New Roman"/>
          <w:sz w:val="22"/>
        </w:rPr>
        <w:tab/>
      </w:r>
      <w:r w:rsidR="00790BF0" w:rsidRPr="00F40B3B">
        <w:rPr>
          <w:rFonts w:ascii="Times New Roman" w:eastAsia="Times New Roman" w:hAnsi="Times New Roman" w:cs="Times New Roman"/>
          <w:sz w:val="22"/>
        </w:rPr>
        <w:t xml:space="preserve">Nilai bobot dan bias </w:t>
      </w:r>
      <w:r w:rsidRPr="00F40B3B">
        <w:rPr>
          <w:rFonts w:ascii="Times New Roman" w:eastAsia="Times New Roman" w:hAnsi="Times New Roman" w:cs="Times New Roman"/>
          <w:sz w:val="22"/>
        </w:rPr>
        <w:t xml:space="preserve">yang </w:t>
      </w:r>
      <w:r w:rsidR="00790BF0" w:rsidRPr="00F40B3B">
        <w:rPr>
          <w:rFonts w:ascii="Times New Roman" w:eastAsia="Times New Roman" w:hAnsi="Times New Roman" w:cs="Times New Roman"/>
          <w:sz w:val="22"/>
        </w:rPr>
        <w:t xml:space="preserve">dapat </w:t>
      </w:r>
      <w:r w:rsidRPr="00F40B3B">
        <w:rPr>
          <w:rFonts w:ascii="Times New Roman" w:eastAsia="Times New Roman" w:hAnsi="Times New Roman" w:cs="Times New Roman"/>
          <w:sz w:val="22"/>
        </w:rPr>
        <w:t>diubah untuk mengoptimalkan model</w:t>
      </w:r>
      <w:r w:rsidR="00790BF0" w:rsidRPr="00F40B3B">
        <w:rPr>
          <w:rFonts w:ascii="Times New Roman" w:eastAsia="Times New Roman" w:hAnsi="Times New Roman" w:cs="Times New Roman"/>
          <w:sz w:val="22"/>
        </w:rPr>
        <w:t>.</w:t>
      </w:r>
    </w:p>
    <w:p w14:paraId="1C4FEF9C" w14:textId="2E170CAB" w:rsidR="00D033B9" w:rsidRPr="00F40B3B" w:rsidRDefault="00D033B9" w:rsidP="009C5556">
      <w:pPr>
        <w:spacing w:line="360" w:lineRule="auto"/>
        <w:ind w:left="1985" w:hanging="1985"/>
        <w:jc w:val="both"/>
        <w:rPr>
          <w:rFonts w:ascii="Times New Roman" w:eastAsia="Times New Roman" w:hAnsi="Times New Roman" w:cs="Times New Roman"/>
          <w:sz w:val="22"/>
        </w:rPr>
      </w:pPr>
      <w:r w:rsidRPr="00F40B3B">
        <w:rPr>
          <w:rFonts w:ascii="Times New Roman" w:eastAsia="Times New Roman" w:hAnsi="Times New Roman" w:cs="Times New Roman"/>
          <w:sz w:val="22"/>
        </w:rPr>
        <w:t>Performa</w:t>
      </w:r>
      <w:r w:rsidRPr="00F40B3B">
        <w:rPr>
          <w:rFonts w:ascii="Times New Roman" w:eastAsia="Times New Roman" w:hAnsi="Times New Roman" w:cs="Times New Roman"/>
          <w:sz w:val="22"/>
        </w:rPr>
        <w:tab/>
        <w:t xml:space="preserve">Kemampuan model ML untuk menghasilkan </w:t>
      </w:r>
      <w:r w:rsidRPr="00F40B3B">
        <w:rPr>
          <w:rFonts w:ascii="Times New Roman" w:eastAsia="Times New Roman" w:hAnsi="Times New Roman" w:cs="Times New Roman"/>
          <w:i/>
          <w:iCs/>
          <w:sz w:val="22"/>
        </w:rPr>
        <w:t>output</w:t>
      </w:r>
      <w:r w:rsidRPr="00F40B3B">
        <w:rPr>
          <w:rFonts w:ascii="Times New Roman" w:eastAsia="Times New Roman" w:hAnsi="Times New Roman" w:cs="Times New Roman"/>
          <w:sz w:val="22"/>
        </w:rPr>
        <w:t xml:space="preserve"> dengan akurat.</w:t>
      </w:r>
    </w:p>
    <w:p w14:paraId="200B950D" w14:textId="52A94662" w:rsidR="00C65C0D" w:rsidRPr="00F40B3B" w:rsidRDefault="00C65C0D" w:rsidP="009C5556">
      <w:pPr>
        <w:spacing w:line="360" w:lineRule="auto"/>
        <w:ind w:left="1985" w:hanging="1985"/>
        <w:jc w:val="both"/>
        <w:rPr>
          <w:rFonts w:ascii="Times New Roman" w:eastAsia="Times New Roman" w:hAnsi="Times New Roman" w:cs="Times New Roman"/>
          <w:sz w:val="22"/>
        </w:rPr>
      </w:pPr>
      <w:r w:rsidRPr="00F40B3B">
        <w:rPr>
          <w:rFonts w:ascii="Times New Roman" w:eastAsia="Times New Roman" w:hAnsi="Times New Roman" w:cs="Times New Roman"/>
          <w:i/>
          <w:iCs/>
          <w:sz w:val="22"/>
        </w:rPr>
        <w:t>Pre-trained weights</w:t>
      </w:r>
      <w:r w:rsidRPr="00F40B3B">
        <w:rPr>
          <w:rFonts w:ascii="Times New Roman" w:eastAsia="Times New Roman" w:hAnsi="Times New Roman" w:cs="Times New Roman"/>
          <w:i/>
          <w:iCs/>
          <w:sz w:val="22"/>
        </w:rPr>
        <w:tab/>
      </w:r>
      <w:r w:rsidRPr="00F40B3B">
        <w:rPr>
          <w:rFonts w:ascii="Times New Roman" w:eastAsia="Times New Roman" w:hAnsi="Times New Roman" w:cs="Times New Roman"/>
          <w:sz w:val="22"/>
        </w:rPr>
        <w:t>Pembobotan dalam model yang telah dilatih</w:t>
      </w:r>
      <w:r w:rsidR="00AF4105" w:rsidRPr="00F40B3B">
        <w:rPr>
          <w:rFonts w:ascii="Times New Roman" w:eastAsia="Times New Roman" w:hAnsi="Times New Roman" w:cs="Times New Roman"/>
          <w:sz w:val="22"/>
        </w:rPr>
        <w:t>.</w:t>
      </w:r>
    </w:p>
    <w:p w14:paraId="7DD09084" w14:textId="11BA0C12"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 xml:space="preserve">Supervised </w:t>
      </w:r>
      <w:r w:rsidR="00497E42" w:rsidRPr="00F40B3B">
        <w:rPr>
          <w:rFonts w:ascii="Times New Roman" w:eastAsia="Times New Roman" w:hAnsi="Times New Roman" w:cs="Times New Roman"/>
          <w:bCs/>
          <w:i/>
          <w:sz w:val="22"/>
        </w:rPr>
        <w:t>l</w:t>
      </w:r>
      <w:r w:rsidRPr="00F40B3B">
        <w:rPr>
          <w:rFonts w:ascii="Times New Roman" w:eastAsia="Times New Roman" w:hAnsi="Times New Roman" w:cs="Times New Roman"/>
          <w:bCs/>
          <w:i/>
          <w:sz w:val="22"/>
        </w:rPr>
        <w:t>earning</w:t>
      </w:r>
      <w:r w:rsidRPr="00F40B3B">
        <w:rPr>
          <w:rFonts w:ascii="Times New Roman" w:eastAsia="Times New Roman" w:hAnsi="Times New Roman" w:cs="Times New Roman"/>
          <w:bCs/>
          <w:iCs/>
          <w:sz w:val="22"/>
        </w:rPr>
        <w:tab/>
      </w:r>
      <w:r w:rsidR="00E23092" w:rsidRPr="00F40B3B">
        <w:rPr>
          <w:rFonts w:ascii="Times New Roman" w:eastAsia="Times New Roman" w:hAnsi="Times New Roman" w:cs="Times New Roman"/>
          <w:bCs/>
          <w:iCs/>
          <w:sz w:val="22"/>
        </w:rPr>
        <w:t>Jenis pendekatan ML</w:t>
      </w:r>
      <w:r w:rsidR="000A1FF2" w:rsidRPr="00F40B3B">
        <w:rPr>
          <w:rFonts w:ascii="Times New Roman" w:eastAsia="Times New Roman" w:hAnsi="Times New Roman" w:cs="Times New Roman"/>
          <w:bCs/>
          <w:iCs/>
          <w:sz w:val="22"/>
        </w:rPr>
        <w:t xml:space="preserve"> jika </w:t>
      </w:r>
      <w:r w:rsidR="00E23092" w:rsidRPr="00F40B3B">
        <w:rPr>
          <w:rFonts w:ascii="Times New Roman" w:eastAsia="Times New Roman" w:hAnsi="Times New Roman" w:cs="Times New Roman"/>
          <w:bCs/>
          <w:iCs/>
          <w:sz w:val="22"/>
        </w:rPr>
        <w:t>model dilatih dengan data yang disertai label.</w:t>
      </w:r>
    </w:p>
    <w:p w14:paraId="45452079" w14:textId="6DBE15BD"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Testing</w:t>
      </w:r>
      <w:r w:rsidRPr="00F40B3B">
        <w:rPr>
          <w:rFonts w:ascii="Times New Roman" w:eastAsia="Times New Roman" w:hAnsi="Times New Roman" w:cs="Times New Roman"/>
          <w:bCs/>
          <w:iCs/>
          <w:sz w:val="22"/>
        </w:rPr>
        <w:tab/>
        <w:t xml:space="preserve">Proses mengevaluasi performa model ML dengan menggunakan data </w:t>
      </w:r>
      <w:r w:rsidR="004F2AD2" w:rsidRPr="00F40B3B">
        <w:rPr>
          <w:rFonts w:ascii="Times New Roman" w:eastAsia="Times New Roman" w:hAnsi="Times New Roman" w:cs="Times New Roman"/>
          <w:bCs/>
          <w:iCs/>
          <w:sz w:val="22"/>
        </w:rPr>
        <w:t>baru</w:t>
      </w:r>
      <w:r w:rsidRPr="00F40B3B">
        <w:rPr>
          <w:rFonts w:ascii="Times New Roman" w:eastAsia="Times New Roman" w:hAnsi="Times New Roman" w:cs="Times New Roman"/>
          <w:bCs/>
          <w:iCs/>
          <w:sz w:val="22"/>
        </w:rPr>
        <w:t>.</w:t>
      </w:r>
    </w:p>
    <w:p w14:paraId="07FB9A00" w14:textId="77777777"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Training</w:t>
      </w:r>
      <w:r w:rsidRPr="00F40B3B">
        <w:rPr>
          <w:rFonts w:ascii="Times New Roman" w:eastAsia="Times New Roman" w:hAnsi="Times New Roman" w:cs="Times New Roman"/>
          <w:bCs/>
          <w:iCs/>
          <w:sz w:val="22"/>
        </w:rPr>
        <w:tab/>
        <w:t>Proses melatih model ML dengan menggunakan dataset.</w:t>
      </w:r>
    </w:p>
    <w:p w14:paraId="68EFF113" w14:textId="5C043858" w:rsidR="00A51B86" w:rsidRPr="00F40B3B" w:rsidRDefault="00A51B86"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Threshold</w:t>
      </w:r>
      <w:r w:rsidRPr="00F40B3B">
        <w:rPr>
          <w:rFonts w:ascii="Times New Roman" w:eastAsia="Times New Roman" w:hAnsi="Times New Roman" w:cs="Times New Roman"/>
          <w:bCs/>
          <w:i/>
          <w:sz w:val="22"/>
        </w:rPr>
        <w:tab/>
      </w:r>
      <w:r w:rsidRPr="00F40B3B">
        <w:rPr>
          <w:rFonts w:ascii="Times New Roman" w:eastAsia="Times New Roman" w:hAnsi="Times New Roman" w:cs="Times New Roman"/>
          <w:bCs/>
          <w:iCs/>
          <w:sz w:val="22"/>
        </w:rPr>
        <w:t>Ambang batas pencapaian suatu nilai.</w:t>
      </w:r>
    </w:p>
    <w:p w14:paraId="5A4FB5E2" w14:textId="157D4BDE" w:rsidR="00D033B9" w:rsidRPr="00F40B3B" w:rsidRDefault="00D033B9" w:rsidP="009C5556">
      <w:pPr>
        <w:spacing w:line="360" w:lineRule="auto"/>
        <w:ind w:left="1985" w:hanging="1985"/>
        <w:jc w:val="both"/>
        <w:rPr>
          <w:rFonts w:ascii="Times New Roman" w:eastAsia="Times New Roman" w:hAnsi="Times New Roman" w:cs="Times New Roman"/>
          <w:bCs/>
          <w:iCs/>
          <w:sz w:val="22"/>
        </w:rPr>
      </w:pPr>
      <w:r w:rsidRPr="00F40B3B">
        <w:rPr>
          <w:rFonts w:ascii="Times New Roman" w:eastAsia="Times New Roman" w:hAnsi="Times New Roman" w:cs="Times New Roman"/>
          <w:bCs/>
          <w:i/>
          <w:sz w:val="22"/>
        </w:rPr>
        <w:t>Underfitting</w:t>
      </w:r>
      <w:r w:rsidRPr="00F40B3B">
        <w:rPr>
          <w:rFonts w:ascii="Times New Roman" w:eastAsia="Times New Roman" w:hAnsi="Times New Roman" w:cs="Times New Roman"/>
          <w:bCs/>
          <w:iCs/>
          <w:sz w:val="22"/>
        </w:rPr>
        <w:tab/>
        <w:t xml:space="preserve">Keadaan di mana model </w:t>
      </w:r>
      <w:r w:rsidR="001A7503" w:rsidRPr="00F40B3B">
        <w:rPr>
          <w:rFonts w:ascii="Times New Roman" w:eastAsia="Times New Roman" w:hAnsi="Times New Roman" w:cs="Times New Roman"/>
          <w:bCs/>
          <w:iCs/>
          <w:sz w:val="22"/>
        </w:rPr>
        <w:t>ML</w:t>
      </w:r>
      <w:r w:rsidRPr="00F40B3B">
        <w:rPr>
          <w:rFonts w:ascii="Times New Roman" w:eastAsia="Times New Roman" w:hAnsi="Times New Roman" w:cs="Times New Roman"/>
          <w:bCs/>
          <w:iCs/>
          <w:sz w:val="22"/>
        </w:rPr>
        <w:t xml:space="preserve"> tidak belajar cukup dari data latih dan tidak dapat memprediksi dengan baik pada data baru.</w:t>
      </w:r>
    </w:p>
    <w:p w14:paraId="000000BD" w14:textId="21B409D6" w:rsidR="00B55265" w:rsidRPr="00F40B3B" w:rsidRDefault="00746871" w:rsidP="00746871">
      <w:pPr>
        <w:spacing w:line="360" w:lineRule="auto"/>
        <w:jc w:val="both"/>
        <w:rPr>
          <w:rFonts w:ascii="Times New Roman" w:eastAsia="Times New Roman" w:hAnsi="Times New Roman" w:cs="Times New Roman"/>
          <w:bCs/>
          <w:sz w:val="22"/>
        </w:rPr>
      </w:pPr>
      <w:r w:rsidRPr="00746871">
        <w:rPr>
          <w:highlight w:val="yellow"/>
        </w:rPr>
        <w:t xml:space="preserve">SESUAIKAN DENGAN </w:t>
      </w:r>
      <w:r w:rsidRPr="00746871">
        <w:rPr>
          <w:b/>
          <w:bCs/>
          <w:highlight w:val="yellow"/>
        </w:rPr>
        <w:t>ISTILAH</w:t>
      </w:r>
      <w:r w:rsidRPr="00746871">
        <w:rPr>
          <w:highlight w:val="yellow"/>
        </w:rPr>
        <w:t xml:space="preserve"> DALAM PENELITIAN KALIAN</w:t>
      </w:r>
      <w:r w:rsidR="004365F3" w:rsidRPr="00F40B3B">
        <w:br w:type="page"/>
      </w:r>
    </w:p>
    <w:p w14:paraId="000000BE" w14:textId="77777777" w:rsidR="00B55265" w:rsidRPr="00F40B3B" w:rsidRDefault="004365F3" w:rsidP="004217E5">
      <w:pPr>
        <w:pStyle w:val="Heading1"/>
      </w:pPr>
      <w:bookmarkStart w:id="29" w:name="_Toc201279317"/>
      <w:bookmarkStart w:id="30" w:name="_Toc199532132"/>
      <w:r w:rsidRPr="00F40B3B">
        <w:lastRenderedPageBreak/>
        <w:t>DAFTAR SINGKATAN</w:t>
      </w:r>
      <w:bookmarkEnd w:id="29"/>
      <w:bookmarkEnd w:id="30"/>
    </w:p>
    <w:p w14:paraId="000000C0" w14:textId="77777777" w:rsidR="00B55265" w:rsidRPr="00F40B3B" w:rsidRDefault="00B55265" w:rsidP="006D1FCE">
      <w:pPr>
        <w:spacing w:line="240" w:lineRule="auto"/>
      </w:pPr>
    </w:p>
    <w:p w14:paraId="000000C1" w14:textId="27F49298" w:rsidR="00B55265" w:rsidRPr="00F40B3B" w:rsidRDefault="0075731B" w:rsidP="00BA1650">
      <w:pPr>
        <w:pBdr>
          <w:top w:val="nil"/>
          <w:left w:val="nil"/>
          <w:bottom w:val="nil"/>
          <w:right w:val="nil"/>
          <w:between w:val="nil"/>
        </w:pBdr>
        <w:tabs>
          <w:tab w:val="right" w:pos="8504"/>
        </w:tabs>
        <w:spacing w:line="360" w:lineRule="auto"/>
        <w:jc w:val="both"/>
        <w:rPr>
          <w:rFonts w:ascii="Times New Roman" w:eastAsia="Times New Roman" w:hAnsi="Times New Roman" w:cs="Times New Roman"/>
          <w:i/>
          <w:color w:val="000000"/>
          <w:sz w:val="16"/>
          <w:szCs w:val="16"/>
        </w:rPr>
      </w:pPr>
      <w:r w:rsidRPr="00F40B3B">
        <w:rPr>
          <w:rFonts w:ascii="Times New Roman" w:eastAsia="Times New Roman" w:hAnsi="Times New Roman" w:cs="Times New Roman"/>
          <w:i/>
          <w:color w:val="000000"/>
          <w:sz w:val="16"/>
          <w:szCs w:val="16"/>
        </w:rPr>
        <w:t>Singkatan</w:t>
      </w:r>
      <w:r w:rsidRPr="00F40B3B">
        <w:rPr>
          <w:rFonts w:ascii="Times New Roman" w:eastAsia="Times New Roman" w:hAnsi="Times New Roman" w:cs="Times New Roman"/>
          <w:i/>
          <w:color w:val="000000"/>
          <w:sz w:val="16"/>
          <w:szCs w:val="16"/>
        </w:rPr>
        <w:tab/>
      </w:r>
      <w:r w:rsidR="004365F3" w:rsidRPr="00F40B3B">
        <w:rPr>
          <w:rFonts w:ascii="Times New Roman" w:eastAsia="Times New Roman" w:hAnsi="Times New Roman" w:cs="Times New Roman"/>
          <w:i/>
          <w:color w:val="000000"/>
          <w:sz w:val="16"/>
          <w:szCs w:val="16"/>
        </w:rPr>
        <w:t>Arti</w:t>
      </w:r>
    </w:p>
    <w:p w14:paraId="6F36D97F" w14:textId="77777777" w:rsidR="00BE43AC" w:rsidRPr="00D86956" w:rsidRDefault="00BE43AC" w:rsidP="00CE6F89">
      <w:pPr>
        <w:pBdr>
          <w:top w:val="nil"/>
          <w:left w:val="nil"/>
          <w:bottom w:val="nil"/>
          <w:right w:val="nil"/>
          <w:between w:val="nil"/>
        </w:pBdr>
        <w:tabs>
          <w:tab w:val="right" w:pos="8504"/>
        </w:tabs>
        <w:spacing w:line="360" w:lineRule="auto"/>
        <w:jc w:val="both"/>
        <w:rPr>
          <w:i/>
          <w:sz w:val="22"/>
        </w:rPr>
      </w:pPr>
      <w:r w:rsidRPr="00F40B3B">
        <w:rPr>
          <w:rFonts w:cstheme="minorHAnsi"/>
          <w:sz w:val="22"/>
        </w:rPr>
        <w:t>AI</w:t>
      </w:r>
      <w:r w:rsidRPr="00F40B3B">
        <w:rPr>
          <w:rFonts w:cstheme="minorHAnsi"/>
          <w:sz w:val="22"/>
        </w:rPr>
        <w:tab/>
      </w:r>
      <w:r w:rsidRPr="00F40B3B">
        <w:rPr>
          <w:rFonts w:cstheme="minorHAnsi"/>
          <w:i/>
          <w:iCs/>
          <w:sz w:val="22"/>
        </w:rPr>
        <w:t>Artificial Intelligence</w:t>
      </w:r>
    </w:p>
    <w:p w14:paraId="1108C72E" w14:textId="628CFE23" w:rsidR="003C0807" w:rsidRPr="00F40B3B" w:rsidRDefault="003C0807"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API</w:t>
      </w:r>
      <w:r w:rsidRPr="00F40B3B">
        <w:rPr>
          <w:rFonts w:cstheme="minorHAnsi"/>
          <w:sz w:val="22"/>
        </w:rPr>
        <w:tab/>
      </w:r>
      <w:r w:rsidRPr="00F40B3B">
        <w:rPr>
          <w:rFonts w:cstheme="minorHAnsi"/>
          <w:i/>
          <w:iCs/>
          <w:sz w:val="22"/>
        </w:rPr>
        <w:t>Application Programming Interface</w:t>
      </w:r>
    </w:p>
    <w:p w14:paraId="2642C1C4"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ANN</w:t>
      </w:r>
      <w:r w:rsidRPr="00F40B3B">
        <w:rPr>
          <w:rFonts w:cstheme="minorHAnsi"/>
          <w:sz w:val="22"/>
        </w:rPr>
        <w:tab/>
      </w:r>
      <w:r w:rsidRPr="00F40B3B">
        <w:rPr>
          <w:rFonts w:cstheme="minorHAnsi"/>
          <w:i/>
          <w:iCs/>
          <w:sz w:val="22"/>
        </w:rPr>
        <w:t>Artificial Neural Network</w:t>
      </w:r>
    </w:p>
    <w:p w14:paraId="6A1053F1" w14:textId="524A5F91"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AP</w:t>
      </w:r>
      <w:r w:rsidRPr="00F40B3B">
        <w:rPr>
          <w:rFonts w:cstheme="minorHAnsi"/>
          <w:sz w:val="22"/>
        </w:rPr>
        <w:tab/>
      </w:r>
      <w:r w:rsidRPr="00F40B3B">
        <w:rPr>
          <w:rFonts w:cstheme="minorHAnsi"/>
          <w:i/>
          <w:iCs/>
          <w:sz w:val="22"/>
        </w:rPr>
        <w:t xml:space="preserve">Average </w:t>
      </w:r>
      <w:r w:rsidR="00155AEC" w:rsidRPr="00F40B3B">
        <w:rPr>
          <w:rFonts w:cstheme="minorHAnsi"/>
          <w:iCs/>
          <w:sz w:val="22"/>
        </w:rPr>
        <w:t>Precision</w:t>
      </w:r>
    </w:p>
    <w:p w14:paraId="0F71394B"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AUC</w:t>
      </w:r>
      <w:r w:rsidRPr="00F40B3B">
        <w:rPr>
          <w:rFonts w:cstheme="minorHAnsi"/>
          <w:sz w:val="22"/>
        </w:rPr>
        <w:tab/>
      </w:r>
      <w:r w:rsidRPr="00F40B3B">
        <w:rPr>
          <w:rFonts w:cstheme="minorHAnsi"/>
          <w:i/>
          <w:iCs/>
          <w:sz w:val="22"/>
        </w:rPr>
        <w:t>Area Under Curve</w:t>
      </w:r>
    </w:p>
    <w:p w14:paraId="05AFA593"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BCE</w:t>
      </w:r>
      <w:r w:rsidRPr="00F40B3B">
        <w:rPr>
          <w:rFonts w:cstheme="minorHAnsi"/>
          <w:sz w:val="22"/>
        </w:rPr>
        <w:tab/>
      </w:r>
      <w:r w:rsidRPr="00F40B3B">
        <w:rPr>
          <w:rFonts w:cstheme="minorHAnsi"/>
          <w:i/>
          <w:iCs/>
          <w:sz w:val="22"/>
        </w:rPr>
        <w:t>Binary Crossentropy</w:t>
      </w:r>
    </w:p>
    <w:p w14:paraId="1EFDE05C"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DL</w:t>
      </w:r>
      <w:r w:rsidRPr="00F40B3B">
        <w:rPr>
          <w:rFonts w:cstheme="minorHAnsi"/>
          <w:sz w:val="22"/>
        </w:rPr>
        <w:tab/>
      </w:r>
      <w:r w:rsidRPr="00F40B3B">
        <w:rPr>
          <w:rFonts w:cstheme="minorHAnsi"/>
          <w:i/>
          <w:iCs/>
          <w:sz w:val="22"/>
        </w:rPr>
        <w:t>Deep Learning</w:t>
      </w:r>
    </w:p>
    <w:p w14:paraId="0C94D9C1"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DNN</w:t>
      </w:r>
      <w:r w:rsidRPr="00F40B3B">
        <w:rPr>
          <w:rFonts w:cstheme="minorHAnsi"/>
          <w:sz w:val="22"/>
        </w:rPr>
        <w:tab/>
      </w:r>
      <w:r w:rsidRPr="00F40B3B">
        <w:rPr>
          <w:rFonts w:cstheme="minorHAnsi"/>
          <w:i/>
          <w:iCs/>
          <w:sz w:val="22"/>
        </w:rPr>
        <w:t>Deep Neural Network</w:t>
      </w:r>
    </w:p>
    <w:p w14:paraId="02A0AE71" w14:textId="1C6D8D30" w:rsidR="00DC16C4" w:rsidRPr="00F40B3B" w:rsidRDefault="00DC16C4"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FFN</w:t>
      </w:r>
      <w:r w:rsidRPr="00F40B3B">
        <w:rPr>
          <w:rFonts w:cstheme="minorHAnsi"/>
          <w:sz w:val="22"/>
        </w:rPr>
        <w:tab/>
      </w:r>
      <w:r w:rsidRPr="00F40B3B">
        <w:rPr>
          <w:rFonts w:cstheme="minorHAnsi"/>
          <w:i/>
          <w:iCs/>
          <w:sz w:val="22"/>
        </w:rPr>
        <w:t>Feed-Forward Network</w:t>
      </w:r>
    </w:p>
    <w:p w14:paraId="004CD813" w14:textId="476EA198" w:rsidR="009C360C" w:rsidRPr="00F40B3B" w:rsidRDefault="009C360C" w:rsidP="00CE6F89">
      <w:pPr>
        <w:pBdr>
          <w:top w:val="nil"/>
          <w:left w:val="nil"/>
          <w:bottom w:val="nil"/>
          <w:right w:val="nil"/>
          <w:between w:val="nil"/>
        </w:pBdr>
        <w:tabs>
          <w:tab w:val="right" w:pos="8504"/>
        </w:tabs>
        <w:spacing w:line="360" w:lineRule="auto"/>
        <w:jc w:val="both"/>
        <w:rPr>
          <w:rFonts w:cstheme="minorHAnsi"/>
          <w:i/>
          <w:iCs/>
          <w:sz w:val="22"/>
        </w:rPr>
      </w:pPr>
      <w:r w:rsidRPr="00F40B3B">
        <w:rPr>
          <w:rFonts w:cstheme="minorHAnsi"/>
          <w:sz w:val="22"/>
        </w:rPr>
        <w:t>FLOP</w:t>
      </w:r>
      <w:r w:rsidR="004C0090" w:rsidRPr="00F40B3B">
        <w:rPr>
          <w:rFonts w:cstheme="minorHAnsi"/>
          <w:sz w:val="22"/>
        </w:rPr>
        <w:t>s</w:t>
      </w:r>
      <w:r w:rsidRPr="00F40B3B">
        <w:rPr>
          <w:rFonts w:cstheme="minorHAnsi"/>
          <w:sz w:val="22"/>
        </w:rPr>
        <w:tab/>
      </w:r>
      <w:r w:rsidR="004C0090" w:rsidRPr="00F40B3B">
        <w:rPr>
          <w:rFonts w:cstheme="minorHAnsi"/>
          <w:i/>
          <w:iCs/>
          <w:sz w:val="22"/>
        </w:rPr>
        <w:t>Floating Point Operations</w:t>
      </w:r>
    </w:p>
    <w:p w14:paraId="5419DAF9"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FN</w:t>
      </w:r>
      <w:r w:rsidRPr="00F40B3B">
        <w:rPr>
          <w:rFonts w:cstheme="minorHAnsi"/>
          <w:sz w:val="22"/>
        </w:rPr>
        <w:tab/>
      </w:r>
      <w:r w:rsidRPr="00F40B3B">
        <w:rPr>
          <w:rFonts w:cstheme="minorHAnsi"/>
          <w:i/>
          <w:iCs/>
          <w:sz w:val="22"/>
        </w:rPr>
        <w:t>False Negative</w:t>
      </w:r>
    </w:p>
    <w:p w14:paraId="7EF263DC"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FP</w:t>
      </w:r>
      <w:r w:rsidRPr="00F40B3B">
        <w:rPr>
          <w:rFonts w:cstheme="minorHAnsi"/>
          <w:sz w:val="22"/>
        </w:rPr>
        <w:tab/>
      </w:r>
      <w:r w:rsidRPr="00F40B3B">
        <w:rPr>
          <w:rFonts w:cstheme="minorHAnsi"/>
          <w:i/>
          <w:iCs/>
          <w:sz w:val="22"/>
        </w:rPr>
        <w:t>False Positive</w:t>
      </w:r>
    </w:p>
    <w:p w14:paraId="15C872A4" w14:textId="180AF148" w:rsidR="00BE43AC" w:rsidRPr="00F40B3B" w:rsidRDefault="007610D3"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IOU</w:t>
      </w:r>
      <w:r w:rsidR="00030397" w:rsidRPr="00F40B3B">
        <w:rPr>
          <w:rFonts w:cstheme="minorHAnsi"/>
          <w:sz w:val="22"/>
        </w:rPr>
        <w:t>/</w:t>
      </w:r>
      <w:r w:rsidR="00BE43AC" w:rsidRPr="00F40B3B">
        <w:rPr>
          <w:rFonts w:cstheme="minorHAnsi"/>
          <w:sz w:val="22"/>
        </w:rPr>
        <w:t>I</w:t>
      </w:r>
      <w:r w:rsidRPr="00F40B3B">
        <w:rPr>
          <w:rFonts w:cstheme="minorHAnsi"/>
          <w:sz w:val="22"/>
        </w:rPr>
        <w:t>o</w:t>
      </w:r>
      <w:r w:rsidR="00BE43AC" w:rsidRPr="00F40B3B">
        <w:rPr>
          <w:rFonts w:cstheme="minorHAnsi"/>
          <w:sz w:val="22"/>
        </w:rPr>
        <w:t>U</w:t>
      </w:r>
      <w:r w:rsidR="00BE43AC" w:rsidRPr="00F40B3B">
        <w:rPr>
          <w:rFonts w:cstheme="minorHAnsi"/>
          <w:sz w:val="22"/>
        </w:rPr>
        <w:tab/>
      </w:r>
      <w:r w:rsidR="00BE43AC" w:rsidRPr="00F40B3B">
        <w:rPr>
          <w:rFonts w:cstheme="minorHAnsi"/>
          <w:i/>
          <w:iCs/>
          <w:sz w:val="22"/>
        </w:rPr>
        <w:t xml:space="preserve">Intersection </w:t>
      </w:r>
      <w:r w:rsidRPr="00F40B3B">
        <w:rPr>
          <w:rFonts w:cstheme="minorHAnsi"/>
          <w:i/>
          <w:iCs/>
          <w:sz w:val="22"/>
        </w:rPr>
        <w:t>o</w:t>
      </w:r>
      <w:r w:rsidR="00BE43AC" w:rsidRPr="00F40B3B">
        <w:rPr>
          <w:rFonts w:cstheme="minorHAnsi"/>
          <w:i/>
          <w:iCs/>
          <w:sz w:val="22"/>
        </w:rPr>
        <w:t>ver Union</w:t>
      </w:r>
    </w:p>
    <w:p w14:paraId="0C94489E" w14:textId="6917EF3B" w:rsidR="00BE43AC" w:rsidRPr="00F40B3B" w:rsidRDefault="00BE43AC" w:rsidP="00CE6F89">
      <w:pPr>
        <w:pBdr>
          <w:top w:val="nil"/>
          <w:left w:val="nil"/>
          <w:bottom w:val="nil"/>
          <w:right w:val="nil"/>
          <w:between w:val="nil"/>
        </w:pBdr>
        <w:tabs>
          <w:tab w:val="right" w:pos="8504"/>
        </w:tabs>
        <w:spacing w:line="360" w:lineRule="auto"/>
        <w:jc w:val="both"/>
        <w:rPr>
          <w:rFonts w:cstheme="minorHAnsi"/>
          <w:i/>
          <w:iCs/>
          <w:sz w:val="22"/>
        </w:rPr>
      </w:pPr>
      <w:r w:rsidRPr="00F40B3B">
        <w:rPr>
          <w:rFonts w:cstheme="minorHAnsi"/>
          <w:sz w:val="22"/>
        </w:rPr>
        <w:t>JPEG</w:t>
      </w:r>
      <w:r w:rsidRPr="00F40B3B">
        <w:rPr>
          <w:rFonts w:cstheme="minorHAnsi"/>
          <w:sz w:val="22"/>
        </w:rPr>
        <w:tab/>
      </w:r>
      <w:r w:rsidRPr="00F40B3B">
        <w:rPr>
          <w:rFonts w:cstheme="minorHAnsi"/>
          <w:i/>
          <w:iCs/>
          <w:sz w:val="22"/>
        </w:rPr>
        <w:t>Joint Photographic Experts Group</w:t>
      </w:r>
    </w:p>
    <w:p w14:paraId="2FB29DA1" w14:textId="7F946496"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MAP</w:t>
      </w:r>
      <w:r w:rsidR="00030397" w:rsidRPr="00F40B3B">
        <w:rPr>
          <w:rFonts w:cstheme="minorHAnsi"/>
          <w:sz w:val="22"/>
        </w:rPr>
        <w:t>/</w:t>
      </w:r>
      <w:r w:rsidR="0005262C" w:rsidRPr="00F40B3B">
        <w:rPr>
          <w:rFonts w:cstheme="minorHAnsi"/>
          <w:sz w:val="22"/>
        </w:rPr>
        <w:t>mAP</w:t>
      </w:r>
      <w:r w:rsidRPr="00F40B3B">
        <w:rPr>
          <w:rFonts w:cstheme="minorHAnsi"/>
          <w:sz w:val="22"/>
        </w:rPr>
        <w:tab/>
      </w:r>
      <w:r w:rsidRPr="00F40B3B">
        <w:rPr>
          <w:rFonts w:cstheme="minorHAnsi"/>
          <w:i/>
          <w:iCs/>
          <w:sz w:val="22"/>
        </w:rPr>
        <w:t xml:space="preserve">Mean Average </w:t>
      </w:r>
      <w:r w:rsidR="00155AEC" w:rsidRPr="00F40B3B">
        <w:rPr>
          <w:rFonts w:cstheme="minorHAnsi"/>
          <w:iCs/>
          <w:sz w:val="22"/>
        </w:rPr>
        <w:t>Precision</w:t>
      </w:r>
    </w:p>
    <w:p w14:paraId="72560739"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ML</w:t>
      </w:r>
      <w:r w:rsidRPr="00F40B3B">
        <w:rPr>
          <w:rFonts w:cstheme="minorHAnsi"/>
          <w:sz w:val="22"/>
        </w:rPr>
        <w:tab/>
      </w:r>
      <w:r w:rsidRPr="00F40B3B">
        <w:rPr>
          <w:rFonts w:cstheme="minorHAnsi"/>
          <w:i/>
          <w:iCs/>
          <w:sz w:val="22"/>
        </w:rPr>
        <w:t>Machine Learning</w:t>
      </w:r>
    </w:p>
    <w:p w14:paraId="695FF876"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i/>
          <w:iCs/>
          <w:sz w:val="22"/>
        </w:rPr>
      </w:pPr>
      <w:r w:rsidRPr="00F40B3B">
        <w:rPr>
          <w:rFonts w:cstheme="minorHAnsi"/>
          <w:sz w:val="22"/>
        </w:rPr>
        <w:t>MLP</w:t>
      </w:r>
      <w:r w:rsidRPr="00F40B3B">
        <w:rPr>
          <w:rFonts w:cstheme="minorHAnsi"/>
          <w:sz w:val="22"/>
        </w:rPr>
        <w:tab/>
      </w:r>
      <w:r w:rsidRPr="00F40B3B">
        <w:rPr>
          <w:rFonts w:cstheme="minorHAnsi"/>
          <w:i/>
          <w:iCs/>
          <w:sz w:val="22"/>
        </w:rPr>
        <w:t>Multi-Layer Perceptron</w:t>
      </w:r>
    </w:p>
    <w:p w14:paraId="1B2A1FC0" w14:textId="05306801" w:rsidR="001513AC" w:rsidRPr="00F40B3B" w:rsidRDefault="001513AC" w:rsidP="00CE6F89">
      <w:pPr>
        <w:pBdr>
          <w:top w:val="nil"/>
          <w:left w:val="nil"/>
          <w:bottom w:val="nil"/>
          <w:right w:val="nil"/>
          <w:between w:val="nil"/>
        </w:pBdr>
        <w:tabs>
          <w:tab w:val="right" w:pos="8504"/>
        </w:tabs>
        <w:spacing w:line="360" w:lineRule="auto"/>
        <w:jc w:val="both"/>
        <w:rPr>
          <w:rFonts w:cstheme="minorHAnsi"/>
          <w:i/>
          <w:iCs/>
          <w:sz w:val="22"/>
        </w:rPr>
      </w:pPr>
      <w:r w:rsidRPr="00F40B3B">
        <w:rPr>
          <w:rFonts w:cstheme="minorHAnsi"/>
          <w:sz w:val="22"/>
        </w:rPr>
        <w:t>MP</w:t>
      </w:r>
      <w:r w:rsidRPr="00F40B3B">
        <w:rPr>
          <w:rFonts w:cstheme="minorHAnsi"/>
          <w:sz w:val="22"/>
        </w:rPr>
        <w:tab/>
      </w:r>
      <w:r w:rsidRPr="00F40B3B">
        <w:rPr>
          <w:rFonts w:cstheme="minorHAnsi"/>
          <w:i/>
          <w:iCs/>
          <w:sz w:val="22"/>
        </w:rPr>
        <w:t>MegaPixels</w:t>
      </w:r>
    </w:p>
    <w:p w14:paraId="33E4F150"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NIR</w:t>
      </w:r>
      <w:r w:rsidRPr="00F40B3B">
        <w:rPr>
          <w:rFonts w:cstheme="minorHAnsi"/>
          <w:sz w:val="22"/>
        </w:rPr>
        <w:tab/>
      </w:r>
      <w:r w:rsidRPr="00F40B3B">
        <w:rPr>
          <w:rFonts w:cstheme="minorHAnsi"/>
          <w:i/>
          <w:iCs/>
          <w:sz w:val="22"/>
        </w:rPr>
        <w:t>Near-infrared</w:t>
      </w:r>
    </w:p>
    <w:p w14:paraId="710A5237"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NMS</w:t>
      </w:r>
      <w:r w:rsidRPr="00F40B3B">
        <w:rPr>
          <w:rFonts w:cstheme="minorHAnsi"/>
          <w:sz w:val="22"/>
        </w:rPr>
        <w:tab/>
      </w:r>
      <w:r w:rsidRPr="00F40B3B">
        <w:rPr>
          <w:rFonts w:cstheme="minorHAnsi"/>
          <w:i/>
          <w:iCs/>
          <w:sz w:val="22"/>
        </w:rPr>
        <w:t>Non-Maximum Suppression</w:t>
      </w:r>
    </w:p>
    <w:p w14:paraId="70A817FC" w14:textId="23C856A3" w:rsidR="00BE43AC" w:rsidRPr="00D86956" w:rsidRDefault="00BE43AC" w:rsidP="00CE6F89">
      <w:pPr>
        <w:pBdr>
          <w:top w:val="nil"/>
          <w:left w:val="nil"/>
          <w:bottom w:val="nil"/>
          <w:right w:val="nil"/>
          <w:between w:val="nil"/>
        </w:pBdr>
        <w:tabs>
          <w:tab w:val="right" w:pos="8504"/>
        </w:tabs>
        <w:spacing w:line="360" w:lineRule="auto"/>
        <w:jc w:val="both"/>
        <w:rPr>
          <w:i/>
          <w:sz w:val="22"/>
        </w:rPr>
      </w:pPr>
      <w:r w:rsidRPr="00F40B3B">
        <w:rPr>
          <w:rFonts w:cstheme="minorHAnsi"/>
          <w:sz w:val="22"/>
        </w:rPr>
        <w:t>PC</w:t>
      </w:r>
      <w:r w:rsidR="00DC16C4" w:rsidRPr="00F40B3B">
        <w:rPr>
          <w:rFonts w:cstheme="minorHAnsi"/>
          <w:sz w:val="22"/>
        </w:rPr>
        <w:t>/PCA</w:t>
      </w:r>
      <w:r w:rsidRPr="00F40B3B">
        <w:rPr>
          <w:rFonts w:cstheme="minorHAnsi"/>
          <w:sz w:val="22"/>
        </w:rPr>
        <w:tab/>
      </w:r>
      <w:r w:rsidRPr="00F40B3B">
        <w:rPr>
          <w:rFonts w:cstheme="minorHAnsi"/>
          <w:i/>
          <w:iCs/>
          <w:sz w:val="22"/>
        </w:rPr>
        <w:t>Principal Component</w:t>
      </w:r>
      <w:r w:rsidR="00DC16C4" w:rsidRPr="00F40B3B">
        <w:rPr>
          <w:rFonts w:cstheme="minorHAnsi"/>
          <w:sz w:val="22"/>
        </w:rPr>
        <w:t>/</w:t>
      </w:r>
      <w:r w:rsidRPr="00F40B3B">
        <w:rPr>
          <w:rFonts w:cstheme="minorHAnsi"/>
          <w:i/>
          <w:iCs/>
          <w:sz w:val="22"/>
        </w:rPr>
        <w:t>Principal Component Analysis</w:t>
      </w:r>
    </w:p>
    <w:p w14:paraId="1E68D27F" w14:textId="26C7C90A" w:rsidR="00D35C07" w:rsidRPr="00F40B3B" w:rsidRDefault="00D35C07" w:rsidP="00CE6F89">
      <w:pPr>
        <w:pBdr>
          <w:top w:val="nil"/>
          <w:left w:val="nil"/>
          <w:bottom w:val="nil"/>
          <w:right w:val="nil"/>
          <w:between w:val="nil"/>
        </w:pBdr>
        <w:tabs>
          <w:tab w:val="right" w:pos="8504"/>
        </w:tabs>
        <w:spacing w:line="360" w:lineRule="auto"/>
        <w:jc w:val="both"/>
        <w:rPr>
          <w:rFonts w:cstheme="minorHAnsi"/>
          <w:i/>
          <w:iCs/>
          <w:sz w:val="22"/>
        </w:rPr>
      </w:pPr>
      <w:r w:rsidRPr="00F40B3B">
        <w:rPr>
          <w:rFonts w:cstheme="minorHAnsi"/>
          <w:sz w:val="22"/>
        </w:rPr>
        <w:t>PNG</w:t>
      </w:r>
      <w:r w:rsidR="009C1039" w:rsidRPr="00F40B3B">
        <w:rPr>
          <w:rFonts w:cstheme="minorHAnsi"/>
          <w:sz w:val="22"/>
        </w:rPr>
        <w:tab/>
      </w:r>
      <w:r w:rsidR="009C1039" w:rsidRPr="00F40B3B">
        <w:rPr>
          <w:rFonts w:cstheme="minorHAnsi"/>
          <w:i/>
          <w:iCs/>
          <w:sz w:val="22"/>
        </w:rPr>
        <w:t>Portable Network Graphics</w:t>
      </w:r>
    </w:p>
    <w:p w14:paraId="4A078D22" w14:textId="1ED3C508" w:rsidR="00BA1650" w:rsidRPr="00F40B3B" w:rsidRDefault="00BE43AC" w:rsidP="00CE6F89">
      <w:pPr>
        <w:pBdr>
          <w:top w:val="nil"/>
          <w:left w:val="nil"/>
          <w:bottom w:val="nil"/>
          <w:right w:val="nil"/>
          <w:between w:val="nil"/>
        </w:pBdr>
        <w:tabs>
          <w:tab w:val="right" w:pos="8504"/>
        </w:tabs>
        <w:spacing w:line="360" w:lineRule="auto"/>
        <w:jc w:val="both"/>
        <w:rPr>
          <w:rFonts w:cstheme="minorHAnsi"/>
          <w:i/>
          <w:iCs/>
          <w:sz w:val="22"/>
        </w:rPr>
      </w:pPr>
      <w:r w:rsidRPr="00F40B3B">
        <w:rPr>
          <w:rFonts w:cstheme="minorHAnsi"/>
          <w:sz w:val="22"/>
        </w:rPr>
        <w:t>RGB</w:t>
      </w:r>
      <w:r w:rsidRPr="00F40B3B">
        <w:rPr>
          <w:rFonts w:cstheme="minorHAnsi"/>
          <w:sz w:val="22"/>
        </w:rPr>
        <w:tab/>
      </w:r>
      <w:r w:rsidRPr="00F40B3B">
        <w:rPr>
          <w:rFonts w:cstheme="minorHAnsi"/>
          <w:i/>
          <w:iCs/>
          <w:sz w:val="22"/>
        </w:rPr>
        <w:t>Red Green Blue</w:t>
      </w:r>
    </w:p>
    <w:p w14:paraId="4220914B" w14:textId="26C39691" w:rsidR="00D65A38" w:rsidRPr="00F40B3B" w:rsidRDefault="00D65A38"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STPHP</w:t>
      </w:r>
      <w:r w:rsidRPr="00F40B3B">
        <w:rPr>
          <w:rFonts w:cstheme="minorHAnsi"/>
          <w:sz w:val="22"/>
        </w:rPr>
        <w:tab/>
        <w:t xml:space="preserve">Statistik </w:t>
      </w:r>
      <w:r w:rsidR="00B36918" w:rsidRPr="00F40B3B">
        <w:rPr>
          <w:rFonts w:cstheme="minorHAnsi"/>
          <w:sz w:val="22"/>
        </w:rPr>
        <w:t>Tanaman Pangan, Hortikultura, dan Perkebunan</w:t>
      </w:r>
    </w:p>
    <w:p w14:paraId="19929802"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SVM</w:t>
      </w:r>
      <w:r w:rsidRPr="00F40B3B">
        <w:rPr>
          <w:rFonts w:cstheme="minorHAnsi"/>
          <w:sz w:val="22"/>
        </w:rPr>
        <w:tab/>
      </w:r>
      <w:r w:rsidRPr="00F40B3B">
        <w:rPr>
          <w:rFonts w:cstheme="minorHAnsi"/>
          <w:i/>
          <w:iCs/>
          <w:sz w:val="22"/>
        </w:rPr>
        <w:t>Support Vector Machine</w:t>
      </w:r>
    </w:p>
    <w:p w14:paraId="16FEA7F3"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TN</w:t>
      </w:r>
      <w:r w:rsidRPr="00F40B3B">
        <w:rPr>
          <w:rFonts w:cstheme="minorHAnsi"/>
          <w:sz w:val="22"/>
        </w:rPr>
        <w:tab/>
      </w:r>
      <w:r w:rsidRPr="00F40B3B">
        <w:rPr>
          <w:rFonts w:cstheme="minorHAnsi"/>
          <w:i/>
          <w:iCs/>
          <w:sz w:val="22"/>
        </w:rPr>
        <w:t>True Negative</w:t>
      </w:r>
    </w:p>
    <w:p w14:paraId="427DC5FB"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TP</w:t>
      </w:r>
      <w:r w:rsidRPr="00F40B3B">
        <w:rPr>
          <w:rFonts w:cstheme="minorHAnsi"/>
          <w:sz w:val="22"/>
        </w:rPr>
        <w:tab/>
      </w:r>
      <w:r w:rsidRPr="00F40B3B">
        <w:rPr>
          <w:rFonts w:cstheme="minorHAnsi"/>
          <w:i/>
          <w:iCs/>
          <w:sz w:val="22"/>
        </w:rPr>
        <w:t>True Positive</w:t>
      </w:r>
    </w:p>
    <w:p w14:paraId="6E210A91"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i/>
          <w:iCs/>
          <w:sz w:val="22"/>
        </w:rPr>
      </w:pPr>
      <w:r w:rsidRPr="00F40B3B">
        <w:rPr>
          <w:rFonts w:cstheme="minorHAnsi"/>
          <w:sz w:val="22"/>
        </w:rPr>
        <w:t>UAV</w:t>
      </w:r>
      <w:r w:rsidRPr="00F40B3B">
        <w:rPr>
          <w:rFonts w:cstheme="minorHAnsi"/>
          <w:sz w:val="22"/>
        </w:rPr>
        <w:tab/>
      </w:r>
      <w:r w:rsidRPr="00F40B3B">
        <w:rPr>
          <w:rFonts w:cstheme="minorHAnsi"/>
          <w:i/>
          <w:iCs/>
          <w:sz w:val="22"/>
        </w:rPr>
        <w:t>Unmanned Aerial Vehicle</w:t>
      </w:r>
    </w:p>
    <w:p w14:paraId="049F5B75" w14:textId="77777777" w:rsidR="00BE43AC" w:rsidRPr="00F40B3B" w:rsidRDefault="00BE43AC" w:rsidP="00CE6F89">
      <w:pPr>
        <w:pBdr>
          <w:top w:val="nil"/>
          <w:left w:val="nil"/>
          <w:bottom w:val="nil"/>
          <w:right w:val="nil"/>
          <w:between w:val="nil"/>
        </w:pBdr>
        <w:tabs>
          <w:tab w:val="right" w:pos="8504"/>
        </w:tabs>
        <w:spacing w:line="360" w:lineRule="auto"/>
        <w:jc w:val="both"/>
        <w:rPr>
          <w:rFonts w:cstheme="minorHAnsi"/>
          <w:sz w:val="22"/>
        </w:rPr>
      </w:pPr>
      <w:r w:rsidRPr="00F40B3B">
        <w:rPr>
          <w:rFonts w:cstheme="minorHAnsi"/>
          <w:sz w:val="22"/>
        </w:rPr>
        <w:t>US$</w:t>
      </w:r>
      <w:r w:rsidRPr="00F40B3B">
        <w:rPr>
          <w:rFonts w:cstheme="minorHAnsi"/>
          <w:sz w:val="22"/>
        </w:rPr>
        <w:tab/>
      </w:r>
      <w:r w:rsidRPr="00F40B3B">
        <w:rPr>
          <w:rFonts w:cstheme="minorHAnsi"/>
          <w:i/>
          <w:iCs/>
          <w:sz w:val="22"/>
        </w:rPr>
        <w:t>United States Dollar</w:t>
      </w:r>
    </w:p>
    <w:p w14:paraId="000000C2" w14:textId="2BCE441D" w:rsidR="00B55265" w:rsidRPr="00D86956" w:rsidRDefault="00746871" w:rsidP="00CE6F89">
      <w:pPr>
        <w:pBdr>
          <w:top w:val="nil"/>
          <w:left w:val="nil"/>
          <w:bottom w:val="nil"/>
          <w:right w:val="nil"/>
          <w:between w:val="nil"/>
        </w:pBdr>
        <w:tabs>
          <w:tab w:val="right" w:pos="8504"/>
        </w:tabs>
        <w:spacing w:line="360" w:lineRule="auto"/>
        <w:jc w:val="both"/>
        <w:rPr>
          <w:sz w:val="22"/>
        </w:rPr>
        <w:sectPr w:rsidR="00B55265" w:rsidRPr="00D86956" w:rsidSect="00BC71AE">
          <w:pgSz w:w="11906" w:h="16838" w:code="9"/>
          <w:pgMar w:top="1985" w:right="1418" w:bottom="1418" w:left="1985" w:header="0" w:footer="1134" w:gutter="0"/>
          <w:pgNumType w:fmt="lowerRoman"/>
          <w:cols w:space="720"/>
          <w:docGrid w:linePitch="326"/>
        </w:sectPr>
      </w:pPr>
      <w:r w:rsidRPr="00746871">
        <w:rPr>
          <w:highlight w:val="yellow"/>
        </w:rPr>
        <w:t xml:space="preserve">SESUAIKAN DENGAN </w:t>
      </w:r>
      <w:r w:rsidRPr="00746871">
        <w:rPr>
          <w:b/>
          <w:bCs/>
          <w:highlight w:val="yellow"/>
        </w:rPr>
        <w:t>SINGKATAN</w:t>
      </w:r>
      <w:r w:rsidRPr="00746871">
        <w:rPr>
          <w:highlight w:val="yellow"/>
        </w:rPr>
        <w:t xml:space="preserve"> DALAM PENELITIAN KALIAN</w:t>
      </w:r>
      <w:r w:rsidRPr="00F40B3B">
        <w:t xml:space="preserve"> </w:t>
      </w:r>
      <w:r w:rsidR="004365F3" w:rsidRPr="00F40B3B">
        <w:br w:type="page"/>
      </w:r>
    </w:p>
    <w:p w14:paraId="000000C4" w14:textId="020F05FA" w:rsidR="00B55265" w:rsidRPr="00F40B3B" w:rsidRDefault="004365F3" w:rsidP="004217E5">
      <w:pPr>
        <w:pStyle w:val="Heading1"/>
      </w:pPr>
      <w:bookmarkStart w:id="31" w:name="_Toc201279318"/>
      <w:bookmarkStart w:id="32" w:name="_Toc199532133"/>
      <w:r w:rsidRPr="00F40B3B">
        <w:lastRenderedPageBreak/>
        <w:t>BAB I</w:t>
      </w:r>
      <w:bookmarkStart w:id="33" w:name="_heading=h.17dp8vu" w:colFirst="0" w:colLast="0"/>
      <w:bookmarkEnd w:id="33"/>
      <w:r w:rsidR="005211A2" w:rsidRPr="00F40B3B">
        <w:br/>
      </w:r>
      <w:r w:rsidRPr="00F40B3B">
        <w:rPr>
          <w:rFonts w:eastAsia="Times New Roman"/>
        </w:rPr>
        <w:t>PENDAHULUAN</w:t>
      </w:r>
      <w:bookmarkEnd w:id="31"/>
      <w:bookmarkEnd w:id="32"/>
    </w:p>
    <w:p w14:paraId="000000C5" w14:textId="77777777" w:rsidR="00B55265" w:rsidRPr="00F40B3B" w:rsidRDefault="00B55265">
      <w:pPr>
        <w:spacing w:line="360" w:lineRule="auto"/>
        <w:jc w:val="center"/>
        <w:rPr>
          <w:rFonts w:ascii="Times New Roman" w:eastAsia="Times New Roman" w:hAnsi="Times New Roman" w:cs="Times New Roman"/>
          <w:szCs w:val="24"/>
        </w:rPr>
      </w:pPr>
    </w:p>
    <w:p w14:paraId="000000C6" w14:textId="77777777" w:rsidR="00B55265" w:rsidRPr="00F40B3B" w:rsidRDefault="00B55265">
      <w:pPr>
        <w:spacing w:line="360" w:lineRule="auto"/>
        <w:jc w:val="center"/>
        <w:rPr>
          <w:rFonts w:ascii="Times New Roman" w:eastAsia="Times New Roman" w:hAnsi="Times New Roman" w:cs="Times New Roman"/>
          <w:szCs w:val="24"/>
        </w:rPr>
      </w:pPr>
    </w:p>
    <w:p w14:paraId="000000C8" w14:textId="39514D03" w:rsidR="00B55265" w:rsidRPr="00F40B3B" w:rsidRDefault="004365F3" w:rsidP="000364FF">
      <w:pPr>
        <w:pStyle w:val="Heading2"/>
      </w:pPr>
      <w:bookmarkStart w:id="34" w:name="_Toc201279319"/>
      <w:bookmarkStart w:id="35" w:name="_Toc199532134"/>
      <w:r w:rsidRPr="00F40B3B">
        <w:t>Latar Belakang</w:t>
      </w:r>
      <w:bookmarkStart w:id="36" w:name="_heading=h.26in1rg" w:colFirst="0" w:colLast="0"/>
      <w:bookmarkEnd w:id="34"/>
      <w:bookmarkEnd w:id="35"/>
      <w:bookmarkEnd w:id="36"/>
    </w:p>
    <w:p w14:paraId="004240F9" w14:textId="09DA2282" w:rsidR="00E130EB" w:rsidRDefault="0042164B" w:rsidP="00AC33AC">
      <w:pPr>
        <w:pStyle w:val="BODI"/>
        <w:rPr>
          <w:color w:val="000000" w:themeColor="text1"/>
        </w:rPr>
      </w:pPr>
      <w:r>
        <w:rPr>
          <w:color w:val="000000" w:themeColor="text1"/>
        </w:rPr>
        <w:t>Paragraf 1</w:t>
      </w:r>
      <w:r w:rsidR="000B7ACE">
        <w:rPr>
          <w:color w:val="000000" w:themeColor="text1"/>
        </w:rPr>
        <w:t>-2</w:t>
      </w:r>
      <w:r w:rsidR="007D2857">
        <w:rPr>
          <w:color w:val="000000" w:themeColor="text1"/>
        </w:rPr>
        <w:t xml:space="preserve"> berisi</w:t>
      </w:r>
      <w:r>
        <w:rPr>
          <w:color w:val="000000" w:themeColor="text1"/>
        </w:rPr>
        <w:t xml:space="preserve"> </w:t>
      </w:r>
      <w:r w:rsidR="007D2857">
        <w:rPr>
          <w:color w:val="000000" w:themeColor="text1"/>
        </w:rPr>
        <w:t>b</w:t>
      </w:r>
      <w:r>
        <w:rPr>
          <w:color w:val="000000" w:themeColor="text1"/>
        </w:rPr>
        <w:t xml:space="preserve">ahasan </w:t>
      </w:r>
      <w:r w:rsidR="007D2857">
        <w:rPr>
          <w:color w:val="000000" w:themeColor="text1"/>
        </w:rPr>
        <w:t xml:space="preserve">istilah </w:t>
      </w:r>
      <w:r>
        <w:rPr>
          <w:color w:val="000000" w:themeColor="text1"/>
        </w:rPr>
        <w:t>paling luas</w:t>
      </w:r>
      <w:r w:rsidR="00AC33AC">
        <w:rPr>
          <w:color w:val="000000" w:themeColor="text1"/>
        </w:rPr>
        <w:t xml:space="preserve"> mengenai suatu objek yang berisi</w:t>
      </w:r>
      <w:r w:rsidR="00AC33AC" w:rsidRPr="00AC33AC">
        <w:rPr>
          <w:color w:val="000000" w:themeColor="text1"/>
        </w:rPr>
        <w:t xml:space="preserve"> </w:t>
      </w:r>
      <w:r w:rsidR="00AC33AC">
        <w:rPr>
          <w:color w:val="000000" w:themeColor="text1"/>
        </w:rPr>
        <w:t xml:space="preserve">kepentingan eksistensi/keberadaan objek dan manfaat utama objek serta </w:t>
      </w:r>
      <w:r w:rsidR="00AC33AC" w:rsidRPr="00AC33AC">
        <w:rPr>
          <w:color w:val="000000" w:themeColor="text1"/>
          <w:u w:val="single"/>
        </w:rPr>
        <w:t>masalah</w:t>
      </w:r>
      <w:r w:rsidR="00AC33AC">
        <w:rPr>
          <w:color w:val="000000" w:themeColor="text1"/>
          <w:u w:val="single"/>
        </w:rPr>
        <w:t>-</w:t>
      </w:r>
      <w:r w:rsidR="00AC33AC" w:rsidRPr="00AC33AC">
        <w:rPr>
          <w:color w:val="000000" w:themeColor="text1"/>
          <w:u w:val="single"/>
        </w:rPr>
        <w:t>nya</w:t>
      </w:r>
      <w:r w:rsidR="00AC33AC">
        <w:rPr>
          <w:color w:val="000000" w:themeColor="text1"/>
        </w:rPr>
        <w:t xml:space="preserve">. Dapat pula berisi bahasan </w:t>
      </w:r>
      <w:r>
        <w:rPr>
          <w:color w:val="000000" w:themeColor="text1"/>
        </w:rPr>
        <w:t>induk dari objek</w:t>
      </w:r>
      <w:r w:rsidR="00CF318B">
        <w:rPr>
          <w:color w:val="000000" w:themeColor="text1"/>
        </w:rPr>
        <w:t xml:space="preserve"> </w:t>
      </w:r>
      <w:r w:rsidR="00AC33AC">
        <w:rPr>
          <w:color w:val="000000" w:themeColor="text1"/>
        </w:rPr>
        <w:t xml:space="preserve">sebelum masuk ke pembahasan objek; MISAL: </w:t>
      </w:r>
      <w:r w:rsidR="00CF318B">
        <w:rPr>
          <w:color w:val="000000" w:themeColor="text1"/>
        </w:rPr>
        <w:t xml:space="preserve">induk dari </w:t>
      </w:r>
      <w:r w:rsidR="00AC33AC">
        <w:rPr>
          <w:color w:val="000000" w:themeColor="text1"/>
        </w:rPr>
        <w:t xml:space="preserve">Kelapa Sawit adalah Tanaman, maka bahaslah tentang Tanaman, kemudian </w:t>
      </w:r>
      <w:r w:rsidR="00A16632">
        <w:rPr>
          <w:color w:val="000000" w:themeColor="text1"/>
        </w:rPr>
        <w:t xml:space="preserve">manfaat &amp; fungsi </w:t>
      </w:r>
      <w:r w:rsidR="00AC33AC">
        <w:rPr>
          <w:color w:val="000000" w:themeColor="text1"/>
        </w:rPr>
        <w:t>Kelapa Sawit</w:t>
      </w:r>
      <w:r w:rsidR="00A16632">
        <w:rPr>
          <w:color w:val="000000" w:themeColor="text1"/>
        </w:rPr>
        <w:t>.</w:t>
      </w:r>
      <w:r w:rsidR="00015487">
        <w:rPr>
          <w:color w:val="000000" w:themeColor="text1"/>
        </w:rPr>
        <w:t xml:space="preserve"> </w:t>
      </w:r>
      <w:r w:rsidR="00015487" w:rsidRPr="00015487">
        <w:rPr>
          <w:color w:val="000000" w:themeColor="text1"/>
          <w:u w:val="single"/>
        </w:rPr>
        <w:t>Berikan DATA berupa angka, persentase, dan dampaknya terhadap ekonomi.</w:t>
      </w:r>
    </w:p>
    <w:p w14:paraId="2A4B4ACB" w14:textId="124A782C" w:rsidR="0042164B" w:rsidRDefault="00E130EB" w:rsidP="00AC33AC">
      <w:pPr>
        <w:pStyle w:val="BODI"/>
        <w:rPr>
          <w:color w:val="000000" w:themeColor="text1"/>
        </w:rPr>
      </w:pPr>
      <w:r>
        <w:rPr>
          <w:color w:val="000000" w:themeColor="text1"/>
        </w:rPr>
        <w:t xml:space="preserve">Paragraf </w:t>
      </w:r>
      <w:r w:rsidR="000B7ACE">
        <w:rPr>
          <w:color w:val="000000" w:themeColor="text1"/>
        </w:rPr>
        <w:t>3-4</w:t>
      </w:r>
      <w:r>
        <w:rPr>
          <w:color w:val="000000" w:themeColor="text1"/>
        </w:rPr>
        <w:t xml:space="preserve"> berisi pembahasan yang lebih menyusut dari sebelumnya, jika sebelumnya membahas secara Global, maka selanjutnya membahas secara Lokal.</w:t>
      </w:r>
      <w:r w:rsidR="001722EF">
        <w:rPr>
          <w:color w:val="000000" w:themeColor="text1"/>
        </w:rPr>
        <w:t xml:space="preserve"> MISAL: Bahasan Kelapa Sawit di Indonesia; di Kalimantan Timur; di Kabupaten/Kota.</w:t>
      </w:r>
    </w:p>
    <w:p w14:paraId="5BBC991B" w14:textId="60E0097E" w:rsidR="00015487" w:rsidRDefault="00015487" w:rsidP="00AC33AC">
      <w:pPr>
        <w:pStyle w:val="BODI"/>
        <w:rPr>
          <w:color w:val="000000" w:themeColor="text1"/>
        </w:rPr>
      </w:pPr>
      <w:r>
        <w:rPr>
          <w:color w:val="000000" w:themeColor="text1"/>
        </w:rPr>
        <w:t xml:space="preserve">Paragraf </w:t>
      </w:r>
      <w:r w:rsidR="000B7ACE">
        <w:rPr>
          <w:color w:val="000000" w:themeColor="text1"/>
        </w:rPr>
        <w:t>5-6</w:t>
      </w:r>
      <w:r>
        <w:rPr>
          <w:color w:val="000000" w:themeColor="text1"/>
        </w:rPr>
        <w:t xml:space="preserve"> berisi </w:t>
      </w:r>
      <w:r w:rsidR="001722EF">
        <w:rPr>
          <w:color w:val="000000" w:themeColor="text1"/>
        </w:rPr>
        <w:t xml:space="preserve">permasalahan dari objek, </w:t>
      </w:r>
      <w:r w:rsidR="006A41CA">
        <w:rPr>
          <w:color w:val="000000" w:themeColor="text1"/>
        </w:rPr>
        <w:t xml:space="preserve">data </w:t>
      </w:r>
      <w:r w:rsidR="00785E96">
        <w:rPr>
          <w:color w:val="000000" w:themeColor="text1"/>
        </w:rPr>
        <w:t xml:space="preserve">tentang dampaknya terhadap </w:t>
      </w:r>
      <w:r w:rsidR="006A41CA">
        <w:rPr>
          <w:color w:val="000000" w:themeColor="text1"/>
        </w:rPr>
        <w:t>sektor</w:t>
      </w:r>
      <w:r w:rsidR="00785E96">
        <w:rPr>
          <w:color w:val="000000" w:themeColor="text1"/>
        </w:rPr>
        <w:t xml:space="preserve"> spesifik tentunya berupa angka atau persentase</w:t>
      </w:r>
      <w:r w:rsidR="006A41CA">
        <w:rPr>
          <w:color w:val="000000" w:themeColor="text1"/>
        </w:rPr>
        <w:t xml:space="preserve">, </w:t>
      </w:r>
      <w:r w:rsidR="00785E96">
        <w:rPr>
          <w:color w:val="000000" w:themeColor="text1"/>
        </w:rPr>
        <w:t xml:space="preserve">faktor </w:t>
      </w:r>
      <w:r w:rsidR="001722EF">
        <w:rPr>
          <w:color w:val="000000" w:themeColor="text1"/>
        </w:rPr>
        <w:t>penyebab</w:t>
      </w:r>
      <w:r w:rsidR="006A41CA">
        <w:rPr>
          <w:color w:val="000000" w:themeColor="text1"/>
        </w:rPr>
        <w:t>nya</w:t>
      </w:r>
      <w:r w:rsidR="001722EF">
        <w:rPr>
          <w:color w:val="000000" w:themeColor="text1"/>
        </w:rPr>
        <w:t xml:space="preserve">, dan </w:t>
      </w:r>
      <w:r w:rsidR="006A41CA">
        <w:rPr>
          <w:color w:val="000000" w:themeColor="text1"/>
        </w:rPr>
        <w:t xml:space="preserve">METODE alias CARA </w:t>
      </w:r>
      <w:r w:rsidR="00785E96">
        <w:rPr>
          <w:color w:val="000000" w:themeColor="text1"/>
        </w:rPr>
        <w:t xml:space="preserve">YANG SUDAH ADA dalam </w:t>
      </w:r>
      <w:r w:rsidR="001722EF">
        <w:rPr>
          <w:color w:val="000000" w:themeColor="text1"/>
        </w:rPr>
        <w:t>menanggulangi-mencegah-mengatasi permasalahan tersebut</w:t>
      </w:r>
      <w:r w:rsidR="006A41CA">
        <w:rPr>
          <w:color w:val="000000" w:themeColor="text1"/>
        </w:rPr>
        <w:t>. Tunjukkan ruang</w:t>
      </w:r>
      <w:r w:rsidR="00785E96">
        <w:rPr>
          <w:color w:val="000000" w:themeColor="text1"/>
        </w:rPr>
        <w:t xml:space="preserve"> yang dapat di</w:t>
      </w:r>
      <w:r w:rsidR="006A41CA">
        <w:rPr>
          <w:color w:val="000000" w:themeColor="text1"/>
        </w:rPr>
        <w:t>improvisasi dari penyelesaian masalah, dapat menggunakan cara apakah objek tersebut diukur/diatasi</w:t>
      </w:r>
      <w:r w:rsidR="001722EF">
        <w:rPr>
          <w:color w:val="000000" w:themeColor="text1"/>
        </w:rPr>
        <w:t>.</w:t>
      </w:r>
    </w:p>
    <w:p w14:paraId="40BAE1B5" w14:textId="79F486CB" w:rsidR="00785E96" w:rsidRDefault="00785E96" w:rsidP="004751A2">
      <w:pPr>
        <w:pStyle w:val="BODI"/>
        <w:shd w:val="clear" w:color="auto" w:fill="D9D9D9" w:themeFill="background1" w:themeFillShade="D9"/>
        <w:ind w:left="567" w:firstLine="0"/>
        <w:rPr>
          <w:color w:val="000000" w:themeColor="text1"/>
        </w:rPr>
      </w:pPr>
      <w:r w:rsidRPr="004751A2">
        <w:rPr>
          <w:color w:val="000000" w:themeColor="text1"/>
          <w:shd w:val="clear" w:color="auto" w:fill="D9D9D9" w:themeFill="background1" w:themeFillShade="D9"/>
        </w:rPr>
        <w:t xml:space="preserve">MISAL: </w:t>
      </w:r>
      <w:r w:rsidR="00B45CB9" w:rsidRPr="004751A2">
        <w:rPr>
          <w:color w:val="000000" w:themeColor="text1"/>
          <w:shd w:val="clear" w:color="auto" w:fill="D9D9D9" w:themeFill="background1" w:themeFillShade="D9"/>
        </w:rPr>
        <w:t xml:space="preserve">“Penyakit </w:t>
      </w:r>
      <w:r w:rsidRPr="004751A2">
        <w:rPr>
          <w:color w:val="000000" w:themeColor="text1"/>
          <w:shd w:val="clear" w:color="auto" w:fill="D9D9D9" w:themeFill="background1" w:themeFillShade="D9"/>
        </w:rPr>
        <w:t>X</w:t>
      </w:r>
      <w:r w:rsidR="00B45CB9" w:rsidRPr="004751A2">
        <w:rPr>
          <w:color w:val="000000" w:themeColor="text1"/>
          <w:shd w:val="clear" w:color="auto" w:fill="D9D9D9" w:themeFill="background1" w:themeFillShade="D9"/>
        </w:rPr>
        <w:t xml:space="preserve"> umum terjadi di Indonesia, sekitar </w:t>
      </w:r>
      <w:r w:rsidR="00CC60FB" w:rsidRPr="004751A2">
        <w:rPr>
          <w:color w:val="000000" w:themeColor="text1"/>
          <w:shd w:val="clear" w:color="auto" w:fill="D9D9D9" w:themeFill="background1" w:themeFillShade="D9"/>
        </w:rPr>
        <w:t>Y</w:t>
      </w:r>
      <w:r w:rsidR="00B45CB9" w:rsidRPr="004751A2">
        <w:rPr>
          <w:color w:val="000000" w:themeColor="text1"/>
          <w:shd w:val="clear" w:color="auto" w:fill="D9D9D9" w:themeFill="background1" w:themeFillShade="D9"/>
        </w:rPr>
        <w:t>%</w:t>
      </w:r>
      <w:r w:rsidR="00CC60FB" w:rsidRPr="004751A2">
        <w:rPr>
          <w:color w:val="000000" w:themeColor="text1"/>
          <w:shd w:val="clear" w:color="auto" w:fill="D9D9D9" w:themeFill="background1" w:themeFillShade="D9"/>
        </w:rPr>
        <w:t xml:space="preserve"> </w:t>
      </w:r>
      <w:r w:rsidR="00050677" w:rsidRPr="004751A2">
        <w:rPr>
          <w:color w:val="000000" w:themeColor="text1"/>
          <w:shd w:val="clear" w:color="auto" w:fill="D9D9D9" w:themeFill="background1" w:themeFillShade="D9"/>
        </w:rPr>
        <w:t>terjadi tiap tahunnya. Penyakit ini sangat merugikan sektor ekonomi dan sektor hortikultura karena sulit diatasi.</w:t>
      </w:r>
      <w:r w:rsidR="00865450" w:rsidRPr="004751A2">
        <w:rPr>
          <w:color w:val="000000" w:themeColor="text1"/>
          <w:shd w:val="clear" w:color="auto" w:fill="D9D9D9" w:themeFill="background1" w:themeFillShade="D9"/>
        </w:rPr>
        <w:t xml:space="preserve"> Peneliti A (2025) mengatasi </w:t>
      </w:r>
      <w:r w:rsidR="00064BE6" w:rsidRPr="004751A2">
        <w:rPr>
          <w:color w:val="000000" w:themeColor="text1"/>
          <w:shd w:val="clear" w:color="auto" w:fill="D9D9D9" w:themeFill="background1" w:themeFillShade="D9"/>
        </w:rPr>
        <w:t>permasalahan</w:t>
      </w:r>
      <w:r w:rsidR="00865450" w:rsidRPr="004751A2">
        <w:rPr>
          <w:color w:val="000000" w:themeColor="text1"/>
          <w:shd w:val="clear" w:color="auto" w:fill="D9D9D9" w:themeFill="background1" w:themeFillShade="D9"/>
        </w:rPr>
        <w:t xml:space="preserve"> ini dengan menggunakan Metode F</w:t>
      </w:r>
      <w:r w:rsidR="00064BE6" w:rsidRPr="004751A2">
        <w:rPr>
          <w:color w:val="000000" w:themeColor="text1"/>
          <w:shd w:val="clear" w:color="auto" w:fill="D9D9D9" w:themeFill="background1" w:themeFillShade="D9"/>
        </w:rPr>
        <w:t xml:space="preserve"> dengan data J dan K</w:t>
      </w:r>
      <w:r w:rsidR="00865450" w:rsidRPr="004751A2">
        <w:rPr>
          <w:color w:val="000000" w:themeColor="text1"/>
          <w:shd w:val="clear" w:color="auto" w:fill="D9D9D9" w:themeFill="background1" w:themeFillShade="D9"/>
        </w:rPr>
        <w:t>, namun hasilnya belum mencapai optimal</w:t>
      </w:r>
      <w:r w:rsidR="00064BE6" w:rsidRPr="004751A2">
        <w:rPr>
          <w:color w:val="000000" w:themeColor="text1"/>
          <w:shd w:val="clear" w:color="auto" w:fill="D9D9D9" w:themeFill="background1" w:themeFillShade="D9"/>
        </w:rPr>
        <w:t xml:space="preserve"> yakni hanya Q%</w:t>
      </w:r>
      <w:r w:rsidR="00865450" w:rsidRPr="004751A2">
        <w:rPr>
          <w:color w:val="000000" w:themeColor="text1"/>
          <w:shd w:val="clear" w:color="auto" w:fill="D9D9D9" w:themeFill="background1" w:themeFillShade="D9"/>
        </w:rPr>
        <w:t>.</w:t>
      </w:r>
      <w:r w:rsidR="00064BE6" w:rsidRPr="004751A2">
        <w:rPr>
          <w:color w:val="000000" w:themeColor="text1"/>
          <w:shd w:val="clear" w:color="auto" w:fill="D9D9D9" w:themeFill="background1" w:themeFillShade="D9"/>
        </w:rPr>
        <w:t xml:space="preserve"> </w:t>
      </w:r>
      <w:r w:rsidR="00660411" w:rsidRPr="004751A2">
        <w:rPr>
          <w:color w:val="000000" w:themeColor="text1"/>
          <w:shd w:val="clear" w:color="auto" w:fill="D9D9D9" w:themeFill="background1" w:themeFillShade="D9"/>
        </w:rPr>
        <w:t>Metode F digunakan pada tahun 2015-2020</w:t>
      </w:r>
      <w:r w:rsidR="00BA3B3F" w:rsidRPr="004751A2">
        <w:rPr>
          <w:color w:val="000000" w:themeColor="text1"/>
          <w:shd w:val="clear" w:color="auto" w:fill="D9D9D9" w:themeFill="background1" w:themeFillShade="D9"/>
        </w:rPr>
        <w:t xml:space="preserve"> pada data L</w:t>
      </w:r>
      <w:r w:rsidR="00660411" w:rsidRPr="004751A2">
        <w:rPr>
          <w:color w:val="000000" w:themeColor="text1"/>
          <w:shd w:val="clear" w:color="auto" w:fill="D9D9D9" w:themeFill="background1" w:themeFillShade="D9"/>
        </w:rPr>
        <w:t xml:space="preserve">, hal ini menunjukkan bahwa metode F tidak </w:t>
      </w:r>
      <w:r w:rsidR="005C5835" w:rsidRPr="004751A2">
        <w:rPr>
          <w:color w:val="000000" w:themeColor="text1"/>
          <w:shd w:val="clear" w:color="auto" w:fill="D9D9D9" w:themeFill="background1" w:themeFillShade="D9"/>
        </w:rPr>
        <w:t>relevan dengan teknologi yang berkembang saat ini dan perlu implementasi metode seperti G, H atau I</w:t>
      </w:r>
      <w:r w:rsidR="0098237C" w:rsidRPr="004751A2">
        <w:rPr>
          <w:color w:val="000000" w:themeColor="text1"/>
          <w:shd w:val="clear" w:color="auto" w:fill="D9D9D9" w:themeFill="background1" w:themeFillShade="D9"/>
        </w:rPr>
        <w:t xml:space="preserve"> yang lebih terbaru dan lebih akurat</w:t>
      </w:r>
      <w:r w:rsidR="005C5835" w:rsidRPr="004751A2">
        <w:rPr>
          <w:color w:val="000000" w:themeColor="text1"/>
          <w:shd w:val="clear" w:color="auto" w:fill="D9D9D9" w:themeFill="background1" w:themeFillShade="D9"/>
        </w:rPr>
        <w:t>.</w:t>
      </w:r>
      <w:r w:rsidR="00B45CB9" w:rsidRPr="004751A2">
        <w:rPr>
          <w:color w:val="000000" w:themeColor="text1"/>
          <w:shd w:val="clear" w:color="auto" w:fill="D9D9D9" w:themeFill="background1" w:themeFillShade="D9"/>
        </w:rPr>
        <w:t>”</w:t>
      </w:r>
    </w:p>
    <w:p w14:paraId="3418554B" w14:textId="0D867E3F" w:rsidR="00785E96" w:rsidRDefault="00785E96" w:rsidP="00AC33AC">
      <w:pPr>
        <w:pStyle w:val="BODI"/>
        <w:rPr>
          <w:color w:val="000000" w:themeColor="text1"/>
        </w:rPr>
      </w:pPr>
      <w:r>
        <w:rPr>
          <w:color w:val="000000" w:themeColor="text1"/>
        </w:rPr>
        <w:t xml:space="preserve">Paragraf </w:t>
      </w:r>
      <w:r w:rsidR="000B7ACE">
        <w:rPr>
          <w:color w:val="000000" w:themeColor="text1"/>
        </w:rPr>
        <w:t>7-8</w:t>
      </w:r>
      <w:r>
        <w:rPr>
          <w:color w:val="000000" w:themeColor="text1"/>
        </w:rPr>
        <w:t xml:space="preserve"> berisi pengajuan solusi, teknologi apa yang</w:t>
      </w:r>
      <w:r w:rsidR="004751A2">
        <w:rPr>
          <w:color w:val="000000" w:themeColor="text1"/>
        </w:rPr>
        <w:t xml:space="preserve"> ANDA AJUKAN</w:t>
      </w:r>
      <w:r>
        <w:rPr>
          <w:color w:val="000000" w:themeColor="text1"/>
        </w:rPr>
        <w:t xml:space="preserve"> untuk menanggulangi-mencegah-mengatasi atau mengukur permasalahan tersebut.</w:t>
      </w:r>
    </w:p>
    <w:p w14:paraId="27E35D62" w14:textId="77777777" w:rsidR="00392A84" w:rsidRDefault="004751A2" w:rsidP="00392A84">
      <w:pPr>
        <w:pStyle w:val="BODI"/>
        <w:ind w:left="567" w:firstLine="0"/>
        <w:rPr>
          <w:color w:val="000000" w:themeColor="text1"/>
        </w:rPr>
      </w:pPr>
      <w:r>
        <w:rPr>
          <w:color w:val="000000" w:themeColor="text1"/>
        </w:rPr>
        <w:t xml:space="preserve">Paragraf </w:t>
      </w:r>
      <w:r w:rsidR="00A14462">
        <w:rPr>
          <w:color w:val="000000" w:themeColor="text1"/>
        </w:rPr>
        <w:t xml:space="preserve">terakhir berisi penegasan pengambilan judul </w:t>
      </w:r>
      <w:r w:rsidR="00392A84">
        <w:rPr>
          <w:color w:val="000000" w:themeColor="text1"/>
        </w:rPr>
        <w:t>serta tujuan dari penelitian.</w:t>
      </w:r>
    </w:p>
    <w:p w14:paraId="3C1F8282" w14:textId="12ECE082" w:rsidR="00A14462" w:rsidRPr="000B7ACE" w:rsidRDefault="00392A84" w:rsidP="000B7ACE">
      <w:pPr>
        <w:pStyle w:val="BODI"/>
        <w:shd w:val="clear" w:color="auto" w:fill="ACB9CA" w:themeFill="text2" w:themeFillTint="66"/>
        <w:ind w:left="567" w:firstLine="0"/>
      </w:pPr>
      <w:r w:rsidRPr="000B7ACE">
        <w:t xml:space="preserve">MISAL: </w:t>
      </w:r>
      <w:r w:rsidR="00A14462" w:rsidRPr="000B7ACE">
        <w:t xml:space="preserve">Oleh sebab itu, penelitian ini mengangkat judul </w:t>
      </w:r>
      <w:r w:rsidRPr="000B7ACE">
        <w:t xml:space="preserve">“Deteksi </w:t>
      </w:r>
      <w:r w:rsidR="00A14462" w:rsidRPr="000B7ACE">
        <w:t>Penyakit X pada Kelapa Sawit menggunakan</w:t>
      </w:r>
      <w:r w:rsidRPr="000B7ACE">
        <w:t xml:space="preserve"> Metode G dan H</w:t>
      </w:r>
      <w:r w:rsidR="00A14462" w:rsidRPr="000B7ACE">
        <w:t xml:space="preserve">”. Penelitian ini bertujuan agar dapat </w:t>
      </w:r>
      <w:r w:rsidR="00A14462" w:rsidRPr="000B7ACE">
        <w:lastRenderedPageBreak/>
        <w:t xml:space="preserve">melakukan pendeteksian gejala </w:t>
      </w:r>
      <w:r w:rsidRPr="000B7ACE">
        <w:t xml:space="preserve">X </w:t>
      </w:r>
      <w:r w:rsidR="00A14462" w:rsidRPr="000B7ACE">
        <w:t>tanaman kelapa sawit secara efisien dan akurat sehingga penanganan penyakit dapat dilakukan.</w:t>
      </w:r>
    </w:p>
    <w:p w14:paraId="6AAF3D18" w14:textId="19286076" w:rsidR="00392A84" w:rsidRDefault="00385F14" w:rsidP="00385F14">
      <w:pPr>
        <w:pStyle w:val="BODI"/>
      </w:pPr>
      <w:r>
        <w:t xml:space="preserve">Jangan lupa untuk mencantumkan </w:t>
      </w:r>
      <w:r w:rsidR="000B7ACE">
        <w:t>sumber/</w:t>
      </w:r>
      <w:r>
        <w:t>referensi di setiap paragraf menggunakan reference manager seperti Zotero</w:t>
      </w:r>
      <w:r w:rsidR="000B7ACE">
        <w:t>, kecuali paragraf yang memang ditulis sendiri</w:t>
      </w:r>
      <w:r>
        <w:t>.</w:t>
      </w:r>
    </w:p>
    <w:p w14:paraId="3F092C03" w14:textId="77777777" w:rsidR="00385F14" w:rsidRPr="00385F14" w:rsidRDefault="00385F14" w:rsidP="00385F14">
      <w:pPr>
        <w:pStyle w:val="BODI"/>
      </w:pPr>
    </w:p>
    <w:p w14:paraId="000000CE" w14:textId="77777777" w:rsidR="00B55265" w:rsidRPr="00F40B3B" w:rsidRDefault="004365F3" w:rsidP="00FA148D">
      <w:pPr>
        <w:pStyle w:val="Heading2"/>
      </w:pPr>
      <w:bookmarkStart w:id="37" w:name="_Toc201279320"/>
      <w:bookmarkStart w:id="38" w:name="_Toc199532135"/>
      <w:r w:rsidRPr="00F40B3B">
        <w:t>Rumusan Masalah</w:t>
      </w:r>
      <w:bookmarkEnd w:id="37"/>
      <w:bookmarkEnd w:id="38"/>
    </w:p>
    <w:p w14:paraId="42C586A9" w14:textId="069512E6" w:rsidR="0078799E" w:rsidRPr="00F40B3B" w:rsidRDefault="004365F3" w:rsidP="00EB3065">
      <w:pPr>
        <w:pStyle w:val="BODI"/>
      </w:pPr>
      <w:r w:rsidRPr="00F40B3B">
        <w:t>Berdasarkan latar belakang penelitian, maka yang menjadi rumusan masalah dalam penelitian in</w:t>
      </w:r>
      <w:r w:rsidR="00F54E36" w:rsidRPr="00F40B3B">
        <w:t>i</w:t>
      </w:r>
      <w:r w:rsidR="00EB3065" w:rsidRPr="00F40B3B">
        <w:t>, yaitu “</w:t>
      </w:r>
      <w:r w:rsidR="000B7ACE">
        <w:t>{Satu pertanyaan yang dapat dijawab dengan hasil penelitianmu}?”</w:t>
      </w:r>
    </w:p>
    <w:p w14:paraId="4451FC59" w14:textId="77777777" w:rsidR="00203127" w:rsidRPr="00F40B3B" w:rsidRDefault="00203127" w:rsidP="00203127">
      <w:pPr>
        <w:pStyle w:val="BODI"/>
        <w:rPr>
          <w:color w:val="EE0000"/>
        </w:rPr>
      </w:pPr>
    </w:p>
    <w:p w14:paraId="000000D2" w14:textId="77777777" w:rsidR="00B55265" w:rsidRPr="00F40B3B" w:rsidRDefault="004365F3" w:rsidP="000364FF">
      <w:pPr>
        <w:pStyle w:val="Heading2"/>
      </w:pPr>
      <w:bookmarkStart w:id="39" w:name="_Toc201279321"/>
      <w:bookmarkStart w:id="40" w:name="_Toc199532136"/>
      <w:r w:rsidRPr="00F40B3B">
        <w:t>Batasan Masalah</w:t>
      </w:r>
      <w:bookmarkEnd w:id="39"/>
      <w:bookmarkEnd w:id="40"/>
    </w:p>
    <w:p w14:paraId="000000D4" w14:textId="515C876C" w:rsidR="00B55265" w:rsidRPr="00F40B3B" w:rsidRDefault="004365F3" w:rsidP="000364FF">
      <w:pPr>
        <w:pStyle w:val="BODI"/>
      </w:pPr>
      <w:r w:rsidRPr="00F40B3B">
        <w:t>Penelitian ini disusun berdasarkan data-data yang diperoleh. Luasnya bidang yang dihadapi membuat penelitian ini harus</w:t>
      </w:r>
      <w:r w:rsidR="00061EEF" w:rsidRPr="00F40B3B">
        <w:t xml:space="preserve"> dibatasi</w:t>
      </w:r>
      <w:r w:rsidRPr="00F40B3B">
        <w:t>. Ruang lingkup masalah dibatasi pada:</w:t>
      </w:r>
    </w:p>
    <w:p w14:paraId="0EC44814" w14:textId="5557B028" w:rsidR="00314B1A" w:rsidRDefault="000B3F86" w:rsidP="006A1368">
      <w:pPr>
        <w:numPr>
          <w:ilvl w:val="0"/>
          <w:numId w:val="14"/>
        </w:numPr>
        <w:pBdr>
          <w:top w:val="nil"/>
          <w:left w:val="nil"/>
          <w:bottom w:val="nil"/>
          <w:right w:val="nil"/>
          <w:between w:val="nil"/>
        </w:pBdr>
        <w:spacing w:line="360" w:lineRule="auto"/>
        <w:ind w:left="567" w:hanging="567"/>
        <w:jc w:val="both"/>
        <w:rPr>
          <w:rFonts w:ascii="Times New Roman" w:eastAsia="Times New Roman" w:hAnsi="Times New Roman" w:cs="Times New Roman"/>
          <w:szCs w:val="24"/>
        </w:rPr>
      </w:pPr>
      <w:r>
        <w:rPr>
          <w:rFonts w:ascii="Times New Roman" w:eastAsia="Times New Roman" w:hAnsi="Times New Roman" w:cs="Times New Roman"/>
          <w:szCs w:val="24"/>
        </w:rPr>
        <w:t>{</w:t>
      </w:r>
      <w:r w:rsidR="00314B1A">
        <w:rPr>
          <w:rFonts w:ascii="Times New Roman" w:eastAsia="Times New Roman" w:hAnsi="Times New Roman" w:cs="Times New Roman"/>
          <w:szCs w:val="24"/>
        </w:rPr>
        <w:t>Berisi</w:t>
      </w:r>
      <w:r w:rsidR="005570D6">
        <w:rPr>
          <w:rFonts w:ascii="Times New Roman" w:eastAsia="Times New Roman" w:hAnsi="Times New Roman" w:cs="Times New Roman"/>
          <w:szCs w:val="24"/>
        </w:rPr>
        <w:t xml:space="preserve"> pembatasan/limitasi </w:t>
      </w:r>
      <w:r>
        <w:rPr>
          <w:rFonts w:ascii="Times New Roman" w:eastAsia="Times New Roman" w:hAnsi="Times New Roman" w:cs="Times New Roman"/>
          <w:szCs w:val="24"/>
        </w:rPr>
        <w:t xml:space="preserve">bahasan, </w:t>
      </w:r>
      <w:r w:rsidR="005570D6">
        <w:rPr>
          <w:rFonts w:ascii="Times New Roman" w:eastAsia="Times New Roman" w:hAnsi="Times New Roman" w:cs="Times New Roman"/>
          <w:szCs w:val="24"/>
        </w:rPr>
        <w:t>penggunaan data;</w:t>
      </w:r>
      <w:r w:rsidR="006274AE">
        <w:rPr>
          <w:rFonts w:ascii="Times New Roman" w:eastAsia="Times New Roman" w:hAnsi="Times New Roman" w:cs="Times New Roman"/>
          <w:szCs w:val="24"/>
        </w:rPr>
        <w:t xml:space="preserve"> </w:t>
      </w:r>
      <w:r>
        <w:rPr>
          <w:rFonts w:ascii="Times New Roman" w:eastAsia="Times New Roman" w:hAnsi="Times New Roman" w:cs="Times New Roman"/>
          <w:szCs w:val="24"/>
        </w:rPr>
        <w:t xml:space="preserve">penerapan </w:t>
      </w:r>
      <w:r w:rsidR="006274AE">
        <w:rPr>
          <w:rFonts w:ascii="Times New Roman" w:eastAsia="Times New Roman" w:hAnsi="Times New Roman" w:cs="Times New Roman"/>
          <w:szCs w:val="24"/>
        </w:rPr>
        <w:t>metode;</w:t>
      </w:r>
      <w:r>
        <w:rPr>
          <w:rFonts w:ascii="Times New Roman" w:eastAsia="Times New Roman" w:hAnsi="Times New Roman" w:cs="Times New Roman"/>
          <w:szCs w:val="24"/>
        </w:rPr>
        <w:t xml:space="preserve"> pengukuran hasil.</w:t>
      </w:r>
    </w:p>
    <w:p w14:paraId="1D6A259D" w14:textId="1676CEDC" w:rsidR="003C1FE8" w:rsidRDefault="00314B1A" w:rsidP="006A1368">
      <w:pPr>
        <w:numPr>
          <w:ilvl w:val="0"/>
          <w:numId w:val="14"/>
        </w:numPr>
        <w:pBdr>
          <w:top w:val="nil"/>
          <w:left w:val="nil"/>
          <w:bottom w:val="nil"/>
          <w:right w:val="nil"/>
          <w:between w:val="nil"/>
        </w:pBdr>
        <w:spacing w:line="360" w:lineRule="auto"/>
        <w:ind w:left="567" w:hanging="567"/>
        <w:jc w:val="both"/>
        <w:rPr>
          <w:rFonts w:ascii="Times New Roman" w:eastAsia="Times New Roman" w:hAnsi="Times New Roman" w:cs="Times New Roman"/>
          <w:szCs w:val="24"/>
        </w:rPr>
      </w:pPr>
      <w:r>
        <w:rPr>
          <w:rFonts w:ascii="Times New Roman" w:eastAsia="Times New Roman" w:hAnsi="Times New Roman" w:cs="Times New Roman"/>
          <w:szCs w:val="24"/>
        </w:rPr>
        <w:t xml:space="preserve">MISAL: </w:t>
      </w:r>
      <w:r w:rsidR="00CE0432">
        <w:rPr>
          <w:rFonts w:ascii="Times New Roman" w:eastAsia="Times New Roman" w:hAnsi="Times New Roman" w:cs="Times New Roman"/>
          <w:szCs w:val="24"/>
        </w:rPr>
        <w:t xml:space="preserve">Data </w:t>
      </w:r>
      <w:r w:rsidR="0051250A">
        <w:rPr>
          <w:rFonts w:ascii="Times New Roman" w:eastAsia="Times New Roman" w:hAnsi="Times New Roman" w:cs="Times New Roman"/>
          <w:szCs w:val="24"/>
        </w:rPr>
        <w:t>diperoleh dengan melakukan w</w:t>
      </w:r>
      <w:r w:rsidR="00CE0432">
        <w:rPr>
          <w:rFonts w:ascii="Times New Roman" w:eastAsia="Times New Roman" w:hAnsi="Times New Roman" w:cs="Times New Roman"/>
          <w:szCs w:val="24"/>
        </w:rPr>
        <w:t>awancara pada 10 oran</w:t>
      </w:r>
      <w:r w:rsidR="0051250A">
        <w:rPr>
          <w:rFonts w:ascii="Times New Roman" w:eastAsia="Times New Roman" w:hAnsi="Times New Roman" w:cs="Times New Roman"/>
          <w:szCs w:val="24"/>
        </w:rPr>
        <w:t>g dengan latar ekonomi berbeda-beda</w:t>
      </w:r>
      <w:r w:rsidR="00CE0432">
        <w:rPr>
          <w:rFonts w:ascii="Times New Roman" w:eastAsia="Times New Roman" w:hAnsi="Times New Roman" w:cs="Times New Roman"/>
          <w:szCs w:val="24"/>
        </w:rPr>
        <w:t>;</w:t>
      </w:r>
    </w:p>
    <w:p w14:paraId="119E98AF" w14:textId="615A3A1C" w:rsidR="000B3F86" w:rsidRPr="00F40B3B" w:rsidRDefault="000B3F86" w:rsidP="006A1368">
      <w:pPr>
        <w:numPr>
          <w:ilvl w:val="0"/>
          <w:numId w:val="14"/>
        </w:numPr>
        <w:pBdr>
          <w:top w:val="nil"/>
          <w:left w:val="nil"/>
          <w:bottom w:val="nil"/>
          <w:right w:val="nil"/>
          <w:between w:val="nil"/>
        </w:pBdr>
        <w:spacing w:line="360" w:lineRule="auto"/>
        <w:ind w:left="567" w:hanging="567"/>
        <w:jc w:val="both"/>
        <w:rPr>
          <w:rFonts w:ascii="Times New Roman" w:eastAsia="Times New Roman" w:hAnsi="Times New Roman" w:cs="Times New Roman"/>
          <w:szCs w:val="24"/>
        </w:rPr>
      </w:pPr>
      <w:r>
        <w:rPr>
          <w:rFonts w:ascii="Times New Roman" w:eastAsia="Times New Roman" w:hAnsi="Times New Roman" w:cs="Times New Roman"/>
          <w:szCs w:val="24"/>
        </w:rPr>
        <w:t xml:space="preserve">MISAL: </w:t>
      </w:r>
      <w:r w:rsidR="00813CC9">
        <w:rPr>
          <w:rFonts w:ascii="Times New Roman" w:eastAsia="Times New Roman" w:hAnsi="Times New Roman" w:cs="Times New Roman"/>
          <w:szCs w:val="24"/>
        </w:rPr>
        <w:t>Hasil diukur dengan metrik ...</w:t>
      </w:r>
      <w:r>
        <w:rPr>
          <w:rFonts w:ascii="Times New Roman" w:eastAsia="Times New Roman" w:hAnsi="Times New Roman" w:cs="Times New Roman"/>
          <w:szCs w:val="24"/>
        </w:rPr>
        <w:t>}</w:t>
      </w:r>
    </w:p>
    <w:p w14:paraId="64D3FEE7" w14:textId="77777777" w:rsidR="00960F68" w:rsidRPr="00F40B3B" w:rsidRDefault="00960F68" w:rsidP="00A56F36">
      <w:pPr>
        <w:pBdr>
          <w:top w:val="nil"/>
          <w:left w:val="nil"/>
          <w:bottom w:val="nil"/>
          <w:right w:val="nil"/>
          <w:between w:val="nil"/>
        </w:pBdr>
        <w:spacing w:line="360" w:lineRule="auto"/>
        <w:jc w:val="both"/>
        <w:rPr>
          <w:rFonts w:ascii="Times New Roman" w:eastAsia="Times New Roman" w:hAnsi="Times New Roman" w:cs="Times New Roman"/>
          <w:color w:val="000000"/>
          <w:szCs w:val="24"/>
        </w:rPr>
      </w:pPr>
    </w:p>
    <w:p w14:paraId="000000D8" w14:textId="77777777" w:rsidR="00B55265" w:rsidRPr="00F40B3B" w:rsidRDefault="004365F3" w:rsidP="00FA148D">
      <w:pPr>
        <w:pStyle w:val="Heading2"/>
      </w:pPr>
      <w:bookmarkStart w:id="41" w:name="_Toc201279322"/>
      <w:bookmarkStart w:id="42" w:name="_Toc199532137"/>
      <w:r w:rsidRPr="00F40B3B">
        <w:t>Tujuan Penelitian</w:t>
      </w:r>
      <w:bookmarkEnd w:id="41"/>
      <w:bookmarkEnd w:id="42"/>
    </w:p>
    <w:p w14:paraId="79C76377" w14:textId="15529967" w:rsidR="00747740" w:rsidRPr="00F40B3B" w:rsidRDefault="008A5C56" w:rsidP="00CD2CE6">
      <w:pPr>
        <w:pStyle w:val="BODI"/>
      </w:pPr>
      <w:r w:rsidRPr="00F40B3B">
        <w:t xml:space="preserve">Tujuan penelitian ini </w:t>
      </w:r>
      <w:r w:rsidR="00BF0CA2" w:rsidRPr="00F40B3B">
        <w:t>adalah</w:t>
      </w:r>
      <w:r w:rsidRPr="00F40B3B">
        <w:t xml:space="preserve"> </w:t>
      </w:r>
      <w:r w:rsidR="00AC432B" w:rsidRPr="00F40B3B">
        <w:t xml:space="preserve">untuk </w:t>
      </w:r>
      <w:r w:rsidR="00314B1A">
        <w:t>{dapat berbentuk 1-2 kalimat panjang; atau dalam penomoran seperti Batasan Masalah}</w:t>
      </w:r>
    </w:p>
    <w:p w14:paraId="3D1B0638" w14:textId="5D742CFF" w:rsidR="00747740" w:rsidRPr="00D86956" w:rsidRDefault="00747740" w:rsidP="00D86956">
      <w:pPr>
        <w:spacing w:after="160"/>
      </w:pPr>
    </w:p>
    <w:p w14:paraId="000000DD" w14:textId="4FB00C39" w:rsidR="00B55265" w:rsidRPr="00F40B3B" w:rsidRDefault="004365F3" w:rsidP="0087677C">
      <w:pPr>
        <w:pStyle w:val="Heading2"/>
      </w:pPr>
      <w:bookmarkStart w:id="43" w:name="_Toc201279323"/>
      <w:bookmarkStart w:id="44" w:name="_Toc199532138"/>
      <w:r w:rsidRPr="00F40B3B">
        <w:t>Manfaat Penelitian</w:t>
      </w:r>
      <w:bookmarkEnd w:id="43"/>
      <w:bookmarkEnd w:id="44"/>
    </w:p>
    <w:p w14:paraId="000000DE" w14:textId="2FD1B562" w:rsidR="00B55265" w:rsidRPr="00F40B3B" w:rsidRDefault="004365F3">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Penelitian ini diharapkan </w:t>
      </w:r>
      <w:r w:rsidR="0087677C" w:rsidRPr="00F40B3B">
        <w:rPr>
          <w:rFonts w:ascii="Times New Roman" w:eastAsia="Times New Roman" w:hAnsi="Times New Roman" w:cs="Times New Roman"/>
          <w:szCs w:val="24"/>
        </w:rPr>
        <w:t>ber</w:t>
      </w:r>
      <w:r w:rsidRPr="00F40B3B">
        <w:rPr>
          <w:rFonts w:ascii="Times New Roman" w:eastAsia="Times New Roman" w:hAnsi="Times New Roman" w:cs="Times New Roman"/>
          <w:szCs w:val="24"/>
        </w:rPr>
        <w:t xml:space="preserve">manfaat </w:t>
      </w:r>
      <w:r w:rsidR="008565A6" w:rsidRPr="00F40B3B">
        <w:rPr>
          <w:rFonts w:ascii="Times New Roman" w:eastAsia="Times New Roman" w:hAnsi="Times New Roman" w:cs="Times New Roman"/>
          <w:szCs w:val="24"/>
        </w:rPr>
        <w:t xml:space="preserve">kepada </w:t>
      </w:r>
      <w:r w:rsidRPr="00F40B3B">
        <w:rPr>
          <w:rFonts w:ascii="Times New Roman" w:eastAsia="Times New Roman" w:hAnsi="Times New Roman" w:cs="Times New Roman"/>
          <w:szCs w:val="24"/>
        </w:rPr>
        <w:t>berbagai pihak, khususnya:</w:t>
      </w:r>
    </w:p>
    <w:p w14:paraId="0F187E42" w14:textId="4B9F7C21" w:rsidR="0041148B" w:rsidRPr="00F40B3B" w:rsidRDefault="0041148B" w:rsidP="006A1368">
      <w:pPr>
        <w:pStyle w:val="ListParagraph"/>
        <w:numPr>
          <w:ilvl w:val="3"/>
          <w:numId w:val="10"/>
        </w:numPr>
        <w:spacing w:line="360" w:lineRule="auto"/>
        <w:ind w:left="567" w:hanging="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Mahasiswa</w:t>
      </w:r>
    </w:p>
    <w:p w14:paraId="0BD239FF" w14:textId="5DF3DEBE" w:rsidR="00D84E20" w:rsidRPr="00F40B3B" w:rsidRDefault="0041148B" w:rsidP="0087677C">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Penelitian ini </w:t>
      </w:r>
      <w:r w:rsidR="002667C7" w:rsidRPr="00F40B3B">
        <w:rPr>
          <w:rFonts w:ascii="Times New Roman" w:eastAsia="Times New Roman" w:hAnsi="Times New Roman" w:cs="Times New Roman"/>
          <w:szCs w:val="24"/>
        </w:rPr>
        <w:t>diharapkan dapat</w:t>
      </w:r>
      <w:r w:rsidRPr="00F40B3B">
        <w:rPr>
          <w:rFonts w:ascii="Times New Roman" w:eastAsia="Times New Roman" w:hAnsi="Times New Roman" w:cs="Times New Roman"/>
          <w:szCs w:val="24"/>
        </w:rPr>
        <w:t xml:space="preserve"> </w:t>
      </w:r>
      <w:r w:rsidR="002667C7" w:rsidRPr="00F40B3B">
        <w:rPr>
          <w:rFonts w:ascii="Times New Roman" w:eastAsia="Times New Roman" w:hAnsi="Times New Roman" w:cs="Times New Roman"/>
          <w:szCs w:val="24"/>
        </w:rPr>
        <w:t xml:space="preserve">memberikan </w:t>
      </w:r>
      <w:r w:rsidRPr="00F40B3B">
        <w:rPr>
          <w:rFonts w:ascii="Times New Roman" w:eastAsia="Times New Roman" w:hAnsi="Times New Roman" w:cs="Times New Roman"/>
          <w:szCs w:val="24"/>
        </w:rPr>
        <w:t>pengetahuan</w:t>
      </w:r>
      <w:r w:rsidR="009551D2" w:rsidRPr="00F40B3B">
        <w:rPr>
          <w:rFonts w:ascii="Times New Roman" w:eastAsia="Times New Roman" w:hAnsi="Times New Roman" w:cs="Times New Roman"/>
          <w:szCs w:val="24"/>
        </w:rPr>
        <w:t xml:space="preserve"> berupa literatur ilmiah</w:t>
      </w:r>
      <w:r w:rsidRPr="00F40B3B">
        <w:rPr>
          <w:rFonts w:ascii="Times New Roman" w:eastAsia="Times New Roman" w:hAnsi="Times New Roman" w:cs="Times New Roman"/>
          <w:szCs w:val="24"/>
        </w:rPr>
        <w:t xml:space="preserve"> kepada mahasiswa </w:t>
      </w:r>
      <w:r w:rsidR="000B3F86">
        <w:rPr>
          <w:rFonts w:ascii="Times New Roman" w:eastAsia="Times New Roman" w:hAnsi="Times New Roman" w:cs="Times New Roman"/>
          <w:szCs w:val="24"/>
        </w:rPr>
        <w:t>{...}.</w:t>
      </w:r>
    </w:p>
    <w:p w14:paraId="000000E3" w14:textId="08559F66" w:rsidR="00B55265" w:rsidRPr="00F40B3B" w:rsidRDefault="004365F3" w:rsidP="006A1368">
      <w:pPr>
        <w:pStyle w:val="ListParagraph"/>
        <w:numPr>
          <w:ilvl w:val="3"/>
          <w:numId w:val="10"/>
        </w:numPr>
        <w:spacing w:before="120" w:line="360" w:lineRule="auto"/>
        <w:ind w:left="567" w:hanging="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Instansi</w:t>
      </w:r>
      <w:r w:rsidR="00E360F8" w:rsidRPr="00F40B3B">
        <w:rPr>
          <w:rFonts w:ascii="Times New Roman" w:eastAsia="Times New Roman" w:hAnsi="Times New Roman" w:cs="Times New Roman"/>
          <w:szCs w:val="24"/>
        </w:rPr>
        <w:t xml:space="preserve"> dan </w:t>
      </w:r>
      <w:r w:rsidR="008E4798" w:rsidRPr="00F40B3B">
        <w:rPr>
          <w:rFonts w:ascii="Times New Roman" w:eastAsia="Times New Roman" w:hAnsi="Times New Roman" w:cs="Times New Roman"/>
          <w:szCs w:val="24"/>
        </w:rPr>
        <w:t>Industri</w:t>
      </w:r>
    </w:p>
    <w:p w14:paraId="10C4C098" w14:textId="0C37F648" w:rsidR="00D84E20" w:rsidRPr="00F40B3B" w:rsidRDefault="000C1845" w:rsidP="00423450">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Penelitian ini diharapkan dapat bermanfaat instansi </w:t>
      </w:r>
      <w:r w:rsidR="005E006C" w:rsidRPr="00F40B3B">
        <w:rPr>
          <w:rFonts w:ascii="Times New Roman" w:eastAsia="Times New Roman" w:hAnsi="Times New Roman" w:cs="Times New Roman"/>
          <w:szCs w:val="24"/>
        </w:rPr>
        <w:t xml:space="preserve">yang berkaitan </w:t>
      </w:r>
      <w:r w:rsidR="006B2D1F" w:rsidRPr="00F40B3B">
        <w:rPr>
          <w:rFonts w:ascii="Times New Roman" w:eastAsia="Times New Roman" w:hAnsi="Times New Roman" w:cs="Times New Roman"/>
          <w:szCs w:val="24"/>
        </w:rPr>
        <w:t xml:space="preserve">seperti </w:t>
      </w:r>
      <w:r w:rsidR="000B3F86">
        <w:rPr>
          <w:rFonts w:ascii="Times New Roman" w:eastAsia="Times New Roman" w:hAnsi="Times New Roman" w:cs="Times New Roman"/>
          <w:szCs w:val="24"/>
        </w:rPr>
        <w:t xml:space="preserve">... </w:t>
      </w:r>
      <w:r w:rsidR="00211967" w:rsidRPr="00F40B3B">
        <w:rPr>
          <w:rFonts w:ascii="Times New Roman" w:eastAsia="Times New Roman" w:hAnsi="Times New Roman" w:cs="Times New Roman"/>
          <w:szCs w:val="24"/>
        </w:rPr>
        <w:t>.</w:t>
      </w:r>
    </w:p>
    <w:p w14:paraId="77A9F37C" w14:textId="0BC7F86E" w:rsidR="0018328C" w:rsidRPr="00F40B3B" w:rsidRDefault="000B3F86" w:rsidP="006A1368">
      <w:pPr>
        <w:pStyle w:val="ListParagraph"/>
        <w:numPr>
          <w:ilvl w:val="3"/>
          <w:numId w:val="10"/>
        </w:numPr>
        <w:spacing w:before="120" w:line="360" w:lineRule="auto"/>
        <w:ind w:left="567" w:hanging="567"/>
        <w:jc w:val="both"/>
        <w:rPr>
          <w:rFonts w:ascii="Times New Roman" w:eastAsia="Times New Roman" w:hAnsi="Times New Roman" w:cs="Times New Roman"/>
          <w:szCs w:val="24"/>
        </w:rPr>
      </w:pPr>
      <w:r>
        <w:rPr>
          <w:rFonts w:ascii="Times New Roman" w:eastAsia="Times New Roman" w:hAnsi="Times New Roman" w:cs="Times New Roman"/>
          <w:szCs w:val="24"/>
        </w:rPr>
        <w:t>Masyarakat / Peneliti dan Akademisi</w:t>
      </w:r>
    </w:p>
    <w:p w14:paraId="000000E5" w14:textId="1301F981" w:rsidR="00B55265" w:rsidRPr="00F40B3B" w:rsidRDefault="0018328C" w:rsidP="0018328C">
      <w:pPr>
        <w:pStyle w:val="BODI"/>
      </w:pPr>
      <w:r w:rsidRPr="00F40B3B">
        <w:lastRenderedPageBreak/>
        <w:t>Penelitian ini diharapkan dapat bermanfaat bagi para peneliti, akademisi, ataupun mahasiswa dengan menambah dan memperluas literatur ilmiah terkait penerapan teknologi</w:t>
      </w:r>
      <w:r w:rsidR="000B3F86">
        <w:t xml:space="preserve"> ... </w:t>
      </w:r>
      <w:r w:rsidRPr="00F40B3B">
        <w:t>.</w:t>
      </w:r>
      <w:r w:rsidR="00D65E58" w:rsidRPr="00F40B3B">
        <w:t xml:space="preserve"> </w:t>
      </w:r>
    </w:p>
    <w:p w14:paraId="14E64333" w14:textId="77777777" w:rsidR="0018328C" w:rsidRPr="00F40B3B" w:rsidRDefault="0018328C" w:rsidP="0018328C">
      <w:pPr>
        <w:pStyle w:val="BODI"/>
      </w:pPr>
    </w:p>
    <w:p w14:paraId="5CB548F7" w14:textId="40C8D8FF" w:rsidR="00A25DF6" w:rsidRPr="00F40B3B" w:rsidRDefault="00A25DF6" w:rsidP="000364FF">
      <w:pPr>
        <w:pStyle w:val="Heading2"/>
      </w:pPr>
      <w:bookmarkStart w:id="45" w:name="_Toc201279324"/>
      <w:bookmarkStart w:id="46" w:name="_Toc199532139"/>
      <w:r w:rsidRPr="00F40B3B">
        <w:t>Kontribusi Penelitian</w:t>
      </w:r>
      <w:bookmarkEnd w:id="45"/>
      <w:bookmarkEnd w:id="46"/>
    </w:p>
    <w:p w14:paraId="2A5C1F20" w14:textId="0785E30C" w:rsidR="00927FC9" w:rsidRDefault="00191C8F" w:rsidP="009E3DA2">
      <w:pPr>
        <w:spacing w:line="360" w:lineRule="auto"/>
        <w:ind w:firstLine="567"/>
        <w:jc w:val="both"/>
        <w:rPr>
          <w:rFonts w:ascii="Times New Roman" w:eastAsia="Times New Roman" w:hAnsi="Times New Roman" w:cs="Times New Roman"/>
          <w:szCs w:val="24"/>
        </w:rPr>
      </w:pPr>
      <w:r>
        <w:rPr>
          <w:rFonts w:ascii="Times New Roman" w:eastAsia="Times New Roman" w:hAnsi="Times New Roman" w:cs="Times New Roman"/>
          <w:szCs w:val="24"/>
        </w:rPr>
        <w:t>{</w:t>
      </w:r>
      <w:r w:rsidR="00927FC9">
        <w:rPr>
          <w:rFonts w:ascii="Times New Roman" w:eastAsia="Times New Roman" w:hAnsi="Times New Roman" w:cs="Times New Roman"/>
          <w:szCs w:val="24"/>
        </w:rPr>
        <w:t>Berisi teks mengenai kebermanfaatan dari penelitian ini, untuk siapa</w:t>
      </w:r>
      <w:r>
        <w:rPr>
          <w:rFonts w:ascii="Times New Roman" w:eastAsia="Times New Roman" w:hAnsi="Times New Roman" w:cs="Times New Roman"/>
          <w:szCs w:val="24"/>
        </w:rPr>
        <w:t>, keunggulannya apa, harapan dari hasil penelitian ini dalam bidang akademisi, dst</w:t>
      </w:r>
      <w:r w:rsidR="00927FC9" w:rsidRPr="00F40B3B">
        <w:rPr>
          <w:rFonts w:ascii="Times New Roman" w:eastAsia="Times New Roman" w:hAnsi="Times New Roman" w:cs="Times New Roman"/>
          <w:szCs w:val="24"/>
        </w:rPr>
        <w:t>.</w:t>
      </w:r>
      <w:r>
        <w:rPr>
          <w:rFonts w:ascii="Times New Roman" w:eastAsia="Times New Roman" w:hAnsi="Times New Roman" w:cs="Times New Roman"/>
          <w:szCs w:val="24"/>
        </w:rPr>
        <w:t>}</w:t>
      </w:r>
    </w:p>
    <w:p w14:paraId="6B0351F3" w14:textId="4BAA21FB" w:rsidR="0095527A" w:rsidRPr="00F40B3B" w:rsidRDefault="0095527A" w:rsidP="009E3DA2">
      <w:pPr>
        <w:spacing w:line="360" w:lineRule="auto"/>
        <w:ind w:firstLine="567"/>
        <w:jc w:val="both"/>
        <w:rPr>
          <w:rFonts w:ascii="Times New Roman" w:eastAsia="Times New Roman" w:hAnsi="Times New Roman" w:cs="Times New Roman"/>
          <w:szCs w:val="24"/>
        </w:rPr>
      </w:pPr>
      <w:r w:rsidRPr="00F40B3B">
        <w:rPr>
          <w:b/>
          <w:sz w:val="28"/>
          <w:szCs w:val="28"/>
        </w:rPr>
        <w:br w:type="page"/>
      </w:r>
    </w:p>
    <w:p w14:paraId="000000EA" w14:textId="4C04B0E6" w:rsidR="00B55265" w:rsidRPr="00F40B3B" w:rsidRDefault="004365F3" w:rsidP="004217E5">
      <w:pPr>
        <w:pStyle w:val="Heading1"/>
      </w:pPr>
      <w:bookmarkStart w:id="47" w:name="_Toc201279325"/>
      <w:bookmarkStart w:id="48" w:name="_Toc199532140"/>
      <w:r w:rsidRPr="00F40B3B">
        <w:lastRenderedPageBreak/>
        <w:t>BAB II</w:t>
      </w:r>
      <w:r w:rsidR="005211A2" w:rsidRPr="00F40B3B">
        <w:br/>
      </w:r>
      <w:r w:rsidRPr="00F40B3B">
        <w:rPr>
          <w:rFonts w:eastAsia="Times New Roman"/>
        </w:rPr>
        <w:t>TINJAUAN PUSTAKA</w:t>
      </w:r>
      <w:bookmarkEnd w:id="47"/>
      <w:bookmarkEnd w:id="48"/>
    </w:p>
    <w:p w14:paraId="35E0420F" w14:textId="5CD14605" w:rsidR="000364FF" w:rsidRPr="00F40B3B" w:rsidRDefault="000364FF" w:rsidP="00526A8C">
      <w:pPr>
        <w:pStyle w:val="BODI"/>
        <w:rPr>
          <w:rFonts w:eastAsiaTheme="majorEastAsia"/>
        </w:rPr>
      </w:pPr>
      <w:bookmarkStart w:id="49" w:name="_Toc152272880"/>
      <w:bookmarkStart w:id="50" w:name="_Toc152272939"/>
      <w:bookmarkStart w:id="51" w:name="_Toc152273000"/>
      <w:bookmarkStart w:id="52" w:name="_Toc152273065"/>
      <w:bookmarkStart w:id="53" w:name="_Toc152273487"/>
      <w:bookmarkStart w:id="54" w:name="_Toc152273629"/>
      <w:bookmarkStart w:id="55" w:name="_Toc152273688"/>
      <w:bookmarkStart w:id="56" w:name="_Toc152273786"/>
      <w:bookmarkStart w:id="57" w:name="_Toc152273967"/>
      <w:bookmarkStart w:id="58" w:name="_Toc152274193"/>
      <w:bookmarkStart w:id="59" w:name="_Toc153466813"/>
      <w:bookmarkStart w:id="60" w:name="_Toc156495477"/>
      <w:bookmarkStart w:id="61" w:name="_Toc156688540"/>
      <w:bookmarkStart w:id="62" w:name="_Toc157092316"/>
      <w:bookmarkStart w:id="63" w:name="_Toc157175612"/>
      <w:bookmarkStart w:id="64" w:name="_Toc157799911"/>
      <w:bookmarkStart w:id="65" w:name="_Toc158077141"/>
      <w:bookmarkStart w:id="66" w:name="_Toc159087927"/>
      <w:bookmarkStart w:id="67" w:name="_Toc160133243"/>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64514688" w14:textId="77777777" w:rsidR="006E62B6" w:rsidRPr="00F40B3B" w:rsidRDefault="006E62B6" w:rsidP="00526A8C">
      <w:pPr>
        <w:pStyle w:val="BODI"/>
        <w:rPr>
          <w:rFonts w:eastAsiaTheme="majorEastAsia"/>
        </w:rPr>
      </w:pPr>
    </w:p>
    <w:p w14:paraId="3AAD249A" w14:textId="77777777" w:rsidR="00526A8C" w:rsidRPr="00F40B3B" w:rsidRDefault="00526A8C" w:rsidP="002E39F0">
      <w:pPr>
        <w:pStyle w:val="ListParagraph"/>
        <w:keepNext/>
        <w:keepLines/>
        <w:numPr>
          <w:ilvl w:val="0"/>
          <w:numId w:val="3"/>
        </w:numPr>
        <w:spacing w:line="360" w:lineRule="auto"/>
        <w:contextualSpacing w:val="0"/>
        <w:outlineLvl w:val="1"/>
        <w:rPr>
          <w:rFonts w:ascii="Times New Roman" w:eastAsiaTheme="majorEastAsia" w:hAnsi="Times New Roman" w:cstheme="majorBidi"/>
          <w:b/>
          <w:vanish/>
          <w:sz w:val="26"/>
          <w:szCs w:val="26"/>
        </w:rPr>
      </w:pPr>
      <w:bookmarkStart w:id="68" w:name="_Toc160444345"/>
      <w:bookmarkStart w:id="69" w:name="_Toc161346973"/>
      <w:bookmarkStart w:id="70" w:name="_Toc162296983"/>
      <w:bookmarkStart w:id="71" w:name="_Toc162897227"/>
      <w:bookmarkStart w:id="72" w:name="_Toc165058116"/>
      <w:bookmarkStart w:id="73" w:name="_Toc165220162"/>
      <w:bookmarkStart w:id="74" w:name="_Toc165641396"/>
      <w:bookmarkStart w:id="75" w:name="_Toc165802892"/>
      <w:bookmarkStart w:id="76" w:name="_Toc165890062"/>
      <w:bookmarkStart w:id="77" w:name="_Toc166032397"/>
      <w:bookmarkStart w:id="78" w:name="_Toc167240580"/>
      <w:bookmarkStart w:id="79" w:name="_Toc167750653"/>
      <w:bookmarkStart w:id="80" w:name="_Toc167750702"/>
      <w:bookmarkStart w:id="81" w:name="_Toc167767978"/>
      <w:bookmarkStart w:id="82" w:name="_Toc167927146"/>
      <w:bookmarkStart w:id="83" w:name="_Toc167979785"/>
      <w:bookmarkStart w:id="84" w:name="_Toc167979833"/>
      <w:bookmarkStart w:id="85" w:name="_Toc167979882"/>
      <w:bookmarkStart w:id="86" w:name="_Toc168161944"/>
      <w:bookmarkStart w:id="87" w:name="_Toc171974989"/>
      <w:bookmarkStart w:id="88" w:name="_Toc182260618"/>
      <w:bookmarkStart w:id="89" w:name="_Toc183713540"/>
      <w:bookmarkStart w:id="90" w:name="_Toc184311986"/>
      <w:bookmarkStart w:id="91" w:name="_Toc188368573"/>
      <w:bookmarkStart w:id="92" w:name="_Toc188368637"/>
      <w:bookmarkStart w:id="93" w:name="_Toc190806436"/>
      <w:bookmarkStart w:id="94" w:name="_Toc190806530"/>
      <w:bookmarkStart w:id="95" w:name="_Toc192545801"/>
      <w:bookmarkStart w:id="96" w:name="_Toc192984513"/>
      <w:bookmarkStart w:id="97" w:name="_Toc197426159"/>
      <w:bookmarkStart w:id="98" w:name="_Toc199531997"/>
      <w:bookmarkStart w:id="99" w:name="_Toc199532141"/>
      <w:bookmarkStart w:id="100" w:name="_Toc201279326"/>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1E16A949" w14:textId="62282F58" w:rsidR="006B6CB3" w:rsidRPr="00F40B3B" w:rsidRDefault="00A25DF6" w:rsidP="00526A8C">
      <w:pPr>
        <w:pStyle w:val="Heading2"/>
      </w:pPr>
      <w:bookmarkStart w:id="101" w:name="_Toc201279327"/>
      <w:bookmarkStart w:id="102" w:name="_Toc199532142"/>
      <w:r w:rsidRPr="00F40B3B">
        <w:t>Penelitian Terkait</w:t>
      </w:r>
      <w:bookmarkEnd w:id="101"/>
      <w:bookmarkEnd w:id="102"/>
    </w:p>
    <w:p w14:paraId="000000F1" w14:textId="4B3674A1" w:rsidR="00B55265" w:rsidRPr="00F40B3B" w:rsidRDefault="004365F3">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Dalam rangka mendukung penelitian ini, maka dilakukan kajian dengan mempelajari penelitian-penelitian terkait </w:t>
      </w:r>
      <w:r w:rsidR="00C43AF4">
        <w:rPr>
          <w:rFonts w:ascii="Times New Roman" w:eastAsia="Times New Roman" w:hAnsi="Times New Roman" w:cs="Times New Roman"/>
          <w:szCs w:val="24"/>
        </w:rPr>
        <w:t>{</w:t>
      </w:r>
      <w:r w:rsidR="00E051CD" w:rsidRPr="00F40B3B">
        <w:rPr>
          <w:rFonts w:ascii="Times New Roman" w:eastAsia="Times New Roman" w:hAnsi="Times New Roman" w:cs="Times New Roman"/>
          <w:szCs w:val="24"/>
        </w:rPr>
        <w:t>metode</w:t>
      </w:r>
      <w:r w:rsidR="00C43AF4">
        <w:rPr>
          <w:rFonts w:ascii="Times New Roman" w:eastAsia="Times New Roman" w:hAnsi="Times New Roman" w:cs="Times New Roman"/>
          <w:szCs w:val="24"/>
        </w:rPr>
        <w:t xml:space="preserve"> F} </w:t>
      </w:r>
      <w:r w:rsidRPr="00F40B3B">
        <w:rPr>
          <w:rFonts w:ascii="Times New Roman" w:eastAsia="Times New Roman" w:hAnsi="Times New Roman" w:cs="Times New Roman"/>
          <w:szCs w:val="24"/>
        </w:rPr>
        <w:t>yang telah dilakukan sebelumnya. Daftar penelitian terkait antara lain:</w:t>
      </w:r>
    </w:p>
    <w:p w14:paraId="103D8EB9" w14:textId="32A5FA3C" w:rsidR="00FA67B9" w:rsidRPr="00F40B3B" w:rsidRDefault="00FA67B9" w:rsidP="00D97543">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 xml:space="preserve"> </w:t>
      </w:r>
      <w:r w:rsidR="00191C8F">
        <w:rPr>
          <w:rFonts w:ascii="Times New Roman" w:eastAsia="Times New Roman" w:hAnsi="Times New Roman" w:cs="Times New Roman"/>
          <w:bCs/>
          <w:color w:val="000000"/>
          <w:szCs w:val="24"/>
        </w:rPr>
        <w:t>Metode F, Metode G, Metode H</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F40B3B">
        <w:rPr>
          <w:rFonts w:ascii="Times New Roman" w:eastAsia="Times New Roman" w:hAnsi="Times New Roman" w:cs="Times New Roman"/>
          <w:bCs/>
          <w:color w:val="000000"/>
          <w:szCs w:val="24"/>
        </w:rPr>
        <w:t xml:space="preserve"> </w:t>
      </w:r>
      <w:r w:rsidR="0087387C">
        <w:rPr>
          <w:rFonts w:ascii="Times New Roman" w:eastAsia="Times New Roman" w:hAnsi="Times New Roman" w:cs="Times New Roman"/>
          <w:bCs/>
          <w:szCs w:val="24"/>
        </w:rPr>
        <w:t>Sule</w:t>
      </w:r>
      <w:r w:rsidRPr="00F40B3B">
        <w:rPr>
          <w:rFonts w:ascii="Times New Roman" w:eastAsia="Times New Roman" w:hAnsi="Times New Roman" w:cs="Times New Roman"/>
          <w:bCs/>
          <w:szCs w:val="24"/>
        </w:rPr>
        <w:t xml:space="preserve"> dkk. (2024) melakukan penelitian</w:t>
      </w:r>
      <w:r w:rsidR="000E2A33">
        <w:rPr>
          <w:rFonts w:ascii="Times New Roman" w:eastAsia="Times New Roman" w:hAnsi="Times New Roman" w:cs="Times New Roman"/>
          <w:bCs/>
          <w:szCs w:val="24"/>
        </w:rPr>
        <w:t xml:space="preserve"> </w:t>
      </w:r>
      <w:r w:rsidR="00DC506F">
        <w:rPr>
          <w:rFonts w:ascii="Times New Roman" w:eastAsia="Times New Roman" w:hAnsi="Times New Roman" w:cs="Times New Roman"/>
          <w:bCs/>
          <w:szCs w:val="24"/>
        </w:rPr>
        <w:t xml:space="preserve">terhadap </w:t>
      </w:r>
      <w:r w:rsidR="000E2A33">
        <w:rPr>
          <w:rFonts w:ascii="Times New Roman" w:eastAsia="Times New Roman" w:hAnsi="Times New Roman" w:cs="Times New Roman"/>
          <w:bCs/>
          <w:szCs w:val="24"/>
        </w:rPr>
        <w:t xml:space="preserve">{objek X} </w:t>
      </w:r>
      <w:r w:rsidR="00DC506F">
        <w:rPr>
          <w:rFonts w:ascii="Times New Roman" w:eastAsia="Times New Roman" w:hAnsi="Times New Roman" w:cs="Times New Roman"/>
          <w:bCs/>
          <w:szCs w:val="24"/>
        </w:rPr>
        <w:t>untuk {penanggulangan X} dengan menggunakan {metode F, G, dan H}</w:t>
      </w:r>
      <w:r w:rsidRPr="001041B7">
        <w:rPr>
          <w:rFonts w:ascii="Times New Roman" w:eastAsia="Times New Roman" w:hAnsi="Times New Roman" w:cs="Times New Roman"/>
          <w:bCs/>
          <w:szCs w:val="24"/>
        </w:rPr>
        <w:t>.</w:t>
      </w:r>
      <w:r w:rsidR="00DC506F">
        <w:rPr>
          <w:rFonts w:ascii="Times New Roman" w:eastAsia="Times New Roman" w:hAnsi="Times New Roman" w:cs="Times New Roman"/>
          <w:bCs/>
          <w:szCs w:val="24"/>
        </w:rPr>
        <w:t xml:space="preserve"> Data yang digunakan</w:t>
      </w:r>
      <w:r w:rsidR="00DC02C9">
        <w:rPr>
          <w:rFonts w:ascii="Times New Roman" w:eastAsia="Times New Roman" w:hAnsi="Times New Roman" w:cs="Times New Roman"/>
          <w:bCs/>
          <w:szCs w:val="24"/>
        </w:rPr>
        <w:t xml:space="preserve"> berjumlah</w:t>
      </w:r>
      <w:r w:rsidR="00DC506F">
        <w:rPr>
          <w:rFonts w:ascii="Times New Roman" w:eastAsia="Times New Roman" w:hAnsi="Times New Roman" w:cs="Times New Roman"/>
          <w:bCs/>
          <w:szCs w:val="24"/>
        </w:rPr>
        <w:t xml:space="preserve"> {</w:t>
      </w:r>
      <w:r w:rsidR="00DC02C9">
        <w:rPr>
          <w:rFonts w:ascii="Times New Roman" w:eastAsia="Times New Roman" w:hAnsi="Times New Roman" w:cs="Times New Roman"/>
          <w:bCs/>
          <w:szCs w:val="24"/>
        </w:rPr>
        <w:t>kuantitas satuan</w:t>
      </w:r>
      <w:r w:rsidR="00DC506F">
        <w:rPr>
          <w:rFonts w:ascii="Times New Roman" w:eastAsia="Times New Roman" w:hAnsi="Times New Roman" w:cs="Times New Roman"/>
          <w:bCs/>
          <w:szCs w:val="24"/>
        </w:rPr>
        <w:t>}</w:t>
      </w:r>
      <w:r w:rsidR="00DC02C9">
        <w:rPr>
          <w:rFonts w:ascii="Times New Roman" w:eastAsia="Times New Roman" w:hAnsi="Times New Roman" w:cs="Times New Roman"/>
          <w:bCs/>
          <w:szCs w:val="24"/>
        </w:rPr>
        <w:t>, diperoleh dari {asal data}. Hasil penelitian menunjukkan bahwa {metode F}</w:t>
      </w:r>
      <w:r w:rsidR="008335F4">
        <w:rPr>
          <w:rFonts w:ascii="Times New Roman" w:eastAsia="Times New Roman" w:hAnsi="Times New Roman" w:cs="Times New Roman"/>
          <w:bCs/>
          <w:szCs w:val="24"/>
        </w:rPr>
        <w:t xml:space="preserve"> memperoleh {metrik} 78%, {metode G} memperoleh {metrik} 84%, dan {metode H} memperoleh {metrik} 94%</w:t>
      </w:r>
      <w:r w:rsidR="004919D3">
        <w:rPr>
          <w:rFonts w:ascii="Times New Roman" w:eastAsia="Times New Roman" w:hAnsi="Times New Roman" w:cs="Times New Roman"/>
          <w:bCs/>
          <w:szCs w:val="24"/>
        </w:rPr>
        <w:t>.</w:t>
      </w:r>
      <w:r w:rsidR="008335F4">
        <w:rPr>
          <w:rFonts w:ascii="Times New Roman" w:eastAsia="Times New Roman" w:hAnsi="Times New Roman" w:cs="Times New Roman"/>
          <w:bCs/>
          <w:szCs w:val="24"/>
        </w:rPr>
        <w:t xml:space="preserve"> Penelitian ini menunjukkan bah</w:t>
      </w:r>
      <w:r w:rsidR="008335F4" w:rsidRPr="002A7EA9">
        <w:rPr>
          <w:rFonts w:ascii="Times New Roman" w:eastAsia="Times New Roman" w:hAnsi="Times New Roman" w:cs="Times New Roman"/>
          <w:bCs/>
          <w:szCs w:val="24"/>
        </w:rPr>
        <w:t>wa {metode H} memberikan hasil terbaik</w:t>
      </w:r>
      <w:r w:rsidR="00051BA2">
        <w:rPr>
          <w:rFonts w:ascii="Times New Roman" w:eastAsia="Times New Roman" w:hAnsi="Times New Roman" w:cs="Times New Roman"/>
          <w:bCs/>
          <w:szCs w:val="24"/>
        </w:rPr>
        <w:t xml:space="preserve"> </w:t>
      </w:r>
      <w:r w:rsidR="00C43AF4">
        <w:rPr>
          <w:rFonts w:ascii="Times New Roman" w:eastAsia="Times New Roman" w:hAnsi="Times New Roman" w:cs="Times New Roman"/>
          <w:bCs/>
          <w:szCs w:val="24"/>
        </w:rPr>
        <w:t>(</w:t>
      </w:r>
      <w:r w:rsidR="0087387C">
        <w:rPr>
          <w:rFonts w:ascii="Times New Roman" w:eastAsia="Times New Roman" w:hAnsi="Times New Roman" w:cs="Times New Roman"/>
          <w:bCs/>
          <w:szCs w:val="24"/>
        </w:rPr>
        <w:t>Sule</w:t>
      </w:r>
      <w:r w:rsidR="00C43AF4">
        <w:rPr>
          <w:rFonts w:ascii="Times New Roman" w:eastAsia="Times New Roman" w:hAnsi="Times New Roman" w:cs="Times New Roman"/>
          <w:bCs/>
          <w:szCs w:val="24"/>
        </w:rPr>
        <w:t>, dkk., 2024).</w:t>
      </w:r>
    </w:p>
    <w:p w14:paraId="66DB0957" w14:textId="01346026" w:rsidR="003D68AF" w:rsidRPr="00F40B3B" w:rsidRDefault="00450527" w:rsidP="00D97543">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sidR="00C43AF4">
        <w:rPr>
          <w:rFonts w:ascii="Times New Roman" w:eastAsia="Times New Roman" w:hAnsi="Times New Roman" w:cs="Times New Roman"/>
          <w:bCs/>
          <w:color w:val="000000"/>
          <w:szCs w:val="24"/>
        </w:rPr>
        <w:t xml:space="preserve"> {</w:t>
      </w:r>
      <w:r w:rsidR="00271B6E">
        <w:rPr>
          <w:rFonts w:ascii="Times New Roman" w:eastAsia="Times New Roman" w:hAnsi="Times New Roman" w:cs="Times New Roman"/>
          <w:bCs/>
          <w:color w:val="000000"/>
          <w:szCs w:val="24"/>
        </w:rPr>
        <w:t>...</w:t>
      </w:r>
      <w:r w:rsidR="00C43AF4">
        <w:rPr>
          <w:rFonts w:ascii="Times New Roman" w:eastAsia="Times New Roman" w:hAnsi="Times New Roman" w:cs="Times New Roman"/>
          <w:bCs/>
          <w:color w:val="000000"/>
          <w:szCs w:val="24"/>
        </w:rPr>
        <w:t>}</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00C43AF4" w:rsidRPr="00271B6E">
        <w:rPr>
          <w:rFonts w:ascii="Times New Roman" w:eastAsia="Times New Roman" w:hAnsi="Times New Roman" w:cs="Times New Roman"/>
          <w:bCs/>
          <w:color w:val="000000"/>
          <w:szCs w:val="24"/>
        </w:rPr>
        <w:t xml:space="preserve"> </w:t>
      </w:r>
      <w:r w:rsidR="00271B6E" w:rsidRPr="00271B6E">
        <w:rPr>
          <w:rFonts w:ascii="Times New Roman" w:eastAsia="Times New Roman" w:hAnsi="Times New Roman" w:cs="Times New Roman"/>
          <w:bCs/>
          <w:color w:val="000000"/>
          <w:szCs w:val="24"/>
        </w:rPr>
        <w:t>{...}</w:t>
      </w:r>
      <w:r w:rsidR="000F70CA" w:rsidRPr="00271B6E">
        <w:rPr>
          <w:rFonts w:ascii="Times New Roman" w:eastAsia="Times New Roman" w:hAnsi="Times New Roman" w:cs="Times New Roman"/>
          <w:bCs/>
          <w:color w:val="000000"/>
          <w:szCs w:val="24"/>
        </w:rPr>
        <w:t>.</w:t>
      </w:r>
    </w:p>
    <w:p w14:paraId="627945DE" w14:textId="77777777" w:rsidR="00271B6E" w:rsidRPr="00F40B3B"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4E2889D1" w14:textId="77777777" w:rsidR="00271B6E" w:rsidRPr="00F40B3B"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6A42C820" w14:textId="77777777" w:rsidR="00271B6E" w:rsidRPr="00F40B3B"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41167C42" w14:textId="77777777" w:rsidR="00271B6E" w:rsidRPr="00F40B3B"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16A9C33A" w14:textId="77777777" w:rsidR="00271B6E" w:rsidRPr="00F40B3B"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09B333FB" w14:textId="77777777" w:rsidR="00271B6E" w:rsidRPr="00F40B3B"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3ADDE898" w14:textId="77777777" w:rsidR="00271B6E" w:rsidRPr="00F40B3B"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087ECD4D" w14:textId="674F8059" w:rsidR="00F578AC" w:rsidRPr="00271B6E" w:rsidRDefault="00271B6E" w:rsidP="00271B6E">
      <w:pPr>
        <w:numPr>
          <w:ilvl w:val="0"/>
          <w:numId w:val="1"/>
        </w:numPr>
        <w:pBdr>
          <w:top w:val="nil"/>
          <w:left w:val="nil"/>
          <w:bottom w:val="nil"/>
          <w:right w:val="nil"/>
          <w:between w:val="nil"/>
        </w:pBdr>
        <w:spacing w:after="60" w:line="360" w:lineRule="auto"/>
        <w:ind w:left="567" w:hanging="567"/>
        <w:jc w:val="both"/>
        <w:rPr>
          <w:rFonts w:ascii="Times New Roman" w:eastAsia="Times New Roman" w:hAnsi="Times New Roman" w:cs="Times New Roman"/>
          <w:bCs/>
          <w:color w:val="000000"/>
          <w:szCs w:val="24"/>
        </w:rPr>
      </w:pPr>
      <w:r w:rsidRPr="00F40B3B">
        <w:rPr>
          <w:rFonts w:ascii="Times New Roman" w:eastAsia="Times New Roman" w:hAnsi="Times New Roman" w:cs="Times New Roman"/>
          <w:b/>
          <w:color w:val="000000"/>
          <w:szCs w:val="24"/>
        </w:rPr>
        <w:t>Metode yang digunakan</w:t>
      </w:r>
      <w:r w:rsidRPr="00F40B3B">
        <w:rPr>
          <w:rFonts w:ascii="Times New Roman" w:eastAsia="Times New Roman" w:hAnsi="Times New Roman" w:cs="Times New Roman"/>
          <w:bCs/>
          <w:color w:val="000000"/>
          <w:szCs w:val="24"/>
        </w:rPr>
        <w:t>:</w:t>
      </w:r>
      <w:r>
        <w:rPr>
          <w:rFonts w:ascii="Times New Roman" w:eastAsia="Times New Roman" w:hAnsi="Times New Roman" w:cs="Times New Roman"/>
          <w:bCs/>
          <w:color w:val="000000"/>
          <w:szCs w:val="24"/>
        </w:rPr>
        <w:t xml:space="preserve"> {...}</w:t>
      </w:r>
      <w:r w:rsidRPr="00F40B3B">
        <w:rPr>
          <w:rFonts w:ascii="Times New Roman" w:eastAsia="Times New Roman" w:hAnsi="Times New Roman" w:cs="Times New Roman"/>
          <w:bCs/>
          <w:color w:val="000000"/>
          <w:szCs w:val="24"/>
        </w:rPr>
        <w:t>.</w:t>
      </w:r>
      <w:r w:rsidRPr="00F40B3B">
        <w:rPr>
          <w:rFonts w:ascii="Times New Roman" w:eastAsia="Times New Roman" w:hAnsi="Times New Roman" w:cs="Times New Roman"/>
          <w:b/>
          <w:color w:val="000000"/>
          <w:szCs w:val="24"/>
        </w:rPr>
        <w:t xml:space="preserve"> Temuan Penelitian:</w:t>
      </w:r>
      <w:r w:rsidRPr="00271B6E">
        <w:rPr>
          <w:rFonts w:ascii="Times New Roman" w:eastAsia="Times New Roman" w:hAnsi="Times New Roman" w:cs="Times New Roman"/>
          <w:bCs/>
          <w:color w:val="000000"/>
          <w:szCs w:val="24"/>
        </w:rPr>
        <w:t xml:space="preserve"> {...}.</w:t>
      </w:r>
    </w:p>
    <w:p w14:paraId="71F385EE" w14:textId="77777777" w:rsidR="00BD3EBA" w:rsidRDefault="00BD3EBA" w:rsidP="00BD3EBA">
      <w:pPr>
        <w:pBdr>
          <w:top w:val="nil"/>
          <w:left w:val="nil"/>
          <w:bottom w:val="nil"/>
          <w:right w:val="nil"/>
          <w:between w:val="nil"/>
        </w:pBdr>
        <w:spacing w:line="360" w:lineRule="auto"/>
        <w:jc w:val="both"/>
        <w:rPr>
          <w:rFonts w:ascii="Times New Roman" w:eastAsia="Times New Roman" w:hAnsi="Times New Roman" w:cs="Times New Roman"/>
          <w:b/>
          <w:color w:val="000000"/>
          <w:szCs w:val="24"/>
        </w:rPr>
      </w:pPr>
    </w:p>
    <w:p w14:paraId="6218FEB6" w14:textId="07987BEA" w:rsidR="00835189" w:rsidRDefault="00835189" w:rsidP="00746871">
      <w:pPr>
        <w:pBdr>
          <w:top w:val="nil"/>
          <w:left w:val="nil"/>
          <w:bottom w:val="nil"/>
          <w:right w:val="nil"/>
          <w:between w:val="nil"/>
        </w:pBdr>
        <w:shd w:val="clear" w:color="auto" w:fill="FFC000" w:themeFill="accent4"/>
        <w:spacing w:line="360" w:lineRule="auto"/>
        <w:jc w:val="both"/>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Heading 2 / Sub-bab 2.1 </w:t>
      </w:r>
      <w:r>
        <w:rPr>
          <w:rFonts w:ascii="Times New Roman" w:eastAsia="Times New Roman" w:hAnsi="Times New Roman" w:cs="Times New Roman"/>
          <w:b/>
          <w:color w:val="000000"/>
          <w:szCs w:val="24"/>
        </w:rPr>
        <w:tab/>
      </w:r>
      <w:r>
        <w:rPr>
          <w:rFonts w:ascii="Times New Roman" w:eastAsia="Times New Roman" w:hAnsi="Times New Roman" w:cs="Times New Roman"/>
          <w:b/>
          <w:color w:val="000000"/>
          <w:szCs w:val="24"/>
        </w:rPr>
        <w:tab/>
        <w:t>: tekan tombol Ctrl + Alt + 2</w:t>
      </w:r>
    </w:p>
    <w:p w14:paraId="2DC0CEAC" w14:textId="7FD68623" w:rsidR="00835189" w:rsidRDefault="00835189" w:rsidP="00746871">
      <w:pPr>
        <w:pBdr>
          <w:top w:val="nil"/>
          <w:left w:val="nil"/>
          <w:bottom w:val="nil"/>
          <w:right w:val="nil"/>
          <w:between w:val="nil"/>
        </w:pBdr>
        <w:shd w:val="clear" w:color="auto" w:fill="FFC000" w:themeFill="accent4"/>
        <w:spacing w:line="360" w:lineRule="auto"/>
        <w:jc w:val="both"/>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Heading </w:t>
      </w:r>
      <w:r>
        <w:rPr>
          <w:rFonts w:ascii="Times New Roman" w:eastAsia="Times New Roman" w:hAnsi="Times New Roman" w:cs="Times New Roman"/>
          <w:b/>
          <w:color w:val="000000"/>
          <w:szCs w:val="24"/>
        </w:rPr>
        <w:t>3</w:t>
      </w:r>
      <w:r>
        <w:rPr>
          <w:rFonts w:ascii="Times New Roman" w:eastAsia="Times New Roman" w:hAnsi="Times New Roman" w:cs="Times New Roman"/>
          <w:b/>
          <w:color w:val="000000"/>
          <w:szCs w:val="24"/>
        </w:rPr>
        <w:t xml:space="preserve"> / </w:t>
      </w:r>
      <w:r>
        <w:rPr>
          <w:rFonts w:ascii="Times New Roman" w:eastAsia="Times New Roman" w:hAnsi="Times New Roman" w:cs="Times New Roman"/>
          <w:b/>
          <w:color w:val="000000"/>
          <w:szCs w:val="24"/>
        </w:rPr>
        <w:t xml:space="preserve">Sub-subbab 2.1.1 </w:t>
      </w:r>
      <w:r>
        <w:rPr>
          <w:rFonts w:ascii="Times New Roman" w:eastAsia="Times New Roman" w:hAnsi="Times New Roman" w:cs="Times New Roman"/>
          <w:b/>
          <w:color w:val="000000"/>
          <w:szCs w:val="24"/>
        </w:rPr>
        <w:tab/>
        <w:t xml:space="preserve">: </w:t>
      </w:r>
      <w:r>
        <w:rPr>
          <w:rFonts w:ascii="Times New Roman" w:eastAsia="Times New Roman" w:hAnsi="Times New Roman" w:cs="Times New Roman"/>
          <w:b/>
          <w:color w:val="000000"/>
          <w:szCs w:val="24"/>
        </w:rPr>
        <w:t xml:space="preserve">tekan tombol Ctrl + Alt + </w:t>
      </w:r>
      <w:r>
        <w:rPr>
          <w:rFonts w:ascii="Times New Roman" w:eastAsia="Times New Roman" w:hAnsi="Times New Roman" w:cs="Times New Roman"/>
          <w:b/>
          <w:color w:val="000000"/>
          <w:szCs w:val="24"/>
        </w:rPr>
        <w:t>3</w:t>
      </w:r>
    </w:p>
    <w:p w14:paraId="2A3A04C3" w14:textId="66B5F698" w:rsidR="00271B6E" w:rsidRDefault="00835189" w:rsidP="00746871">
      <w:pPr>
        <w:pBdr>
          <w:top w:val="nil"/>
          <w:left w:val="nil"/>
          <w:bottom w:val="nil"/>
          <w:right w:val="nil"/>
          <w:between w:val="nil"/>
        </w:pBdr>
        <w:shd w:val="clear" w:color="auto" w:fill="FFC000" w:themeFill="accent4"/>
        <w:spacing w:line="360" w:lineRule="auto"/>
        <w:jc w:val="both"/>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Heading </w:t>
      </w:r>
      <w:r>
        <w:rPr>
          <w:rFonts w:ascii="Times New Roman" w:eastAsia="Times New Roman" w:hAnsi="Times New Roman" w:cs="Times New Roman"/>
          <w:b/>
          <w:color w:val="000000"/>
          <w:szCs w:val="24"/>
        </w:rPr>
        <w:t>4</w:t>
      </w:r>
      <w:r>
        <w:rPr>
          <w:rFonts w:ascii="Times New Roman" w:eastAsia="Times New Roman" w:hAnsi="Times New Roman" w:cs="Times New Roman"/>
          <w:b/>
          <w:color w:val="000000"/>
          <w:szCs w:val="24"/>
        </w:rPr>
        <w:t xml:space="preserve"> / </w:t>
      </w:r>
      <w:r>
        <w:rPr>
          <w:rFonts w:ascii="Times New Roman" w:eastAsia="Times New Roman" w:hAnsi="Times New Roman" w:cs="Times New Roman"/>
          <w:b/>
          <w:color w:val="000000"/>
          <w:szCs w:val="24"/>
        </w:rPr>
        <w:t>Sub-subsubbab 2.1.1.1</w:t>
      </w:r>
      <w:r>
        <w:rPr>
          <w:rFonts w:ascii="Times New Roman" w:eastAsia="Times New Roman" w:hAnsi="Times New Roman" w:cs="Times New Roman"/>
          <w:b/>
          <w:color w:val="000000"/>
          <w:szCs w:val="24"/>
        </w:rPr>
        <w:tab/>
        <w:t xml:space="preserve">: </w:t>
      </w:r>
      <w:r>
        <w:rPr>
          <w:rFonts w:ascii="Times New Roman" w:eastAsia="Times New Roman" w:hAnsi="Times New Roman" w:cs="Times New Roman"/>
          <w:b/>
          <w:color w:val="000000"/>
          <w:szCs w:val="24"/>
        </w:rPr>
        <w:t xml:space="preserve">tekan tombol Ctrl + Alt + </w:t>
      </w:r>
      <w:r>
        <w:rPr>
          <w:rFonts w:ascii="Times New Roman" w:eastAsia="Times New Roman" w:hAnsi="Times New Roman" w:cs="Times New Roman"/>
          <w:b/>
          <w:color w:val="000000"/>
          <w:szCs w:val="24"/>
        </w:rPr>
        <w:t>4</w:t>
      </w:r>
    </w:p>
    <w:p w14:paraId="30ED0F43" w14:textId="7981F696" w:rsidR="00271B6E" w:rsidRDefault="00A426EB" w:rsidP="00746871">
      <w:pPr>
        <w:pBdr>
          <w:top w:val="nil"/>
          <w:left w:val="nil"/>
          <w:bottom w:val="nil"/>
          <w:right w:val="nil"/>
          <w:between w:val="nil"/>
        </w:pBdr>
        <w:shd w:val="clear" w:color="auto" w:fill="FFC000" w:themeFill="accent4"/>
        <w:spacing w:line="360" w:lineRule="auto"/>
        <w:jc w:val="both"/>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Note: </w:t>
      </w:r>
      <w:r w:rsidRPr="00A426EB">
        <w:rPr>
          <w:rFonts w:ascii="Times New Roman" w:eastAsia="Times New Roman" w:hAnsi="Times New Roman" w:cs="Times New Roman"/>
          <w:b/>
          <w:color w:val="000000"/>
          <w:szCs w:val="24"/>
          <w:u w:val="single"/>
        </w:rPr>
        <w:t>Shortcut ini berlaku untuk semua Bab</w:t>
      </w:r>
    </w:p>
    <w:p w14:paraId="775392AC" w14:textId="77777777" w:rsidR="00271B6E" w:rsidRDefault="00271B6E" w:rsidP="00BD3EBA">
      <w:pPr>
        <w:pBdr>
          <w:top w:val="nil"/>
          <w:left w:val="nil"/>
          <w:bottom w:val="nil"/>
          <w:right w:val="nil"/>
          <w:between w:val="nil"/>
        </w:pBdr>
        <w:spacing w:line="360" w:lineRule="auto"/>
        <w:jc w:val="both"/>
        <w:rPr>
          <w:rFonts w:ascii="Times New Roman" w:eastAsia="Times New Roman" w:hAnsi="Times New Roman" w:cs="Times New Roman"/>
          <w:b/>
          <w:color w:val="000000"/>
          <w:szCs w:val="24"/>
        </w:rPr>
      </w:pPr>
    </w:p>
    <w:p w14:paraId="000000FF" w14:textId="77777777" w:rsidR="00B55265" w:rsidRPr="00F40B3B" w:rsidRDefault="004365F3">
      <w:pPr>
        <w:spacing w:line="360" w:lineRule="auto"/>
        <w:jc w:val="both"/>
        <w:rPr>
          <w:rFonts w:ascii="Times New Roman" w:eastAsia="Times New Roman" w:hAnsi="Times New Roman" w:cs="Times New Roman"/>
          <w:b/>
          <w:sz w:val="26"/>
          <w:szCs w:val="26"/>
        </w:rPr>
      </w:pPr>
      <w:r w:rsidRPr="00F40B3B">
        <w:rPr>
          <w:rFonts w:ascii="Times New Roman" w:eastAsia="Times New Roman" w:hAnsi="Times New Roman" w:cs="Times New Roman"/>
          <w:b/>
          <w:sz w:val="26"/>
          <w:szCs w:val="26"/>
        </w:rPr>
        <w:lastRenderedPageBreak/>
        <w:t>Perbedaan dengan Penelitian Sebelumnya</w:t>
      </w:r>
    </w:p>
    <w:p w14:paraId="7DCD6FBD" w14:textId="7E63C182" w:rsidR="00A33CFD" w:rsidRPr="00F40B3B" w:rsidRDefault="00A33CFD" w:rsidP="00F50001">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Berdasarkan referensi terkait, maka didapatkan perbedaan penelitian yang terdahulu sebagai dasar penelitian ini</w:t>
      </w:r>
      <w:r w:rsidR="00F50001" w:rsidRPr="00F40B3B">
        <w:rPr>
          <w:rFonts w:ascii="Times New Roman" w:eastAsia="Times New Roman" w:hAnsi="Times New Roman" w:cs="Times New Roman"/>
          <w:szCs w:val="24"/>
        </w:rPr>
        <w:t xml:space="preserve"> antara lain sebagai berikut</w:t>
      </w:r>
      <w:r w:rsidRPr="00F40B3B">
        <w:rPr>
          <w:rFonts w:ascii="Times New Roman" w:eastAsia="Times New Roman" w:hAnsi="Times New Roman" w:cs="Times New Roman"/>
          <w:szCs w:val="24"/>
        </w:rPr>
        <w:t>:</w:t>
      </w:r>
    </w:p>
    <w:p w14:paraId="52451D4A" w14:textId="4A42292A" w:rsidR="00A33CFD" w:rsidRPr="00F40B3B" w:rsidRDefault="00A33CFD" w:rsidP="006A1368">
      <w:pPr>
        <w:pStyle w:val="ListParagraph"/>
        <w:numPr>
          <w:ilvl w:val="0"/>
          <w:numId w:val="5"/>
        </w:numPr>
        <w:spacing w:line="360" w:lineRule="auto"/>
        <w:ind w:left="567" w:hanging="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Menggunakan metode yang sama</w:t>
      </w:r>
      <w:r w:rsidR="00235475" w:rsidRPr="00F40B3B">
        <w:rPr>
          <w:rFonts w:ascii="Times New Roman" w:eastAsia="Times New Roman" w:hAnsi="Times New Roman" w:cs="Times New Roman"/>
          <w:szCs w:val="24"/>
        </w:rPr>
        <w:t xml:space="preserve"> </w:t>
      </w:r>
      <w:r w:rsidR="009A10AB" w:rsidRPr="00F40B3B">
        <w:rPr>
          <w:rFonts w:ascii="Times New Roman" w:eastAsia="Times New Roman" w:hAnsi="Times New Roman" w:cs="Times New Roman"/>
          <w:szCs w:val="24"/>
        </w:rPr>
        <w:t>dengan</w:t>
      </w:r>
      <w:r w:rsidRPr="00F40B3B">
        <w:rPr>
          <w:rFonts w:ascii="Times New Roman" w:eastAsia="Times New Roman" w:hAnsi="Times New Roman" w:cs="Times New Roman"/>
          <w:szCs w:val="24"/>
        </w:rPr>
        <w:t xml:space="preserve"> objek berbeda terdapat pada:</w:t>
      </w:r>
    </w:p>
    <w:p w14:paraId="063DEDFC" w14:textId="412CAE9A" w:rsidR="00A33CFD" w:rsidRPr="00F40B3B" w:rsidRDefault="00A33CFD"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szCs w:val="24"/>
        </w:rPr>
        <w:t>Penelitian</w:t>
      </w:r>
      <w:r w:rsidR="0087387C">
        <w:rPr>
          <w:rFonts w:ascii="Times New Roman" w:eastAsia="Times New Roman" w:hAnsi="Times New Roman" w:cs="Times New Roman"/>
          <w:szCs w:val="24"/>
        </w:rPr>
        <w:t xml:space="preserve"> Sule</w:t>
      </w:r>
      <w:r w:rsidR="00C174EF" w:rsidRPr="00F40B3B">
        <w:rPr>
          <w:rFonts w:ascii="Times New Roman" w:eastAsia="Times New Roman" w:hAnsi="Times New Roman" w:cs="Times New Roman"/>
          <w:bCs/>
          <w:szCs w:val="24"/>
        </w:rPr>
        <w:t xml:space="preserve"> dkk. (2024</w:t>
      </w:r>
      <w:r w:rsidR="00C174EF" w:rsidRPr="00F40B3B">
        <w:rPr>
          <w:rFonts w:ascii="Times New Roman" w:eastAsia="Times New Roman" w:hAnsi="Times New Roman" w:cs="Times New Roman"/>
          <w:szCs w:val="24"/>
        </w:rPr>
        <w:t xml:space="preserve">) </w:t>
      </w:r>
      <w:r w:rsidR="00A34DE7" w:rsidRPr="00F40B3B">
        <w:rPr>
          <w:rFonts w:ascii="Times New Roman" w:eastAsia="Times New Roman" w:hAnsi="Times New Roman" w:cs="Times New Roman"/>
          <w:szCs w:val="24"/>
        </w:rPr>
        <w:t xml:space="preserve">terhadap </w:t>
      </w:r>
      <w:r w:rsidR="00E33A7C" w:rsidRPr="00F40B3B">
        <w:rPr>
          <w:rFonts w:ascii="Times New Roman" w:eastAsia="Times New Roman" w:hAnsi="Times New Roman" w:cs="Times New Roman"/>
          <w:szCs w:val="24"/>
        </w:rPr>
        <w:t>gulma.</w:t>
      </w:r>
    </w:p>
    <w:p w14:paraId="7B94D851" w14:textId="186CB006" w:rsidR="007764D5" w:rsidRPr="00F40B3B" w:rsidRDefault="007764D5"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Penelitian </w:t>
      </w:r>
      <w:r w:rsidR="00271B6E">
        <w:rPr>
          <w:rFonts w:ascii="Times New Roman" w:eastAsia="Times New Roman" w:hAnsi="Times New Roman" w:cs="Times New Roman"/>
          <w:bCs/>
          <w:color w:val="000000"/>
          <w:szCs w:val="24"/>
        </w:rPr>
        <w:t>Semprul</w:t>
      </w:r>
      <w:r w:rsidRPr="00F40B3B">
        <w:rPr>
          <w:rFonts w:ascii="Times New Roman" w:eastAsia="Times New Roman" w:hAnsi="Times New Roman" w:cs="Times New Roman"/>
          <w:bCs/>
          <w:color w:val="000000"/>
          <w:szCs w:val="24"/>
        </w:rPr>
        <w:t xml:space="preserve"> dkk. (2025) terhadap </w:t>
      </w:r>
      <w:r w:rsidR="0087387C">
        <w:rPr>
          <w:rFonts w:ascii="Times New Roman" w:eastAsia="Times New Roman" w:hAnsi="Times New Roman" w:cs="Times New Roman"/>
          <w:bCs/>
          <w:color w:val="000000"/>
          <w:szCs w:val="24"/>
        </w:rPr>
        <w:t>jagung</w:t>
      </w:r>
      <w:r w:rsidRPr="00F40B3B">
        <w:rPr>
          <w:rFonts w:ascii="Times New Roman" w:eastAsia="Times New Roman" w:hAnsi="Times New Roman" w:cs="Times New Roman"/>
          <w:bCs/>
          <w:color w:val="000000"/>
          <w:szCs w:val="24"/>
        </w:rPr>
        <w:t>.</w:t>
      </w:r>
    </w:p>
    <w:p w14:paraId="28D5060E" w14:textId="35BF510D" w:rsidR="00A33CFD" w:rsidRPr="00F40B3B" w:rsidRDefault="00A33CFD"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Penelitian </w:t>
      </w:r>
      <w:r w:rsidR="0087387C">
        <w:rPr>
          <w:rFonts w:ascii="Times New Roman" w:eastAsia="Times New Roman" w:hAnsi="Times New Roman" w:cs="Times New Roman"/>
          <w:bCs/>
          <w:color w:val="000000"/>
          <w:szCs w:val="24"/>
        </w:rPr>
        <w:t>Panjul</w:t>
      </w:r>
      <w:r w:rsidR="00A34DE7" w:rsidRPr="00F40B3B">
        <w:rPr>
          <w:rFonts w:ascii="Times New Roman" w:eastAsia="Times New Roman" w:hAnsi="Times New Roman" w:cs="Times New Roman"/>
          <w:bCs/>
          <w:color w:val="000000"/>
          <w:szCs w:val="24"/>
        </w:rPr>
        <w:t xml:space="preserve"> (2025) terhadap asap dan api lingkungan hutan.</w:t>
      </w:r>
    </w:p>
    <w:p w14:paraId="65AFB4C9" w14:textId="7C155AF8" w:rsidR="00A33CFD" w:rsidRPr="00F40B3B" w:rsidRDefault="0021037E" w:rsidP="006A1368">
      <w:pPr>
        <w:pStyle w:val="ListParagraph"/>
        <w:numPr>
          <w:ilvl w:val="0"/>
          <w:numId w:val="5"/>
        </w:numPr>
        <w:spacing w:line="360" w:lineRule="auto"/>
        <w:ind w:left="567" w:hanging="567"/>
        <w:jc w:val="both"/>
        <w:rPr>
          <w:rFonts w:ascii="Times New Roman" w:eastAsia="Times New Roman" w:hAnsi="Times New Roman" w:cs="Times New Roman"/>
          <w:szCs w:val="24"/>
        </w:rPr>
      </w:pPr>
      <w:r>
        <w:rPr>
          <w:rFonts w:ascii="Times New Roman" w:eastAsia="Times New Roman" w:hAnsi="Times New Roman" w:cs="Times New Roman"/>
          <w:szCs w:val="24"/>
        </w:rPr>
        <w:t>Meneliti</w:t>
      </w:r>
      <w:r w:rsidR="00A33CFD" w:rsidRPr="00F40B3B">
        <w:rPr>
          <w:rFonts w:ascii="Times New Roman" w:eastAsia="Times New Roman" w:hAnsi="Times New Roman" w:cs="Times New Roman"/>
          <w:szCs w:val="24"/>
        </w:rPr>
        <w:t xml:space="preserve"> objek yang sama </w:t>
      </w:r>
      <w:r w:rsidR="009A10AB" w:rsidRPr="00F40B3B">
        <w:rPr>
          <w:rFonts w:ascii="Times New Roman" w:eastAsia="Times New Roman" w:hAnsi="Times New Roman" w:cs="Times New Roman"/>
          <w:szCs w:val="24"/>
        </w:rPr>
        <w:t xml:space="preserve">dengan </w:t>
      </w:r>
      <w:r w:rsidR="00A33CFD" w:rsidRPr="00F40B3B">
        <w:rPr>
          <w:rFonts w:ascii="Times New Roman" w:eastAsia="Times New Roman" w:hAnsi="Times New Roman" w:cs="Times New Roman"/>
          <w:szCs w:val="24"/>
        </w:rPr>
        <w:t>metode berbeda terdapat pada:</w:t>
      </w:r>
    </w:p>
    <w:p w14:paraId="510DC725" w14:textId="6419553B" w:rsidR="00E75B6C" w:rsidRPr="00F40B3B" w:rsidRDefault="00E75B6C"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bCs/>
          <w:color w:val="000000"/>
          <w:szCs w:val="24"/>
        </w:rPr>
        <w:t xml:space="preserve">Penelitian </w:t>
      </w:r>
      <w:r w:rsidR="00271B6E">
        <w:rPr>
          <w:rFonts w:ascii="Times New Roman" w:eastAsia="Times New Roman" w:hAnsi="Times New Roman" w:cs="Times New Roman"/>
          <w:bCs/>
          <w:color w:val="000000"/>
          <w:szCs w:val="24"/>
        </w:rPr>
        <w:t>a</w:t>
      </w:r>
      <w:r w:rsidRPr="00F40B3B">
        <w:rPr>
          <w:rFonts w:ascii="Times New Roman" w:eastAsia="Times New Roman" w:hAnsi="Times New Roman" w:cs="Times New Roman"/>
          <w:bCs/>
          <w:color w:val="000000"/>
          <w:szCs w:val="24"/>
        </w:rPr>
        <w:t xml:space="preserve"> menggunakan Support Vector Machine.</w:t>
      </w:r>
    </w:p>
    <w:p w14:paraId="190D26A2" w14:textId="78A20820" w:rsidR="00025C91" w:rsidRPr="00F40B3B" w:rsidRDefault="00025C91"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bCs/>
          <w:color w:val="000000"/>
          <w:szCs w:val="24"/>
        </w:rPr>
        <w:t xml:space="preserve">Penelitian </w:t>
      </w:r>
      <w:r w:rsidR="00271B6E">
        <w:rPr>
          <w:rFonts w:ascii="Times New Roman" w:eastAsia="Times New Roman" w:hAnsi="Times New Roman" w:cs="Times New Roman"/>
          <w:color w:val="000000"/>
          <w:szCs w:val="24"/>
        </w:rPr>
        <w:t xml:space="preserve">b </w:t>
      </w:r>
      <w:r w:rsidRPr="00F40B3B">
        <w:rPr>
          <w:rFonts w:ascii="Times New Roman" w:eastAsia="Times New Roman" w:hAnsi="Times New Roman" w:cs="Times New Roman"/>
          <w:bCs/>
          <w:color w:val="000000"/>
          <w:szCs w:val="24"/>
        </w:rPr>
        <w:t>menggunakan Convolutional Neural Network.</w:t>
      </w:r>
    </w:p>
    <w:p w14:paraId="609FE8F6" w14:textId="16A98A73" w:rsidR="00124FA3" w:rsidRPr="00F40B3B" w:rsidRDefault="00124FA3"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bCs/>
          <w:color w:val="000000"/>
          <w:szCs w:val="24"/>
        </w:rPr>
        <w:t xml:space="preserve">Penelitian </w:t>
      </w:r>
      <w:r w:rsidR="00271B6E">
        <w:rPr>
          <w:rFonts w:ascii="Times New Roman" w:eastAsia="Times New Roman" w:hAnsi="Times New Roman" w:cs="Times New Roman"/>
          <w:bCs/>
          <w:color w:val="000000"/>
          <w:szCs w:val="24"/>
        </w:rPr>
        <w:t>c</w:t>
      </w:r>
      <w:r w:rsidRPr="00F40B3B">
        <w:rPr>
          <w:rFonts w:ascii="Times New Roman" w:eastAsia="Times New Roman" w:hAnsi="Times New Roman" w:cs="Times New Roman"/>
          <w:bCs/>
          <w:color w:val="000000"/>
          <w:szCs w:val="24"/>
        </w:rPr>
        <w:t xml:space="preserve"> menggunakan K-Means.</w:t>
      </w:r>
    </w:p>
    <w:p w14:paraId="1F20B472" w14:textId="7AB3B524" w:rsidR="009A10AB" w:rsidRPr="00F40B3B" w:rsidRDefault="009A10AB"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bCs/>
          <w:color w:val="000000"/>
          <w:szCs w:val="24"/>
        </w:rPr>
        <w:t xml:space="preserve">Penelitian </w:t>
      </w:r>
      <w:r w:rsidR="00271B6E">
        <w:rPr>
          <w:rFonts w:ascii="Times New Roman" w:eastAsia="Times New Roman" w:hAnsi="Times New Roman" w:cs="Times New Roman"/>
          <w:bCs/>
          <w:color w:val="000000"/>
          <w:szCs w:val="24"/>
        </w:rPr>
        <w:t xml:space="preserve">d </w:t>
      </w:r>
      <w:r w:rsidRPr="00F40B3B">
        <w:rPr>
          <w:rFonts w:ascii="Times New Roman" w:eastAsia="Times New Roman" w:hAnsi="Times New Roman" w:cs="Times New Roman"/>
          <w:bCs/>
          <w:color w:val="000000"/>
          <w:szCs w:val="24"/>
        </w:rPr>
        <w:t>menggunakan Kernel Naïve Bayes.</w:t>
      </w:r>
    </w:p>
    <w:p w14:paraId="45D57590" w14:textId="1B9285FF" w:rsidR="009A10AB" w:rsidRPr="00F40B3B" w:rsidRDefault="009A10AB"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bCs/>
          <w:color w:val="000000"/>
          <w:szCs w:val="24"/>
        </w:rPr>
        <w:t xml:space="preserve">Penelitian </w:t>
      </w:r>
      <w:r w:rsidR="00271B6E">
        <w:rPr>
          <w:rFonts w:ascii="Times New Roman" w:eastAsia="Times New Roman" w:hAnsi="Times New Roman" w:cs="Times New Roman"/>
          <w:bCs/>
          <w:color w:val="000000"/>
          <w:szCs w:val="24"/>
        </w:rPr>
        <w:t xml:space="preserve">e </w:t>
      </w:r>
      <w:r w:rsidRPr="00F40B3B">
        <w:rPr>
          <w:rFonts w:ascii="Times New Roman" w:eastAsia="Times New Roman" w:hAnsi="Times New Roman" w:cs="Times New Roman"/>
          <w:bCs/>
          <w:color w:val="000000"/>
          <w:szCs w:val="24"/>
        </w:rPr>
        <w:t>menggunakan Artificial Neural Network</w:t>
      </w:r>
      <w:r w:rsidR="00271B6E">
        <w:rPr>
          <w:rFonts w:ascii="Times New Roman" w:eastAsia="Times New Roman" w:hAnsi="Times New Roman" w:cs="Times New Roman"/>
          <w:bCs/>
          <w:color w:val="000000"/>
          <w:szCs w:val="24"/>
        </w:rPr>
        <w:t>.</w:t>
      </w:r>
    </w:p>
    <w:p w14:paraId="4277C033" w14:textId="2E1AFE05" w:rsidR="009A10AB" w:rsidRPr="00F40B3B" w:rsidRDefault="009A10AB"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bCs/>
          <w:color w:val="000000"/>
          <w:szCs w:val="24"/>
        </w:rPr>
        <w:t xml:space="preserve">Penelitian </w:t>
      </w:r>
      <w:r w:rsidR="00271B6E">
        <w:rPr>
          <w:rFonts w:ascii="Times New Roman" w:eastAsia="Times New Roman" w:hAnsi="Times New Roman" w:cs="Times New Roman"/>
          <w:bCs/>
          <w:color w:val="000000"/>
          <w:szCs w:val="24"/>
        </w:rPr>
        <w:t>f m</w:t>
      </w:r>
      <w:r w:rsidRPr="00F40B3B">
        <w:rPr>
          <w:rFonts w:ascii="Times New Roman" w:eastAsia="Times New Roman" w:hAnsi="Times New Roman" w:cs="Times New Roman"/>
          <w:bCs/>
          <w:color w:val="000000"/>
          <w:szCs w:val="24"/>
        </w:rPr>
        <w:t>enggunakan Multi-Layer Perceptron</w:t>
      </w:r>
      <w:r w:rsidR="00124FA3" w:rsidRPr="00F40B3B">
        <w:rPr>
          <w:rFonts w:ascii="Times New Roman" w:eastAsia="Times New Roman" w:hAnsi="Times New Roman" w:cs="Times New Roman"/>
          <w:bCs/>
          <w:color w:val="000000"/>
          <w:szCs w:val="24"/>
        </w:rPr>
        <w:t>.</w:t>
      </w:r>
    </w:p>
    <w:p w14:paraId="48390EE7" w14:textId="0868DBEC" w:rsidR="00E75B6C" w:rsidRPr="00836502" w:rsidRDefault="00E75B6C" w:rsidP="006A1368">
      <w:pPr>
        <w:pStyle w:val="ListParagraph"/>
        <w:numPr>
          <w:ilvl w:val="1"/>
          <w:numId w:val="5"/>
        </w:numPr>
        <w:spacing w:line="360" w:lineRule="auto"/>
        <w:ind w:left="993" w:hanging="426"/>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Penelitian </w:t>
      </w:r>
      <w:r w:rsidR="00271B6E">
        <w:rPr>
          <w:rFonts w:ascii="Times New Roman" w:eastAsia="Times New Roman" w:hAnsi="Times New Roman" w:cs="Times New Roman"/>
          <w:bCs/>
          <w:color w:val="000000"/>
          <w:szCs w:val="24"/>
        </w:rPr>
        <w:t>g</w:t>
      </w:r>
      <w:r w:rsidRPr="00F40B3B">
        <w:rPr>
          <w:rFonts w:ascii="Times New Roman" w:eastAsia="Times New Roman" w:hAnsi="Times New Roman" w:cs="Times New Roman"/>
          <w:bCs/>
          <w:color w:val="000000"/>
          <w:szCs w:val="24"/>
        </w:rPr>
        <w:t xml:space="preserve"> menggunakan Random Forest.</w:t>
      </w:r>
      <w:r w:rsidR="00D36D53">
        <w:rPr>
          <w:rFonts w:ascii="Times New Roman" w:eastAsia="Times New Roman" w:hAnsi="Times New Roman" w:cs="Times New Roman"/>
          <w:bCs/>
          <w:color w:val="000000"/>
          <w:szCs w:val="24"/>
        </w:rPr>
        <w:t xml:space="preserve"> </w:t>
      </w:r>
      <w:r w:rsidR="00D36D53" w:rsidRPr="00713866">
        <w:rPr>
          <w:rFonts w:ascii="Times New Roman" w:eastAsia="Times New Roman" w:hAnsi="Times New Roman" w:cs="Times New Roman"/>
          <w:bCs/>
          <w:color w:val="000000"/>
          <w:szCs w:val="24"/>
          <w:shd w:val="clear" w:color="auto" w:fill="D9D9D9" w:themeFill="background1" w:themeFillShade="D9"/>
        </w:rPr>
        <w:t>[OPSI 1: Bentuk poin]</w:t>
      </w:r>
    </w:p>
    <w:p w14:paraId="60A10079" w14:textId="77777777" w:rsidR="00836502" w:rsidRDefault="00836502" w:rsidP="00836502">
      <w:pPr>
        <w:spacing w:line="360" w:lineRule="auto"/>
        <w:jc w:val="both"/>
        <w:rPr>
          <w:rFonts w:ascii="Times New Roman" w:eastAsia="Times New Roman" w:hAnsi="Times New Roman" w:cs="Times New Roman"/>
          <w:szCs w:val="24"/>
        </w:rPr>
      </w:pPr>
    </w:p>
    <w:p w14:paraId="04B9F224" w14:textId="4227567E" w:rsidR="0087387C" w:rsidRDefault="0087387C" w:rsidP="001B6DB0">
      <w:pPr>
        <w:pStyle w:val="BODI"/>
      </w:pPr>
      <w:r w:rsidRPr="00F40B3B">
        <w:t>Berdasarkan referensi terkait, maka didapatkan perbedaan penelitian yang terdahulu sebagai dasar penelitian ini</w:t>
      </w:r>
      <w:r>
        <w:t xml:space="preserve"> </w:t>
      </w:r>
      <w:r w:rsidR="00352FE3">
        <w:t xml:space="preserve">yakni penelitian ini menggunakan metode terbaru yang belum pernah digunakan oleh penelitian lainnya, sehingga mengisi </w:t>
      </w:r>
      <w:r w:rsidR="00352FE3" w:rsidRPr="0021037E">
        <w:rPr>
          <w:i/>
          <w:iCs/>
        </w:rPr>
        <w:t>gap</w:t>
      </w:r>
      <w:r w:rsidR="0021037E">
        <w:t xml:space="preserve"> penelitian yang ada.</w:t>
      </w:r>
      <w:r w:rsidR="00D36D53">
        <w:t xml:space="preserve"> </w:t>
      </w:r>
      <w:r w:rsidR="00D36D53" w:rsidRPr="00713866">
        <w:rPr>
          <w:shd w:val="clear" w:color="auto" w:fill="D9D9D9" w:themeFill="background1" w:themeFillShade="D9"/>
        </w:rPr>
        <w:t>[OPSI 2: Bentuk kalimat]</w:t>
      </w:r>
    </w:p>
    <w:p w14:paraId="2B1EDC92" w14:textId="77777777" w:rsidR="0087387C" w:rsidRDefault="0087387C" w:rsidP="00836502">
      <w:pPr>
        <w:spacing w:line="360" w:lineRule="auto"/>
        <w:jc w:val="both"/>
        <w:rPr>
          <w:rFonts w:ascii="Times New Roman" w:eastAsia="Times New Roman" w:hAnsi="Times New Roman" w:cs="Times New Roman"/>
          <w:szCs w:val="24"/>
        </w:rPr>
      </w:pPr>
    </w:p>
    <w:p w14:paraId="190FA203" w14:textId="508B7B40" w:rsidR="00263733" w:rsidRDefault="00263733" w:rsidP="00713866">
      <w:pPr>
        <w:pStyle w:val="BODI"/>
        <w:shd w:val="clear" w:color="auto" w:fill="D9D9D9" w:themeFill="background1" w:themeFillShade="D9"/>
        <w:ind w:firstLine="0"/>
      </w:pPr>
      <w:r>
        <w:t xml:space="preserve">Urutan untuk </w:t>
      </w:r>
      <w:r w:rsidR="00634F49">
        <w:t xml:space="preserve">subbab </w:t>
      </w:r>
      <w:r w:rsidR="001C50A4">
        <w:t xml:space="preserve">2.2 dan seterusnya </w:t>
      </w:r>
      <w:r w:rsidR="00634F49">
        <w:t>sebaiknya</w:t>
      </w:r>
      <w:r>
        <w:t xml:space="preserve"> seperti berikut:</w:t>
      </w:r>
    </w:p>
    <w:p w14:paraId="027979C7" w14:textId="1F90E9D8" w:rsidR="00263733" w:rsidRDefault="00634F49" w:rsidP="00713866">
      <w:pPr>
        <w:pStyle w:val="BODI"/>
        <w:numPr>
          <w:ilvl w:val="0"/>
          <w:numId w:val="18"/>
        </w:numPr>
        <w:shd w:val="clear" w:color="auto" w:fill="D9D9D9" w:themeFill="background1" w:themeFillShade="D9"/>
      </w:pPr>
      <w:r w:rsidRPr="001B6DB0">
        <w:rPr>
          <w:b/>
          <w:bCs/>
        </w:rPr>
        <w:t xml:space="preserve">Objek Umum </w:t>
      </w:r>
      <w:r w:rsidR="003D6675" w:rsidRPr="001B6DB0">
        <w:rPr>
          <w:b/>
          <w:bCs/>
        </w:rPr>
        <w:t>(Opsional)</w:t>
      </w:r>
      <w:r w:rsidR="00C10EC8">
        <w:t xml:space="preserve"> </w:t>
      </w:r>
      <w:r w:rsidR="00E72A26">
        <w:t>–</w:t>
      </w:r>
      <w:r w:rsidR="00C10EC8">
        <w:t xml:space="preserve"> </w:t>
      </w:r>
      <w:r w:rsidR="00E72A26">
        <w:t>Tanaman Kelapa Sawit</w:t>
      </w:r>
    </w:p>
    <w:p w14:paraId="6252ECCC" w14:textId="2AD5A801" w:rsidR="00263733" w:rsidRDefault="00634F49" w:rsidP="00713866">
      <w:pPr>
        <w:pStyle w:val="BODI"/>
        <w:numPr>
          <w:ilvl w:val="0"/>
          <w:numId w:val="18"/>
        </w:numPr>
        <w:shd w:val="clear" w:color="auto" w:fill="D9D9D9" w:themeFill="background1" w:themeFillShade="D9"/>
      </w:pPr>
      <w:r w:rsidRPr="001B6DB0">
        <w:rPr>
          <w:b/>
          <w:bCs/>
        </w:rPr>
        <w:t xml:space="preserve">Objek Spesifik </w:t>
      </w:r>
      <w:r w:rsidR="003D6675" w:rsidRPr="001B6DB0">
        <w:rPr>
          <w:b/>
          <w:bCs/>
        </w:rPr>
        <w:t>yang diteliti</w:t>
      </w:r>
      <w:r w:rsidR="00C10EC8">
        <w:t xml:space="preserve"> </w:t>
      </w:r>
      <w:r w:rsidR="00E72A26">
        <w:t>–</w:t>
      </w:r>
      <w:r w:rsidR="00C10EC8">
        <w:t xml:space="preserve"> </w:t>
      </w:r>
      <w:r w:rsidR="00E72A26">
        <w:t>Ganoderma</w:t>
      </w:r>
    </w:p>
    <w:p w14:paraId="45AF0C84" w14:textId="77777777" w:rsidR="006F4B24" w:rsidRPr="001B6DB0" w:rsidRDefault="003D6675" w:rsidP="00713866">
      <w:pPr>
        <w:pStyle w:val="BODI"/>
        <w:numPr>
          <w:ilvl w:val="0"/>
          <w:numId w:val="18"/>
        </w:numPr>
        <w:shd w:val="clear" w:color="auto" w:fill="D9D9D9" w:themeFill="background1" w:themeFillShade="D9"/>
        <w:rPr>
          <w:b/>
          <w:bCs/>
        </w:rPr>
      </w:pPr>
      <w:r w:rsidRPr="001B6DB0">
        <w:rPr>
          <w:b/>
          <w:bCs/>
        </w:rPr>
        <w:t>Teori</w:t>
      </w:r>
      <w:r w:rsidR="00C10EC8" w:rsidRPr="001B6DB0">
        <w:rPr>
          <w:b/>
          <w:bCs/>
        </w:rPr>
        <w:t>-teori</w:t>
      </w:r>
      <w:r w:rsidRPr="001B6DB0">
        <w:rPr>
          <w:b/>
          <w:bCs/>
        </w:rPr>
        <w:t xml:space="preserve"> </w:t>
      </w:r>
      <w:r w:rsidR="00263733" w:rsidRPr="001B6DB0">
        <w:rPr>
          <w:b/>
          <w:bCs/>
        </w:rPr>
        <w:t>yang mendukung Metode/Implementasi Alat</w:t>
      </w:r>
      <w:r w:rsidR="006F4B24" w:rsidRPr="001B6DB0">
        <w:rPr>
          <w:b/>
          <w:bCs/>
        </w:rPr>
        <w:t>:</w:t>
      </w:r>
    </w:p>
    <w:p w14:paraId="15329C37" w14:textId="6FF4940A" w:rsidR="00263733" w:rsidRDefault="001333AD" w:rsidP="00713866">
      <w:pPr>
        <w:pStyle w:val="BODI"/>
        <w:shd w:val="clear" w:color="auto" w:fill="D9D9D9" w:themeFill="background1" w:themeFillShade="D9"/>
        <w:ind w:left="360" w:firstLine="0"/>
      </w:pPr>
      <w:r w:rsidRPr="00C50834">
        <w:t>Artificial Intelligence</w:t>
      </w:r>
      <w:r w:rsidR="00E72A26" w:rsidRPr="00C50834">
        <w:t xml:space="preserve">, Computer Vision, </w:t>
      </w:r>
      <w:r w:rsidRPr="00C50834">
        <w:t xml:space="preserve">Machine Learning, </w:t>
      </w:r>
      <w:r w:rsidRPr="00C50834">
        <w:t>Artificial Neural Network</w:t>
      </w:r>
      <w:r w:rsidR="006F4B24" w:rsidRPr="00C50834">
        <w:t>s</w:t>
      </w:r>
      <w:r w:rsidR="00E72A26" w:rsidRPr="00C50834">
        <w:t>,</w:t>
      </w:r>
      <w:r w:rsidRPr="00C50834">
        <w:t xml:space="preserve"> Digital Image Processing,</w:t>
      </w:r>
      <w:r w:rsidR="00E72A26" w:rsidRPr="00C50834">
        <w:t xml:space="preserve"> </w:t>
      </w:r>
      <w:r w:rsidRPr="00C50834">
        <w:t xml:space="preserve">Deep Learning, </w:t>
      </w:r>
      <w:r w:rsidR="00B451F8" w:rsidRPr="00C50834">
        <w:t>Object Detection</w:t>
      </w:r>
      <w:r w:rsidR="00C50834">
        <w:t xml:space="preserve"> \</w:t>
      </w:r>
    </w:p>
    <w:p w14:paraId="7B2CB3C3" w14:textId="7635BA71" w:rsidR="00C50834" w:rsidRPr="00C50834" w:rsidRDefault="00F86C24" w:rsidP="00713866">
      <w:pPr>
        <w:pStyle w:val="BODI"/>
        <w:shd w:val="clear" w:color="auto" w:fill="D9D9D9" w:themeFill="background1" w:themeFillShade="D9"/>
        <w:ind w:left="360" w:firstLine="0"/>
      </w:pPr>
      <w:r>
        <w:t xml:space="preserve">Digital Object, Website, User Interface Design, </w:t>
      </w:r>
      <w:r w:rsidR="00165023">
        <w:t xml:space="preserve">Flowchart, Usecase Diagram, </w:t>
      </w:r>
      <w:r w:rsidR="007D4AAC">
        <w:t>etc.</w:t>
      </w:r>
    </w:p>
    <w:p w14:paraId="0687F2D7" w14:textId="1269E3A9" w:rsidR="00263733" w:rsidRDefault="00634F49" w:rsidP="00713866">
      <w:pPr>
        <w:pStyle w:val="BODI"/>
        <w:numPr>
          <w:ilvl w:val="0"/>
          <w:numId w:val="18"/>
        </w:numPr>
        <w:shd w:val="clear" w:color="auto" w:fill="D9D9D9" w:themeFill="background1" w:themeFillShade="D9"/>
      </w:pPr>
      <w:r w:rsidRPr="001B6DB0">
        <w:rPr>
          <w:b/>
          <w:bCs/>
        </w:rPr>
        <w:t>Alat</w:t>
      </w:r>
      <w:r w:rsidR="00263733" w:rsidRPr="001B6DB0">
        <w:rPr>
          <w:b/>
          <w:bCs/>
        </w:rPr>
        <w:t>/Software</w:t>
      </w:r>
      <w:r w:rsidR="0024440A" w:rsidRPr="001B6DB0">
        <w:rPr>
          <w:b/>
          <w:bCs/>
        </w:rPr>
        <w:t xml:space="preserve"> (Opsional)</w:t>
      </w:r>
      <w:r w:rsidR="00C10EC8">
        <w:t xml:space="preserve"> </w:t>
      </w:r>
      <w:r w:rsidR="0072288C">
        <w:t>–</w:t>
      </w:r>
      <w:r w:rsidR="00C10EC8">
        <w:t xml:space="preserve"> </w:t>
      </w:r>
      <w:r w:rsidR="002C001E">
        <w:t xml:space="preserve">Arduino, </w:t>
      </w:r>
      <w:r w:rsidR="007A3C34">
        <w:t xml:space="preserve">Router, </w:t>
      </w:r>
      <w:r w:rsidR="0072288C">
        <w:t xml:space="preserve">Blender, Unity, </w:t>
      </w:r>
      <w:r w:rsidR="006F4B24">
        <w:t>Postman, etc.</w:t>
      </w:r>
    </w:p>
    <w:p w14:paraId="31EA74BF" w14:textId="406CE36F" w:rsidR="00263733" w:rsidRDefault="00634F49" w:rsidP="00713866">
      <w:pPr>
        <w:pStyle w:val="BODI"/>
        <w:numPr>
          <w:ilvl w:val="0"/>
          <w:numId w:val="18"/>
        </w:numPr>
        <w:shd w:val="clear" w:color="auto" w:fill="D9D9D9" w:themeFill="background1" w:themeFillShade="D9"/>
      </w:pPr>
      <w:r w:rsidRPr="001B6DB0">
        <w:rPr>
          <w:b/>
          <w:bCs/>
        </w:rPr>
        <w:t>Metode</w:t>
      </w:r>
      <w:r w:rsidR="001C50A4" w:rsidRPr="001B6DB0">
        <w:rPr>
          <w:b/>
          <w:bCs/>
        </w:rPr>
        <w:t xml:space="preserve"> </w:t>
      </w:r>
      <w:r w:rsidR="0024440A" w:rsidRPr="001B6DB0">
        <w:rPr>
          <w:b/>
          <w:bCs/>
        </w:rPr>
        <w:t>Penelitian</w:t>
      </w:r>
      <w:r w:rsidR="00C10EC8" w:rsidRPr="001B6DB0">
        <w:rPr>
          <w:b/>
          <w:bCs/>
        </w:rPr>
        <w:t xml:space="preserve"> </w:t>
      </w:r>
      <w:r w:rsidR="00763969">
        <w:t xml:space="preserve">– </w:t>
      </w:r>
      <w:r w:rsidR="001B6DB0">
        <w:t>SDLC</w:t>
      </w:r>
      <w:r w:rsidR="00763969">
        <w:t>, Waterfall,</w:t>
      </w:r>
      <w:r w:rsidR="007D4AAC">
        <w:t xml:space="preserve"> Sprint,</w:t>
      </w:r>
      <w:r w:rsidR="00763969">
        <w:t xml:space="preserve"> Faster R-CNN,</w:t>
      </w:r>
      <w:r w:rsidR="001B6DB0">
        <w:t xml:space="preserve"> YOLO,</w:t>
      </w:r>
      <w:r w:rsidR="00763969">
        <w:t xml:space="preserve"> etc.</w:t>
      </w:r>
    </w:p>
    <w:p w14:paraId="7CC1B6FF" w14:textId="7A5E8B6F" w:rsidR="00634F49" w:rsidRDefault="0024440A" w:rsidP="00713866">
      <w:pPr>
        <w:pStyle w:val="BODI"/>
        <w:numPr>
          <w:ilvl w:val="0"/>
          <w:numId w:val="18"/>
        </w:numPr>
        <w:shd w:val="clear" w:color="auto" w:fill="D9D9D9" w:themeFill="background1" w:themeFillShade="D9"/>
      </w:pPr>
      <w:r w:rsidRPr="001B6DB0">
        <w:rPr>
          <w:b/>
          <w:bCs/>
        </w:rPr>
        <w:t>Metode Pengujian</w:t>
      </w:r>
      <w:r w:rsidR="00C10EC8">
        <w:t xml:space="preserve"> </w:t>
      </w:r>
      <w:r w:rsidR="00C50834">
        <w:t>–</w:t>
      </w:r>
      <w:r w:rsidR="00C10EC8">
        <w:t xml:space="preserve"> </w:t>
      </w:r>
      <w:r w:rsidR="00FE2A06">
        <w:t>User Acceptance Testing, Black Box Testing, Mean Average Precision,</w:t>
      </w:r>
      <w:r w:rsidR="007D4AAC">
        <w:t xml:space="preserve"> </w:t>
      </w:r>
      <w:r w:rsidR="002B6284">
        <w:t xml:space="preserve">Intersection over Union, </w:t>
      </w:r>
      <w:r w:rsidR="007D4AAC">
        <w:t xml:space="preserve">Confusion Matrix, Accuracy, </w:t>
      </w:r>
      <w:r w:rsidR="002B6284">
        <w:t xml:space="preserve">Precision, </w:t>
      </w:r>
      <w:r w:rsidR="007D4AAC">
        <w:t>etc</w:t>
      </w:r>
      <w:r w:rsidR="00D36D53">
        <w:t>.</w:t>
      </w:r>
    </w:p>
    <w:p w14:paraId="2058F285" w14:textId="57118127" w:rsidR="000F3CB3" w:rsidRDefault="00D36D53" w:rsidP="00835189">
      <w:pPr>
        <w:pStyle w:val="BODI"/>
        <w:shd w:val="clear" w:color="auto" w:fill="D9D9D9" w:themeFill="background1" w:themeFillShade="D9"/>
        <w:ind w:firstLine="0"/>
        <w:jc w:val="center"/>
      </w:pPr>
      <w:r>
        <w:rPr>
          <w:b/>
          <w:bCs/>
          <w:u w:val="single"/>
        </w:rPr>
        <w:lastRenderedPageBreak/>
        <w:t>SARAN:</w:t>
      </w:r>
    </w:p>
    <w:p w14:paraId="1F89A9D0" w14:textId="4953F0D4" w:rsidR="00C50834" w:rsidRDefault="00D36D53" w:rsidP="00713866">
      <w:pPr>
        <w:pStyle w:val="BODI"/>
        <w:numPr>
          <w:ilvl w:val="0"/>
          <w:numId w:val="19"/>
        </w:numPr>
        <w:shd w:val="clear" w:color="auto" w:fill="D9D9D9" w:themeFill="background1" w:themeFillShade="D9"/>
      </w:pPr>
      <w:r w:rsidRPr="00D36D53">
        <w:rPr>
          <w:b/>
          <w:bCs/>
        </w:rPr>
        <w:t>Jangan</w:t>
      </w:r>
      <w:r>
        <w:t xml:space="preserve"> m</w:t>
      </w:r>
      <w:r w:rsidR="000F3CB3">
        <w:t>enulis</w:t>
      </w:r>
      <w:r w:rsidR="00C50834">
        <w:t xml:space="preserve"> </w:t>
      </w:r>
      <w:r w:rsidR="001B6DB0">
        <w:t xml:space="preserve">sub-bab mengenai </w:t>
      </w:r>
      <w:r w:rsidR="00C50834">
        <w:t>teori bahasa pemrograman</w:t>
      </w:r>
      <w:r w:rsidR="00F411D9">
        <w:t xml:space="preserve"> sama sekali</w:t>
      </w:r>
      <w:r w:rsidR="002C001E">
        <w:t xml:space="preserve"> (Python, Ruby, PHP, etc)</w:t>
      </w:r>
      <w:r w:rsidR="00961117">
        <w:t xml:space="preserve"> – </w:t>
      </w:r>
      <w:r w:rsidR="00F411D9" w:rsidRPr="00F411D9">
        <w:rPr>
          <w:i/>
          <w:iCs/>
        </w:rPr>
        <w:t>terlalu rumit, lagipula skripsi bukan modul pembelajaran</w:t>
      </w:r>
      <w:r w:rsidR="00F411D9">
        <w:t>.</w:t>
      </w:r>
    </w:p>
    <w:p w14:paraId="5B4375B7" w14:textId="2EB8FBCA" w:rsidR="00D53BA2" w:rsidRDefault="00D36D53" w:rsidP="00713866">
      <w:pPr>
        <w:pStyle w:val="BODI"/>
        <w:numPr>
          <w:ilvl w:val="0"/>
          <w:numId w:val="19"/>
        </w:numPr>
        <w:shd w:val="clear" w:color="auto" w:fill="D9D9D9" w:themeFill="background1" w:themeFillShade="D9"/>
      </w:pPr>
      <w:r w:rsidRPr="00D36D53">
        <w:rPr>
          <w:b/>
          <w:bCs/>
        </w:rPr>
        <w:t>Jangan</w:t>
      </w:r>
      <w:r>
        <w:t xml:space="preserve"> menulis</w:t>
      </w:r>
      <w:r w:rsidR="00334584">
        <w:t xml:space="preserve"> </w:t>
      </w:r>
      <w:r w:rsidR="00334584" w:rsidRPr="00334584">
        <w:rPr>
          <w:i/>
          <w:iCs/>
        </w:rPr>
        <w:t>origin</w:t>
      </w:r>
      <w:r w:rsidR="00334584">
        <w:t xml:space="preserve"> teori terlalu </w:t>
      </w:r>
      <w:r w:rsidR="00334584" w:rsidRPr="00334584">
        <w:rPr>
          <w:i/>
          <w:iCs/>
        </w:rPr>
        <w:t>historical</w:t>
      </w:r>
      <w:r w:rsidR="00334584">
        <w:t xml:space="preserve">: “Python ditemukan pada tahun </w:t>
      </w:r>
      <w:r w:rsidR="00DD70B6">
        <w:t>1900</w:t>
      </w:r>
      <w:r w:rsidR="00334584">
        <w:t xml:space="preserve"> oleh </w:t>
      </w:r>
      <w:r w:rsidR="00DD70B6">
        <w:t>Leonardo</w:t>
      </w:r>
      <w:r w:rsidR="00A20AE1">
        <w:t xml:space="preserve"> Da Vinci</w:t>
      </w:r>
      <w:r w:rsidR="00DC5B97">
        <w:t xml:space="preserve"> karena melihat </w:t>
      </w:r>
      <w:r w:rsidR="00A20AE1">
        <w:t>ular piton</w:t>
      </w:r>
      <w:r w:rsidR="00334584">
        <w:t>”</w:t>
      </w:r>
      <w:r w:rsidR="00961117">
        <w:t xml:space="preserve"> – </w:t>
      </w:r>
      <w:r w:rsidR="00961117" w:rsidRPr="00961117">
        <w:rPr>
          <w:i/>
          <w:iCs/>
        </w:rPr>
        <w:t>literally no one cares about that</w:t>
      </w:r>
      <w:r w:rsidR="00961117">
        <w:t>.</w:t>
      </w:r>
    </w:p>
    <w:p w14:paraId="76370B73" w14:textId="63A12B6C" w:rsidR="00334584" w:rsidRDefault="00D36D53" w:rsidP="00713866">
      <w:pPr>
        <w:pStyle w:val="BODI"/>
        <w:numPr>
          <w:ilvl w:val="0"/>
          <w:numId w:val="19"/>
        </w:numPr>
        <w:shd w:val="clear" w:color="auto" w:fill="D9D9D9" w:themeFill="background1" w:themeFillShade="D9"/>
      </w:pPr>
      <w:r w:rsidRPr="00D36D53">
        <w:rPr>
          <w:b/>
          <w:bCs/>
        </w:rPr>
        <w:t>Jangan</w:t>
      </w:r>
      <w:r>
        <w:t xml:space="preserve"> </w:t>
      </w:r>
      <w:r>
        <w:t>m</w:t>
      </w:r>
      <w:r w:rsidR="00D53BA2">
        <w:t>encantumkan logo</w:t>
      </w:r>
      <w:r w:rsidR="00D21CAA">
        <w:t xml:space="preserve"> suatu software, instansi, ataupun objek lain yang tidak </w:t>
      </w:r>
      <w:r w:rsidR="0000368F">
        <w:t>memberikan manfaat/kontribusi dalam penelitian (Terkecuali penelitian tentang redesign</w:t>
      </w:r>
      <w:r w:rsidR="004C1A67">
        <w:t xml:space="preserve"> logo</w:t>
      </w:r>
      <w:r w:rsidR="0000368F">
        <w:t>)</w:t>
      </w:r>
      <w:r w:rsidR="004C1A67">
        <w:t>.</w:t>
      </w:r>
      <w:r w:rsidR="00F411D9">
        <w:t xml:space="preserve"> – </w:t>
      </w:r>
      <w:r w:rsidR="00F411D9">
        <w:rPr>
          <w:i/>
          <w:iCs/>
        </w:rPr>
        <w:t>bro inserted logo instead of writing the actual theories.</w:t>
      </w:r>
    </w:p>
    <w:p w14:paraId="1B7E6872" w14:textId="2E79750B" w:rsidR="00815A4D" w:rsidRDefault="00D36D53" w:rsidP="00713866">
      <w:pPr>
        <w:pStyle w:val="BODI"/>
        <w:numPr>
          <w:ilvl w:val="0"/>
          <w:numId w:val="19"/>
        </w:numPr>
        <w:shd w:val="clear" w:color="auto" w:fill="D9D9D9" w:themeFill="background1" w:themeFillShade="D9"/>
      </w:pPr>
      <w:r w:rsidRPr="00D36D53">
        <w:rPr>
          <w:b/>
          <w:bCs/>
        </w:rPr>
        <w:t>Jangan</w:t>
      </w:r>
      <w:r>
        <w:t xml:space="preserve"> </w:t>
      </w:r>
      <w:r>
        <w:t>m</w:t>
      </w:r>
      <w:r w:rsidR="00DA4696">
        <w:t xml:space="preserve">enulis isi teori menggunakan Generative AI seperti GPT, Gemini, Claude, Blackbox, Perplexity </w:t>
      </w:r>
      <w:r w:rsidR="00DA4696" w:rsidRPr="00DA4696">
        <w:rPr>
          <w:u w:val="single"/>
        </w:rPr>
        <w:t>secara berlebihan</w:t>
      </w:r>
      <w:r w:rsidR="00DA4696">
        <w:t>, tidak diparafrase, dan tidak memiliki sumber yang jelas.</w:t>
      </w:r>
      <w:r w:rsidR="00F411D9">
        <w:t xml:space="preserve"> – </w:t>
      </w:r>
      <w:r w:rsidR="00F411D9">
        <w:rPr>
          <w:i/>
          <w:iCs/>
        </w:rPr>
        <w:t>DO NOT RELY ON THEM. Mereka</w:t>
      </w:r>
      <w:r w:rsidR="00892D4A">
        <w:rPr>
          <w:i/>
          <w:iCs/>
        </w:rPr>
        <w:t xml:space="preserve"> menulis dengan halusinasi dan seringkali bodoh, tanpa sumber yang kokoh.</w:t>
      </w:r>
      <w:r w:rsidR="0043456E">
        <w:rPr>
          <w:i/>
          <w:iCs/>
        </w:rPr>
        <w:t xml:space="preserve"> Lebih baik Anda buka Google Scholar / Journal Article yang punya </w:t>
      </w:r>
      <w:r w:rsidR="00A707A3">
        <w:rPr>
          <w:i/>
          <w:iCs/>
        </w:rPr>
        <w:t>reputasi (not recommending any sources from India).</w:t>
      </w:r>
    </w:p>
    <w:p w14:paraId="0FD49EFB" w14:textId="7F044A41" w:rsidR="004C1A67" w:rsidRDefault="00D36D53" w:rsidP="00713866">
      <w:pPr>
        <w:pStyle w:val="BODI"/>
        <w:numPr>
          <w:ilvl w:val="0"/>
          <w:numId w:val="19"/>
        </w:numPr>
        <w:shd w:val="clear" w:color="auto" w:fill="D9D9D9" w:themeFill="background1" w:themeFillShade="D9"/>
      </w:pPr>
      <w:r w:rsidRPr="00D36D53">
        <w:rPr>
          <w:b/>
          <w:bCs/>
        </w:rPr>
        <w:t>Jangan</w:t>
      </w:r>
      <w:r>
        <w:t xml:space="preserve"> </w:t>
      </w:r>
      <w:r>
        <w:t>m</w:t>
      </w:r>
      <w:r w:rsidR="004C1A67">
        <w:t xml:space="preserve">enggunakan penulisan </w:t>
      </w:r>
      <w:r w:rsidR="004C1A67" w:rsidRPr="004C1A67">
        <w:rPr>
          <w:i/>
          <w:iCs/>
        </w:rPr>
        <w:t>citation/reference</w:t>
      </w:r>
      <w:r w:rsidR="004C1A67">
        <w:t xml:space="preserve"> yang tidak konsisten</w:t>
      </w:r>
      <w:r w:rsidR="00E727F8">
        <w:t>, baik secara bahasa ataupun formatting penulisan</w:t>
      </w:r>
      <w:r w:rsidR="004C1A67">
        <w:t>, semisal terdapat (Firdaus et al., 2021) di halaman pertama, namun di halaman ketiga terdapat (Solihin dkk., 2024).</w:t>
      </w:r>
    </w:p>
    <w:p w14:paraId="65380BAC" w14:textId="6ADD4B20" w:rsidR="00D36D53" w:rsidRDefault="00D36D53" w:rsidP="00713866">
      <w:pPr>
        <w:pStyle w:val="BODI"/>
        <w:numPr>
          <w:ilvl w:val="0"/>
          <w:numId w:val="19"/>
        </w:numPr>
        <w:shd w:val="clear" w:color="auto" w:fill="D9D9D9" w:themeFill="background1" w:themeFillShade="D9"/>
      </w:pPr>
      <w:r w:rsidRPr="00D36D53">
        <w:rPr>
          <w:b/>
          <w:bCs/>
        </w:rPr>
        <w:t>Jangan</w:t>
      </w:r>
      <w:r>
        <w:t xml:space="preserve"> </w:t>
      </w:r>
      <w:r>
        <w:t>m</w:t>
      </w:r>
      <w:r w:rsidR="00D61365">
        <w:t xml:space="preserve">enulis sumber di bawah </w:t>
      </w:r>
      <w:r w:rsidR="00D61365" w:rsidRPr="00D61365">
        <w:rPr>
          <w:i/>
          <w:iCs/>
        </w:rPr>
        <w:t>caption</w:t>
      </w:r>
      <w:r w:rsidR="00D61365">
        <w:rPr>
          <w:i/>
          <w:iCs/>
        </w:rPr>
        <w:t xml:space="preserve"> </w:t>
      </w:r>
      <w:r w:rsidR="00D61365">
        <w:t>gambar</w:t>
      </w:r>
      <w:r w:rsidR="00211720">
        <w:t>/tabel</w:t>
      </w:r>
      <w:r w:rsidR="001245E4">
        <w:t xml:space="preserve"> dan menunjukkan peletakan </w:t>
      </w:r>
      <w:r w:rsidR="00211720">
        <w:t>gambar/tabel</w:t>
      </w:r>
      <w:r w:rsidR="001245E4">
        <w:t xml:space="preserve"> menggunakan kata “di bawah” atau “di atas”, serta kata “berikut”.</w:t>
      </w:r>
    </w:p>
    <w:p w14:paraId="7CA1D9B1" w14:textId="4560D70F" w:rsidR="00815A4D" w:rsidRDefault="00D36D53" w:rsidP="00713866">
      <w:pPr>
        <w:pStyle w:val="BODI"/>
        <w:numPr>
          <w:ilvl w:val="0"/>
          <w:numId w:val="19"/>
        </w:numPr>
        <w:shd w:val="clear" w:color="auto" w:fill="D9D9D9" w:themeFill="background1" w:themeFillShade="D9"/>
      </w:pPr>
      <w:r w:rsidRPr="00D36D53">
        <w:rPr>
          <w:b/>
          <w:bCs/>
        </w:rPr>
        <w:t xml:space="preserve">Sebaiknya </w:t>
      </w:r>
      <w:r>
        <w:t>m</w:t>
      </w:r>
      <w:r w:rsidR="00815A4D">
        <w:t>enulis karakteristik dari objek</w:t>
      </w:r>
      <w:r w:rsidR="00D53BA2">
        <w:t xml:space="preserve"> dan </w:t>
      </w:r>
      <w:r w:rsidR="00D53BA2" w:rsidRPr="00D36D53">
        <w:rPr>
          <w:u w:val="single"/>
        </w:rPr>
        <w:t>disertai dengan gambar</w:t>
      </w:r>
      <w:r w:rsidR="00815A4D">
        <w:t xml:space="preserve"> agar mudah dikenali pembaca umum.</w:t>
      </w:r>
    </w:p>
    <w:p w14:paraId="60AC55E5" w14:textId="7843A3D1" w:rsidR="00D61365" w:rsidRDefault="00D36D53" w:rsidP="00713866">
      <w:pPr>
        <w:pStyle w:val="BODI"/>
        <w:numPr>
          <w:ilvl w:val="0"/>
          <w:numId w:val="19"/>
        </w:numPr>
        <w:shd w:val="clear" w:color="auto" w:fill="D9D9D9" w:themeFill="background1" w:themeFillShade="D9"/>
      </w:pPr>
      <w:r w:rsidRPr="00D36D53">
        <w:rPr>
          <w:b/>
          <w:bCs/>
        </w:rPr>
        <w:t xml:space="preserve">Sebaiknya </w:t>
      </w:r>
      <w:r>
        <w:t>m</w:t>
      </w:r>
      <w:r w:rsidR="00D61365">
        <w:t xml:space="preserve">enuliskan </w:t>
      </w:r>
      <w:r w:rsidR="001245E4">
        <w:t xml:space="preserve">sumber gambar di </w:t>
      </w:r>
      <w:r w:rsidR="00A11936">
        <w:t xml:space="preserve">dalam kalimat yang terletak di dalam </w:t>
      </w:r>
      <w:r w:rsidR="001245E4">
        <w:t>paragraf sebelum gambar ditampilkan.</w:t>
      </w:r>
      <w:r w:rsidR="006F7EBA">
        <w:t xml:space="preserve"> Semisal: “</w:t>
      </w:r>
      <w:r w:rsidR="00DC5B97">
        <w:t>S</w:t>
      </w:r>
      <w:r w:rsidR="006F7EBA">
        <w:t>awit diilustrasikan dalam Gambar 2.1 (Teng, 2023).” Atau “Gambar 2.1 merupakan ilustrasi sawit</w:t>
      </w:r>
      <w:r w:rsidR="00707208">
        <w:t xml:space="preserve"> oleh Teng (2023).” Atau “</w:t>
      </w:r>
      <w:r w:rsidR="0043456E">
        <w:t>Teng (2023) mengi</w:t>
      </w:r>
      <w:r w:rsidR="00707208">
        <w:t>lustrasi</w:t>
      </w:r>
      <w:r w:rsidR="0043456E">
        <w:t xml:space="preserve">kan tanaman </w:t>
      </w:r>
      <w:r w:rsidR="00707208">
        <w:t xml:space="preserve">kelapa sawit </w:t>
      </w:r>
      <w:r w:rsidR="0043456E">
        <w:t>dalam Gambar 2.1”</w:t>
      </w:r>
    </w:p>
    <w:p w14:paraId="68DA13A2" w14:textId="7DBA3056" w:rsidR="0043456E" w:rsidRDefault="00D36D53" w:rsidP="00713866">
      <w:pPr>
        <w:pStyle w:val="BODI"/>
        <w:numPr>
          <w:ilvl w:val="0"/>
          <w:numId w:val="19"/>
        </w:numPr>
        <w:shd w:val="clear" w:color="auto" w:fill="D9D9D9" w:themeFill="background1" w:themeFillShade="D9"/>
      </w:pPr>
      <w:r w:rsidRPr="00D36D53">
        <w:rPr>
          <w:b/>
          <w:bCs/>
        </w:rPr>
        <w:t xml:space="preserve">Sebaiknya </w:t>
      </w:r>
      <w:r w:rsidRPr="00D36D53">
        <w:t>m</w:t>
      </w:r>
      <w:r w:rsidR="0043456E">
        <w:t xml:space="preserve">emberi sitasi / </w:t>
      </w:r>
      <w:r w:rsidR="0043456E">
        <w:rPr>
          <w:i/>
          <w:iCs/>
        </w:rPr>
        <w:t>citation</w:t>
      </w:r>
      <w:r w:rsidR="0043456E">
        <w:t xml:space="preserve"> selengkap-lengkapnya untuk tiap data atau informasi faktual yang dibeberkan dalam narasi. Misal (Stone, 2023, hlm. 8-10) / (Stone, 2023, p. 9)  atau (Teng, 2023, Gambar 3) / (Teng, 2023, fig. 4-5). Bila narasi yang dituliskan merupakan sekumpulan informasi diperoleh dalam banyak halaman, cukup tuliskan </w:t>
      </w:r>
      <w:r w:rsidR="0043456E" w:rsidRPr="00D36D53">
        <w:rPr>
          <w:i/>
          <w:iCs/>
        </w:rPr>
        <w:t>citation</w:t>
      </w:r>
      <w:r w:rsidR="0043456E">
        <w:t xml:space="preserve"> seperti biasa.</w:t>
      </w:r>
    </w:p>
    <w:p w14:paraId="576CD76C" w14:textId="2DF1DB27" w:rsidR="00634F49" w:rsidRPr="00DC5B97" w:rsidRDefault="002B6284" w:rsidP="00836502">
      <w:pPr>
        <w:pStyle w:val="BODI"/>
        <w:numPr>
          <w:ilvl w:val="0"/>
          <w:numId w:val="19"/>
        </w:numPr>
        <w:shd w:val="clear" w:color="auto" w:fill="D9D9D9" w:themeFill="background1" w:themeFillShade="D9"/>
      </w:pPr>
      <w:r w:rsidRPr="00D36D53">
        <w:rPr>
          <w:b/>
          <w:bCs/>
        </w:rPr>
        <w:t>Sebaiknya</w:t>
      </w:r>
      <w:r>
        <w:rPr>
          <w:b/>
          <w:bCs/>
        </w:rPr>
        <w:t xml:space="preserve"> </w:t>
      </w:r>
      <w:r>
        <w:t xml:space="preserve">menulis </w:t>
      </w:r>
      <w:r w:rsidR="00713866">
        <w:t>sebanyak-banyaknya terlebih dahulu hingga semua sub-bab rampung. Setelah itu dapat dihapus/parafrase/persingkat bagian yang terlalu panjang, sehingga hasil penulisan menjadi sangat rapi dan tidak terpotong tiap halaman.</w:t>
      </w:r>
    </w:p>
    <w:p w14:paraId="25E51B4D" w14:textId="235FD4DE" w:rsidR="00503690" w:rsidRPr="00F40B3B" w:rsidRDefault="004731C0" w:rsidP="000364FF">
      <w:pPr>
        <w:pStyle w:val="Heading2"/>
      </w:pPr>
      <w:bookmarkStart w:id="103" w:name="_Toc201279328"/>
      <w:bookmarkStart w:id="104" w:name="_Toc199532143"/>
      <w:r w:rsidRPr="00F40B3B">
        <w:lastRenderedPageBreak/>
        <w:t xml:space="preserve">Tanaman </w:t>
      </w:r>
      <w:r w:rsidR="00EE4BA4" w:rsidRPr="00F40B3B">
        <w:t>Kelapa Sawit</w:t>
      </w:r>
      <w:bookmarkEnd w:id="103"/>
      <w:bookmarkEnd w:id="104"/>
      <w:r w:rsidR="00EA3A0A">
        <w:t xml:space="preserve"> </w:t>
      </w:r>
      <w:r w:rsidR="00EA3A0A">
        <w:t xml:space="preserve">(Contoh Penulisan </w:t>
      </w:r>
      <w:r w:rsidR="00EA3A0A">
        <w:t>Gambar</w:t>
      </w:r>
      <w:r w:rsidR="00EA3A0A">
        <w:t>)</w:t>
      </w:r>
    </w:p>
    <w:p w14:paraId="4AEC2691" w14:textId="3026F065" w:rsidR="00C931DA" w:rsidRPr="00F40B3B" w:rsidRDefault="00745CBC" w:rsidP="007929F0">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Tanaman k</w:t>
      </w:r>
      <w:r w:rsidR="00B231A0" w:rsidRPr="00F40B3B">
        <w:rPr>
          <w:rFonts w:ascii="Times New Roman" w:eastAsia="Times New Roman" w:hAnsi="Times New Roman" w:cs="Times New Roman"/>
          <w:szCs w:val="24"/>
        </w:rPr>
        <w:t>elapa</w:t>
      </w:r>
      <w:r w:rsidR="0092430A" w:rsidRPr="00F40B3B">
        <w:rPr>
          <w:rFonts w:ascii="Times New Roman" w:eastAsia="Times New Roman" w:hAnsi="Times New Roman" w:cs="Times New Roman"/>
          <w:szCs w:val="24"/>
        </w:rPr>
        <w:t xml:space="preserve"> sawit </w:t>
      </w:r>
      <w:r w:rsidR="00114A3D" w:rsidRPr="00F40B3B">
        <w:rPr>
          <w:rFonts w:ascii="Times New Roman" w:eastAsia="Times New Roman" w:hAnsi="Times New Roman" w:cs="Times New Roman"/>
          <w:szCs w:val="24"/>
        </w:rPr>
        <w:t xml:space="preserve">merupakan </w:t>
      </w:r>
      <w:r w:rsidR="008475AB" w:rsidRPr="00F40B3B">
        <w:rPr>
          <w:rFonts w:ascii="Times New Roman" w:eastAsia="Times New Roman" w:hAnsi="Times New Roman" w:cs="Times New Roman"/>
          <w:szCs w:val="24"/>
        </w:rPr>
        <w:t xml:space="preserve">tumbuhan </w:t>
      </w:r>
      <w:r w:rsidR="005A2B31" w:rsidRPr="00F40B3B">
        <w:rPr>
          <w:rFonts w:ascii="Times New Roman" w:eastAsia="Times New Roman" w:hAnsi="Times New Roman" w:cs="Times New Roman"/>
          <w:i/>
          <w:iCs/>
          <w:szCs w:val="24"/>
        </w:rPr>
        <w:t>monoesis</w:t>
      </w:r>
      <w:r w:rsidRPr="00F40B3B">
        <w:rPr>
          <w:rFonts w:ascii="Times New Roman" w:eastAsia="Times New Roman" w:hAnsi="Times New Roman" w:cs="Times New Roman"/>
          <w:i/>
          <w:iCs/>
          <w:szCs w:val="24"/>
        </w:rPr>
        <w:t xml:space="preserve"> </w:t>
      </w:r>
      <w:r w:rsidRPr="00F40B3B">
        <w:rPr>
          <w:rFonts w:ascii="Times New Roman" w:eastAsia="Times New Roman" w:hAnsi="Times New Roman" w:cs="Times New Roman"/>
          <w:szCs w:val="24"/>
        </w:rPr>
        <w:t>(berumah satu)</w:t>
      </w:r>
      <w:r w:rsidR="0092430A" w:rsidRPr="00F40B3B">
        <w:rPr>
          <w:rFonts w:ascii="Times New Roman" w:eastAsia="Times New Roman" w:hAnsi="Times New Roman" w:cs="Times New Roman"/>
          <w:szCs w:val="24"/>
        </w:rPr>
        <w:t xml:space="preserve">, </w:t>
      </w:r>
      <w:r w:rsidR="008475AB" w:rsidRPr="00F40B3B">
        <w:rPr>
          <w:rFonts w:ascii="Times New Roman" w:eastAsia="Times New Roman" w:hAnsi="Times New Roman" w:cs="Times New Roman"/>
          <w:szCs w:val="24"/>
        </w:rPr>
        <w:t xml:space="preserve">tumbuh </w:t>
      </w:r>
      <w:r w:rsidR="0092430A" w:rsidRPr="00F40B3B">
        <w:rPr>
          <w:rFonts w:ascii="Times New Roman" w:eastAsia="Times New Roman" w:hAnsi="Times New Roman" w:cs="Times New Roman"/>
          <w:szCs w:val="24"/>
        </w:rPr>
        <w:t>tegak</w:t>
      </w:r>
      <w:r w:rsidR="008475AB" w:rsidRPr="00F40B3B">
        <w:rPr>
          <w:rFonts w:ascii="Times New Roman" w:eastAsia="Times New Roman" w:hAnsi="Times New Roman" w:cs="Times New Roman"/>
          <w:szCs w:val="24"/>
        </w:rPr>
        <w:t xml:space="preserve"> </w:t>
      </w:r>
      <w:r w:rsidR="004A3FE6" w:rsidRPr="00F40B3B">
        <w:rPr>
          <w:rFonts w:ascii="Times New Roman" w:eastAsia="Times New Roman" w:hAnsi="Times New Roman" w:cs="Times New Roman"/>
          <w:szCs w:val="24"/>
        </w:rPr>
        <w:t>umumnya 1,5</w:t>
      </w:r>
      <w:r w:rsidR="00CA0429" w:rsidRPr="00F40B3B">
        <w:rPr>
          <w:rFonts w:ascii="Times New Roman" w:eastAsia="Times New Roman" w:hAnsi="Times New Roman" w:cs="Times New Roman"/>
          <w:szCs w:val="24"/>
        </w:rPr>
        <w:t>–</w:t>
      </w:r>
      <w:r w:rsidR="004A3FE6" w:rsidRPr="00F40B3B">
        <w:rPr>
          <w:rFonts w:ascii="Times New Roman" w:eastAsia="Times New Roman" w:hAnsi="Times New Roman" w:cs="Times New Roman"/>
          <w:szCs w:val="24"/>
        </w:rPr>
        <w:t xml:space="preserve">30 m </w:t>
      </w:r>
      <w:r w:rsidR="008475AB" w:rsidRPr="00F40B3B">
        <w:rPr>
          <w:rFonts w:ascii="Times New Roman" w:eastAsia="Times New Roman" w:hAnsi="Times New Roman" w:cs="Times New Roman"/>
          <w:szCs w:val="24"/>
        </w:rPr>
        <w:t xml:space="preserve">dengan batang </w:t>
      </w:r>
      <w:r w:rsidR="0092430A" w:rsidRPr="00F40B3B">
        <w:rPr>
          <w:rFonts w:ascii="Times New Roman" w:eastAsia="Times New Roman" w:hAnsi="Times New Roman" w:cs="Times New Roman"/>
          <w:szCs w:val="24"/>
        </w:rPr>
        <w:t>tunggal</w:t>
      </w:r>
      <w:r w:rsidR="008475AB" w:rsidRPr="00F40B3B">
        <w:rPr>
          <w:rFonts w:ascii="Times New Roman" w:eastAsia="Times New Roman" w:hAnsi="Times New Roman" w:cs="Times New Roman"/>
          <w:szCs w:val="24"/>
        </w:rPr>
        <w:t xml:space="preserve"> berbentuk silinder </w:t>
      </w:r>
      <w:r w:rsidR="00CF190E" w:rsidRPr="00F40B3B">
        <w:rPr>
          <w:rFonts w:ascii="Times New Roman" w:eastAsia="Times New Roman" w:hAnsi="Times New Roman" w:cs="Times New Roman"/>
          <w:szCs w:val="24"/>
        </w:rPr>
        <w:t>dengan diameter hingga 75 cm dan diselimuti oleh pangkal pelepah daun tua sampai umur 11–15 tahun</w:t>
      </w:r>
      <w:r w:rsidR="008475AB" w:rsidRPr="00F40B3B">
        <w:rPr>
          <w:rFonts w:ascii="Times New Roman" w:eastAsia="Times New Roman" w:hAnsi="Times New Roman" w:cs="Times New Roman"/>
          <w:szCs w:val="24"/>
        </w:rPr>
        <w:t xml:space="preserve">. </w:t>
      </w:r>
      <w:r w:rsidR="00F50001" w:rsidRPr="00F40B3B">
        <w:rPr>
          <w:rFonts w:ascii="Times New Roman" w:eastAsia="Times New Roman" w:hAnsi="Times New Roman" w:cs="Times New Roman"/>
          <w:szCs w:val="24"/>
        </w:rPr>
        <w:t>Daun</w:t>
      </w:r>
      <w:r w:rsidR="006F118B" w:rsidRPr="00F40B3B">
        <w:rPr>
          <w:rFonts w:ascii="Times New Roman" w:eastAsia="Times New Roman" w:hAnsi="Times New Roman" w:cs="Times New Roman"/>
          <w:szCs w:val="24"/>
        </w:rPr>
        <w:t xml:space="preserve">nya </w:t>
      </w:r>
      <w:r w:rsidR="003D4280" w:rsidRPr="00F40B3B">
        <w:rPr>
          <w:rFonts w:ascii="Times New Roman" w:eastAsia="Times New Roman" w:hAnsi="Times New Roman" w:cs="Times New Roman"/>
          <w:szCs w:val="24"/>
        </w:rPr>
        <w:t>berupa</w:t>
      </w:r>
      <w:r w:rsidR="00004C99" w:rsidRPr="00F40B3B">
        <w:rPr>
          <w:rFonts w:ascii="Times New Roman" w:eastAsia="Times New Roman" w:hAnsi="Times New Roman" w:cs="Times New Roman"/>
          <w:szCs w:val="24"/>
        </w:rPr>
        <w:t xml:space="preserve"> majemuk </w:t>
      </w:r>
      <w:r w:rsidR="004A3FE6" w:rsidRPr="00F40B3B">
        <w:rPr>
          <w:rFonts w:ascii="Times New Roman" w:eastAsia="Times New Roman" w:hAnsi="Times New Roman" w:cs="Times New Roman"/>
          <w:szCs w:val="24"/>
        </w:rPr>
        <w:t xml:space="preserve">menyirip </w:t>
      </w:r>
      <w:r w:rsidR="00004C99" w:rsidRPr="00F40B3B">
        <w:rPr>
          <w:rFonts w:ascii="Times New Roman" w:eastAsia="Times New Roman" w:hAnsi="Times New Roman" w:cs="Times New Roman"/>
          <w:szCs w:val="24"/>
        </w:rPr>
        <w:t>berwarna hijau</w:t>
      </w:r>
      <w:r w:rsidR="004A3FE6" w:rsidRPr="00F40B3B">
        <w:rPr>
          <w:rFonts w:ascii="Times New Roman" w:eastAsia="Times New Roman" w:hAnsi="Times New Roman" w:cs="Times New Roman"/>
          <w:szCs w:val="24"/>
        </w:rPr>
        <w:t xml:space="preserve">, </w:t>
      </w:r>
      <w:r w:rsidR="00004C99" w:rsidRPr="00F40B3B">
        <w:rPr>
          <w:rFonts w:ascii="Times New Roman" w:eastAsia="Times New Roman" w:hAnsi="Times New Roman" w:cs="Times New Roman"/>
          <w:szCs w:val="24"/>
        </w:rPr>
        <w:t>menempel pada pelepah</w:t>
      </w:r>
      <w:r w:rsidR="00DD2D48" w:rsidRPr="00F40B3B">
        <w:rPr>
          <w:rFonts w:ascii="Times New Roman" w:eastAsia="Times New Roman" w:hAnsi="Times New Roman" w:cs="Times New Roman"/>
          <w:szCs w:val="24"/>
        </w:rPr>
        <w:t xml:space="preserve"> melengkung</w:t>
      </w:r>
      <w:r w:rsidR="00F50001" w:rsidRPr="00F40B3B">
        <w:rPr>
          <w:rFonts w:ascii="Times New Roman" w:eastAsia="Times New Roman" w:hAnsi="Times New Roman" w:cs="Times New Roman"/>
          <w:szCs w:val="24"/>
        </w:rPr>
        <w:t xml:space="preserve"> </w:t>
      </w:r>
      <w:r w:rsidR="004A3FE6" w:rsidRPr="00F40B3B">
        <w:rPr>
          <w:rFonts w:ascii="Times New Roman" w:eastAsia="Times New Roman" w:hAnsi="Times New Roman" w:cs="Times New Roman"/>
          <w:szCs w:val="24"/>
        </w:rPr>
        <w:t xml:space="preserve">dengan </w:t>
      </w:r>
      <w:r w:rsidR="003864AE" w:rsidRPr="00F40B3B">
        <w:rPr>
          <w:rFonts w:ascii="Times New Roman" w:eastAsia="Times New Roman" w:hAnsi="Times New Roman" w:cs="Times New Roman"/>
          <w:szCs w:val="24"/>
        </w:rPr>
        <w:t>panjang sekitar</w:t>
      </w:r>
      <w:r w:rsidR="0092430A" w:rsidRPr="00F40B3B">
        <w:rPr>
          <w:rFonts w:ascii="Times New Roman" w:eastAsia="Times New Roman" w:hAnsi="Times New Roman" w:cs="Times New Roman"/>
          <w:szCs w:val="24"/>
        </w:rPr>
        <w:t xml:space="preserve"> </w:t>
      </w:r>
      <w:r w:rsidR="007F7B59" w:rsidRPr="00F40B3B">
        <w:rPr>
          <w:rFonts w:ascii="Times New Roman" w:eastAsia="Times New Roman" w:hAnsi="Times New Roman" w:cs="Times New Roman"/>
          <w:szCs w:val="24"/>
        </w:rPr>
        <w:t>2,5</w:t>
      </w:r>
      <w:r w:rsidR="00CA0429" w:rsidRPr="00F40B3B">
        <w:rPr>
          <w:rFonts w:ascii="Times New Roman" w:eastAsia="Times New Roman" w:hAnsi="Times New Roman" w:cs="Times New Roman"/>
          <w:szCs w:val="24"/>
        </w:rPr>
        <w:t>–</w:t>
      </w:r>
      <w:r w:rsidR="00DA674C" w:rsidRPr="00F40B3B">
        <w:rPr>
          <w:rFonts w:ascii="Times New Roman" w:eastAsia="Times New Roman" w:hAnsi="Times New Roman" w:cs="Times New Roman"/>
          <w:szCs w:val="24"/>
        </w:rPr>
        <w:t>9</w:t>
      </w:r>
      <w:r w:rsidR="0092430A" w:rsidRPr="00F40B3B">
        <w:rPr>
          <w:rFonts w:ascii="Times New Roman" w:eastAsia="Times New Roman" w:hAnsi="Times New Roman" w:cs="Times New Roman"/>
          <w:szCs w:val="24"/>
        </w:rPr>
        <w:t xml:space="preserve"> m dengan ruas sekitar 120 cm</w:t>
      </w:r>
      <w:r w:rsidR="00CA0429" w:rsidRPr="00F40B3B">
        <w:rPr>
          <w:rFonts w:ascii="Times New Roman" w:eastAsia="Times New Roman" w:hAnsi="Times New Roman" w:cs="Times New Roman"/>
          <w:szCs w:val="24"/>
        </w:rPr>
        <w:t xml:space="preserve">. Setiap daun terdiri dari </w:t>
      </w:r>
      <w:r w:rsidR="00A109FF" w:rsidRPr="00F40B3B">
        <w:rPr>
          <w:rFonts w:ascii="Times New Roman" w:eastAsia="Times New Roman" w:hAnsi="Times New Roman" w:cs="Times New Roman"/>
          <w:szCs w:val="24"/>
        </w:rPr>
        <w:t>memiliki</w:t>
      </w:r>
      <w:r w:rsidR="00784CA6" w:rsidRPr="00F40B3B">
        <w:rPr>
          <w:rFonts w:ascii="Times New Roman" w:eastAsia="Times New Roman" w:hAnsi="Times New Roman" w:cs="Times New Roman"/>
          <w:szCs w:val="24"/>
        </w:rPr>
        <w:t xml:space="preserve"> 250–400 helai </w:t>
      </w:r>
      <w:r w:rsidR="00CA0429" w:rsidRPr="00F40B3B">
        <w:rPr>
          <w:rFonts w:ascii="Times New Roman" w:eastAsia="Times New Roman" w:hAnsi="Times New Roman" w:cs="Times New Roman"/>
          <w:szCs w:val="24"/>
        </w:rPr>
        <w:t xml:space="preserve">anak </w:t>
      </w:r>
      <w:r w:rsidR="00784CA6" w:rsidRPr="00F40B3B">
        <w:rPr>
          <w:rFonts w:ascii="Times New Roman" w:eastAsia="Times New Roman" w:hAnsi="Times New Roman" w:cs="Times New Roman"/>
          <w:szCs w:val="24"/>
        </w:rPr>
        <w:t>daun</w:t>
      </w:r>
      <w:r w:rsidR="00F50001" w:rsidRPr="00F40B3B">
        <w:rPr>
          <w:rFonts w:ascii="Times New Roman" w:eastAsia="Times New Roman" w:hAnsi="Times New Roman" w:cs="Times New Roman"/>
          <w:szCs w:val="24"/>
        </w:rPr>
        <w:t xml:space="preserve"> berduri </w:t>
      </w:r>
      <w:r w:rsidR="00CA0429" w:rsidRPr="00F40B3B">
        <w:rPr>
          <w:rFonts w:ascii="Times New Roman" w:eastAsia="Times New Roman" w:hAnsi="Times New Roman" w:cs="Times New Roman"/>
          <w:szCs w:val="24"/>
        </w:rPr>
        <w:t xml:space="preserve">dengan panjang </w:t>
      </w:r>
      <w:r w:rsidR="00F50001" w:rsidRPr="00F40B3B">
        <w:rPr>
          <w:rFonts w:ascii="Times New Roman" w:eastAsia="Times New Roman" w:hAnsi="Times New Roman" w:cs="Times New Roman"/>
          <w:szCs w:val="24"/>
        </w:rPr>
        <w:t>1–2 m</w:t>
      </w:r>
      <w:r w:rsidR="00B231A0" w:rsidRPr="00F40B3B">
        <w:rPr>
          <w:rFonts w:ascii="Times New Roman" w:eastAsia="Times New Roman" w:hAnsi="Times New Roman" w:cs="Times New Roman"/>
          <w:szCs w:val="24"/>
        </w:rPr>
        <w:t xml:space="preserve"> </w:t>
      </w:r>
      <w:r w:rsidR="00B231A0" w:rsidRPr="00F40B3B">
        <w:fldChar w:fldCharType="begin"/>
      </w:r>
      <w:r w:rsidR="008D7337">
        <w:instrText xml:space="preserve"> ADDIN ZOTERO_ITEM CSL_CITATION {"citationID":"bgfnt6wm","properties":{"formattedCitation":"(Bakewell-Stone, 2023, hlm. 8)","plainCitation":"(Bakewell-Stone, 2023, hlm. 8)","noteIndex":0},"citationItems":[{"id":710,"uris":["http://zotero.org/users/13015392/items/WUSB652Y"],"itemData":{"id":710,"type":"article-journal","abstract":"This datasheet on Elaeis guineensis covers Identity, Overview, Associated Diseases, Pests or Pathogens, Distribution, Dispersal, Biology &amp; Ecology, Environmental Requirements, Natural Enemies, Impacts, Uses, Management, Genetics and Breeding, Food Quality, Economics, Further Information.","container-title":"CABI Compendium","DOI":"10.1079/cabicompendium.20295","issue":"20295","journalAbbreviation":"CABI Compendium","note":"publisher: CABI","title":"Elaeis guineensis (African oil palm)","URL":"https://www.cabidigitallibrary.org/doi/epdf/10.1079/cabicompendium.20295","author":[{"family":"Bakewell-Stone","given":"Petra"}],"accessed":{"date-parts":[["2023",12,3]]},"issued":{"date-parts":[["2023",1,27]]}},"locator":"8","label":"page"}],"schema":"https://github.com/citation-style-language/schema/raw/master/csl-citation.json"} </w:instrText>
      </w:r>
      <w:r w:rsidR="00B231A0" w:rsidRPr="00F40B3B">
        <w:fldChar w:fldCharType="separate"/>
      </w:r>
      <w:r w:rsidR="008D7337" w:rsidRPr="008D7337">
        <w:rPr>
          <w:rFonts w:ascii="Times New Roman" w:hAnsi="Times New Roman" w:cs="Times New Roman"/>
        </w:rPr>
        <w:t>(Bakewell-Stone, 2023, hlm. 8)</w:t>
      </w:r>
      <w:r w:rsidR="00B231A0" w:rsidRPr="00F40B3B">
        <w:fldChar w:fldCharType="end"/>
      </w:r>
      <w:r w:rsidR="0092430A" w:rsidRPr="00F40B3B">
        <w:rPr>
          <w:rFonts w:ascii="Times New Roman" w:eastAsia="Times New Roman" w:hAnsi="Times New Roman" w:cs="Times New Roman"/>
          <w:szCs w:val="24"/>
        </w:rPr>
        <w:t>.</w:t>
      </w:r>
      <w:r w:rsidR="00F50001" w:rsidRPr="00F40B3B">
        <w:rPr>
          <w:rFonts w:ascii="Times New Roman" w:eastAsia="Times New Roman" w:hAnsi="Times New Roman" w:cs="Times New Roman"/>
          <w:szCs w:val="24"/>
        </w:rPr>
        <w:t xml:space="preserve"> </w:t>
      </w:r>
      <w:r w:rsidR="000479E3" w:rsidRPr="00F40B3B">
        <w:rPr>
          <w:rFonts w:ascii="Times New Roman" w:eastAsia="Times New Roman" w:hAnsi="Times New Roman" w:cs="Times New Roman"/>
          <w:szCs w:val="24"/>
        </w:rPr>
        <w:t>S</w:t>
      </w:r>
      <w:r w:rsidR="00C931DA" w:rsidRPr="00F40B3B">
        <w:rPr>
          <w:rFonts w:ascii="Times New Roman" w:eastAsia="Times New Roman" w:hAnsi="Times New Roman" w:cs="Times New Roman"/>
          <w:szCs w:val="24"/>
        </w:rPr>
        <w:t xml:space="preserve">truktur </w:t>
      </w:r>
      <w:r w:rsidR="00B231A0" w:rsidRPr="00F40B3B">
        <w:rPr>
          <w:rFonts w:ascii="Times New Roman" w:eastAsia="Times New Roman" w:hAnsi="Times New Roman" w:cs="Times New Roman"/>
          <w:szCs w:val="24"/>
        </w:rPr>
        <w:t xml:space="preserve">anatomi </w:t>
      </w:r>
      <w:r w:rsidR="00C931DA" w:rsidRPr="00F40B3B">
        <w:rPr>
          <w:rFonts w:ascii="Times New Roman" w:eastAsia="Times New Roman" w:hAnsi="Times New Roman" w:cs="Times New Roman"/>
          <w:szCs w:val="24"/>
        </w:rPr>
        <w:t>tanaman kelapa sawit</w:t>
      </w:r>
      <w:r w:rsidR="00EA11A7" w:rsidRPr="00F40B3B">
        <w:rPr>
          <w:rFonts w:ascii="Times New Roman" w:eastAsia="Times New Roman" w:hAnsi="Times New Roman" w:cs="Times New Roman"/>
          <w:szCs w:val="24"/>
        </w:rPr>
        <w:t xml:space="preserve"> </w:t>
      </w:r>
      <w:r w:rsidR="00D5585B" w:rsidRPr="00F40B3B">
        <w:rPr>
          <w:rFonts w:ascii="Times New Roman" w:eastAsia="Times New Roman" w:hAnsi="Times New Roman" w:cs="Times New Roman"/>
          <w:szCs w:val="24"/>
        </w:rPr>
        <w:t>terdapat</w:t>
      </w:r>
      <w:r w:rsidR="00EA11A7" w:rsidRPr="00F40B3B">
        <w:rPr>
          <w:rFonts w:ascii="Times New Roman" w:eastAsia="Times New Roman" w:hAnsi="Times New Roman" w:cs="Times New Roman"/>
          <w:szCs w:val="24"/>
        </w:rPr>
        <w:t xml:space="preserve"> pada </w:t>
      </w:r>
      <w:r w:rsidR="00C931DA" w:rsidRPr="00F40B3B">
        <w:rPr>
          <w:rFonts w:ascii="Times New Roman" w:eastAsia="Times New Roman" w:hAnsi="Times New Roman" w:cs="Times New Roman"/>
          <w:szCs w:val="24"/>
        </w:rPr>
        <w:t>Gambar 2.</w:t>
      </w:r>
      <w:r w:rsidR="007B5873" w:rsidRPr="00F40B3B">
        <w:rPr>
          <w:rFonts w:ascii="Times New Roman" w:eastAsia="Times New Roman" w:hAnsi="Times New Roman" w:cs="Times New Roman"/>
          <w:szCs w:val="24"/>
        </w:rPr>
        <w:t>1</w:t>
      </w:r>
      <w:r w:rsidR="000B56D4" w:rsidRPr="00F40B3B">
        <w:rPr>
          <w:rFonts w:ascii="Times New Roman" w:eastAsia="Times New Roman" w:hAnsi="Times New Roman" w:cs="Times New Roman"/>
          <w:szCs w:val="24"/>
        </w:rPr>
        <w:t xml:space="preserve"> </w:t>
      </w:r>
      <w:r w:rsidR="00387920" w:rsidRPr="00F40B3B">
        <w:rPr>
          <w:rFonts w:ascii="Times New Roman" w:eastAsia="Times New Roman" w:hAnsi="Times New Roman" w:cs="Times New Roman"/>
          <w:szCs w:val="24"/>
        </w:rPr>
        <w:fldChar w:fldCharType="begin"/>
      </w:r>
      <w:r w:rsidR="00387920" w:rsidRPr="00F40B3B">
        <w:rPr>
          <w:rFonts w:ascii="Times New Roman" w:eastAsia="Times New Roman" w:hAnsi="Times New Roman" w:cs="Times New Roman"/>
          <w:szCs w:val="24"/>
        </w:rPr>
        <w:instrText xml:space="preserve"> ADDIN ZOTERO_ITEM CSL_CITATION {"citationID":"uX05CW7h","properties":{"formattedCitation":"(Teng, 2023)","plainCitation":"(Teng, 2023)","noteIndex":0},"citationItems":[{"id":670,"uris":["http://zotero.org/users/13015392/items/H83MX4DK"],"itemData":{"id":670,"type":"webpage","abstract":"Oil palms are commonly referred to as oil palm trees. But oil palms aren't trees and are closely related to grasses. Read about the anatomy of an oil palm.","container-title":"Musim Mas","language":"en-US","title":"Oil Palm Anatomy: 5 Ways an Oil Palm Differs From a Typical Tree","title-short":"Oil Palm Anatomy","URL":"https://www.musimmas.com/oil-palm-anatomy-5-ways-an-oil-palm-differs-from-a-typical-tree/","author":[{"family":"Teng","given":"Yeo Yu"}],"accessed":{"date-parts":[["2023",11,30]]},"issued":{"date-parts":[["2023",4,25]]}}}],"schema":"https://github.com/citation-style-language/schema/raw/master/csl-citation.json"} </w:instrText>
      </w:r>
      <w:r w:rsidR="00387920"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Teng, 2023)</w:t>
      </w:r>
      <w:r w:rsidR="00387920" w:rsidRPr="00F40B3B">
        <w:rPr>
          <w:rFonts w:ascii="Times New Roman" w:eastAsia="Times New Roman" w:hAnsi="Times New Roman" w:cs="Times New Roman"/>
          <w:szCs w:val="24"/>
        </w:rPr>
        <w:fldChar w:fldCharType="end"/>
      </w:r>
      <w:r w:rsidR="00C931DA" w:rsidRPr="00F40B3B">
        <w:rPr>
          <w:rFonts w:ascii="Times New Roman" w:eastAsia="Times New Roman" w:hAnsi="Times New Roman" w:cs="Times New Roman"/>
          <w:szCs w:val="24"/>
        </w:rPr>
        <w:t>.</w:t>
      </w:r>
    </w:p>
    <w:p w14:paraId="54188484" w14:textId="77777777" w:rsidR="00071278" w:rsidRPr="00F40B3B" w:rsidRDefault="00C931DA" w:rsidP="00C40339">
      <w:pPr>
        <w:keepNext/>
        <w:spacing w:before="120" w:line="276" w:lineRule="auto"/>
        <w:jc w:val="center"/>
      </w:pPr>
      <w:r w:rsidRPr="00F40B3B">
        <w:drawing>
          <wp:inline distT="0" distB="0" distL="0" distR="0" wp14:anchorId="7C8C2964" wp14:editId="010D095C">
            <wp:extent cx="4680000" cy="2378039"/>
            <wp:effectExtent l="0" t="0" r="6350" b="3810"/>
            <wp:docPr id="810374098" name="Picture 1" descr="A diagram of a palm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374098" name="Picture 1" descr="A diagram of a palm tree&#10;&#10;Description automatically generated"/>
                    <pic:cNvPicPr/>
                  </pic:nvPicPr>
                  <pic:blipFill rotWithShape="1">
                    <a:blip r:embed="rId15"/>
                    <a:srcRect l="2105" t="1456" r="2589" b="3606"/>
                    <a:stretch/>
                  </pic:blipFill>
                  <pic:spPr bwMode="auto">
                    <a:xfrm>
                      <a:off x="0" y="0"/>
                      <a:ext cx="4680000" cy="2378039"/>
                    </a:xfrm>
                    <a:prstGeom prst="rect">
                      <a:avLst/>
                    </a:prstGeom>
                    <a:ln>
                      <a:noFill/>
                    </a:ln>
                    <a:extLst>
                      <a:ext uri="{53640926-AAD7-44D8-BBD7-CCE9431645EC}">
                        <a14:shadowObscured xmlns:a14="http://schemas.microsoft.com/office/drawing/2010/main"/>
                      </a:ext>
                    </a:extLst>
                  </pic:spPr>
                </pic:pic>
              </a:graphicData>
            </a:graphic>
          </wp:inline>
        </w:drawing>
      </w:r>
    </w:p>
    <w:p w14:paraId="609062F6" w14:textId="3A6273C5" w:rsidR="00C931DA" w:rsidRPr="00F40B3B" w:rsidRDefault="00071278" w:rsidP="00071278">
      <w:pPr>
        <w:pStyle w:val="Caption"/>
      </w:pPr>
      <w:bookmarkStart w:id="105" w:name="_Toc199945498"/>
      <w:bookmarkStart w:id="106" w:name="_Toc208412489"/>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6B0D17">
        <w:rPr>
          <w:b/>
          <w:bCs/>
        </w:rPr>
        <w:t>1</w:t>
      </w:r>
      <w:r w:rsidRPr="00F40B3B">
        <w:rPr>
          <w:b/>
          <w:bCs/>
        </w:rPr>
        <w:fldChar w:fldCharType="end"/>
      </w:r>
      <w:r w:rsidRPr="00F40B3B">
        <w:rPr>
          <w:b/>
          <w:bCs/>
        </w:rPr>
        <w:t xml:space="preserve"> </w:t>
      </w:r>
      <w:r w:rsidRPr="00F40B3B">
        <w:t>Struktur Pohon dan Pelepah Daun Kelapa Sawit</w:t>
      </w:r>
      <w:bookmarkEnd w:id="105"/>
      <w:bookmarkEnd w:id="106"/>
    </w:p>
    <w:p w14:paraId="3BDDCBB0" w14:textId="50899633" w:rsidR="00D04AFA" w:rsidRDefault="00221706" w:rsidP="00046ACD">
      <w:pPr>
        <w:shd w:val="clear" w:color="auto" w:fill="D9D9D9" w:themeFill="background1" w:themeFillShade="D9"/>
        <w:spacing w:line="360" w:lineRule="auto"/>
        <w:ind w:firstLine="567"/>
        <w:jc w:val="both"/>
        <w:rPr>
          <w:szCs w:val="24"/>
        </w:rPr>
      </w:pPr>
      <w:r>
        <w:rPr>
          <w:szCs w:val="24"/>
        </w:rPr>
        <w:t xml:space="preserve">Format ukuran </w:t>
      </w:r>
      <w:r w:rsidR="009F453C">
        <w:rPr>
          <w:szCs w:val="24"/>
        </w:rPr>
        <w:t xml:space="preserve">Gambar maksimal </w:t>
      </w:r>
      <w:r>
        <w:rPr>
          <w:szCs w:val="24"/>
        </w:rPr>
        <w:t xml:space="preserve">lebar </w:t>
      </w:r>
      <w:r w:rsidR="009F453C">
        <w:rPr>
          <w:szCs w:val="24"/>
        </w:rPr>
        <w:t>15 cm</w:t>
      </w:r>
      <w:r>
        <w:rPr>
          <w:szCs w:val="24"/>
        </w:rPr>
        <w:t xml:space="preserve"> dan tinggi 23 cm</w:t>
      </w:r>
      <w:r w:rsidR="00F56F62">
        <w:rPr>
          <w:szCs w:val="24"/>
        </w:rPr>
        <w:t>, dapat diubah di Picture Format pada ujung kanan.</w:t>
      </w:r>
      <w:r w:rsidR="008B1A45">
        <w:rPr>
          <w:szCs w:val="24"/>
        </w:rPr>
        <w:t xml:space="preserve"> Opsional untuk menambahkan border warna abu-abu pada gambar untuk memisahkan teks dalam gambar </w:t>
      </w:r>
      <w:r w:rsidR="00D20236">
        <w:rPr>
          <w:szCs w:val="24"/>
        </w:rPr>
        <w:t xml:space="preserve">terutama menggunakan font dan ukuran yang sama </w:t>
      </w:r>
      <w:r w:rsidR="008B1A45">
        <w:rPr>
          <w:szCs w:val="24"/>
        </w:rPr>
        <w:t xml:space="preserve">dengan teks </w:t>
      </w:r>
      <w:r w:rsidR="00D20236">
        <w:rPr>
          <w:szCs w:val="24"/>
        </w:rPr>
        <w:t>naskah skripsi.</w:t>
      </w:r>
      <w:r w:rsidR="00475EC8">
        <w:rPr>
          <w:szCs w:val="24"/>
        </w:rPr>
        <w:t xml:space="preserve"> </w:t>
      </w:r>
      <w:r w:rsidR="00B27760">
        <w:rPr>
          <w:szCs w:val="24"/>
        </w:rPr>
        <w:t xml:space="preserve">Atur ukuran gambar agar teks di dalamnya </w:t>
      </w:r>
      <w:r w:rsidR="00BA361B">
        <w:rPr>
          <w:szCs w:val="24"/>
        </w:rPr>
        <w:t>berukuran kurang lebih sama</w:t>
      </w:r>
      <w:r w:rsidR="00B27760">
        <w:rPr>
          <w:szCs w:val="24"/>
        </w:rPr>
        <w:t xml:space="preserve"> dengan narasi</w:t>
      </w:r>
      <w:r w:rsidR="00713866">
        <w:rPr>
          <w:szCs w:val="24"/>
        </w:rPr>
        <w:t>. Pada baris Gambar, beri Spacing Before</w:t>
      </w:r>
      <w:r w:rsidR="004A7D8E">
        <w:rPr>
          <w:szCs w:val="24"/>
        </w:rPr>
        <w:t>:</w:t>
      </w:r>
      <w:r w:rsidR="00713866">
        <w:rPr>
          <w:szCs w:val="24"/>
        </w:rPr>
        <w:t xml:space="preserve"> 6pt</w:t>
      </w:r>
      <w:r w:rsidR="004A7D8E">
        <w:rPr>
          <w:szCs w:val="24"/>
        </w:rPr>
        <w:t xml:space="preserve"> dalam tab Layout</w:t>
      </w:r>
      <w:r w:rsidR="00F56F62">
        <w:rPr>
          <w:szCs w:val="24"/>
        </w:rPr>
        <w:t xml:space="preserve"> </w:t>
      </w:r>
      <w:r w:rsidR="004A7D8E">
        <w:rPr>
          <w:szCs w:val="24"/>
        </w:rPr>
        <w:t>serta Line Spacing: 1.15 dalam tab Home &gt; Paragraph.</w:t>
      </w:r>
      <w:r w:rsidR="00F56F62">
        <w:rPr>
          <w:szCs w:val="24"/>
        </w:rPr>
        <w:t xml:space="preserve"> Pastikan cursor teks berada pada baris gambar sebelum melakukan perubahan.</w:t>
      </w:r>
      <w:r w:rsidR="00046ACD">
        <w:rPr>
          <w:szCs w:val="24"/>
        </w:rPr>
        <w:t xml:space="preserve"> </w:t>
      </w:r>
    </w:p>
    <w:p w14:paraId="06945629" w14:textId="77777777" w:rsidR="00E55DF6" w:rsidRDefault="00293EB0" w:rsidP="00046ACD">
      <w:pPr>
        <w:shd w:val="clear" w:color="auto" w:fill="D9D9D9" w:themeFill="background1" w:themeFillShade="D9"/>
        <w:spacing w:line="360" w:lineRule="auto"/>
        <w:ind w:firstLine="567"/>
        <w:jc w:val="both"/>
        <w:rPr>
          <w:szCs w:val="24"/>
        </w:rPr>
      </w:pPr>
      <w:r>
        <w:rPr>
          <w:szCs w:val="24"/>
        </w:rPr>
        <w:t>P</w:t>
      </w:r>
      <w:r w:rsidR="00D04AFA">
        <w:rPr>
          <w:szCs w:val="24"/>
        </w:rPr>
        <w:t xml:space="preserve">astikan </w:t>
      </w:r>
      <w:r>
        <w:rPr>
          <w:szCs w:val="24"/>
        </w:rPr>
        <w:t xml:space="preserve">setiap </w:t>
      </w:r>
      <w:r w:rsidR="00D04AFA">
        <w:rPr>
          <w:szCs w:val="24"/>
        </w:rPr>
        <w:t>gambar</w:t>
      </w:r>
      <w:r>
        <w:rPr>
          <w:szCs w:val="24"/>
        </w:rPr>
        <w:t xml:space="preserve"> menggunakan </w:t>
      </w:r>
      <w:r w:rsidRPr="00DC5B97">
        <w:rPr>
          <w:b/>
          <w:bCs/>
          <w:szCs w:val="24"/>
        </w:rPr>
        <w:t>Layout Options: In Line with Text</w:t>
      </w:r>
      <w:r>
        <w:rPr>
          <w:szCs w:val="24"/>
        </w:rPr>
        <w:t xml:space="preserve">, mengubahnya dengan klik gambar &gt; klik icon </w:t>
      </w:r>
      <w:r w:rsidR="00E55DF6">
        <w:drawing>
          <wp:inline distT="0" distB="0" distL="0" distR="0" wp14:anchorId="0E8AEAED" wp14:editId="6B7CBE82">
            <wp:extent cx="165100" cy="165100"/>
            <wp:effectExtent l="0" t="0" r="6350" b="6350"/>
            <wp:docPr id="1679490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90376" name=""/>
                    <pic:cNvPicPr/>
                  </pic:nvPicPr>
                  <pic:blipFill>
                    <a:blip r:embed="rId16"/>
                    <a:stretch>
                      <a:fillRect/>
                    </a:stretch>
                  </pic:blipFill>
                  <pic:spPr>
                    <a:xfrm flipH="1">
                      <a:off x="0" y="0"/>
                      <a:ext cx="165394" cy="165394"/>
                    </a:xfrm>
                    <a:prstGeom prst="rect">
                      <a:avLst/>
                    </a:prstGeom>
                  </pic:spPr>
                </pic:pic>
              </a:graphicData>
            </a:graphic>
          </wp:inline>
        </w:drawing>
      </w:r>
      <w:r w:rsidR="00E55DF6">
        <w:rPr>
          <w:szCs w:val="24"/>
        </w:rPr>
        <w:t xml:space="preserve"> </w:t>
      </w:r>
      <w:r>
        <w:rPr>
          <w:szCs w:val="24"/>
        </w:rPr>
        <w:t xml:space="preserve">. </w:t>
      </w:r>
    </w:p>
    <w:p w14:paraId="4D51DBAB" w14:textId="4D67EDA2" w:rsidR="00F2480F" w:rsidRDefault="00293EB0" w:rsidP="00046ACD">
      <w:pPr>
        <w:shd w:val="clear" w:color="auto" w:fill="D9D9D9" w:themeFill="background1" w:themeFillShade="D9"/>
        <w:spacing w:line="360" w:lineRule="auto"/>
        <w:ind w:firstLine="567"/>
        <w:jc w:val="both"/>
        <w:rPr>
          <w:szCs w:val="24"/>
        </w:rPr>
      </w:pPr>
      <w:r>
        <w:rPr>
          <w:szCs w:val="24"/>
        </w:rPr>
        <w:t>Untuk membuat caption</w:t>
      </w:r>
      <w:r>
        <w:rPr>
          <w:szCs w:val="24"/>
        </w:rPr>
        <w:t>: K</w:t>
      </w:r>
      <w:r w:rsidR="00D04AFA">
        <w:rPr>
          <w:szCs w:val="24"/>
        </w:rPr>
        <w:t xml:space="preserve">lik kanan </w:t>
      </w:r>
      <w:r w:rsidR="00E55DF6">
        <w:rPr>
          <w:szCs w:val="24"/>
        </w:rPr>
        <w:t>g</w:t>
      </w:r>
      <w:r w:rsidR="00D04AFA">
        <w:rPr>
          <w:szCs w:val="24"/>
        </w:rPr>
        <w:t>ambar &gt; Insert Caption &gt; Pilih Label “Gambar 2” &gt; OK &gt; Ubah spasi di antara 2 dan 1 jadi titik seperti: “Gambar 2.1”.</w:t>
      </w:r>
      <w:r w:rsidR="00D04AFA">
        <w:rPr>
          <w:szCs w:val="24"/>
        </w:rPr>
        <w:t xml:space="preserve"> Caption Gambar 11 pt, Line Spacing 1.5 dan tanpa Spacing Before dan After.</w:t>
      </w:r>
    </w:p>
    <w:p w14:paraId="2F16B971" w14:textId="30441F0E" w:rsidR="00DC5B97" w:rsidRDefault="00DC5B97" w:rsidP="00046ACD">
      <w:pPr>
        <w:shd w:val="clear" w:color="auto" w:fill="D9D9D9" w:themeFill="background1" w:themeFillShade="D9"/>
        <w:spacing w:line="360" w:lineRule="auto"/>
        <w:ind w:firstLine="567"/>
        <w:jc w:val="both"/>
        <w:rPr>
          <w:szCs w:val="24"/>
        </w:rPr>
      </w:pPr>
      <w:r>
        <w:rPr>
          <w:szCs w:val="24"/>
        </w:rPr>
        <w:t>Contoh penulisan teori skripsi dapat dilihat pada halaman-halaman berikut.</w:t>
      </w:r>
    </w:p>
    <w:p w14:paraId="0000010D" w14:textId="18008A67" w:rsidR="00B55265" w:rsidRPr="00F40B3B" w:rsidRDefault="00EE4BA4" w:rsidP="000364FF">
      <w:pPr>
        <w:pStyle w:val="Heading2"/>
      </w:pPr>
      <w:bookmarkStart w:id="107" w:name="_Toc201279329"/>
      <w:bookmarkStart w:id="108" w:name="_Toc199532144"/>
      <w:r w:rsidRPr="00F40B3B">
        <w:lastRenderedPageBreak/>
        <w:t>Ganoderma</w:t>
      </w:r>
      <w:bookmarkEnd w:id="107"/>
      <w:bookmarkEnd w:id="108"/>
      <w:r w:rsidR="00EA3A0A">
        <w:t xml:space="preserve"> (Contoh Penulisan Teori)</w:t>
      </w:r>
    </w:p>
    <w:p w14:paraId="4DF7A1C4" w14:textId="42C792CF" w:rsidR="00965A48" w:rsidRPr="00F40B3B" w:rsidRDefault="001F44E5" w:rsidP="00C02A3B">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Jamur</w:t>
      </w:r>
      <w:r w:rsidRPr="00F40B3B">
        <w:rPr>
          <w:rFonts w:ascii="Times New Roman" w:eastAsia="Times New Roman" w:hAnsi="Times New Roman" w:cs="Times New Roman"/>
          <w:i/>
          <w:iCs/>
          <w:szCs w:val="24"/>
        </w:rPr>
        <w:t xml:space="preserve"> </w:t>
      </w:r>
      <w:r w:rsidR="00C31569" w:rsidRPr="00F40B3B">
        <w:rPr>
          <w:rFonts w:ascii="Times New Roman" w:eastAsia="Times New Roman" w:hAnsi="Times New Roman" w:cs="Times New Roman"/>
          <w:i/>
          <w:iCs/>
          <w:szCs w:val="24"/>
        </w:rPr>
        <w:t>Ganoderma</w:t>
      </w:r>
      <w:r w:rsidR="00C31569" w:rsidRPr="00F40B3B">
        <w:rPr>
          <w:rFonts w:ascii="Times New Roman" w:eastAsia="Times New Roman" w:hAnsi="Times New Roman" w:cs="Times New Roman"/>
          <w:szCs w:val="24"/>
        </w:rPr>
        <w:t xml:space="preserve"> </w:t>
      </w:r>
      <w:r w:rsidR="00BC19D9" w:rsidRPr="00F40B3B">
        <w:rPr>
          <w:rFonts w:ascii="Times New Roman" w:eastAsia="Times New Roman" w:hAnsi="Times New Roman" w:cs="Times New Roman"/>
          <w:szCs w:val="24"/>
        </w:rPr>
        <w:t xml:space="preserve">termasuk ke dalam </w:t>
      </w:r>
      <w:r w:rsidR="0099469D" w:rsidRPr="00F40B3B">
        <w:rPr>
          <w:rFonts w:ascii="Times New Roman" w:eastAsia="Times New Roman" w:hAnsi="Times New Roman" w:cs="Times New Roman"/>
          <w:szCs w:val="24"/>
        </w:rPr>
        <w:t xml:space="preserve">kerajaan </w:t>
      </w:r>
      <w:r w:rsidR="0099469D" w:rsidRPr="00F40B3B">
        <w:rPr>
          <w:rFonts w:ascii="Times New Roman" w:eastAsia="Times New Roman" w:hAnsi="Times New Roman" w:cs="Times New Roman"/>
          <w:i/>
          <w:iCs/>
          <w:szCs w:val="24"/>
        </w:rPr>
        <w:t>Fungi</w:t>
      </w:r>
      <w:r w:rsidR="0099469D" w:rsidRPr="00F40B3B">
        <w:rPr>
          <w:rFonts w:ascii="Times New Roman" w:eastAsia="Times New Roman" w:hAnsi="Times New Roman" w:cs="Times New Roman"/>
          <w:szCs w:val="24"/>
        </w:rPr>
        <w:t xml:space="preserve">, </w:t>
      </w:r>
      <w:r w:rsidR="008B10E8" w:rsidRPr="00F40B3B">
        <w:rPr>
          <w:rFonts w:ascii="Times New Roman" w:eastAsia="Times New Roman" w:hAnsi="Times New Roman" w:cs="Times New Roman"/>
          <w:szCs w:val="24"/>
        </w:rPr>
        <w:t xml:space="preserve">divisi </w:t>
      </w:r>
      <w:r w:rsidR="008B10E8" w:rsidRPr="00F40B3B">
        <w:rPr>
          <w:rFonts w:ascii="Times New Roman" w:eastAsia="Times New Roman" w:hAnsi="Times New Roman" w:cs="Times New Roman"/>
          <w:i/>
          <w:iCs/>
          <w:szCs w:val="24"/>
        </w:rPr>
        <w:t>Basidiomycota</w:t>
      </w:r>
      <w:r w:rsidR="008B10E8" w:rsidRPr="00F40B3B">
        <w:rPr>
          <w:rFonts w:ascii="Times New Roman" w:eastAsia="Times New Roman" w:hAnsi="Times New Roman" w:cs="Times New Roman"/>
          <w:szCs w:val="24"/>
        </w:rPr>
        <w:t xml:space="preserve">, kelas </w:t>
      </w:r>
      <w:r w:rsidR="008B10E8" w:rsidRPr="00F40B3B">
        <w:rPr>
          <w:rFonts w:ascii="Times New Roman" w:eastAsia="Times New Roman" w:hAnsi="Times New Roman" w:cs="Times New Roman"/>
          <w:i/>
          <w:iCs/>
          <w:szCs w:val="24"/>
        </w:rPr>
        <w:t>Agaricomycetes</w:t>
      </w:r>
      <w:r w:rsidR="008B10E8" w:rsidRPr="00F40B3B">
        <w:rPr>
          <w:rFonts w:ascii="Times New Roman" w:eastAsia="Times New Roman" w:hAnsi="Times New Roman" w:cs="Times New Roman"/>
          <w:szCs w:val="24"/>
        </w:rPr>
        <w:t xml:space="preserve">, ordo </w:t>
      </w:r>
      <w:r w:rsidR="008B10E8" w:rsidRPr="00F40B3B">
        <w:rPr>
          <w:rFonts w:ascii="Times New Roman" w:eastAsia="Times New Roman" w:hAnsi="Times New Roman" w:cs="Times New Roman"/>
          <w:i/>
          <w:iCs/>
          <w:szCs w:val="24"/>
        </w:rPr>
        <w:t>Pol</w:t>
      </w:r>
      <w:r w:rsidR="00DF6C32" w:rsidRPr="00F40B3B">
        <w:rPr>
          <w:rFonts w:ascii="Times New Roman" w:eastAsia="Times New Roman" w:hAnsi="Times New Roman" w:cs="Times New Roman"/>
          <w:i/>
          <w:iCs/>
          <w:szCs w:val="24"/>
        </w:rPr>
        <w:t>yporales</w:t>
      </w:r>
      <w:r w:rsidR="00DF6C32" w:rsidRPr="00F40B3B">
        <w:rPr>
          <w:rFonts w:ascii="Times New Roman" w:eastAsia="Times New Roman" w:hAnsi="Times New Roman" w:cs="Times New Roman"/>
          <w:szCs w:val="24"/>
        </w:rPr>
        <w:t xml:space="preserve">, famili </w:t>
      </w:r>
      <w:r w:rsidR="00DF6C32" w:rsidRPr="00F40B3B">
        <w:rPr>
          <w:rFonts w:ascii="Times New Roman" w:eastAsia="Times New Roman" w:hAnsi="Times New Roman" w:cs="Times New Roman"/>
          <w:i/>
          <w:iCs/>
          <w:szCs w:val="24"/>
        </w:rPr>
        <w:t>Ganodermataceae</w:t>
      </w:r>
      <w:r w:rsidR="00DF6C32" w:rsidRPr="00F40B3B">
        <w:rPr>
          <w:rFonts w:ascii="Times New Roman" w:eastAsia="Times New Roman" w:hAnsi="Times New Roman" w:cs="Times New Roman"/>
          <w:szCs w:val="24"/>
        </w:rPr>
        <w:t>, dan genus</w:t>
      </w:r>
      <w:r w:rsidR="00DB4318" w:rsidRPr="00F40B3B">
        <w:rPr>
          <w:rFonts w:ascii="Times New Roman" w:eastAsia="Times New Roman" w:hAnsi="Times New Roman" w:cs="Times New Roman"/>
          <w:szCs w:val="24"/>
        </w:rPr>
        <w:t xml:space="preserve"> </w:t>
      </w:r>
      <w:r w:rsidR="00DB4318" w:rsidRPr="00F40B3B">
        <w:rPr>
          <w:rFonts w:ascii="Times New Roman" w:eastAsia="Times New Roman" w:hAnsi="Times New Roman" w:cs="Times New Roman"/>
          <w:i/>
          <w:iCs/>
          <w:szCs w:val="24"/>
        </w:rPr>
        <w:t>Ganoderma</w:t>
      </w:r>
      <w:r w:rsidR="00DB4318" w:rsidRPr="00F40B3B">
        <w:rPr>
          <w:rFonts w:ascii="Times New Roman" w:eastAsia="Times New Roman" w:hAnsi="Times New Roman" w:cs="Times New Roman"/>
          <w:szCs w:val="24"/>
        </w:rPr>
        <w:t>.</w:t>
      </w:r>
      <w:r w:rsidR="00BC19D9" w:rsidRPr="00F40B3B">
        <w:rPr>
          <w:rFonts w:ascii="Times New Roman" w:eastAsia="Times New Roman" w:hAnsi="Times New Roman" w:cs="Times New Roman"/>
          <w:szCs w:val="24"/>
        </w:rPr>
        <w:t xml:space="preserve"> </w:t>
      </w:r>
      <w:r w:rsidR="00DB4318" w:rsidRPr="00F40B3B">
        <w:rPr>
          <w:rFonts w:ascii="Times New Roman" w:eastAsia="Times New Roman" w:hAnsi="Times New Roman" w:cs="Times New Roman"/>
          <w:i/>
          <w:iCs/>
          <w:szCs w:val="24"/>
        </w:rPr>
        <w:t>Ganoderma</w:t>
      </w:r>
      <w:r w:rsidR="00DB4318" w:rsidRPr="00F40B3B">
        <w:rPr>
          <w:rFonts w:ascii="Times New Roman" w:eastAsia="Times New Roman" w:hAnsi="Times New Roman" w:cs="Times New Roman"/>
          <w:szCs w:val="24"/>
        </w:rPr>
        <w:t xml:space="preserve"> </w:t>
      </w:r>
      <w:r w:rsidR="009830C0" w:rsidRPr="00F40B3B">
        <w:rPr>
          <w:rFonts w:ascii="Times New Roman" w:eastAsia="Times New Roman" w:hAnsi="Times New Roman" w:cs="Times New Roman"/>
          <w:szCs w:val="24"/>
        </w:rPr>
        <w:t xml:space="preserve">memiliki </w:t>
      </w:r>
      <w:r w:rsidR="001E2A64" w:rsidRPr="00F40B3B">
        <w:rPr>
          <w:rFonts w:ascii="Times New Roman" w:eastAsia="Times New Roman" w:hAnsi="Times New Roman" w:cs="Times New Roman"/>
          <w:szCs w:val="24"/>
        </w:rPr>
        <w:t>ratusan</w:t>
      </w:r>
      <w:r w:rsidR="009830C0" w:rsidRPr="00F40B3B">
        <w:rPr>
          <w:rFonts w:ascii="Times New Roman" w:eastAsia="Times New Roman" w:hAnsi="Times New Roman" w:cs="Times New Roman"/>
          <w:szCs w:val="24"/>
        </w:rPr>
        <w:t xml:space="preserve"> spesies yang beragam dari </w:t>
      </w:r>
      <w:r w:rsidR="00106AB1" w:rsidRPr="00F40B3B">
        <w:rPr>
          <w:rFonts w:ascii="Times New Roman" w:eastAsia="Times New Roman" w:hAnsi="Times New Roman" w:cs="Times New Roman"/>
          <w:szCs w:val="24"/>
        </w:rPr>
        <w:t>benua tropis</w:t>
      </w:r>
      <w:r w:rsidR="00AB00C6" w:rsidRPr="00F40B3B">
        <w:rPr>
          <w:rFonts w:ascii="Times New Roman" w:eastAsia="Times New Roman" w:hAnsi="Times New Roman" w:cs="Times New Roman"/>
          <w:szCs w:val="24"/>
        </w:rPr>
        <w:t>.</w:t>
      </w:r>
      <w:r w:rsidR="000D2ECD" w:rsidRPr="00F40B3B">
        <w:rPr>
          <w:rFonts w:ascii="Times New Roman" w:eastAsia="Times New Roman" w:hAnsi="Times New Roman" w:cs="Times New Roman"/>
          <w:szCs w:val="24"/>
        </w:rPr>
        <w:t xml:space="preserve"> </w:t>
      </w:r>
      <w:r w:rsidR="004B75B9" w:rsidRPr="00F40B3B">
        <w:rPr>
          <w:rFonts w:ascii="Times New Roman" w:eastAsia="Times New Roman" w:hAnsi="Times New Roman" w:cs="Times New Roman"/>
          <w:szCs w:val="24"/>
        </w:rPr>
        <w:t xml:space="preserve">Beberapa </w:t>
      </w:r>
      <w:r w:rsidR="00603B9F" w:rsidRPr="00F40B3B">
        <w:rPr>
          <w:rFonts w:ascii="Times New Roman" w:eastAsia="Times New Roman" w:hAnsi="Times New Roman" w:cs="Times New Roman"/>
          <w:szCs w:val="24"/>
        </w:rPr>
        <w:t>spesies</w:t>
      </w:r>
      <w:r w:rsidR="000D2ECD" w:rsidRPr="00F40B3B">
        <w:rPr>
          <w:rFonts w:ascii="Times New Roman" w:eastAsia="Times New Roman" w:hAnsi="Times New Roman" w:cs="Times New Roman"/>
          <w:szCs w:val="24"/>
        </w:rPr>
        <w:t xml:space="preserve">nya memiliki </w:t>
      </w:r>
      <w:r w:rsidR="00603B9F" w:rsidRPr="00F40B3B">
        <w:rPr>
          <w:rFonts w:ascii="Times New Roman" w:eastAsia="Times New Roman" w:hAnsi="Times New Roman" w:cs="Times New Roman"/>
          <w:szCs w:val="24"/>
        </w:rPr>
        <w:t>bentuk</w:t>
      </w:r>
      <w:r w:rsidR="004B75B9" w:rsidRPr="00F40B3B">
        <w:rPr>
          <w:rFonts w:ascii="Times New Roman" w:eastAsia="Times New Roman" w:hAnsi="Times New Roman" w:cs="Times New Roman"/>
          <w:szCs w:val="24"/>
        </w:rPr>
        <w:t xml:space="preserve"> bulat</w:t>
      </w:r>
      <w:r w:rsidR="00603B9F" w:rsidRPr="00F40B3B">
        <w:rPr>
          <w:rFonts w:ascii="Times New Roman" w:eastAsia="Times New Roman" w:hAnsi="Times New Roman" w:cs="Times New Roman"/>
          <w:szCs w:val="24"/>
        </w:rPr>
        <w:t xml:space="preserve"> konsentris</w:t>
      </w:r>
      <w:r w:rsidR="004B75B9" w:rsidRPr="00F40B3B">
        <w:rPr>
          <w:rFonts w:ascii="Times New Roman" w:eastAsia="Times New Roman" w:hAnsi="Times New Roman" w:cs="Times New Roman"/>
          <w:szCs w:val="24"/>
        </w:rPr>
        <w:t xml:space="preserve">, </w:t>
      </w:r>
      <w:r w:rsidR="00603B9F" w:rsidRPr="00F40B3B">
        <w:rPr>
          <w:rFonts w:ascii="Times New Roman" w:eastAsia="Times New Roman" w:hAnsi="Times New Roman" w:cs="Times New Roman"/>
          <w:szCs w:val="24"/>
        </w:rPr>
        <w:t>dengan</w:t>
      </w:r>
      <w:r w:rsidR="004B75B9" w:rsidRPr="00F40B3B">
        <w:rPr>
          <w:rFonts w:ascii="Times New Roman" w:eastAsia="Times New Roman" w:hAnsi="Times New Roman" w:cs="Times New Roman"/>
          <w:szCs w:val="24"/>
        </w:rPr>
        <w:t xml:space="preserve"> ukuran panjang hingga 17 cm, </w:t>
      </w:r>
      <w:r w:rsidR="00D6411E" w:rsidRPr="00F40B3B">
        <w:rPr>
          <w:rFonts w:ascii="Times New Roman" w:eastAsia="Times New Roman" w:hAnsi="Times New Roman" w:cs="Times New Roman"/>
          <w:szCs w:val="24"/>
        </w:rPr>
        <w:t>ber</w:t>
      </w:r>
      <w:r w:rsidR="004B75B9" w:rsidRPr="00F40B3B">
        <w:rPr>
          <w:rFonts w:ascii="Times New Roman" w:eastAsia="Times New Roman" w:hAnsi="Times New Roman" w:cs="Times New Roman"/>
          <w:szCs w:val="24"/>
        </w:rPr>
        <w:t xml:space="preserve">jari-jari </w:t>
      </w:r>
      <w:r w:rsidR="000D2ECD" w:rsidRPr="00F40B3B">
        <w:rPr>
          <w:rFonts w:ascii="Times New Roman" w:eastAsia="Times New Roman" w:hAnsi="Times New Roman" w:cs="Times New Roman"/>
          <w:szCs w:val="24"/>
        </w:rPr>
        <w:t xml:space="preserve">hingga </w:t>
      </w:r>
      <w:r w:rsidR="004B75B9" w:rsidRPr="00F40B3B">
        <w:rPr>
          <w:rFonts w:ascii="Times New Roman" w:eastAsia="Times New Roman" w:hAnsi="Times New Roman" w:cs="Times New Roman"/>
          <w:szCs w:val="24"/>
        </w:rPr>
        <w:t>12</w:t>
      </w:r>
      <w:r w:rsidR="009031D2" w:rsidRPr="00F40B3B">
        <w:rPr>
          <w:rFonts w:ascii="Times New Roman" w:eastAsia="Times New Roman" w:hAnsi="Times New Roman" w:cs="Times New Roman"/>
          <w:szCs w:val="24"/>
        </w:rPr>
        <w:t xml:space="preserve"> cm,</w:t>
      </w:r>
      <w:r w:rsidR="004B75B9" w:rsidRPr="00F40B3B">
        <w:rPr>
          <w:rFonts w:ascii="Times New Roman" w:eastAsia="Times New Roman" w:hAnsi="Times New Roman" w:cs="Times New Roman"/>
          <w:szCs w:val="24"/>
        </w:rPr>
        <w:t xml:space="preserve"> </w:t>
      </w:r>
      <w:r w:rsidR="009031D2" w:rsidRPr="00F40B3B">
        <w:rPr>
          <w:rFonts w:ascii="Times New Roman" w:eastAsia="Times New Roman" w:hAnsi="Times New Roman" w:cs="Times New Roman"/>
          <w:szCs w:val="24"/>
        </w:rPr>
        <w:t>dan</w:t>
      </w:r>
      <w:r w:rsidR="00603B9F" w:rsidRPr="00F40B3B">
        <w:rPr>
          <w:rFonts w:ascii="Times New Roman" w:eastAsia="Times New Roman" w:hAnsi="Times New Roman" w:cs="Times New Roman"/>
          <w:szCs w:val="24"/>
        </w:rPr>
        <w:t xml:space="preserve"> ketebalan</w:t>
      </w:r>
      <w:r w:rsidR="004B75B9" w:rsidRPr="00F40B3B">
        <w:rPr>
          <w:rFonts w:ascii="Times New Roman" w:eastAsia="Times New Roman" w:hAnsi="Times New Roman" w:cs="Times New Roman"/>
          <w:szCs w:val="24"/>
        </w:rPr>
        <w:t xml:space="preserve"> </w:t>
      </w:r>
      <w:r w:rsidR="000D2ECD" w:rsidRPr="00F40B3B">
        <w:rPr>
          <w:rFonts w:ascii="Times New Roman" w:eastAsia="Times New Roman" w:hAnsi="Times New Roman" w:cs="Times New Roman"/>
          <w:szCs w:val="24"/>
        </w:rPr>
        <w:t xml:space="preserve">hingga </w:t>
      </w:r>
      <w:r w:rsidR="004B75B9" w:rsidRPr="00F40B3B">
        <w:rPr>
          <w:rFonts w:ascii="Times New Roman" w:eastAsia="Times New Roman" w:hAnsi="Times New Roman" w:cs="Times New Roman"/>
          <w:szCs w:val="24"/>
        </w:rPr>
        <w:t>2 cm</w:t>
      </w:r>
      <w:r w:rsidR="004D3789" w:rsidRPr="00F40B3B">
        <w:rPr>
          <w:rFonts w:ascii="Times New Roman" w:eastAsia="Times New Roman" w:hAnsi="Times New Roman" w:cs="Times New Roman"/>
          <w:szCs w:val="24"/>
        </w:rPr>
        <w:t xml:space="preserve">. </w:t>
      </w:r>
      <w:r w:rsidR="006B7778" w:rsidRPr="00F40B3B">
        <w:rPr>
          <w:rFonts w:ascii="Times New Roman" w:eastAsia="Times New Roman" w:hAnsi="Times New Roman" w:cs="Times New Roman"/>
          <w:i/>
          <w:iCs/>
          <w:szCs w:val="24"/>
        </w:rPr>
        <w:t xml:space="preserve">Ganoderma </w:t>
      </w:r>
      <w:r w:rsidR="006B7778" w:rsidRPr="00F40B3B">
        <w:rPr>
          <w:rFonts w:ascii="Times New Roman" w:eastAsia="Times New Roman" w:hAnsi="Times New Roman" w:cs="Times New Roman"/>
          <w:szCs w:val="24"/>
        </w:rPr>
        <w:t xml:space="preserve">terbagi </w:t>
      </w:r>
      <w:r w:rsidR="00C93578" w:rsidRPr="00F40B3B">
        <w:rPr>
          <w:rFonts w:ascii="Times New Roman" w:eastAsia="Times New Roman" w:hAnsi="Times New Roman" w:cs="Times New Roman"/>
          <w:szCs w:val="24"/>
        </w:rPr>
        <w:t xml:space="preserve">menjadi </w:t>
      </w:r>
      <w:r w:rsidR="006B7778" w:rsidRPr="00F40B3B">
        <w:rPr>
          <w:rFonts w:ascii="Times New Roman" w:eastAsia="Times New Roman" w:hAnsi="Times New Roman" w:cs="Times New Roman"/>
          <w:szCs w:val="24"/>
        </w:rPr>
        <w:t>dua</w:t>
      </w:r>
      <w:r w:rsidR="00E42E1B" w:rsidRPr="00F40B3B">
        <w:rPr>
          <w:rFonts w:ascii="Times New Roman" w:eastAsia="Times New Roman" w:hAnsi="Times New Roman" w:cs="Times New Roman"/>
          <w:szCs w:val="24"/>
        </w:rPr>
        <w:t xml:space="preserve"> karakter</w:t>
      </w:r>
      <w:r w:rsidR="00FB475F" w:rsidRPr="00F40B3B">
        <w:rPr>
          <w:rFonts w:ascii="Times New Roman" w:eastAsia="Times New Roman" w:hAnsi="Times New Roman" w:cs="Times New Roman"/>
          <w:szCs w:val="24"/>
        </w:rPr>
        <w:t xml:space="preserve">, </w:t>
      </w:r>
      <w:r w:rsidR="00C93578" w:rsidRPr="00F40B3B">
        <w:rPr>
          <w:rFonts w:ascii="Times New Roman" w:eastAsia="Times New Roman" w:hAnsi="Times New Roman" w:cs="Times New Roman"/>
          <w:szCs w:val="24"/>
        </w:rPr>
        <w:t xml:space="preserve">yaitu memiliki karakteristik </w:t>
      </w:r>
      <w:r w:rsidR="00BC4350" w:rsidRPr="00F40B3B">
        <w:rPr>
          <w:rFonts w:ascii="Times New Roman" w:eastAsia="Times New Roman" w:hAnsi="Times New Roman" w:cs="Times New Roman"/>
          <w:szCs w:val="24"/>
        </w:rPr>
        <w:t>obat herbal</w:t>
      </w:r>
      <w:r w:rsidR="00FB475F" w:rsidRPr="00F40B3B">
        <w:rPr>
          <w:rFonts w:ascii="Times New Roman" w:eastAsia="Times New Roman" w:hAnsi="Times New Roman" w:cs="Times New Roman"/>
          <w:szCs w:val="24"/>
        </w:rPr>
        <w:t xml:space="preserve"> </w:t>
      </w:r>
      <w:r w:rsidR="00BC4350" w:rsidRPr="00F40B3B">
        <w:rPr>
          <w:rFonts w:ascii="Times New Roman" w:eastAsia="Times New Roman" w:hAnsi="Times New Roman" w:cs="Times New Roman"/>
          <w:szCs w:val="24"/>
        </w:rPr>
        <w:t xml:space="preserve">seperti </w:t>
      </w:r>
      <w:r w:rsidR="00BC4350" w:rsidRPr="00F40B3B">
        <w:rPr>
          <w:rFonts w:ascii="Times New Roman" w:eastAsia="Times New Roman" w:hAnsi="Times New Roman" w:cs="Times New Roman"/>
          <w:i/>
          <w:iCs/>
          <w:szCs w:val="24"/>
        </w:rPr>
        <w:t>G</w:t>
      </w:r>
      <w:r w:rsidR="009B1319" w:rsidRPr="00F40B3B">
        <w:rPr>
          <w:rFonts w:ascii="Times New Roman" w:eastAsia="Times New Roman" w:hAnsi="Times New Roman" w:cs="Times New Roman"/>
          <w:i/>
          <w:iCs/>
          <w:szCs w:val="24"/>
        </w:rPr>
        <w:t xml:space="preserve">. </w:t>
      </w:r>
      <w:r w:rsidR="00F578AC" w:rsidRPr="00F40B3B">
        <w:rPr>
          <w:rFonts w:ascii="Times New Roman" w:eastAsia="Times New Roman" w:hAnsi="Times New Roman" w:cs="Times New Roman"/>
          <w:i/>
          <w:iCs/>
          <w:szCs w:val="24"/>
        </w:rPr>
        <w:t>L</w:t>
      </w:r>
      <w:r w:rsidR="00BC4350" w:rsidRPr="00F40B3B">
        <w:rPr>
          <w:rFonts w:ascii="Times New Roman" w:eastAsia="Times New Roman" w:hAnsi="Times New Roman" w:cs="Times New Roman"/>
          <w:i/>
          <w:iCs/>
          <w:szCs w:val="24"/>
        </w:rPr>
        <w:t>ucidum</w:t>
      </w:r>
      <w:r w:rsidR="00BC4350" w:rsidRPr="00F40B3B">
        <w:rPr>
          <w:rFonts w:ascii="Times New Roman" w:eastAsia="Times New Roman" w:hAnsi="Times New Roman" w:cs="Times New Roman"/>
          <w:szCs w:val="24"/>
        </w:rPr>
        <w:t xml:space="preserve"> </w:t>
      </w:r>
      <w:r w:rsidR="0065668D" w:rsidRPr="00F40B3B">
        <w:rPr>
          <w:rFonts w:ascii="Times New Roman" w:eastAsia="Times New Roman" w:hAnsi="Times New Roman" w:cs="Times New Roman"/>
          <w:szCs w:val="24"/>
        </w:rPr>
        <w:t>(saprofit) dan memiliki</w:t>
      </w:r>
      <w:r w:rsidR="003E14D7" w:rsidRPr="00F40B3B">
        <w:rPr>
          <w:rFonts w:ascii="Times New Roman" w:eastAsia="Times New Roman" w:hAnsi="Times New Roman" w:cs="Times New Roman"/>
          <w:szCs w:val="24"/>
        </w:rPr>
        <w:t xml:space="preserve"> </w:t>
      </w:r>
      <w:r w:rsidR="00E54244" w:rsidRPr="00F40B3B">
        <w:rPr>
          <w:rFonts w:ascii="Times New Roman" w:eastAsia="Times New Roman" w:hAnsi="Times New Roman" w:cs="Times New Roman"/>
          <w:szCs w:val="24"/>
        </w:rPr>
        <w:t xml:space="preserve">karakteristik </w:t>
      </w:r>
      <w:r w:rsidR="009B1319" w:rsidRPr="00F40B3B">
        <w:rPr>
          <w:rFonts w:ascii="Times New Roman" w:eastAsia="Times New Roman" w:hAnsi="Times New Roman" w:cs="Times New Roman"/>
          <w:szCs w:val="24"/>
        </w:rPr>
        <w:t>merugikan tanaman lain</w:t>
      </w:r>
      <w:r w:rsidR="00C02A3B" w:rsidRPr="00F40B3B">
        <w:rPr>
          <w:rFonts w:ascii="Times New Roman" w:eastAsia="Times New Roman" w:hAnsi="Times New Roman" w:cs="Times New Roman"/>
          <w:szCs w:val="24"/>
        </w:rPr>
        <w:t xml:space="preserve"> seperti </w:t>
      </w:r>
      <w:r w:rsidR="00C02A3B" w:rsidRPr="00F40B3B">
        <w:rPr>
          <w:rFonts w:ascii="Times New Roman" w:eastAsia="Times New Roman" w:hAnsi="Times New Roman" w:cs="Times New Roman"/>
          <w:i/>
          <w:iCs/>
          <w:szCs w:val="24"/>
        </w:rPr>
        <w:t xml:space="preserve">G. </w:t>
      </w:r>
      <w:r w:rsidR="00F578AC" w:rsidRPr="00F40B3B">
        <w:rPr>
          <w:rFonts w:ascii="Times New Roman" w:eastAsia="Times New Roman" w:hAnsi="Times New Roman" w:cs="Times New Roman"/>
          <w:i/>
          <w:iCs/>
          <w:szCs w:val="24"/>
        </w:rPr>
        <w:t>B</w:t>
      </w:r>
      <w:r w:rsidR="00C02A3B" w:rsidRPr="00F40B3B">
        <w:rPr>
          <w:rFonts w:ascii="Times New Roman" w:eastAsia="Times New Roman" w:hAnsi="Times New Roman" w:cs="Times New Roman"/>
          <w:i/>
          <w:iCs/>
          <w:szCs w:val="24"/>
        </w:rPr>
        <w:t>oninense</w:t>
      </w:r>
      <w:r w:rsidR="0065668D" w:rsidRPr="00F40B3B">
        <w:rPr>
          <w:rFonts w:ascii="Times New Roman" w:eastAsia="Times New Roman" w:hAnsi="Times New Roman" w:cs="Times New Roman"/>
          <w:szCs w:val="24"/>
        </w:rPr>
        <w:t xml:space="preserve"> (</w:t>
      </w:r>
      <w:r w:rsidR="00A04EC2" w:rsidRPr="00F40B3B">
        <w:rPr>
          <w:rFonts w:ascii="Times New Roman" w:eastAsia="Times New Roman" w:hAnsi="Times New Roman" w:cs="Times New Roman"/>
          <w:szCs w:val="24"/>
        </w:rPr>
        <w:t>patogeni</w:t>
      </w:r>
      <w:r w:rsidR="00153E9B" w:rsidRPr="00F40B3B">
        <w:rPr>
          <w:rFonts w:ascii="Times New Roman" w:eastAsia="Times New Roman" w:hAnsi="Times New Roman" w:cs="Times New Roman"/>
          <w:szCs w:val="24"/>
        </w:rPr>
        <w:t>k</w:t>
      </w:r>
      <w:r w:rsidR="0065668D" w:rsidRPr="00F40B3B">
        <w:rPr>
          <w:rFonts w:ascii="Times New Roman" w:eastAsia="Times New Roman" w:hAnsi="Times New Roman" w:cs="Times New Roman"/>
          <w:szCs w:val="24"/>
        </w:rPr>
        <w:t>)</w:t>
      </w:r>
      <w:r w:rsidR="003945FB" w:rsidRPr="00F40B3B">
        <w:rPr>
          <w:rFonts w:ascii="Times New Roman" w:eastAsia="Times New Roman" w:hAnsi="Times New Roman" w:cs="Times New Roman"/>
          <w:szCs w:val="24"/>
        </w:rPr>
        <w:t xml:space="preserve"> yakni dengan </w:t>
      </w:r>
      <w:r w:rsidR="00BF3204" w:rsidRPr="00F40B3B">
        <w:rPr>
          <w:rFonts w:ascii="Times New Roman" w:eastAsia="Times New Roman" w:hAnsi="Times New Roman" w:cs="Times New Roman"/>
          <w:szCs w:val="24"/>
        </w:rPr>
        <w:t xml:space="preserve">menguraikan </w:t>
      </w:r>
      <w:r w:rsidR="005076CD" w:rsidRPr="00F40B3B">
        <w:rPr>
          <w:rFonts w:ascii="Times New Roman" w:eastAsia="Times New Roman" w:hAnsi="Times New Roman" w:cs="Times New Roman"/>
          <w:szCs w:val="24"/>
        </w:rPr>
        <w:t>jaringan kekakua</w:t>
      </w:r>
      <w:r w:rsidR="00AC3A84" w:rsidRPr="00F40B3B">
        <w:rPr>
          <w:rFonts w:ascii="Times New Roman" w:eastAsia="Times New Roman" w:hAnsi="Times New Roman" w:cs="Times New Roman"/>
          <w:szCs w:val="24"/>
        </w:rPr>
        <w:t>n tumbuhan</w:t>
      </w:r>
      <w:r w:rsidR="005076CD" w:rsidRPr="00F40B3B">
        <w:rPr>
          <w:rFonts w:ascii="Times New Roman" w:eastAsia="Times New Roman" w:hAnsi="Times New Roman" w:cs="Times New Roman"/>
          <w:szCs w:val="24"/>
        </w:rPr>
        <w:t xml:space="preserve">, sehingga </w:t>
      </w:r>
      <w:r w:rsidR="00C02A3B" w:rsidRPr="00F40B3B">
        <w:rPr>
          <w:rFonts w:ascii="Times New Roman" w:eastAsia="Times New Roman" w:hAnsi="Times New Roman" w:cs="Times New Roman"/>
          <w:szCs w:val="24"/>
        </w:rPr>
        <w:t>dapat</w:t>
      </w:r>
      <w:r w:rsidR="0038494E" w:rsidRPr="00F40B3B">
        <w:rPr>
          <w:rFonts w:ascii="Times New Roman" w:eastAsia="Times New Roman" w:hAnsi="Times New Roman" w:cs="Times New Roman"/>
          <w:szCs w:val="24"/>
        </w:rPr>
        <w:t xml:space="preserve"> </w:t>
      </w:r>
      <w:r w:rsidR="00AC3A84" w:rsidRPr="00F40B3B">
        <w:rPr>
          <w:rFonts w:ascii="Times New Roman" w:eastAsia="Times New Roman" w:hAnsi="Times New Roman" w:cs="Times New Roman"/>
          <w:szCs w:val="24"/>
        </w:rPr>
        <w:t xml:space="preserve">menumbangkan tumbuhan yang diinfeksi </w:t>
      </w:r>
      <w:r w:rsidR="00E628EE"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Dp9pUFBH","properties":{"formattedCitation":"(Jazuli dkk., 2022, hlm. 5; Soetopo dkk., 2022, hlm. 3)","plainCitation":"(Jazuli dkk., 2022, hlm. 5; Soetopo dkk., 2022, hlm. 3)","noteIndex":0},"citationItems":[{"id":5,"uris":["http://zotero.org/users/13015392/items/SIVN93ZB"],"itemData":{"id":5,"type":"article-journal","abstract":"In recent years, oil palm has grown on a major scale as it is a prominent commodity crop that contributes the most to almost every producing country’s gross domestic product (GDP). Nonetheless, existing threats such as the Ganoderma basal stem rot (BSR) disease have been deteriorating the oil palm plantations and suitable actions to overcome the issue are still being investigated. The BSR disease progression in oil palm is being studied using the disease progression through the plant disease triangle idea. This concept looks at all potential elements that could affect the transmission and development of the disease. The elements include pathogenic, with their mode of infection in each studied factor.","container-title":"Plants","DOI":"10.3390/plants11192462","ISSN":"2223-7747","issue":"19","journalAbbreviation":"Plants","language":"en","page":"2462","source":"DOI.org (Crossref)","title":"A Review of Factors Affecting Ganoderma Basal Stem Rot Disease Progress in Oil Palm","volume":"11","author":[{"family":"Jazuli","given":"Nur Aliyah"},{"family":"Kamu","given":"Assis"},{"family":"Chong","given":"Khim Phin"},{"family":"Gabda","given":"Darmesah"},{"family":"Hassan","given":"Affendy"},{"family":"Abu Seman","given":"Idris"},{"family":"Ho","given":"Chong Mun"}],"issued":{"date-parts":[["2022",9,21]]}},"locator":"5","label":"page"},{"id":213,"uris":["http://zotero.org/users/13015392/items/2ZPWARTV"],"itemData":{"id":213,"type":"article-journal","abstract":"An important constraint of oil palm (Elaeis guineensis) plantation production in Indonesia is Ganoderma disease which causes Basal Stem Rot (BSR) and Upper Stem Rot (USR) and has spread to almost all oil palms plantations. The disease has been reported to attack all stages of oil palm and is well-known as a silent killer. G. boninense is the most common and aggressive causal agent of BSR, while G. zonatum is mostly more aggressive than G. boninense as the causal agent of USR disease. The basidiospores spread better by the wind, rainfall, animals, insects, humans, and agriculture tools than mycelium or hyphae. The fungi become pathogenic when mating between two compatible mycelia occurs. Spreading the disease is mainly easier through contact between healthy and unhealthy plant roots than through basidiospores. Ganoderma is a saprophytic facultative fungus that can live as saprophytic on the remained plant part and will be an important factor as an inoculum disease and infect the crops in weak conditions. The controlling of Ganoderma disease should be carried out as an Integrated Pest Control (IPM), which consisted of cultural techniques, for instance, sanitation, making a big hole of planting; biological control such as applying Trichoderma sp, followed by the application of organic matters (empty fruit bunches); and strengthening oil palms condition by applying the organic and inorganic fertilizer based on the recommendation. If Ganoderma disease is found, make an isolation furrow surrounding the diseased plant to reduce contact between the infected and healthy roots. Presenting microbe antagonistic agents in all oil palm plantation and developing resistant varieties is are very important and prospective for sustainable oil palm plantation development.\n\nKendala utama produksi tanaman kelapa sawit (Elaeis guineensis) di Indonesia adalah penyakit Busuk Batang Bawah (Basal Stem Rot-BSR) dan Busuk Batang Atas (Upper Stem Rot-USR) yang disebabkan oleh jamur Ganoderma. Penyakit tersebut sudah menyebar ke seluruh pertanaman sawit di Indonesia, yang dikenal dengan sebutan mematikan pelan-pelan (silent killer). Jamur G. boninense umumnya merupakan penyebab penyakit busuk batang bawah, sedang G. zonatum sebagai penyebab penyakit busuk batang atas. Basidiospora jamur tersebut dapat menyebar dengan mudah melalui angin, serangga, manusia dan alat-alat pertanian dibandingkan bentuk hifa/miselium jamur. Jamur tersebut menjadi patogen apabila terjadi perkawinan antara dua miselium yang serasi. Penyebaran penyakit lebih mudah terjadi melalui kontak akar sakit dan akar sehat. Ganoderma bersifat saprofit-fakultatif, berarti sebagai patogen dan dapat hidup lama sebagai saprofit pada sisa tanaman sakit di dalam tanah serta dapat menginfeksi tanaman yang kondisinya lemah. Oleh sebab itu pengendalian penyakit ini harus dilakukan secara terpadu (PHT) yang terdiri dari kultur teknis seperti melakukan sanitasi, membuat lubang tanam besar dan pengendalian hayati yaitu melakukan aplikasi musuh alami Ganoderma seperti Trichoderma sp. dan meningkatkan keragaan tanaman sawit dengan pemberian pupuk organik dan inorganik sesuai dengan rekomendasi. Apabila ditemukan penyakit Ganoderma segera lakukan membuat parit pemisah di sekeliling tanaman sakit untuk menghindari terjadinya kontak akar sakit dengan akar tanaman sehat. Menghadirkan agensia hayati antagonis di seluruh areal kelapa sawit dan pengembangan varietas tanaman sawit yang resistan terhadap Ganoderma sangat penting untuk mendukung perkebunan sawit berkelanjutan.","container-title":"Perspektif","DOI":"10.21082/psp.v21n1.2022.1-17","ISSN":"2540-8240, 1412-8004","issue":"1","journalAbbreviation":"PSP","language":"en, id","note":"Alternate title: Penyakit Ganoderma pada Tanaman Kelapa Sawit, penyebaran dan Vektornya serta Strategi Pengendaliannya","page":"1-17","source":"DOI.org (Crossref)","title":"Ganoderma Diseases on Oil Palm, Factors and Vectors Dispersal and Its Control Strategy Development","volume":"21","author":[{"family":"Soetopo","given":"Deciyanto"},{"family":"Manohara","given":"Dyah"},{"family":"Wulandari","given":"Suci"},{"family":"Djufry","given":"Fadjry"},{"family":"Syafaruddin","given":"Syafaruddin"}],"issued":{"date-parts":[["2022",8,13]]}},"locator":"3","label":"page"}],"schema":"https://github.com/citation-style-language/schema/raw/master/csl-citation.json"} </w:instrText>
      </w:r>
      <w:r w:rsidR="00E628EE"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Jazuli dkk., 2022, hlm. 5; Soetopo dkk., 2022, hlm. 3)</w:t>
      </w:r>
      <w:r w:rsidR="00E628EE" w:rsidRPr="00F40B3B">
        <w:rPr>
          <w:rFonts w:ascii="Times New Roman" w:eastAsia="Times New Roman" w:hAnsi="Times New Roman" w:cs="Times New Roman"/>
          <w:szCs w:val="24"/>
        </w:rPr>
        <w:fldChar w:fldCharType="end"/>
      </w:r>
      <w:r w:rsidR="00E628EE" w:rsidRPr="00F40B3B">
        <w:rPr>
          <w:rFonts w:ascii="Times New Roman" w:eastAsia="Times New Roman" w:hAnsi="Times New Roman" w:cs="Times New Roman"/>
          <w:szCs w:val="24"/>
        </w:rPr>
        <w:t>.</w:t>
      </w:r>
    </w:p>
    <w:p w14:paraId="168A740A" w14:textId="23F0E9DF" w:rsidR="00E42E1B" w:rsidRPr="00F40B3B" w:rsidRDefault="00E42E1B" w:rsidP="00127840">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Jamur</w:t>
      </w:r>
      <w:r w:rsidRPr="00F40B3B">
        <w:rPr>
          <w:rFonts w:ascii="Times New Roman" w:eastAsia="Times New Roman" w:hAnsi="Times New Roman" w:cs="Times New Roman"/>
          <w:i/>
          <w:iCs/>
          <w:szCs w:val="24"/>
        </w:rPr>
        <w:t xml:space="preserve"> Ganoderma</w:t>
      </w:r>
      <w:r w:rsidRPr="00F40B3B">
        <w:rPr>
          <w:rFonts w:ascii="Times New Roman" w:eastAsia="Times New Roman" w:hAnsi="Times New Roman" w:cs="Times New Roman"/>
          <w:szCs w:val="24"/>
        </w:rPr>
        <w:t xml:space="preserve"> memiliki dua dinding, yakni dinding bagian atas yang berwarna </w:t>
      </w:r>
      <w:r w:rsidR="007A0857" w:rsidRPr="00F40B3B">
        <w:rPr>
          <w:rFonts w:ascii="Times New Roman" w:eastAsia="Times New Roman" w:hAnsi="Times New Roman" w:cs="Times New Roman"/>
          <w:szCs w:val="24"/>
        </w:rPr>
        <w:t xml:space="preserve">merah </w:t>
      </w:r>
      <w:r w:rsidRPr="00F40B3B">
        <w:rPr>
          <w:rFonts w:ascii="Times New Roman" w:eastAsia="Times New Roman" w:hAnsi="Times New Roman" w:cs="Times New Roman"/>
          <w:szCs w:val="24"/>
        </w:rPr>
        <w:t>kecoklatan yang mengkilap</w:t>
      </w:r>
      <w:r w:rsidR="007A0857" w:rsidRPr="00F40B3B">
        <w:rPr>
          <w:rFonts w:ascii="Times New Roman" w:eastAsia="Times New Roman" w:hAnsi="Times New Roman" w:cs="Times New Roman"/>
          <w:szCs w:val="24"/>
        </w:rPr>
        <w:t xml:space="preserve"> dengan</w:t>
      </w:r>
      <w:r w:rsidRPr="00F40B3B">
        <w:rPr>
          <w:rFonts w:ascii="Times New Roman" w:eastAsia="Times New Roman" w:hAnsi="Times New Roman" w:cs="Times New Roman"/>
          <w:szCs w:val="24"/>
        </w:rPr>
        <w:t xml:space="preserve"> beberapa garis menonjol bergelombang, dan dinding bagian bawah yang berwarna putih </w:t>
      </w:r>
      <w:r w:rsidR="007A0857" w:rsidRPr="00F40B3B">
        <w:rPr>
          <w:rFonts w:ascii="Times New Roman" w:eastAsia="Times New Roman" w:hAnsi="Times New Roman" w:cs="Times New Roman"/>
          <w:szCs w:val="24"/>
        </w:rPr>
        <w:t xml:space="preserve">kekuningan </w:t>
      </w:r>
      <w:r w:rsidRPr="00F40B3B">
        <w:rPr>
          <w:rFonts w:ascii="Times New Roman" w:eastAsia="Times New Roman" w:hAnsi="Times New Roman" w:cs="Times New Roman"/>
          <w:szCs w:val="24"/>
        </w:rPr>
        <w:t xml:space="preserve">sebagai tempat basidium menghasilkan jutaan </w:t>
      </w:r>
      <w:r w:rsidR="007A0857" w:rsidRPr="00F40B3B">
        <w:rPr>
          <w:rFonts w:ascii="Times New Roman" w:eastAsia="Times New Roman" w:hAnsi="Times New Roman" w:cs="Times New Roman"/>
          <w:szCs w:val="24"/>
        </w:rPr>
        <w:t>spora</w:t>
      </w:r>
      <w:r w:rsidRPr="00F40B3B">
        <w:rPr>
          <w:rFonts w:ascii="Times New Roman" w:eastAsia="Times New Roman" w:hAnsi="Times New Roman" w:cs="Times New Roman"/>
          <w:szCs w:val="24"/>
        </w:rPr>
        <w:t xml:space="preserve"> yang memproduksi inokulum, sehingga dapat menginfeksi tanaman sekitar melalui udara, air, tanah, dan hewan </w:t>
      </w:r>
      <w:r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vJv7yXXF","properties":{"formattedCitation":"(Soetopo dkk., 2022, hlm. 3)","plainCitation":"(Soetopo dkk., 2022, hlm. 3)","noteIndex":0},"citationItems":[{"id":213,"uris":["http://zotero.org/users/13015392/items/2ZPWARTV"],"itemData":{"id":213,"type":"article-journal","abstract":"An important constraint of oil palm (Elaeis guineensis) plantation production in Indonesia is Ganoderma disease which causes Basal Stem Rot (BSR) and Upper Stem Rot (USR) and has spread to almost all oil palms plantations. The disease has been reported to attack all stages of oil palm and is well-known as a silent killer. G. boninense is the most common and aggressive causal agent of BSR, while G. zonatum is mostly more aggressive than G. boninense as the causal agent of USR disease. The basidiospores spread better by the wind, rainfall, animals, insects, humans, and agriculture tools than mycelium or hyphae. The fungi become pathogenic when mating between two compatible mycelia occurs. Spreading the disease is mainly easier through contact between healthy and unhealthy plant roots than through basidiospores. Ganoderma is a saprophytic facultative fungus that can live as saprophytic on the remained plant part and will be an important factor as an inoculum disease and infect the crops in weak conditions. The controlling of Ganoderma disease should be carried out as an Integrated Pest Control (IPM), which consisted of cultural techniques, for instance, sanitation, making a big hole of planting; biological control such as applying Trichoderma sp, followed by the application of organic matters (empty fruit bunches); and strengthening oil palms condition by applying the organic and inorganic fertilizer based on the recommendation. If Ganoderma disease is found, make an isolation furrow surrounding the diseased plant to reduce contact between the infected and healthy roots. Presenting microbe antagonistic agents in all oil palm plantation and developing resistant varieties is are very important and prospective for sustainable oil palm plantation development.\n\nKendala utama produksi tanaman kelapa sawit (Elaeis guineensis) di Indonesia adalah penyakit Busuk Batang Bawah (Basal Stem Rot-BSR) dan Busuk Batang Atas (Upper Stem Rot-USR) yang disebabkan oleh jamur Ganoderma. Penyakit tersebut sudah menyebar ke seluruh pertanaman sawit di Indonesia, yang dikenal dengan sebutan mematikan pelan-pelan (silent killer). Jamur G. boninense umumnya merupakan penyebab penyakit busuk batang bawah, sedang G. zonatum sebagai penyebab penyakit busuk batang atas. Basidiospora jamur tersebut dapat menyebar dengan mudah melalui angin, serangga, manusia dan alat-alat pertanian dibandingkan bentuk hifa/miselium jamur. Jamur tersebut menjadi patogen apabila terjadi perkawinan antara dua miselium yang serasi. Penyebaran penyakit lebih mudah terjadi melalui kontak akar sakit dan akar sehat. Ganoderma bersifat saprofit-fakultatif, berarti sebagai patogen dan dapat hidup lama sebagai saprofit pada sisa tanaman sakit di dalam tanah serta dapat menginfeksi tanaman yang kondisinya lemah. Oleh sebab itu pengendalian penyakit ini harus dilakukan secara terpadu (PHT) yang terdiri dari kultur teknis seperti melakukan sanitasi, membuat lubang tanam besar dan pengendalian hayati yaitu melakukan aplikasi musuh alami Ganoderma seperti Trichoderma sp. dan meningkatkan keragaan tanaman sawit dengan pemberian pupuk organik dan inorganik sesuai dengan rekomendasi. Apabila ditemukan penyakit Ganoderma segera lakukan membuat parit pemisah di sekeliling tanaman sakit untuk menghindari terjadinya kontak akar sakit dengan akar tanaman sehat. Menghadirkan agensia hayati antagonis di seluruh areal kelapa sawit dan pengembangan varietas tanaman sawit yang resistan terhadap Ganoderma sangat penting untuk mendukung perkebunan sawit berkelanjutan.","container-title":"Perspektif","DOI":"10.21082/psp.v21n1.2022.1-17","ISSN":"2540-8240, 1412-8004","issue":"1","journalAbbreviation":"PSP","language":"en, id","note":"Alternate title: Penyakit Ganoderma pada Tanaman Kelapa Sawit, penyebaran dan Vektornya serta Strategi Pengendaliannya","page":"1-17","source":"DOI.org (Crossref)","title":"Ganoderma Diseases on Oil Palm, Factors and Vectors Dispersal and Its Control Strategy Development","volume":"21","author":[{"family":"Soetopo","given":"Deciyanto"},{"family":"Manohara","given":"Dyah"},{"family":"Wulandari","given":"Suci"},{"family":"Djufry","given":"Fadjry"},{"family":"Syafaruddin","given":"Syafaruddin"}],"issued":{"date-parts":[["2022",8,13]]}},"locator":"3","label":"page"}],"schema":"https://github.com/citation-style-language/schema/raw/master/csl-citation.json"} </w:instrText>
      </w:r>
      <w:r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Soetopo dkk., 2022, hlm. 3)</w:t>
      </w:r>
      <w:r w:rsidRPr="00F40B3B">
        <w:rPr>
          <w:rFonts w:ascii="Times New Roman" w:eastAsia="Times New Roman" w:hAnsi="Times New Roman" w:cs="Times New Roman"/>
          <w:szCs w:val="24"/>
        </w:rPr>
        <w:fldChar w:fldCharType="end"/>
      </w:r>
      <w:r w:rsidRPr="00F40B3B">
        <w:rPr>
          <w:rFonts w:ascii="Times New Roman" w:eastAsia="Times New Roman" w:hAnsi="Times New Roman" w:cs="Times New Roman"/>
          <w:szCs w:val="24"/>
        </w:rPr>
        <w:t>.</w:t>
      </w:r>
      <w:r w:rsidR="00DA457A" w:rsidRPr="00F40B3B">
        <w:rPr>
          <w:rFonts w:ascii="Times New Roman" w:eastAsia="Times New Roman" w:hAnsi="Times New Roman" w:cs="Times New Roman"/>
          <w:szCs w:val="24"/>
        </w:rPr>
        <w:t xml:space="preserve"> </w:t>
      </w:r>
      <w:r w:rsidR="00F46EE7" w:rsidRPr="00F40B3B">
        <w:rPr>
          <w:rFonts w:ascii="Times New Roman" w:eastAsia="Times New Roman" w:hAnsi="Times New Roman" w:cs="Times New Roman"/>
          <w:szCs w:val="24"/>
        </w:rPr>
        <w:t xml:space="preserve">Buah jamur </w:t>
      </w:r>
      <w:r w:rsidR="00F46EE7" w:rsidRPr="00F40B3B">
        <w:rPr>
          <w:rFonts w:ascii="Times New Roman" w:eastAsia="Times New Roman" w:hAnsi="Times New Roman" w:cs="Times New Roman"/>
          <w:i/>
          <w:iCs/>
          <w:szCs w:val="24"/>
        </w:rPr>
        <w:t>Ganoderma</w:t>
      </w:r>
      <w:r w:rsidR="00F46EE7" w:rsidRPr="00F40B3B">
        <w:rPr>
          <w:rFonts w:ascii="Times New Roman" w:eastAsia="Times New Roman" w:hAnsi="Times New Roman" w:cs="Times New Roman"/>
          <w:szCs w:val="24"/>
        </w:rPr>
        <w:t xml:space="preserve"> yang melekat pada batang pohon dapat dilihat pada Gambar 2.2.</w:t>
      </w:r>
    </w:p>
    <w:p w14:paraId="37628FAD" w14:textId="7C0A94FE" w:rsidR="00F26699" w:rsidRPr="00F40B3B" w:rsidRDefault="008F7BD8" w:rsidP="00F26699">
      <w:pPr>
        <w:pStyle w:val="Gambar"/>
        <w:keepNext/>
        <w:spacing w:before="120" w:line="276" w:lineRule="auto"/>
        <w:rPr>
          <w:lang w:val="id-ID"/>
        </w:rPr>
      </w:pPr>
      <w:r w:rsidRPr="00F40B3B">
        <w:rPr>
          <w:lang w:val="id-ID"/>
        </w:rPr>
        <w:drawing>
          <wp:inline distT="0" distB="0" distL="0" distR="0" wp14:anchorId="40C56BBF" wp14:editId="3A6CEE7F">
            <wp:extent cx="2340000" cy="1872000"/>
            <wp:effectExtent l="0" t="0" r="3175" b="0"/>
            <wp:docPr id="1988566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33907" r="22611" b="36000"/>
                    <a:stretch/>
                  </pic:blipFill>
                  <pic:spPr bwMode="auto">
                    <a:xfrm>
                      <a:off x="0" y="0"/>
                      <a:ext cx="2340000" cy="1872000"/>
                    </a:xfrm>
                    <a:prstGeom prst="rect">
                      <a:avLst/>
                    </a:prstGeom>
                    <a:noFill/>
                    <a:ln>
                      <a:noFill/>
                    </a:ln>
                    <a:extLst>
                      <a:ext uri="{53640926-AAD7-44D8-BBD7-CCE9431645EC}">
                        <a14:shadowObscured xmlns:a14="http://schemas.microsoft.com/office/drawing/2010/main"/>
                      </a:ext>
                    </a:extLst>
                  </pic:spPr>
                </pic:pic>
              </a:graphicData>
            </a:graphic>
          </wp:inline>
        </w:drawing>
      </w:r>
      <w:r w:rsidR="00B75E08" w:rsidRPr="00F40B3B">
        <w:rPr>
          <w:lang w:val="id-ID"/>
        </w:rPr>
        <w:t xml:space="preserve"> </w:t>
      </w:r>
      <w:r w:rsidR="00B75E08" w:rsidRPr="00F40B3B">
        <w:rPr>
          <w:lang w:val="id-ID"/>
        </w:rPr>
        <w:drawing>
          <wp:inline distT="0" distB="0" distL="0" distR="0" wp14:anchorId="3F30FD87" wp14:editId="3F74F4E6">
            <wp:extent cx="2340000" cy="1872000"/>
            <wp:effectExtent l="0" t="0" r="3175" b="0"/>
            <wp:docPr id="1538524347" name="Picture 1" descr="A group of mushrooms on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524347" name="Picture 1" descr="A group of mushrooms on a tree&#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937" r="10937"/>
                    <a:stretch/>
                  </pic:blipFill>
                  <pic:spPr bwMode="auto">
                    <a:xfrm>
                      <a:off x="0" y="0"/>
                      <a:ext cx="2340000" cy="1872000"/>
                    </a:xfrm>
                    <a:prstGeom prst="rect">
                      <a:avLst/>
                    </a:prstGeom>
                    <a:noFill/>
                    <a:ln>
                      <a:noFill/>
                    </a:ln>
                    <a:extLst>
                      <a:ext uri="{53640926-AAD7-44D8-BBD7-CCE9431645EC}">
                        <a14:shadowObscured xmlns:a14="http://schemas.microsoft.com/office/drawing/2010/main"/>
                      </a:ext>
                    </a:extLst>
                  </pic:spPr>
                </pic:pic>
              </a:graphicData>
            </a:graphic>
          </wp:inline>
        </w:drawing>
      </w:r>
    </w:p>
    <w:p w14:paraId="3C96CEAB" w14:textId="74BBC758" w:rsidR="00F26699" w:rsidRPr="00F40B3B" w:rsidRDefault="00207D22" w:rsidP="00207D22">
      <w:pPr>
        <w:pStyle w:val="Gambar"/>
        <w:keepNext/>
        <w:tabs>
          <w:tab w:val="center" w:pos="2380"/>
          <w:tab w:val="center" w:pos="6159"/>
        </w:tabs>
        <w:jc w:val="left"/>
        <w:rPr>
          <w:sz w:val="22"/>
          <w:szCs w:val="22"/>
          <w:lang w:val="id-ID"/>
        </w:rPr>
      </w:pPr>
      <w:r w:rsidRPr="00F40B3B">
        <w:rPr>
          <w:sz w:val="22"/>
          <w:szCs w:val="22"/>
          <w:lang w:val="id-ID"/>
        </w:rPr>
        <w:tab/>
      </w:r>
      <w:r w:rsidRPr="00D86956">
        <w:rPr>
          <w:sz w:val="20"/>
          <w:lang w:val="id-ID"/>
        </w:rPr>
        <w:t>(a)</w:t>
      </w:r>
      <w:r w:rsidRPr="00D86956">
        <w:rPr>
          <w:sz w:val="20"/>
          <w:lang w:val="id-ID"/>
        </w:rPr>
        <w:tab/>
      </w:r>
      <w:r w:rsidR="00F26699" w:rsidRPr="00D86956">
        <w:rPr>
          <w:sz w:val="20"/>
          <w:lang w:val="id-ID"/>
        </w:rPr>
        <w:t>(b)</w:t>
      </w:r>
    </w:p>
    <w:p w14:paraId="1C0FCAE9" w14:textId="7CBF94E0" w:rsidR="00071278" w:rsidRPr="00F40B3B" w:rsidRDefault="00071278" w:rsidP="00071278">
      <w:pPr>
        <w:pStyle w:val="Caption"/>
      </w:pPr>
      <w:bookmarkStart w:id="109" w:name="_Toc199945499"/>
      <w:bookmarkStart w:id="110" w:name="_Toc208412490"/>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6B0D17">
        <w:rPr>
          <w:b/>
          <w:bCs/>
        </w:rPr>
        <w:t>2</w:t>
      </w:r>
      <w:r w:rsidRPr="00F40B3B">
        <w:rPr>
          <w:b/>
          <w:bCs/>
        </w:rPr>
        <w:fldChar w:fldCharType="end"/>
      </w:r>
      <w:r w:rsidRPr="00F40B3B">
        <w:t xml:space="preserve"> </w:t>
      </w:r>
      <w:r w:rsidRPr="00F40B3B">
        <w:rPr>
          <w:i/>
          <w:iCs w:val="0"/>
        </w:rPr>
        <w:t>Ganoderma sp.</w:t>
      </w:r>
      <w:r w:rsidR="001512AD" w:rsidRPr="00F40B3B">
        <w:t xml:space="preserve"> </w:t>
      </w:r>
      <w:r w:rsidR="006A7C46" w:rsidRPr="00F40B3B">
        <w:t xml:space="preserve">Bagian </w:t>
      </w:r>
      <w:r w:rsidR="00207D22" w:rsidRPr="00F40B3B">
        <w:t>(a) Atas</w:t>
      </w:r>
      <w:r w:rsidR="006A7C46" w:rsidRPr="00F40B3B">
        <w:t xml:space="preserve"> dan </w:t>
      </w:r>
      <w:r w:rsidR="00207D22" w:rsidRPr="00F40B3B">
        <w:t>(b) Bawah</w:t>
      </w:r>
      <w:bookmarkEnd w:id="109"/>
      <w:bookmarkEnd w:id="110"/>
    </w:p>
    <w:p w14:paraId="0B1D3E4B" w14:textId="6294D141" w:rsidR="00127840" w:rsidRPr="00F40B3B" w:rsidRDefault="00F40979" w:rsidP="00AC3A84">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D1MpP7Ua","properties":{"formattedCitation":"(Soetopo dkk., 2022, hlm. 3)","plainCitation":"(Soetopo dkk., 2022, hlm. 3)","dontUpdate":true,"noteIndex":0},"citationItems":[{"id":213,"uris":["http://zotero.org/users/13015392/items/2ZPWARTV"],"itemData":{"id":213,"type":"article-journal","abstract":"An important constraint of oil palm (Elaeis guineensis) plantation production in Indonesia is Ganoderma disease which causes Basal Stem Rot (BSR) and Upper Stem Rot (USR) and has spread to almost all oil palms plantations. The disease has been reported to attack all stages of oil palm and is well-known as a silent killer. G. boninense is the most common and aggressive causal agent of BSR, while G. zonatum is mostly more aggressive than G. boninense as the causal agent of USR disease. The basidiospores spread better by the wind, rainfall, animals, insects, humans, and agriculture tools than mycelium or hyphae. The fungi become pathogenic when mating between two compatible mycelia occurs. Spreading the disease is mainly easier through contact between healthy and unhealthy plant roots than through basidiospores. Ganoderma is a saprophytic facultative fungus that can live as saprophytic on the remained plant part and will be an important factor as an inoculum disease and infect the crops in weak conditions. The controlling of Ganoderma disease should be carried out as an Integrated Pest Control (IPM), which consisted of cultural techniques, for instance, sanitation, making a big hole of planting; biological control such as applying Trichoderma sp, followed by the application of organic matters (empty fruit bunches); and strengthening oil palms condition by applying the organic and inorganic fertilizer based on the recommendation. If Ganoderma disease is found, make an isolation furrow surrounding the diseased plant to reduce contact between the infected and healthy roots. Presenting microbe antagonistic agents in all oil palm plantation and developing resistant varieties is are very important and prospective for sustainable oil palm plantation development.\n\nKendala utama produksi tanaman kelapa sawit (Elaeis guineensis) di Indonesia adalah penyakit Busuk Batang Bawah (Basal Stem Rot-BSR) dan Busuk Batang Atas (Upper Stem Rot-USR) yang disebabkan oleh jamur Ganoderma. Penyakit tersebut sudah menyebar ke seluruh pertanaman sawit di Indonesia, yang dikenal dengan sebutan mematikan pelan-pelan (silent killer). Jamur G. boninense umumnya merupakan penyebab penyakit busuk batang bawah, sedang G. zonatum sebagai penyebab penyakit busuk batang atas. Basidiospora jamur tersebut dapat menyebar dengan mudah melalui angin, serangga, manusia dan alat-alat pertanian dibandingkan bentuk hifa/miselium jamur. Jamur tersebut menjadi patogen apabila terjadi perkawinan antara dua miselium yang serasi. Penyebaran penyakit lebih mudah terjadi melalui kontak akar sakit dan akar sehat. Ganoderma bersifat saprofit-fakultatif, berarti sebagai patogen dan dapat hidup lama sebagai saprofit pada sisa tanaman sakit di dalam tanah serta dapat menginfeksi tanaman yang kondisinya lemah. Oleh sebab itu pengendalian penyakit ini harus dilakukan secara terpadu (PHT) yang terdiri dari kultur teknis seperti melakukan sanitasi, membuat lubang tanam besar dan pengendalian hayati yaitu melakukan aplikasi musuh alami Ganoderma seperti Trichoderma sp. dan meningkatkan keragaan tanaman sawit dengan pemberian pupuk organik dan inorganik sesuai dengan rekomendasi. Apabila ditemukan penyakit Ganoderma segera lakukan membuat parit pemisah di sekeliling tanaman sakit untuk menghindari terjadinya kontak akar sakit dengan akar tanaman sehat. Menghadirkan agensia hayati antagonis di seluruh areal kelapa sawit dan pengembangan varietas tanaman sawit yang resistan terhadap Ganoderma sangat penting untuk mendukung perkebunan sawit berkelanjutan.","container-title":"Perspektif","DOI":"10.21082/psp.v21n1.2022.1-17","ISSN":"2540-8240, 1412-8004","issue":"1","journalAbbreviation":"PSP","language":"en, id","note":"Alternate title: Penyakit Ganoderma pada Tanaman Kelapa Sawit, penyebaran dan Vektornya serta Strategi Pengendaliannya","page":"1-17","source":"DOI.org (Crossref)","title":"Ganoderma Diseases on Oil Palm, Factors and Vectors Dispersal and Its Control Strategy Development","volume":"21","author":[{"family":"Soetopo","given":"Deciyanto"},{"family":"Manohara","given":"Dyah"},{"family":"Wulandari","given":"Suci"},{"family":"Djufry","given":"Fadjry"},{"family":"Syafaruddin","given":"Syafaruddin"}],"issued":{"date-parts":[["2022",8,13]]}},"locator":"3","label":"page"}],"schema":"https://github.com/citation-style-language/schema/raw/master/csl-citation.json"} </w:instrText>
      </w:r>
      <w:r w:rsidRPr="00F40B3B">
        <w:rPr>
          <w:rFonts w:ascii="Times New Roman" w:eastAsia="Times New Roman" w:hAnsi="Times New Roman" w:cs="Times New Roman"/>
          <w:szCs w:val="24"/>
        </w:rPr>
        <w:fldChar w:fldCharType="separate"/>
      </w:r>
      <w:r w:rsidRPr="00F40B3B">
        <w:rPr>
          <w:rFonts w:ascii="Times New Roman" w:hAnsi="Times New Roman" w:cs="Times New Roman"/>
        </w:rPr>
        <w:t>Soetopo dkk. (2022, hlm. 3)</w:t>
      </w:r>
      <w:r w:rsidRPr="00F40B3B">
        <w:rPr>
          <w:rFonts w:ascii="Times New Roman" w:eastAsia="Times New Roman" w:hAnsi="Times New Roman" w:cs="Times New Roman"/>
          <w:szCs w:val="24"/>
        </w:rPr>
        <w:fldChar w:fldCharType="end"/>
      </w:r>
      <w:r w:rsidRPr="00F40B3B">
        <w:rPr>
          <w:rFonts w:ascii="Times New Roman" w:eastAsia="Times New Roman" w:hAnsi="Times New Roman" w:cs="Times New Roman"/>
          <w:szCs w:val="24"/>
        </w:rPr>
        <w:t xml:space="preserve"> </w:t>
      </w:r>
      <w:r w:rsidR="00127840" w:rsidRPr="00F40B3B">
        <w:rPr>
          <w:rFonts w:ascii="Times New Roman" w:eastAsia="Times New Roman" w:hAnsi="Times New Roman" w:cs="Times New Roman"/>
          <w:szCs w:val="24"/>
        </w:rPr>
        <w:t>menyebutkan bahwa terdapat dua penyakit busuk batang, yaitu p</w:t>
      </w:r>
      <w:r w:rsidR="00BC2910" w:rsidRPr="00F40B3B">
        <w:rPr>
          <w:rFonts w:ascii="Times New Roman" w:eastAsia="Times New Roman" w:hAnsi="Times New Roman" w:cs="Times New Roman"/>
          <w:szCs w:val="24"/>
        </w:rPr>
        <w:t xml:space="preserve">enyakit </w:t>
      </w:r>
      <w:r w:rsidR="00F94E72" w:rsidRPr="00F40B3B">
        <w:rPr>
          <w:rFonts w:ascii="Times New Roman" w:eastAsia="Times New Roman" w:hAnsi="Times New Roman" w:cs="Times New Roman"/>
          <w:szCs w:val="24"/>
        </w:rPr>
        <w:t xml:space="preserve">busuk pangkal batang </w:t>
      </w:r>
      <w:r w:rsidR="00FF2788" w:rsidRPr="00F40B3B">
        <w:rPr>
          <w:rFonts w:ascii="Times New Roman" w:eastAsia="Times New Roman" w:hAnsi="Times New Roman" w:cs="Times New Roman"/>
          <w:szCs w:val="24"/>
        </w:rPr>
        <w:t xml:space="preserve">pada tanaman kelapa sawit </w:t>
      </w:r>
      <w:r w:rsidR="00F94E72" w:rsidRPr="00F40B3B">
        <w:rPr>
          <w:rFonts w:ascii="Times New Roman" w:eastAsia="Times New Roman" w:hAnsi="Times New Roman" w:cs="Times New Roman"/>
          <w:szCs w:val="24"/>
        </w:rPr>
        <w:t xml:space="preserve">yang dikenal dengan </w:t>
      </w:r>
      <w:r w:rsidR="00F94E72" w:rsidRPr="00F40B3B">
        <w:rPr>
          <w:rFonts w:ascii="Times New Roman" w:eastAsia="Times New Roman" w:hAnsi="Times New Roman" w:cs="Times New Roman"/>
          <w:i/>
          <w:iCs/>
          <w:szCs w:val="24"/>
        </w:rPr>
        <w:t>basal stem rot</w:t>
      </w:r>
      <w:r w:rsidR="00F94E72" w:rsidRPr="00F40B3B">
        <w:rPr>
          <w:rFonts w:ascii="Times New Roman" w:eastAsia="Times New Roman" w:hAnsi="Times New Roman" w:cs="Times New Roman"/>
          <w:szCs w:val="24"/>
        </w:rPr>
        <w:t xml:space="preserve"> </w:t>
      </w:r>
      <w:r w:rsidR="00F94E72" w:rsidRPr="00F40B3B">
        <w:rPr>
          <w:rFonts w:ascii="Times New Roman" w:eastAsia="Times New Roman" w:hAnsi="Times New Roman" w:cs="Times New Roman"/>
          <w:i/>
          <w:iCs/>
          <w:szCs w:val="24"/>
        </w:rPr>
        <w:t>disease</w:t>
      </w:r>
      <w:r w:rsidR="00F94E72" w:rsidRPr="00F40B3B">
        <w:rPr>
          <w:rFonts w:ascii="Times New Roman" w:eastAsia="Times New Roman" w:hAnsi="Times New Roman" w:cs="Times New Roman"/>
          <w:szCs w:val="24"/>
        </w:rPr>
        <w:t xml:space="preserve"> (BSR)</w:t>
      </w:r>
      <w:r w:rsidR="00127840" w:rsidRPr="00F40B3B">
        <w:rPr>
          <w:rFonts w:ascii="Times New Roman" w:eastAsia="Times New Roman" w:hAnsi="Times New Roman" w:cs="Times New Roman"/>
          <w:szCs w:val="24"/>
        </w:rPr>
        <w:t xml:space="preserve"> dan </w:t>
      </w:r>
      <w:r w:rsidR="00862CBD" w:rsidRPr="00F40B3B">
        <w:rPr>
          <w:rFonts w:ascii="Times New Roman" w:eastAsia="Times New Roman" w:hAnsi="Times New Roman" w:cs="Times New Roman"/>
          <w:szCs w:val="24"/>
        </w:rPr>
        <w:t xml:space="preserve">penyakit busuk batang atas yang dikenal dengan </w:t>
      </w:r>
      <w:r w:rsidR="00862CBD" w:rsidRPr="00F40B3B">
        <w:rPr>
          <w:rFonts w:ascii="Times New Roman" w:eastAsia="Times New Roman" w:hAnsi="Times New Roman" w:cs="Times New Roman"/>
          <w:i/>
          <w:iCs/>
          <w:szCs w:val="24"/>
        </w:rPr>
        <w:t>upper stem rot disease</w:t>
      </w:r>
      <w:r w:rsidR="00862CBD" w:rsidRPr="00F40B3B">
        <w:rPr>
          <w:rFonts w:ascii="Times New Roman" w:eastAsia="Times New Roman" w:hAnsi="Times New Roman" w:cs="Times New Roman"/>
          <w:szCs w:val="24"/>
        </w:rPr>
        <w:t xml:space="preserve"> (USR)</w:t>
      </w:r>
      <w:r w:rsidR="00E540AE" w:rsidRPr="00F40B3B">
        <w:rPr>
          <w:rFonts w:ascii="Times New Roman" w:eastAsia="Times New Roman" w:hAnsi="Times New Roman" w:cs="Times New Roman"/>
          <w:szCs w:val="24"/>
        </w:rPr>
        <w:t>.</w:t>
      </w:r>
      <w:r w:rsidR="00F12480" w:rsidRPr="00F40B3B">
        <w:rPr>
          <w:rFonts w:ascii="Times New Roman" w:eastAsia="Times New Roman" w:hAnsi="Times New Roman" w:cs="Times New Roman"/>
          <w:szCs w:val="24"/>
        </w:rPr>
        <w:t xml:space="preserve"> </w:t>
      </w:r>
      <w:r w:rsidR="00171701" w:rsidRPr="00F40B3B">
        <w:rPr>
          <w:rFonts w:ascii="Times New Roman" w:eastAsia="Times New Roman" w:hAnsi="Times New Roman" w:cs="Times New Roman"/>
          <w:szCs w:val="24"/>
        </w:rPr>
        <w:t>Penelitian tersebut menjelaskan bahwa t</w:t>
      </w:r>
      <w:r w:rsidR="00127840" w:rsidRPr="00F40B3B">
        <w:rPr>
          <w:rFonts w:ascii="Times New Roman" w:eastAsia="Times New Roman" w:hAnsi="Times New Roman" w:cs="Times New Roman"/>
          <w:szCs w:val="24"/>
        </w:rPr>
        <w:t xml:space="preserve">erdapat </w:t>
      </w:r>
      <w:r w:rsidR="00171701" w:rsidRPr="00F40B3B">
        <w:rPr>
          <w:rFonts w:ascii="Times New Roman" w:eastAsia="Times New Roman" w:hAnsi="Times New Roman" w:cs="Times New Roman"/>
          <w:szCs w:val="24"/>
        </w:rPr>
        <w:t>2</w:t>
      </w:r>
      <w:r w:rsidR="00127840" w:rsidRPr="00F40B3B">
        <w:rPr>
          <w:rFonts w:ascii="Times New Roman" w:eastAsia="Times New Roman" w:hAnsi="Times New Roman" w:cs="Times New Roman"/>
          <w:szCs w:val="24"/>
        </w:rPr>
        <w:t xml:space="preserve"> spesies jamur </w:t>
      </w:r>
      <w:r w:rsidR="00AC3A84" w:rsidRPr="00F40B3B">
        <w:rPr>
          <w:rFonts w:ascii="Times New Roman" w:eastAsia="Times New Roman" w:hAnsi="Times New Roman" w:cs="Times New Roman"/>
          <w:szCs w:val="24"/>
        </w:rPr>
        <w:t xml:space="preserve">patogen </w:t>
      </w:r>
      <w:r w:rsidR="00127840" w:rsidRPr="00F40B3B">
        <w:rPr>
          <w:rFonts w:ascii="Times New Roman" w:eastAsia="Times New Roman" w:hAnsi="Times New Roman" w:cs="Times New Roman"/>
          <w:i/>
          <w:iCs/>
          <w:szCs w:val="24"/>
        </w:rPr>
        <w:t>Ganoderma</w:t>
      </w:r>
      <w:r w:rsidR="00127840" w:rsidRPr="00F40B3B">
        <w:rPr>
          <w:rFonts w:ascii="Times New Roman" w:eastAsia="Times New Roman" w:hAnsi="Times New Roman" w:cs="Times New Roman"/>
          <w:szCs w:val="24"/>
        </w:rPr>
        <w:t xml:space="preserve"> yang mendominasi serangan busuk batang terhadap tanaman kelapa sawit di Indonesia, yakni spesies </w:t>
      </w:r>
      <w:r w:rsidR="00127840" w:rsidRPr="00F40B3B">
        <w:rPr>
          <w:rFonts w:ascii="Times New Roman" w:eastAsia="Times New Roman" w:hAnsi="Times New Roman" w:cs="Times New Roman"/>
          <w:i/>
          <w:iCs/>
          <w:szCs w:val="24"/>
        </w:rPr>
        <w:t>G</w:t>
      </w:r>
      <w:r w:rsidR="00F46EE7" w:rsidRPr="00F40B3B">
        <w:rPr>
          <w:rFonts w:ascii="Times New Roman" w:eastAsia="Times New Roman" w:hAnsi="Times New Roman" w:cs="Times New Roman"/>
          <w:i/>
          <w:iCs/>
          <w:szCs w:val="24"/>
        </w:rPr>
        <w:t>anoderma</w:t>
      </w:r>
      <w:r w:rsidR="00127840" w:rsidRPr="00F40B3B">
        <w:rPr>
          <w:rFonts w:ascii="Times New Roman" w:eastAsia="Times New Roman" w:hAnsi="Times New Roman" w:cs="Times New Roman"/>
          <w:i/>
          <w:iCs/>
          <w:szCs w:val="24"/>
        </w:rPr>
        <w:t xml:space="preserve"> boninense</w:t>
      </w:r>
      <w:r w:rsidR="00127840" w:rsidRPr="00F40B3B">
        <w:rPr>
          <w:rFonts w:ascii="Times New Roman" w:eastAsia="Times New Roman" w:hAnsi="Times New Roman" w:cs="Times New Roman"/>
          <w:szCs w:val="24"/>
        </w:rPr>
        <w:t xml:space="preserve"> dan </w:t>
      </w:r>
      <w:r w:rsidR="00127840" w:rsidRPr="00F40B3B">
        <w:rPr>
          <w:rFonts w:ascii="Times New Roman" w:eastAsia="Times New Roman" w:hAnsi="Times New Roman" w:cs="Times New Roman"/>
          <w:i/>
          <w:iCs/>
          <w:szCs w:val="24"/>
        </w:rPr>
        <w:t>G</w:t>
      </w:r>
      <w:r w:rsidR="00F46EE7" w:rsidRPr="00F40B3B">
        <w:rPr>
          <w:rFonts w:ascii="Times New Roman" w:eastAsia="Times New Roman" w:hAnsi="Times New Roman" w:cs="Times New Roman"/>
          <w:i/>
          <w:iCs/>
          <w:szCs w:val="24"/>
        </w:rPr>
        <w:t>anoderma</w:t>
      </w:r>
      <w:r w:rsidR="00127840" w:rsidRPr="00F40B3B">
        <w:rPr>
          <w:rFonts w:ascii="Times New Roman" w:eastAsia="Times New Roman" w:hAnsi="Times New Roman" w:cs="Times New Roman"/>
          <w:i/>
          <w:iCs/>
          <w:szCs w:val="24"/>
        </w:rPr>
        <w:t xml:space="preserve"> zonatum</w:t>
      </w:r>
      <w:r w:rsidR="00127840" w:rsidRPr="00F40B3B">
        <w:rPr>
          <w:rFonts w:ascii="Times New Roman" w:eastAsia="Times New Roman" w:hAnsi="Times New Roman" w:cs="Times New Roman"/>
          <w:szCs w:val="24"/>
        </w:rPr>
        <w:t>.</w:t>
      </w:r>
    </w:p>
    <w:p w14:paraId="60FDBF32" w14:textId="055E4B9D" w:rsidR="00197E5F" w:rsidRPr="00F40B3B" w:rsidRDefault="00AC3A84" w:rsidP="00197E5F">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lastRenderedPageBreak/>
        <w:t>Kedua</w:t>
      </w:r>
      <w:r w:rsidR="00127840" w:rsidRPr="00F40B3B">
        <w:rPr>
          <w:rFonts w:ascii="Times New Roman" w:eastAsia="Times New Roman" w:hAnsi="Times New Roman" w:cs="Times New Roman"/>
          <w:szCs w:val="24"/>
        </w:rPr>
        <w:t xml:space="preserve"> penyakit tersebut </w:t>
      </w:r>
      <w:r w:rsidRPr="00F40B3B">
        <w:rPr>
          <w:rFonts w:ascii="Times New Roman" w:eastAsia="Times New Roman" w:hAnsi="Times New Roman" w:cs="Times New Roman"/>
          <w:szCs w:val="24"/>
        </w:rPr>
        <w:t xml:space="preserve">memiliki perbedaan lokasi infeksi, yakni tumbuhnya </w:t>
      </w:r>
      <w:r w:rsidR="00127840" w:rsidRPr="00F40B3B">
        <w:rPr>
          <w:rFonts w:ascii="Times New Roman" w:eastAsia="Times New Roman" w:hAnsi="Times New Roman" w:cs="Times New Roman"/>
          <w:szCs w:val="24"/>
        </w:rPr>
        <w:t>basidiokarp (tubuh buah jamur)</w:t>
      </w:r>
      <w:r w:rsidRPr="00F40B3B">
        <w:rPr>
          <w:rFonts w:ascii="Times New Roman" w:eastAsia="Times New Roman" w:hAnsi="Times New Roman" w:cs="Times New Roman"/>
          <w:szCs w:val="24"/>
        </w:rPr>
        <w:t xml:space="preserve"> </w:t>
      </w:r>
      <w:r w:rsidRPr="00F40B3B">
        <w:rPr>
          <w:rFonts w:ascii="Times New Roman" w:eastAsia="Times New Roman" w:hAnsi="Times New Roman" w:cs="Times New Roman"/>
          <w:i/>
          <w:iCs/>
          <w:szCs w:val="24"/>
        </w:rPr>
        <w:t>Ganoderma spp.</w:t>
      </w:r>
      <w:r w:rsidR="00127840" w:rsidRPr="00F40B3B">
        <w:rPr>
          <w:rFonts w:ascii="Times New Roman" w:eastAsia="Times New Roman" w:hAnsi="Times New Roman" w:cs="Times New Roman"/>
          <w:szCs w:val="24"/>
        </w:rPr>
        <w:t xml:space="preserve"> </w:t>
      </w:r>
      <w:r w:rsidR="00F578AC" w:rsidRPr="00F40B3B">
        <w:rPr>
          <w:rFonts w:ascii="Times New Roman" w:eastAsia="Times New Roman" w:hAnsi="Times New Roman" w:cs="Times New Roman"/>
          <w:szCs w:val="24"/>
        </w:rPr>
        <w:t>D</w:t>
      </w:r>
      <w:r w:rsidR="00127840" w:rsidRPr="00F40B3B">
        <w:rPr>
          <w:rFonts w:ascii="Times New Roman" w:eastAsia="Times New Roman" w:hAnsi="Times New Roman" w:cs="Times New Roman"/>
          <w:szCs w:val="24"/>
        </w:rPr>
        <w:t>i bagian pangkal</w:t>
      </w:r>
      <w:r w:rsidRPr="00F40B3B">
        <w:rPr>
          <w:rFonts w:ascii="Times New Roman" w:eastAsia="Times New Roman" w:hAnsi="Times New Roman" w:cs="Times New Roman"/>
          <w:szCs w:val="24"/>
        </w:rPr>
        <w:t xml:space="preserve"> atau bawah</w:t>
      </w:r>
      <w:r w:rsidR="00127840" w:rsidRPr="00F40B3B">
        <w:rPr>
          <w:rFonts w:ascii="Times New Roman" w:eastAsia="Times New Roman" w:hAnsi="Times New Roman" w:cs="Times New Roman"/>
          <w:szCs w:val="24"/>
        </w:rPr>
        <w:t xml:space="preserve"> batang pada penyakit BSR disebabkan menyebar melalui </w:t>
      </w:r>
      <w:r w:rsidRPr="00F40B3B">
        <w:rPr>
          <w:rFonts w:ascii="Times New Roman" w:eastAsia="Times New Roman" w:hAnsi="Times New Roman" w:cs="Times New Roman"/>
          <w:szCs w:val="24"/>
        </w:rPr>
        <w:t>kontak akar dalam tanah</w:t>
      </w:r>
      <w:r w:rsidR="00127840" w:rsidRPr="00F40B3B">
        <w:rPr>
          <w:rFonts w:ascii="Times New Roman" w:eastAsia="Times New Roman" w:hAnsi="Times New Roman" w:cs="Times New Roman"/>
          <w:szCs w:val="24"/>
        </w:rPr>
        <w:t xml:space="preserve">, sedangkan pada penyakit USR </w:t>
      </w:r>
      <w:r w:rsidRPr="00F40B3B">
        <w:rPr>
          <w:rFonts w:ascii="Times New Roman" w:eastAsia="Times New Roman" w:hAnsi="Times New Roman" w:cs="Times New Roman"/>
          <w:szCs w:val="24"/>
        </w:rPr>
        <w:t xml:space="preserve">tumbuhnya </w:t>
      </w:r>
      <w:r w:rsidR="00127840" w:rsidRPr="00F40B3B">
        <w:rPr>
          <w:rFonts w:ascii="Times New Roman" w:eastAsia="Times New Roman" w:hAnsi="Times New Roman" w:cs="Times New Roman"/>
          <w:szCs w:val="24"/>
        </w:rPr>
        <w:t xml:space="preserve">di bagian tengah atau atas batang </w:t>
      </w:r>
      <w:r w:rsidRPr="00F40B3B">
        <w:rPr>
          <w:rFonts w:ascii="Times New Roman" w:eastAsia="Times New Roman" w:hAnsi="Times New Roman" w:cs="Times New Roman"/>
          <w:szCs w:val="24"/>
        </w:rPr>
        <w:t xml:space="preserve">karena tersebarnya inokulum jamur melalui udara atau hewan seperti serangga </w:t>
      </w:r>
      <w:r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Xhkkr1WG","properties":{"formattedCitation":"(Soetopo dkk., 2022, hlm. 6)","plainCitation":"(Soetopo dkk., 2022, hlm. 6)","noteIndex":0},"citationItems":[{"id":213,"uris":["http://zotero.org/users/13015392/items/2ZPWARTV"],"itemData":{"id":213,"type":"article-journal","abstract":"An important constraint of oil palm (Elaeis guineensis) plantation production in Indonesia is Ganoderma disease which causes Basal Stem Rot (BSR) and Upper Stem Rot (USR) and has spread to almost all oil palms plantations. The disease has been reported to attack all stages of oil palm and is well-known as a silent killer. G. boninense is the most common and aggressive causal agent of BSR, while G. zonatum is mostly more aggressive than G. boninense as the causal agent of USR disease. The basidiospores spread better by the wind, rainfall, animals, insects, humans, and agriculture tools than mycelium or hyphae. The fungi become pathogenic when mating between two compatible mycelia occurs. Spreading the disease is mainly easier through contact between healthy and unhealthy plant roots than through basidiospores. Ganoderma is a saprophytic facultative fungus that can live as saprophytic on the remained plant part and will be an important factor as an inoculum disease and infect the crops in weak conditions. The controlling of Ganoderma disease should be carried out as an Integrated Pest Control (IPM), which consisted of cultural techniques, for instance, sanitation, making a big hole of planting; biological control such as applying Trichoderma sp, followed by the application of organic matters (empty fruit bunches); and strengthening oil palms condition by applying the organic and inorganic fertilizer based on the recommendation. If Ganoderma disease is found, make an isolation furrow surrounding the diseased plant to reduce contact between the infected and healthy roots. Presenting microbe antagonistic agents in all oil palm plantation and developing resistant varieties is are very important and prospective for sustainable oil palm plantation development.\n\nKendala utama produksi tanaman kelapa sawit (Elaeis guineensis) di Indonesia adalah penyakit Busuk Batang Bawah (Basal Stem Rot-BSR) dan Busuk Batang Atas (Upper Stem Rot-USR) yang disebabkan oleh jamur Ganoderma. Penyakit tersebut sudah menyebar ke seluruh pertanaman sawit di Indonesia, yang dikenal dengan sebutan mematikan pelan-pelan (silent killer). Jamur G. boninense umumnya merupakan penyebab penyakit busuk batang bawah, sedang G. zonatum sebagai penyebab penyakit busuk batang atas. Basidiospora jamur tersebut dapat menyebar dengan mudah melalui angin, serangga, manusia dan alat-alat pertanian dibandingkan bentuk hifa/miselium jamur. Jamur tersebut menjadi patogen apabila terjadi perkawinan antara dua miselium yang serasi. Penyebaran penyakit lebih mudah terjadi melalui kontak akar sakit dan akar sehat. Ganoderma bersifat saprofit-fakultatif, berarti sebagai patogen dan dapat hidup lama sebagai saprofit pada sisa tanaman sakit di dalam tanah serta dapat menginfeksi tanaman yang kondisinya lemah. Oleh sebab itu pengendalian penyakit ini harus dilakukan secara terpadu (PHT) yang terdiri dari kultur teknis seperti melakukan sanitasi, membuat lubang tanam besar dan pengendalian hayati yaitu melakukan aplikasi musuh alami Ganoderma seperti Trichoderma sp. dan meningkatkan keragaan tanaman sawit dengan pemberian pupuk organik dan inorganik sesuai dengan rekomendasi. Apabila ditemukan penyakit Ganoderma segera lakukan membuat parit pemisah di sekeliling tanaman sakit untuk menghindari terjadinya kontak akar sakit dengan akar tanaman sehat. Menghadirkan agensia hayati antagonis di seluruh areal kelapa sawit dan pengembangan varietas tanaman sawit yang resistan terhadap Ganoderma sangat penting untuk mendukung perkebunan sawit berkelanjutan.","container-title":"Perspektif","DOI":"10.21082/psp.v21n1.2022.1-17","ISSN":"2540-8240, 1412-8004","issue":"1","journalAbbreviation":"PSP","language":"en, id","note":"Alternate title: Penyakit Ganoderma pada Tanaman Kelapa Sawit, penyebaran dan Vektornya serta Strategi Pengendaliannya","page":"1-17","source":"DOI.org (Crossref)","title":"Ganoderma Diseases on Oil Palm, Factors and Vectors Dispersal and Its Control Strategy Development","volume":"21","author":[{"family":"Soetopo","given":"Deciyanto"},{"family":"Manohara","given":"Dyah"},{"family":"Wulandari","given":"Suci"},{"family":"Djufry","given":"Fadjry"},{"family":"Syafaruddin","given":"Syafaruddin"}],"issued":{"date-parts":[["2022",8,13]]}},"locator":"6","label":"page"}],"schema":"https://github.com/citation-style-language/schema/raw/master/csl-citation.json"} </w:instrText>
      </w:r>
      <w:r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Soetopo dkk., 2022, hlm. 6)</w:t>
      </w:r>
      <w:r w:rsidRPr="00F40B3B">
        <w:rPr>
          <w:rFonts w:ascii="Times New Roman" w:eastAsia="Times New Roman" w:hAnsi="Times New Roman" w:cs="Times New Roman"/>
          <w:szCs w:val="24"/>
        </w:rPr>
        <w:fldChar w:fldCharType="end"/>
      </w:r>
      <w:r w:rsidRPr="00F40B3B">
        <w:rPr>
          <w:rFonts w:ascii="Times New Roman" w:eastAsia="Times New Roman" w:hAnsi="Times New Roman" w:cs="Times New Roman"/>
          <w:szCs w:val="24"/>
        </w:rPr>
        <w:t>.</w:t>
      </w:r>
      <w:r w:rsidR="00197E5F" w:rsidRPr="00F40B3B">
        <w:rPr>
          <w:rFonts w:ascii="Times New Roman" w:eastAsia="Times New Roman" w:hAnsi="Times New Roman" w:cs="Times New Roman"/>
          <w:szCs w:val="24"/>
        </w:rPr>
        <w:t xml:space="preserve"> Penyakit BSR bersifat asimtomatik pada tahap awal infeksi, seringkali baru terlihat pada pelepah kelapa sawit ketika infeksi berkembang sekitar 60–70% karena sulit untuk melacak</w:t>
      </w:r>
      <w:r w:rsidR="00E362EE" w:rsidRPr="00F40B3B">
        <w:rPr>
          <w:rFonts w:ascii="Times New Roman" w:eastAsia="Times New Roman" w:hAnsi="Times New Roman" w:cs="Times New Roman"/>
          <w:szCs w:val="24"/>
        </w:rPr>
        <w:t xml:space="preserve"> pertumbuhan</w:t>
      </w:r>
      <w:r w:rsidR="00197E5F" w:rsidRPr="00F40B3B">
        <w:rPr>
          <w:rFonts w:ascii="Times New Roman" w:eastAsia="Times New Roman" w:hAnsi="Times New Roman" w:cs="Times New Roman"/>
          <w:szCs w:val="24"/>
        </w:rPr>
        <w:t xml:space="preserve">nya di kebun yang luas </w:t>
      </w:r>
      <w:r w:rsidR="00197E5F" w:rsidRPr="00F40B3B">
        <w:rPr>
          <w:rFonts w:ascii="Times New Roman" w:eastAsia="Times New Roman" w:hAnsi="Times New Roman" w:cs="Times New Roman"/>
          <w:szCs w:val="24"/>
        </w:rPr>
        <w:fldChar w:fldCharType="begin"/>
      </w:r>
      <w:r w:rsidR="004519D9" w:rsidRPr="00F40B3B">
        <w:rPr>
          <w:rFonts w:ascii="Times New Roman" w:eastAsia="Times New Roman" w:hAnsi="Times New Roman" w:cs="Times New Roman"/>
          <w:szCs w:val="24"/>
        </w:rPr>
        <w:instrText xml:space="preserve"> ADDIN ZOTERO_ITEM CSL_CITATION {"citationID":"pAqsLwW4","properties":{"formattedCitation":"(Chong dkk., 2017, hlm. 8)","plainCitation":"(Chong dkk., 2017, hlm. 8)","noteIndex":0},"citationItems":[{"id":167,"uris":["http://zotero.org/users/13015392/items/ZV92653K"],"itemData":{"id":167,"type":"book","collection-title":"SpringerBriefs in Agriculture","event-place":"Cham","ISBN":"978-3-319-54968-2","note":"10.1007/978-3-319-54969-9\n\nhttp://link.springer.com/10.1007/978-3-319-54969-9","publisher":"Springer International Publishing","publisher-place":"Cham","source":"DOI.org (Crossref)","title":"Detection and Control of Ganoderma boninense in Oil Palm Crop","author":[{"family":"Chong","given":"Khim Phin"},{"family":"Dayou","given":"Jedol"},{"family":"Alexander","given":"Arnnyitte"}],"accessed":{"date-parts":[["2023",11,17]]},"issued":{"date-parts":[["2017"]]}},"locator":"8","label":"page"}],"schema":"https://github.com/citation-style-language/schema/raw/master/csl-citation.json"} </w:instrText>
      </w:r>
      <w:r w:rsidR="00197E5F"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Chong dkk., 2017, hlm. 8)</w:t>
      </w:r>
      <w:r w:rsidR="00197E5F" w:rsidRPr="00F40B3B">
        <w:rPr>
          <w:rFonts w:ascii="Times New Roman" w:eastAsia="Times New Roman" w:hAnsi="Times New Roman" w:cs="Times New Roman"/>
          <w:szCs w:val="24"/>
        </w:rPr>
        <w:fldChar w:fldCharType="end"/>
      </w:r>
      <w:r w:rsidR="00197E5F" w:rsidRPr="00F40B3B">
        <w:rPr>
          <w:rFonts w:ascii="Times New Roman" w:eastAsia="Times New Roman" w:hAnsi="Times New Roman" w:cs="Times New Roman"/>
          <w:szCs w:val="24"/>
        </w:rPr>
        <w:t>.</w:t>
      </w:r>
    </w:p>
    <w:p w14:paraId="6BE3A7BC" w14:textId="627EDA33" w:rsidR="00C16F63" w:rsidRPr="00F40B3B" w:rsidRDefault="00197E5F" w:rsidP="00C16F63">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Gejala awal penyakit busuk pangkal batang yakni pelepah muda (daun tombak) tidak terbuka meski tidak kekurangan air </w:t>
      </w:r>
      <w:r w:rsidR="004C7ADF" w:rsidRPr="00F40B3B">
        <w:rPr>
          <w:rFonts w:ascii="Times New Roman" w:eastAsia="Times New Roman" w:hAnsi="Times New Roman" w:cs="Times New Roman"/>
          <w:szCs w:val="24"/>
        </w:rPr>
        <w:t xml:space="preserve">menandakan </w:t>
      </w:r>
      <w:r w:rsidRPr="00F40B3B">
        <w:rPr>
          <w:rFonts w:ascii="Times New Roman" w:eastAsia="Times New Roman" w:hAnsi="Times New Roman" w:cs="Times New Roman"/>
          <w:szCs w:val="24"/>
        </w:rPr>
        <w:t xml:space="preserve">sistem akar atau batang telah rusak </w:t>
      </w:r>
      <w:r w:rsidR="00670509" w:rsidRPr="00F40B3B">
        <w:rPr>
          <w:rFonts w:ascii="Times New Roman" w:eastAsia="Times New Roman" w:hAnsi="Times New Roman" w:cs="Times New Roman"/>
          <w:szCs w:val="24"/>
        </w:rPr>
        <w:fldChar w:fldCharType="begin"/>
      </w:r>
      <w:r w:rsidR="004519D9" w:rsidRPr="00F40B3B">
        <w:rPr>
          <w:rFonts w:ascii="Times New Roman" w:eastAsia="Times New Roman" w:hAnsi="Times New Roman" w:cs="Times New Roman"/>
          <w:szCs w:val="24"/>
        </w:rPr>
        <w:instrText xml:space="preserve"> ADDIN ZOTERO_ITEM CSL_CITATION {"citationID":"3sbBYJ3V","properties":{"formattedCitation":"(Chong dkk., 2017, hlm. 8)","plainCitation":"(Chong dkk., 2017, hlm. 8)","noteIndex":0},"citationItems":[{"id":167,"uris":["http://zotero.org/users/13015392/items/ZV92653K"],"itemData":{"id":167,"type":"book","collection-title":"SpringerBriefs in Agriculture","event-place":"Cham","ISBN":"978-3-319-54968-2","note":"10.1007/978-3-319-54969-9\n\nhttp://link.springer.com/10.1007/978-3-319-54969-9","publisher":"Springer International Publishing","publisher-place":"Cham","source":"DOI.org (Crossref)","title":"Detection and Control of Ganoderma boninense in Oil Palm Crop","author":[{"family":"Chong","given":"Khim Phin"},{"family":"Dayou","given":"Jedol"},{"family":"Alexander","given":"Arnnyitte"}],"accessed":{"date-parts":[["2023",11,17]]},"issued":{"date-parts":[["2017"]]}},"locator":"8","label":"page"}],"schema":"https://github.com/citation-style-language/schema/raw/master/csl-citation.json"} </w:instrText>
      </w:r>
      <w:r w:rsidR="00670509"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Chong dkk., 2017, hlm. 8)</w:t>
      </w:r>
      <w:r w:rsidR="00670509" w:rsidRPr="00F40B3B">
        <w:rPr>
          <w:rFonts w:ascii="Times New Roman" w:eastAsia="Times New Roman" w:hAnsi="Times New Roman" w:cs="Times New Roman"/>
          <w:szCs w:val="24"/>
        </w:rPr>
        <w:fldChar w:fldCharType="end"/>
      </w:r>
      <w:r w:rsidR="00670509" w:rsidRPr="00F40B3B">
        <w:rPr>
          <w:rFonts w:ascii="Times New Roman" w:eastAsia="Times New Roman" w:hAnsi="Times New Roman" w:cs="Times New Roman"/>
          <w:szCs w:val="24"/>
        </w:rPr>
        <w:t>.</w:t>
      </w:r>
      <w:r w:rsidRPr="00F40B3B">
        <w:rPr>
          <w:rFonts w:ascii="Times New Roman" w:eastAsia="Times New Roman" w:hAnsi="Times New Roman" w:cs="Times New Roman"/>
          <w:szCs w:val="24"/>
        </w:rPr>
        <w:t xml:space="preserve"> </w:t>
      </w:r>
      <w:r w:rsidR="008708C7" w:rsidRPr="00F40B3B">
        <w:rPr>
          <w:rFonts w:ascii="Times New Roman" w:eastAsia="Times New Roman" w:hAnsi="Times New Roman" w:cs="Times New Roman"/>
          <w:szCs w:val="24"/>
        </w:rPr>
        <w:t>Gejala yang terjadi pada</w:t>
      </w:r>
      <w:r w:rsidRPr="00F40B3B">
        <w:rPr>
          <w:rFonts w:ascii="Times New Roman" w:eastAsia="Times New Roman" w:hAnsi="Times New Roman" w:cs="Times New Roman"/>
          <w:szCs w:val="24"/>
        </w:rPr>
        <w:t xml:space="preserve"> batang</w:t>
      </w:r>
      <w:r w:rsidR="005A369E" w:rsidRPr="00F40B3B">
        <w:rPr>
          <w:rFonts w:ascii="Times New Roman" w:eastAsia="Times New Roman" w:hAnsi="Times New Roman" w:cs="Times New Roman"/>
          <w:szCs w:val="24"/>
        </w:rPr>
        <w:t xml:space="preserve"> tua seperti</w:t>
      </w:r>
      <w:r w:rsidRPr="00F40B3B">
        <w:rPr>
          <w:rFonts w:ascii="Times New Roman" w:eastAsia="Times New Roman" w:hAnsi="Times New Roman" w:cs="Times New Roman"/>
          <w:szCs w:val="24"/>
        </w:rPr>
        <w:t xml:space="preserve"> berumur lebih dari 10 tahun</w:t>
      </w:r>
      <w:r w:rsidR="008708C7" w:rsidRPr="00F40B3B">
        <w:rPr>
          <w:rFonts w:ascii="Times New Roman" w:eastAsia="Times New Roman" w:hAnsi="Times New Roman" w:cs="Times New Roman"/>
          <w:szCs w:val="24"/>
        </w:rPr>
        <w:t xml:space="preserve"> yakni </w:t>
      </w:r>
      <w:r w:rsidRPr="00F40B3B">
        <w:rPr>
          <w:rFonts w:ascii="Times New Roman" w:eastAsia="Times New Roman" w:hAnsi="Times New Roman" w:cs="Times New Roman"/>
          <w:szCs w:val="24"/>
        </w:rPr>
        <w:t>pelepah bawah menjadi layu, menggantung, atau jatuh</w:t>
      </w:r>
      <w:r w:rsidR="005A369E" w:rsidRPr="00F40B3B">
        <w:rPr>
          <w:rFonts w:ascii="Times New Roman" w:eastAsia="Times New Roman" w:hAnsi="Times New Roman" w:cs="Times New Roman"/>
          <w:szCs w:val="24"/>
        </w:rPr>
        <w:t>, serta w</w:t>
      </w:r>
      <w:r w:rsidRPr="00F40B3B">
        <w:rPr>
          <w:rFonts w:ascii="Times New Roman" w:eastAsia="Times New Roman" w:hAnsi="Times New Roman" w:cs="Times New Roman"/>
          <w:szCs w:val="24"/>
        </w:rPr>
        <w:t>arna pelepah</w:t>
      </w:r>
      <w:r w:rsidR="005A369E" w:rsidRPr="00F40B3B">
        <w:rPr>
          <w:rFonts w:ascii="Times New Roman" w:eastAsia="Times New Roman" w:hAnsi="Times New Roman" w:cs="Times New Roman"/>
          <w:szCs w:val="24"/>
        </w:rPr>
        <w:t xml:space="preserve">nya </w:t>
      </w:r>
      <w:r w:rsidRPr="00F40B3B">
        <w:rPr>
          <w:rFonts w:ascii="Times New Roman" w:eastAsia="Times New Roman" w:hAnsi="Times New Roman" w:cs="Times New Roman"/>
          <w:szCs w:val="24"/>
        </w:rPr>
        <w:t>berubah menjadi hijau pucat kekuningan serta mengering pada ujung pelepahnya</w:t>
      </w:r>
      <w:r w:rsidR="004368F6" w:rsidRPr="00F40B3B">
        <w:rPr>
          <w:rFonts w:ascii="Times New Roman" w:eastAsia="Times New Roman" w:hAnsi="Times New Roman" w:cs="Times New Roman"/>
          <w:szCs w:val="24"/>
        </w:rPr>
        <w:t xml:space="preserve"> </w:t>
      </w:r>
      <w:r w:rsidR="0083662E"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TkkWWGuF","properties":{"formattedCitation":"(Corley &amp; Tinker, 2016, hlm. 416)","plainCitation":"(Corley &amp; Tinker, 2016, hlm. 416)","noteIndex":0},"citationItems":[{"id":742,"uris":["http://zotero.org/users/13015392/items/L7J4A5IT"],"itemData":{"id":742,"type":"book","edition":"5","event-place":"Chichester","ISBN":"978-1-4051-8939-2","language":"en","note":"https://onlinelibrary.wiley.com/doi/book/10.1002/9781118953297\n\n10.1002/9781118953297","number-of-pages":"627","publisher":"Wiley-Blackwell","publisher-place":"Chichester","source":"DOI.org (Crossref)","title":"The Oil Palm","author":[{"family":"Corley","given":"R.H.V."},{"family":"Tinker","given":"P.B.H."}],"accessed":{"date-parts":[["2023",12,5]]},"issued":{"date-parts":[["2016"]]}},"locator":"416","label":"page"}],"schema":"https://github.com/citation-style-language/schema/raw/master/csl-citation.json"} </w:instrText>
      </w:r>
      <w:r w:rsidR="0083662E"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Corley &amp; Tinker, 2016, hlm. 416)</w:t>
      </w:r>
      <w:r w:rsidR="0083662E" w:rsidRPr="00F40B3B">
        <w:rPr>
          <w:rFonts w:ascii="Times New Roman" w:eastAsia="Times New Roman" w:hAnsi="Times New Roman" w:cs="Times New Roman"/>
          <w:szCs w:val="24"/>
        </w:rPr>
        <w:fldChar w:fldCharType="end"/>
      </w:r>
      <w:r w:rsidRPr="00F40B3B">
        <w:rPr>
          <w:rFonts w:ascii="Times New Roman" w:eastAsia="Times New Roman" w:hAnsi="Times New Roman" w:cs="Times New Roman"/>
          <w:szCs w:val="24"/>
        </w:rPr>
        <w:t>.</w:t>
      </w:r>
    </w:p>
    <w:p w14:paraId="24FF557F" w14:textId="5B215768" w:rsidR="003A50C1" w:rsidRPr="00F40B3B" w:rsidRDefault="00197E5F" w:rsidP="00C16F63">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 xml:space="preserve"> </w:t>
      </w:r>
      <w:r w:rsidR="00C16F63" w:rsidRPr="00F40B3B">
        <w:rPr>
          <w:rFonts w:ascii="Times New Roman" w:eastAsia="Times New Roman" w:hAnsi="Times New Roman" w:cs="Times New Roman"/>
          <w:szCs w:val="24"/>
        </w:rPr>
        <w:t xml:space="preserve">Penyakit yang disebabkan </w:t>
      </w:r>
      <w:r w:rsidR="00C16F63" w:rsidRPr="00F40B3B">
        <w:rPr>
          <w:rFonts w:ascii="Times New Roman" w:eastAsia="Times New Roman" w:hAnsi="Times New Roman" w:cs="Times New Roman"/>
          <w:i/>
          <w:iCs/>
          <w:szCs w:val="24"/>
        </w:rPr>
        <w:t>Ganoderma</w:t>
      </w:r>
      <w:r w:rsidR="00C16F63" w:rsidRPr="00F40B3B">
        <w:rPr>
          <w:rFonts w:ascii="Times New Roman" w:eastAsia="Times New Roman" w:hAnsi="Times New Roman" w:cs="Times New Roman"/>
          <w:szCs w:val="24"/>
        </w:rPr>
        <w:t xml:space="preserve"> ini mengakibatkan kematian kelapa sawit di Indonesia hingga 80% populasi atau lebih, sehingga menyebabkan hilangnya hasil panen per area </w:t>
      </w:r>
      <w:r w:rsidR="00C16F63"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FAIIps5R","properties":{"formattedCitation":"(Soetopo dkk., 2022, hlm. 4)","plainCitation":"(Soetopo dkk., 2022, hlm. 4)","noteIndex":0},"citationItems":[{"id":213,"uris":["http://zotero.org/users/13015392/items/2ZPWARTV"],"itemData":{"id":213,"type":"article-journal","abstract":"An important constraint of oil palm (Elaeis guineensis) plantation production in Indonesia is Ganoderma disease which causes Basal Stem Rot (BSR) and Upper Stem Rot (USR) and has spread to almost all oil palms plantations. The disease has been reported to attack all stages of oil palm and is well-known as a silent killer. G. boninense is the most common and aggressive causal agent of BSR, while G. zonatum is mostly more aggressive than G. boninense as the causal agent of USR disease. The basidiospores spread better by the wind, rainfall, animals, insects, humans, and agriculture tools than mycelium or hyphae. The fungi become pathogenic when mating between two compatible mycelia occurs. Spreading the disease is mainly easier through contact between healthy and unhealthy plant roots than through basidiospores. Ganoderma is a saprophytic facultative fungus that can live as saprophytic on the remained plant part and will be an important factor as an inoculum disease and infect the crops in weak conditions. The controlling of Ganoderma disease should be carried out as an Integrated Pest Control (IPM), which consisted of cultural techniques, for instance, sanitation, making a big hole of planting; biological control such as applying Trichoderma sp, followed by the application of organic matters (empty fruit bunches); and strengthening oil palms condition by applying the organic and inorganic fertilizer based on the recommendation. If Ganoderma disease is found, make an isolation furrow surrounding the diseased plant to reduce contact between the infected and healthy roots. Presenting microbe antagonistic agents in all oil palm plantation and developing resistant varieties is are very important and prospective for sustainable oil palm plantation development.\n\nKendala utama produksi tanaman kelapa sawit (Elaeis guineensis) di Indonesia adalah penyakit Busuk Batang Bawah (Basal Stem Rot-BSR) dan Busuk Batang Atas (Upper Stem Rot-USR) yang disebabkan oleh jamur Ganoderma. Penyakit tersebut sudah menyebar ke seluruh pertanaman sawit di Indonesia, yang dikenal dengan sebutan mematikan pelan-pelan (silent killer). Jamur G. boninense umumnya merupakan penyebab penyakit busuk batang bawah, sedang G. zonatum sebagai penyebab penyakit busuk batang atas. Basidiospora jamur tersebut dapat menyebar dengan mudah melalui angin, serangga, manusia dan alat-alat pertanian dibandingkan bentuk hifa/miselium jamur. Jamur tersebut menjadi patogen apabila terjadi perkawinan antara dua miselium yang serasi. Penyebaran penyakit lebih mudah terjadi melalui kontak akar sakit dan akar sehat. Ganoderma bersifat saprofit-fakultatif, berarti sebagai patogen dan dapat hidup lama sebagai saprofit pada sisa tanaman sakit di dalam tanah serta dapat menginfeksi tanaman yang kondisinya lemah. Oleh sebab itu pengendalian penyakit ini harus dilakukan secara terpadu (PHT) yang terdiri dari kultur teknis seperti melakukan sanitasi, membuat lubang tanam besar dan pengendalian hayati yaitu melakukan aplikasi musuh alami Ganoderma seperti Trichoderma sp. dan meningkatkan keragaan tanaman sawit dengan pemberian pupuk organik dan inorganik sesuai dengan rekomendasi. Apabila ditemukan penyakit Ganoderma segera lakukan membuat parit pemisah di sekeliling tanaman sakit untuk menghindari terjadinya kontak akar sakit dengan akar tanaman sehat. Menghadirkan agensia hayati antagonis di seluruh areal kelapa sawit dan pengembangan varietas tanaman sawit yang resistan terhadap Ganoderma sangat penting untuk mendukung perkebunan sawit berkelanjutan.","container-title":"Perspektif","DOI":"10.21082/psp.v21n1.2022.1-17","ISSN":"2540-8240, 1412-8004","issue":"1","journalAbbreviation":"PSP","language":"en, id","note":"Alternate title: Penyakit Ganoderma pada Tanaman Kelapa Sawit, penyebaran dan Vektornya serta Strategi Pengendaliannya","page":"1-17","source":"DOI.org (Crossref)","title":"Ganoderma Diseases on Oil Palm, Factors and Vectors Dispersal and Its Control Strategy Development","volume":"21","author":[{"family":"Soetopo","given":"Deciyanto"},{"family":"Manohara","given":"Dyah"},{"family":"Wulandari","given":"Suci"},{"family":"Djufry","given":"Fadjry"},{"family":"Syafaruddin","given":"Syafaruddin"}],"issued":{"date-parts":[["2022",8,13]]}},"locator":"4","label":"page"}],"schema":"https://github.com/citation-style-language/schema/raw/master/csl-citation.json"} </w:instrText>
      </w:r>
      <w:r w:rsidR="00C16F63"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Soetopo dkk., 2022, hlm. 4)</w:t>
      </w:r>
      <w:r w:rsidR="00C16F63" w:rsidRPr="00F40B3B">
        <w:rPr>
          <w:rFonts w:ascii="Times New Roman" w:eastAsia="Times New Roman" w:hAnsi="Times New Roman" w:cs="Times New Roman"/>
          <w:szCs w:val="24"/>
        </w:rPr>
        <w:fldChar w:fldCharType="end"/>
      </w:r>
      <w:r w:rsidR="00C16F63" w:rsidRPr="00F40B3B">
        <w:rPr>
          <w:rFonts w:ascii="Times New Roman" w:eastAsia="Times New Roman" w:hAnsi="Times New Roman" w:cs="Times New Roman"/>
          <w:szCs w:val="24"/>
        </w:rPr>
        <w:t xml:space="preserve">. Penyakit BSR mengakibatkan kerugian sebesar 4,16 triliun </w:t>
      </w:r>
      <w:r w:rsidR="00BE09E0" w:rsidRPr="00F40B3B">
        <w:rPr>
          <w:rFonts w:ascii="Times New Roman" w:eastAsia="Times New Roman" w:hAnsi="Times New Roman" w:cs="Times New Roman"/>
          <w:szCs w:val="24"/>
        </w:rPr>
        <w:t>r</w:t>
      </w:r>
      <w:r w:rsidR="00C16F63" w:rsidRPr="00F40B3B">
        <w:rPr>
          <w:rFonts w:ascii="Times New Roman" w:eastAsia="Times New Roman" w:hAnsi="Times New Roman" w:cs="Times New Roman"/>
          <w:szCs w:val="24"/>
        </w:rPr>
        <w:t xml:space="preserve">upiah per 1% kejadian di Indonesia </w:t>
      </w:r>
      <w:r w:rsidR="00C16F63" w:rsidRPr="00F40B3B">
        <w:fldChar w:fldCharType="begin"/>
      </w:r>
      <w:r w:rsidR="0084471D">
        <w:instrText xml:space="preserve"> ADDIN ZOTERO_ITEM CSL_CITATION {"citationID":"SARv0wSP","properties":{"formattedCitation":"(Priwiratama dkk., 2020, hlm. 1)","plainCitation":"(Priwiratama dkk., 2020, hlm. 1)","noteIndex":0},"citationItems":[{"id":259,"uris":["http://zotero.org/users/13015392/items/MQJ6PYF8"],"itemData":{"id":259,"type":"article-journal","abstract":"The incidence of BSR was observed over years in 4 historically-different planting areas i.e. land converted from rubber, cacao and swamp, and continuous oil palm replanting area. In addition, we observed the effect of surgery-mounding to the lifetime of Ganoderma-infected palms and the effectiveness of different replanting techniques on the incidence of BSR disease. The infection rate of\nGanoderma was faster in oil palm replanting area at 7.68% per yr, followed by land conversion from swamp, cacao, and rubber at 4.67%, 3.81%, and 1.06% per yr, respectively. Surgery-mounding of Ganoderma-infected palms can prolong the lifetime of the infected palms with number of death palm up to 4.45%. Meanwhile, removal of Ganoderma inoculum sources during replanting contributes to lower BSR incidence in the first nine years. The lowest incidence of BSR was observed following the complete removal of oil palm debris in combination with big-hole planting system with less than 5% infected palms. On the other hand, the incidence of BSR on the individual use of big-hole planting system during replanting was at 6.29% at 9 yr after planting. The result suggests the importance of inoculum removal during replanting to prevent Ganoderma infection in the early phase of oil palm development.","container-title":"IOP Conference Series: Earth and Environmental Science","DOI":"10.1088/1755-1315/468/1/012036","ISSN":"1755-1307, 1755-1315","issue":"1","journalAbbreviation":"IOP Conf. Ser.: Earth Environ. Sci.","page":"012036","source":"DOI.org (Crossref)","title":"Incidence of basal stem rot disease of oil palm in converted planting areas and control treatments","volume":"468","author":[{"family":"Priwiratama","given":"H"},{"family":"Prasetyo","given":"A E"},{"family":"Susanto","given":"A"}],"issued":{"date-parts":[["2020",3,1]]}},"locator":"1","label":"page"}],"schema":"https://github.com/citation-style-language/schema/raw/master/csl-citation.json"} </w:instrText>
      </w:r>
      <w:r w:rsidR="00C16F63" w:rsidRPr="00F40B3B">
        <w:fldChar w:fldCharType="separate"/>
      </w:r>
      <w:r w:rsidR="004C1AB6" w:rsidRPr="004C1AB6">
        <w:rPr>
          <w:rFonts w:ascii="Times New Roman" w:hAnsi="Times New Roman" w:cs="Times New Roman"/>
        </w:rPr>
        <w:t>(Priwiratama dkk., 2020, hlm. 1)</w:t>
      </w:r>
      <w:r w:rsidR="00C16F63" w:rsidRPr="00F40B3B">
        <w:fldChar w:fldCharType="end"/>
      </w:r>
      <w:r w:rsidR="00C16F63" w:rsidRPr="00F40B3B">
        <w:t xml:space="preserve">. </w:t>
      </w:r>
      <w:r w:rsidR="004368F6" w:rsidRPr="00F40B3B">
        <w:rPr>
          <w:rFonts w:ascii="Times New Roman" w:eastAsia="Times New Roman" w:hAnsi="Times New Roman" w:cs="Times New Roman"/>
          <w:szCs w:val="24"/>
        </w:rPr>
        <w:t>Gejala awal infeksi ditunjukkan pada Gambar 2.3</w:t>
      </w:r>
      <w:r w:rsidR="00AF689E" w:rsidRPr="00F40B3B">
        <w:rPr>
          <w:rFonts w:ascii="Times New Roman" w:eastAsia="Times New Roman" w:hAnsi="Times New Roman" w:cs="Times New Roman"/>
          <w:szCs w:val="24"/>
        </w:rPr>
        <w:t>(</w:t>
      </w:r>
      <w:r w:rsidR="004368F6" w:rsidRPr="00F40B3B">
        <w:rPr>
          <w:rFonts w:ascii="Times New Roman" w:eastAsia="Times New Roman" w:hAnsi="Times New Roman" w:cs="Times New Roman"/>
          <w:szCs w:val="24"/>
        </w:rPr>
        <w:t>a</w:t>
      </w:r>
      <w:r w:rsidR="00AF689E" w:rsidRPr="00F40B3B">
        <w:rPr>
          <w:rFonts w:ascii="Times New Roman" w:eastAsia="Times New Roman" w:hAnsi="Times New Roman" w:cs="Times New Roman"/>
          <w:szCs w:val="24"/>
        </w:rPr>
        <w:t>)</w:t>
      </w:r>
      <w:r w:rsidR="002A1B48" w:rsidRPr="00F40B3B">
        <w:rPr>
          <w:rFonts w:ascii="Times New Roman" w:eastAsia="Times New Roman" w:hAnsi="Times New Roman" w:cs="Times New Roman"/>
          <w:szCs w:val="24"/>
        </w:rPr>
        <w:t xml:space="preserve"> dan</w:t>
      </w:r>
      <w:r w:rsidR="001F0CA0" w:rsidRPr="00F40B3B">
        <w:rPr>
          <w:rFonts w:ascii="Times New Roman" w:eastAsia="Times New Roman" w:hAnsi="Times New Roman" w:cs="Times New Roman"/>
          <w:szCs w:val="24"/>
        </w:rPr>
        <w:t xml:space="preserve"> </w:t>
      </w:r>
      <w:r w:rsidR="002A1B48" w:rsidRPr="00F40B3B">
        <w:rPr>
          <w:rFonts w:ascii="Times New Roman" w:eastAsia="Times New Roman" w:hAnsi="Times New Roman" w:cs="Times New Roman"/>
          <w:szCs w:val="24"/>
        </w:rPr>
        <w:t>h</w:t>
      </w:r>
      <w:r w:rsidR="001F0CA0" w:rsidRPr="00F40B3B">
        <w:rPr>
          <w:rFonts w:ascii="Times New Roman" w:eastAsia="Times New Roman" w:hAnsi="Times New Roman" w:cs="Times New Roman"/>
          <w:szCs w:val="24"/>
        </w:rPr>
        <w:t xml:space="preserve">asil serangan </w:t>
      </w:r>
      <w:r w:rsidR="001F0CA0" w:rsidRPr="00F40B3B">
        <w:rPr>
          <w:rFonts w:ascii="Times New Roman" w:eastAsia="Times New Roman" w:hAnsi="Times New Roman" w:cs="Times New Roman"/>
          <w:i/>
          <w:iCs/>
          <w:szCs w:val="24"/>
        </w:rPr>
        <w:t>Ganoderma</w:t>
      </w:r>
      <w:r w:rsidR="001F0CA0" w:rsidRPr="00F40B3B">
        <w:rPr>
          <w:rFonts w:ascii="Times New Roman" w:eastAsia="Times New Roman" w:hAnsi="Times New Roman" w:cs="Times New Roman"/>
          <w:szCs w:val="24"/>
        </w:rPr>
        <w:t xml:space="preserve"> yang menyebabkan </w:t>
      </w:r>
      <w:r w:rsidR="001169A3" w:rsidRPr="00F40B3B">
        <w:rPr>
          <w:rFonts w:ascii="Times New Roman" w:eastAsia="Times New Roman" w:hAnsi="Times New Roman" w:cs="Times New Roman"/>
          <w:szCs w:val="24"/>
        </w:rPr>
        <w:t xml:space="preserve">penyakit </w:t>
      </w:r>
      <w:r w:rsidR="00A12B49" w:rsidRPr="00F40B3B">
        <w:rPr>
          <w:rFonts w:ascii="Times New Roman" w:eastAsia="Times New Roman" w:hAnsi="Times New Roman" w:cs="Times New Roman"/>
          <w:szCs w:val="24"/>
        </w:rPr>
        <w:t xml:space="preserve">BSR dan USR </w:t>
      </w:r>
      <w:r w:rsidR="001F0CA0" w:rsidRPr="00F40B3B">
        <w:rPr>
          <w:rFonts w:ascii="Times New Roman" w:eastAsia="Times New Roman" w:hAnsi="Times New Roman" w:cs="Times New Roman"/>
          <w:szCs w:val="24"/>
        </w:rPr>
        <w:t>ditunjukkan</w:t>
      </w:r>
      <w:r w:rsidR="00A12B49" w:rsidRPr="00F40B3B">
        <w:rPr>
          <w:rFonts w:ascii="Times New Roman" w:eastAsia="Times New Roman" w:hAnsi="Times New Roman" w:cs="Times New Roman"/>
          <w:szCs w:val="24"/>
        </w:rPr>
        <w:t xml:space="preserve"> pada Gambar 2.3</w:t>
      </w:r>
      <w:r w:rsidR="00AF689E" w:rsidRPr="00F40B3B">
        <w:rPr>
          <w:rFonts w:ascii="Times New Roman" w:eastAsia="Times New Roman" w:hAnsi="Times New Roman" w:cs="Times New Roman"/>
          <w:szCs w:val="24"/>
        </w:rPr>
        <w:t>(</w:t>
      </w:r>
      <w:r w:rsidR="001169A3" w:rsidRPr="00F40B3B">
        <w:rPr>
          <w:rFonts w:ascii="Times New Roman" w:eastAsia="Times New Roman" w:hAnsi="Times New Roman" w:cs="Times New Roman"/>
          <w:szCs w:val="24"/>
        </w:rPr>
        <w:t>b</w:t>
      </w:r>
      <w:r w:rsidR="00AF689E" w:rsidRPr="00F40B3B">
        <w:rPr>
          <w:rFonts w:ascii="Times New Roman" w:eastAsia="Times New Roman" w:hAnsi="Times New Roman" w:cs="Times New Roman"/>
          <w:szCs w:val="24"/>
        </w:rPr>
        <w:t>)</w:t>
      </w:r>
      <w:r w:rsidR="00A12B49" w:rsidRPr="00F40B3B">
        <w:rPr>
          <w:rFonts w:ascii="Times New Roman" w:eastAsia="Times New Roman" w:hAnsi="Times New Roman" w:cs="Times New Roman"/>
          <w:szCs w:val="24"/>
        </w:rPr>
        <w:t xml:space="preserve"> dan 2.3</w:t>
      </w:r>
      <w:r w:rsidR="00AF689E" w:rsidRPr="00F40B3B">
        <w:rPr>
          <w:rFonts w:ascii="Times New Roman" w:eastAsia="Times New Roman" w:hAnsi="Times New Roman" w:cs="Times New Roman"/>
          <w:szCs w:val="24"/>
        </w:rPr>
        <w:t>(</w:t>
      </w:r>
      <w:r w:rsidR="001169A3" w:rsidRPr="00F40B3B">
        <w:rPr>
          <w:rFonts w:ascii="Times New Roman" w:eastAsia="Times New Roman" w:hAnsi="Times New Roman" w:cs="Times New Roman"/>
          <w:szCs w:val="24"/>
        </w:rPr>
        <w:t>c</w:t>
      </w:r>
      <w:r w:rsidR="00AF689E" w:rsidRPr="00F40B3B">
        <w:rPr>
          <w:rFonts w:ascii="Times New Roman" w:eastAsia="Times New Roman" w:hAnsi="Times New Roman" w:cs="Times New Roman"/>
          <w:szCs w:val="24"/>
        </w:rPr>
        <w:t>)</w:t>
      </w:r>
      <w:r w:rsidR="00A12B49" w:rsidRPr="00F40B3B">
        <w:rPr>
          <w:rFonts w:ascii="Times New Roman" w:eastAsia="Times New Roman" w:hAnsi="Times New Roman" w:cs="Times New Roman"/>
          <w:szCs w:val="24"/>
        </w:rPr>
        <w:t>.</w:t>
      </w:r>
    </w:p>
    <w:p w14:paraId="508E156A" w14:textId="39DD16F3" w:rsidR="00B15A0A" w:rsidRPr="00F40B3B" w:rsidRDefault="00A21315" w:rsidP="0054057E">
      <w:pPr>
        <w:pStyle w:val="Gambar"/>
        <w:keepNext/>
        <w:spacing w:before="120" w:line="276" w:lineRule="auto"/>
        <w:rPr>
          <w:lang w:val="id-ID"/>
        </w:rPr>
      </w:pPr>
      <w:r w:rsidRPr="00F40B3B">
        <w:rPr>
          <w:lang w:val="id-ID"/>
        </w:rPr>
        <w:drawing>
          <wp:inline distT="0" distB="0" distL="0" distR="0" wp14:anchorId="10A9131E" wp14:editId="5E88B5AD">
            <wp:extent cx="1199776" cy="2628000"/>
            <wp:effectExtent l="0" t="0" r="635" b="1270"/>
            <wp:docPr id="1671211800" name="Picture 1" descr="Current strategies and perspectives in detection and control of basal stem  rot of oil palm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rrent strategies and perspectives in detection and control of basal stem  rot of oil palm - ScienceDi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l="10176" r="53090"/>
                    <a:stretch/>
                  </pic:blipFill>
                  <pic:spPr bwMode="auto">
                    <a:xfrm>
                      <a:off x="0" y="0"/>
                      <a:ext cx="1199776" cy="2628000"/>
                    </a:xfrm>
                    <a:prstGeom prst="rect">
                      <a:avLst/>
                    </a:prstGeom>
                    <a:noFill/>
                    <a:ln>
                      <a:noFill/>
                    </a:ln>
                    <a:extLst>
                      <a:ext uri="{53640926-AAD7-44D8-BBD7-CCE9431645EC}">
                        <a14:shadowObscured xmlns:a14="http://schemas.microsoft.com/office/drawing/2010/main"/>
                      </a:ext>
                    </a:extLst>
                  </pic:spPr>
                </pic:pic>
              </a:graphicData>
            </a:graphic>
          </wp:inline>
        </w:drawing>
      </w:r>
      <w:r w:rsidRPr="00F40B3B">
        <w:rPr>
          <w:lang w:val="id-ID"/>
        </w:rPr>
        <w:t xml:space="preserve"> </w:t>
      </w:r>
      <w:r w:rsidR="00B15A0A" w:rsidRPr="00F40B3B">
        <w:rPr>
          <w:lang w:val="id-ID"/>
        </w:rPr>
        <w:drawing>
          <wp:inline distT="0" distB="0" distL="0" distR="0" wp14:anchorId="6CF837B8" wp14:editId="24B9AAD2">
            <wp:extent cx="2408504" cy="2628000"/>
            <wp:effectExtent l="0" t="0" r="0" b="1270"/>
            <wp:docPr id="1012017933" name="Picture 7" descr="Michel Gilmour on LinkedIn: #oilpalm #palmoil #sustainability #agriculture #agtech #wirelessnetwork… | 14 com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ichel Gilmour on LinkedIn: #oilpalm #palmoil #sustainability #agriculture #agtech #wirelessnetwork… | 14 comment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08504" cy="2628000"/>
                    </a:xfrm>
                    <a:prstGeom prst="rect">
                      <a:avLst/>
                    </a:prstGeom>
                    <a:noFill/>
                    <a:ln>
                      <a:noFill/>
                    </a:ln>
                  </pic:spPr>
                </pic:pic>
              </a:graphicData>
            </a:graphic>
          </wp:inline>
        </w:drawing>
      </w:r>
      <w:r w:rsidR="00B84CBA" w:rsidRPr="00F40B3B">
        <w:rPr>
          <w:lang w:val="id-ID"/>
        </w:rPr>
        <w:t xml:space="preserve"> </w:t>
      </w:r>
      <w:r w:rsidR="00B15A0A" w:rsidRPr="00F40B3B">
        <w:rPr>
          <w:lang w:val="id-ID"/>
        </w:rPr>
        <w:drawing>
          <wp:inline distT="0" distB="0" distL="0" distR="0" wp14:anchorId="6ED29055" wp14:editId="6B940E0C">
            <wp:extent cx="1691640" cy="2629201"/>
            <wp:effectExtent l="0" t="0" r="3810" b="0"/>
            <wp:docPr id="114685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66" t="2298" r="23101" b="23527"/>
                    <a:stretch/>
                  </pic:blipFill>
                  <pic:spPr bwMode="auto">
                    <a:xfrm>
                      <a:off x="0" y="0"/>
                      <a:ext cx="1692000" cy="2629761"/>
                    </a:xfrm>
                    <a:prstGeom prst="rect">
                      <a:avLst/>
                    </a:prstGeom>
                    <a:noFill/>
                    <a:ln>
                      <a:noFill/>
                    </a:ln>
                    <a:extLst>
                      <a:ext uri="{53640926-AAD7-44D8-BBD7-CCE9431645EC}">
                        <a14:shadowObscured xmlns:a14="http://schemas.microsoft.com/office/drawing/2010/main"/>
                      </a:ext>
                    </a:extLst>
                  </pic:spPr>
                </pic:pic>
              </a:graphicData>
            </a:graphic>
          </wp:inline>
        </w:drawing>
      </w:r>
    </w:p>
    <w:p w14:paraId="4B655385" w14:textId="14F2ECDD" w:rsidR="0054057E" w:rsidRPr="00F40B3B" w:rsidRDefault="0054057E" w:rsidP="001169A3">
      <w:pPr>
        <w:pStyle w:val="Gambar"/>
        <w:keepNext/>
        <w:tabs>
          <w:tab w:val="center" w:pos="851"/>
          <w:tab w:val="center" w:pos="3828"/>
          <w:tab w:val="center" w:pos="7230"/>
        </w:tabs>
        <w:jc w:val="left"/>
        <w:rPr>
          <w:sz w:val="22"/>
          <w:szCs w:val="22"/>
          <w:lang w:val="id-ID"/>
        </w:rPr>
      </w:pPr>
      <w:r w:rsidRPr="00F40B3B">
        <w:rPr>
          <w:sz w:val="22"/>
          <w:szCs w:val="22"/>
          <w:lang w:val="id-ID"/>
        </w:rPr>
        <w:tab/>
      </w:r>
      <w:r w:rsidR="004D3789" w:rsidRPr="00D86956">
        <w:rPr>
          <w:sz w:val="20"/>
          <w:lang w:val="id-ID"/>
        </w:rPr>
        <w:t xml:space="preserve">   </w:t>
      </w:r>
      <w:r w:rsidRPr="00D86956">
        <w:rPr>
          <w:sz w:val="20"/>
          <w:lang w:val="id-ID"/>
        </w:rPr>
        <w:t>(a)</w:t>
      </w:r>
      <w:r w:rsidRPr="00D86956">
        <w:rPr>
          <w:sz w:val="20"/>
          <w:lang w:val="id-ID"/>
        </w:rPr>
        <w:tab/>
      </w:r>
      <w:r w:rsidR="00964BAC" w:rsidRPr="00D86956">
        <w:rPr>
          <w:sz w:val="20"/>
          <w:lang w:val="id-ID"/>
        </w:rPr>
        <w:t xml:space="preserve">  </w:t>
      </w:r>
      <w:r w:rsidRPr="00D86956">
        <w:rPr>
          <w:sz w:val="20"/>
          <w:lang w:val="id-ID"/>
        </w:rPr>
        <w:t>(b)</w:t>
      </w:r>
      <w:r w:rsidR="001169A3" w:rsidRPr="00D86956">
        <w:rPr>
          <w:sz w:val="20"/>
          <w:lang w:val="id-ID"/>
        </w:rPr>
        <w:tab/>
        <w:t>(c)</w:t>
      </w:r>
    </w:p>
    <w:p w14:paraId="27CD0063" w14:textId="1E597A44" w:rsidR="0069180A" w:rsidRPr="00F40B3B" w:rsidRDefault="00071278" w:rsidP="00071278">
      <w:pPr>
        <w:pStyle w:val="Caption"/>
      </w:pPr>
      <w:bookmarkStart w:id="111" w:name="_Toc199945500"/>
      <w:bookmarkStart w:id="112" w:name="_Toc208412491"/>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6B0D17">
        <w:rPr>
          <w:b/>
          <w:bCs/>
        </w:rPr>
        <w:t>3</w:t>
      </w:r>
      <w:r w:rsidRPr="00F40B3B">
        <w:rPr>
          <w:b/>
          <w:bCs/>
        </w:rPr>
        <w:fldChar w:fldCharType="end"/>
      </w:r>
      <w:r w:rsidRPr="00F40B3B">
        <w:t xml:space="preserve"> </w:t>
      </w:r>
      <w:r w:rsidR="00AF689E" w:rsidRPr="00F40B3B">
        <w:t xml:space="preserve">(a) </w:t>
      </w:r>
      <w:r w:rsidR="00EF6903" w:rsidRPr="00F40B3B">
        <w:t>Gejala</w:t>
      </w:r>
      <w:r w:rsidR="00792B7F" w:rsidRPr="00F40B3B">
        <w:t xml:space="preserve"> Awal Penyakit</w:t>
      </w:r>
      <w:r w:rsidR="006A7C46" w:rsidRPr="00F40B3B">
        <w:t>,</w:t>
      </w:r>
      <w:r w:rsidR="00EF6903" w:rsidRPr="00F40B3B">
        <w:t xml:space="preserve"> </w:t>
      </w:r>
      <w:r w:rsidR="00AF689E" w:rsidRPr="00F40B3B">
        <w:t xml:space="preserve">(b) </w:t>
      </w:r>
      <w:r w:rsidR="00B84CBA" w:rsidRPr="00F40B3B">
        <w:rPr>
          <w:i/>
          <w:iCs w:val="0"/>
        </w:rPr>
        <w:t>Basal Stem Rot</w:t>
      </w:r>
      <w:r w:rsidR="006A7C46" w:rsidRPr="00F40B3B">
        <w:t>, dan</w:t>
      </w:r>
      <w:r w:rsidR="00F54DB3" w:rsidRPr="00F40B3B">
        <w:t xml:space="preserve"> </w:t>
      </w:r>
      <w:r w:rsidR="00AF689E" w:rsidRPr="00F40B3B">
        <w:t xml:space="preserve">(c) </w:t>
      </w:r>
      <w:r w:rsidR="00B84CBA" w:rsidRPr="00F40B3B">
        <w:rPr>
          <w:i/>
          <w:iCs w:val="0"/>
        </w:rPr>
        <w:t>Upper Stem Rot</w:t>
      </w:r>
      <w:bookmarkStart w:id="113" w:name="_Toc152272890"/>
      <w:bookmarkStart w:id="114" w:name="_Toc152272949"/>
      <w:bookmarkStart w:id="115" w:name="_Toc152273010"/>
      <w:bookmarkStart w:id="116" w:name="_Toc152273075"/>
      <w:bookmarkStart w:id="117" w:name="_Toc152273497"/>
      <w:bookmarkStart w:id="118" w:name="_Toc152273639"/>
      <w:bookmarkStart w:id="119" w:name="_Toc152273698"/>
      <w:bookmarkStart w:id="120" w:name="_Toc152273796"/>
      <w:bookmarkStart w:id="121" w:name="_Toc152273977"/>
      <w:bookmarkStart w:id="122" w:name="_Toc152274203"/>
      <w:bookmarkStart w:id="123" w:name="_Toc153466828"/>
      <w:bookmarkStart w:id="124" w:name="_Toc156495488"/>
      <w:bookmarkStart w:id="125" w:name="_Toc156688551"/>
      <w:bookmarkStart w:id="126" w:name="_Toc157092327"/>
      <w:bookmarkStart w:id="127" w:name="_Toc157175623"/>
      <w:bookmarkStart w:id="128" w:name="_Toc157799920"/>
      <w:bookmarkStart w:id="129" w:name="_Toc158077150"/>
      <w:bookmarkStart w:id="130" w:name="_Toc159087936"/>
      <w:bookmarkStart w:id="131" w:name="_Toc160133252"/>
      <w:bookmarkStart w:id="132" w:name="_Toc160444354"/>
      <w:bookmarkStart w:id="133" w:name="_Toc161346982"/>
      <w:bookmarkStart w:id="134" w:name="_Toc162296992"/>
      <w:bookmarkStart w:id="135" w:name="_Toc162897231"/>
      <w:bookmarkStart w:id="136" w:name="_Toc165058120"/>
      <w:bookmarkStart w:id="137" w:name="_Toc165220166"/>
      <w:bookmarkStart w:id="138" w:name="_Toc165641400"/>
      <w:bookmarkStart w:id="139" w:name="_Toc165802896"/>
      <w:bookmarkStart w:id="140" w:name="_Toc165890066"/>
      <w:bookmarkStart w:id="141" w:name="_Toc166032401"/>
      <w:bookmarkStart w:id="142" w:name="_Toc167240584"/>
      <w:bookmarkStart w:id="143" w:name="_Toc167750657"/>
      <w:bookmarkStart w:id="144" w:name="_Toc167750706"/>
      <w:bookmarkStart w:id="145" w:name="_Toc167767982"/>
      <w:bookmarkStart w:id="146" w:name="_Toc167927150"/>
      <w:bookmarkStart w:id="147" w:name="_Toc167979789"/>
      <w:bookmarkStart w:id="148" w:name="_Toc167979837"/>
      <w:bookmarkStart w:id="149" w:name="_Toc167979886"/>
      <w:bookmarkStart w:id="150" w:name="_Toc168161948"/>
      <w:bookmarkStart w:id="151" w:name="_Toc156688552"/>
      <w:bookmarkStart w:id="152" w:name="_Toc157092328"/>
      <w:bookmarkStart w:id="153" w:name="_Toc157175624"/>
      <w:bookmarkStart w:id="154" w:name="_Toc157799921"/>
      <w:bookmarkStart w:id="155" w:name="_Toc158077151"/>
      <w:bookmarkStart w:id="156" w:name="_Toc159087937"/>
      <w:bookmarkStart w:id="157" w:name="_Toc160133253"/>
      <w:bookmarkStart w:id="158" w:name="_Toc160444355"/>
      <w:bookmarkStart w:id="159" w:name="_Toc161346983"/>
      <w:bookmarkStart w:id="160" w:name="_Toc162296993"/>
      <w:bookmarkStart w:id="161" w:name="_Toc162897232"/>
      <w:bookmarkStart w:id="162" w:name="_Toc165058121"/>
      <w:bookmarkStart w:id="163" w:name="_Toc165220167"/>
      <w:bookmarkStart w:id="164" w:name="_Toc165641401"/>
      <w:bookmarkStart w:id="165" w:name="_Toc165802897"/>
      <w:bookmarkStart w:id="166" w:name="_Toc165890067"/>
      <w:bookmarkStart w:id="167" w:name="_Toc166032402"/>
      <w:bookmarkStart w:id="168" w:name="_Toc167240585"/>
      <w:bookmarkStart w:id="169" w:name="_Toc167750658"/>
      <w:bookmarkStart w:id="170" w:name="_Toc167750707"/>
      <w:bookmarkStart w:id="171" w:name="_Toc167767983"/>
      <w:bookmarkStart w:id="172" w:name="_Toc167927151"/>
      <w:bookmarkStart w:id="173" w:name="_Toc167979790"/>
      <w:bookmarkStart w:id="174" w:name="_Toc167979838"/>
      <w:bookmarkStart w:id="175" w:name="_Toc167979887"/>
      <w:bookmarkStart w:id="176" w:name="_Toc168161949"/>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588B7956" w14:textId="3F203A34" w:rsidR="004D3789" w:rsidRPr="00F40B3B" w:rsidRDefault="006C37D3" w:rsidP="00197E5F">
      <w:pPr>
        <w:spacing w:line="360" w:lineRule="auto"/>
        <w:ind w:firstLine="567"/>
        <w:jc w:val="both"/>
      </w:pPr>
      <w:r w:rsidRPr="00F40B3B">
        <w:rPr>
          <w:rFonts w:ascii="Times New Roman" w:eastAsia="Times New Roman" w:hAnsi="Times New Roman" w:cs="Times New Roman"/>
          <w:szCs w:val="24"/>
        </w:rPr>
        <w:lastRenderedPageBreak/>
        <w:t xml:space="preserve">Penyakit </w:t>
      </w:r>
      <w:r w:rsidR="00C16F63" w:rsidRPr="00F40B3B">
        <w:rPr>
          <w:rFonts w:ascii="Times New Roman" w:eastAsia="Times New Roman" w:hAnsi="Times New Roman" w:cs="Times New Roman"/>
          <w:i/>
          <w:iCs/>
          <w:szCs w:val="24"/>
        </w:rPr>
        <w:t>basal stem rot</w:t>
      </w:r>
      <w:r w:rsidR="00C16F63" w:rsidRPr="00F40B3B">
        <w:rPr>
          <w:rFonts w:ascii="Times New Roman" w:eastAsia="Times New Roman" w:hAnsi="Times New Roman" w:cs="Times New Roman"/>
          <w:szCs w:val="24"/>
        </w:rPr>
        <w:t xml:space="preserve"> </w:t>
      </w:r>
      <w:r w:rsidRPr="00F40B3B">
        <w:rPr>
          <w:rFonts w:ascii="Times New Roman" w:eastAsia="Times New Roman" w:hAnsi="Times New Roman" w:cs="Times New Roman"/>
          <w:szCs w:val="24"/>
        </w:rPr>
        <w:t xml:space="preserve">yang disebabkan oleh jamur </w:t>
      </w:r>
      <w:r w:rsidRPr="00F40B3B">
        <w:rPr>
          <w:rFonts w:ascii="Times New Roman" w:eastAsia="Times New Roman" w:hAnsi="Times New Roman" w:cs="Times New Roman"/>
          <w:i/>
          <w:iCs/>
          <w:szCs w:val="24"/>
        </w:rPr>
        <w:t xml:space="preserve">Ganoderma </w:t>
      </w:r>
      <w:r w:rsidRPr="00F40B3B">
        <w:rPr>
          <w:rFonts w:ascii="Times New Roman" w:eastAsia="Times New Roman" w:hAnsi="Times New Roman" w:cs="Times New Roman"/>
          <w:szCs w:val="24"/>
        </w:rPr>
        <w:t xml:space="preserve">dapat menyerang semua umur tanaman kelapa sawit, yakni dari fase pembibitan, fase vegetasi (tanaman muda berumur &lt; 5 tahun), hingga banyak ditemukan infeksi pada fase produktif (tanaman tua, berumur &gt; 10 tahun) </w:t>
      </w:r>
      <w:r w:rsidR="007A0857"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s4J1N1Xc","properties":{"formattedCitation":"(Azmi dkk., 2020, hlm. 1; Soetopo dkk., 2022, hlm. 4)","plainCitation":"(Azmi dkk., 2020, hlm. 1; Soetopo dkk., 2022, hlm. 4)","noteIndex":0},"citationItems":[{"id":56,"uris":["http://zotero.org/users/13015392/items/Q8SZZBV9"],"itemData":{"id":56,"type":"article-journal","abstract":"Ganoderma boninense (G. boninense) is a fungus that causes one of the most destructive diseases in oil palm plantations in Southeast Asia called basal stem rot (BSR), resulting in annual losses of up to USD 500 million. The G. boninense infects both mature trees and seedlings. The current practice of detection still depends on manual inspection by a human expert every two weeks. This study aimed to detect early G. boninense infections using visible-near infrared (VIS-NIR) hyperspectral images where there are no BSR symptoms present. Twenty-eight samples of oil palm seedlings at five months old were used whereby 15 of them were inoculated with the G. boninense pathogen. Five months later, spectral reflectance oil palm leaflets taken from fronds 1 (F1) and 2 (F2) were obtained from the VIS-NIR hyperspectral images. The significant bands were identified based on the high separation between uninoculated (U) and inoculated (I) seedlings. The results indicate that the differences were evidently seen in the NIR spectrum. The bands were later used as input parameters for the development of Support Vector Machine (SVM) classification models, and these bands were optimized according to the classification accuracy achieved by the classifiers. It was observed that the U and I seedlings were excellently classified with 100% accuracy using 35 bands and 18 bands of F1. However, the combination of F1 and F2 (F12) gave better accuracy than F2 and almost similar to F1 for specific classifiers. This finding will provide an advantage when using aerial images where there is no need to separate F1 and F2 during the data pre-processing stage.","container-title":"Remote Sensing","DOI":"10.3390/rs12233920","ISSN":"2072-4292","issue":"23","journalAbbreviation":"Remote Sensing","language":"en","page":"3920","source":"DOI.org (Crossref)","title":"Early Detection of Ganoderma boninense in Oil Palm Seedlings Using Support Vector Machines","volume":"12","author":[{"family":"Azmi","given":"Aiman Nabilah Noor"},{"family":"Khairunniza-Bejo","given":"Siti"},{"family":"Jahari","given":"Mahirah"},{"family":"Muharam","given":"Farrah Melissa"},{"family":"Yule","given":"Ian"},{"family":"Husin","given":"Nur Azuan"}],"issued":{"date-parts":[["2020",11,29]]}},"locator":"1","label":"page"},{"id":213,"uris":["http://zotero.org/users/13015392/items/2ZPWARTV"],"itemData":{"id":213,"type":"article-journal","abstract":"An important constraint of oil palm (Elaeis guineensis) plantation production in Indonesia is Ganoderma disease which causes Basal Stem Rot (BSR) and Upper Stem Rot (USR) and has spread to almost all oil palms plantations. The disease has been reported to attack all stages of oil palm and is well-known as a silent killer. G. boninense is the most common and aggressive causal agent of BSR, while G. zonatum is mostly more aggressive than G. boninense as the causal agent of USR disease. The basidiospores spread better by the wind, rainfall, animals, insects, humans, and agriculture tools than mycelium or hyphae. The fungi become pathogenic when mating between two compatible mycelia occurs. Spreading the disease is mainly easier through contact between healthy and unhealthy plant roots than through basidiospores. Ganoderma is a saprophytic facultative fungus that can live as saprophytic on the remained plant part and will be an important factor as an inoculum disease and infect the crops in weak conditions. The controlling of Ganoderma disease should be carried out as an Integrated Pest Control (IPM), which consisted of cultural techniques, for instance, sanitation, making a big hole of planting; biological control such as applying Trichoderma sp, followed by the application of organic matters (empty fruit bunches); and strengthening oil palms condition by applying the organic and inorganic fertilizer based on the recommendation. If Ganoderma disease is found, make an isolation furrow surrounding the diseased plant to reduce contact between the infected and healthy roots. Presenting microbe antagonistic agents in all oil palm plantation and developing resistant varieties is are very important and prospective for sustainable oil palm plantation development.\n\nKendala utama produksi tanaman kelapa sawit (Elaeis guineensis) di Indonesia adalah penyakit Busuk Batang Bawah (Basal Stem Rot-BSR) dan Busuk Batang Atas (Upper Stem Rot-USR) yang disebabkan oleh jamur Ganoderma. Penyakit tersebut sudah menyebar ke seluruh pertanaman sawit di Indonesia, yang dikenal dengan sebutan mematikan pelan-pelan (silent killer). Jamur G. boninense umumnya merupakan penyebab penyakit busuk batang bawah, sedang G. zonatum sebagai penyebab penyakit busuk batang atas. Basidiospora jamur tersebut dapat menyebar dengan mudah melalui angin, serangga, manusia dan alat-alat pertanian dibandingkan bentuk hifa/miselium jamur. Jamur tersebut menjadi patogen apabila terjadi perkawinan antara dua miselium yang serasi. Penyebaran penyakit lebih mudah terjadi melalui kontak akar sakit dan akar sehat. Ganoderma bersifat saprofit-fakultatif, berarti sebagai patogen dan dapat hidup lama sebagai saprofit pada sisa tanaman sakit di dalam tanah serta dapat menginfeksi tanaman yang kondisinya lemah. Oleh sebab itu pengendalian penyakit ini harus dilakukan secara terpadu (PHT) yang terdiri dari kultur teknis seperti melakukan sanitasi, membuat lubang tanam besar dan pengendalian hayati yaitu melakukan aplikasi musuh alami Ganoderma seperti Trichoderma sp. dan meningkatkan keragaan tanaman sawit dengan pemberian pupuk organik dan inorganik sesuai dengan rekomendasi. Apabila ditemukan penyakit Ganoderma segera lakukan membuat parit pemisah di sekeliling tanaman sakit untuk menghindari terjadinya kontak akar sakit dengan akar tanaman sehat. Menghadirkan agensia hayati antagonis di seluruh areal kelapa sawit dan pengembangan varietas tanaman sawit yang resistan terhadap Ganoderma sangat penting untuk mendukung perkebunan sawit berkelanjutan.","container-title":"Perspektif","DOI":"10.21082/psp.v21n1.2022.1-17","ISSN":"2540-8240, 1412-8004","issue":"1","journalAbbreviation":"PSP","language":"en, id","note":"Alternate title: Penyakit Ganoderma pada Tanaman Kelapa Sawit, penyebaran dan Vektornya serta Strategi Pengendaliannya","page":"1-17","source":"DOI.org (Crossref)","title":"Ganoderma Diseases on Oil Palm, Factors and Vectors Dispersal and Its Control Strategy Development","volume":"21","author":[{"family":"Soetopo","given":"Deciyanto"},{"family":"Manohara","given":"Dyah"},{"family":"Wulandari","given":"Suci"},{"family":"Djufry","given":"Fadjry"},{"family":"Syafaruddin","given":"Syafaruddin"}],"issued":{"date-parts":[["2022",8,13]]}},"locator":"4","label":"page"}],"schema":"https://github.com/citation-style-language/schema/raw/master/csl-citation.json"} </w:instrText>
      </w:r>
      <w:r w:rsidR="007A0857"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Azmi dkk., 2020, hlm. 1; Soetopo dkk., 2022, hlm. 4)</w:t>
      </w:r>
      <w:r w:rsidR="007A0857" w:rsidRPr="00F40B3B">
        <w:rPr>
          <w:rFonts w:ascii="Times New Roman" w:eastAsia="Times New Roman" w:hAnsi="Times New Roman" w:cs="Times New Roman"/>
          <w:szCs w:val="24"/>
        </w:rPr>
        <w:fldChar w:fldCharType="end"/>
      </w:r>
      <w:r w:rsidR="007A0857" w:rsidRPr="00F40B3B">
        <w:rPr>
          <w:rFonts w:ascii="Times New Roman" w:eastAsia="Times New Roman" w:hAnsi="Times New Roman" w:cs="Times New Roman"/>
          <w:szCs w:val="24"/>
        </w:rPr>
        <w:t>.</w:t>
      </w:r>
      <w:r w:rsidR="00B2441D" w:rsidRPr="00F40B3B">
        <w:rPr>
          <w:rFonts w:ascii="Times New Roman" w:eastAsia="Times New Roman" w:hAnsi="Times New Roman" w:cs="Times New Roman"/>
          <w:szCs w:val="24"/>
        </w:rPr>
        <w:t xml:space="preserve"> </w:t>
      </w:r>
      <w:r w:rsidR="00A81A59" w:rsidRPr="00F40B3B">
        <w:rPr>
          <w:rFonts w:ascii="Times New Roman" w:eastAsia="Times New Roman" w:hAnsi="Times New Roman" w:cs="Times New Roman"/>
          <w:szCs w:val="24"/>
        </w:rPr>
        <w:t>B</w:t>
      </w:r>
      <w:r w:rsidR="004D3789" w:rsidRPr="00F40B3B">
        <w:rPr>
          <w:rFonts w:ascii="Times New Roman" w:eastAsia="Times New Roman" w:hAnsi="Times New Roman" w:cs="Times New Roman"/>
          <w:szCs w:val="24"/>
        </w:rPr>
        <w:t xml:space="preserve">ibit sawit </w:t>
      </w:r>
      <w:r w:rsidR="00D22546" w:rsidRPr="00F40B3B">
        <w:rPr>
          <w:rFonts w:ascii="Times New Roman" w:eastAsia="Times New Roman" w:hAnsi="Times New Roman" w:cs="Times New Roman"/>
          <w:szCs w:val="24"/>
        </w:rPr>
        <w:t xml:space="preserve">yang terinfeksi </w:t>
      </w:r>
      <w:r w:rsidR="004D3789" w:rsidRPr="00F40B3B">
        <w:rPr>
          <w:rFonts w:ascii="Times New Roman" w:eastAsia="Times New Roman" w:hAnsi="Times New Roman" w:cs="Times New Roman"/>
          <w:szCs w:val="24"/>
        </w:rPr>
        <w:t>biasanya akan mati sekitar 1–2 tahun, sedangkan pohon kelapa sawit dewasa hanya dapat bertahan sekitar 3–5 tahun</w:t>
      </w:r>
      <w:r w:rsidR="00A81A59" w:rsidRPr="00F40B3B">
        <w:rPr>
          <w:rFonts w:ascii="Times New Roman" w:eastAsia="Times New Roman" w:hAnsi="Times New Roman" w:cs="Times New Roman"/>
          <w:szCs w:val="24"/>
        </w:rPr>
        <w:t xml:space="preserve"> </w:t>
      </w:r>
      <w:r w:rsidR="00A81A59" w:rsidRPr="00F40B3B">
        <w:rPr>
          <w:rFonts w:ascii="Times New Roman" w:eastAsia="Times New Roman" w:hAnsi="Times New Roman" w:cs="Times New Roman"/>
          <w:szCs w:val="24"/>
        </w:rPr>
        <w:fldChar w:fldCharType="begin"/>
      </w:r>
      <w:r w:rsidR="0084471D">
        <w:rPr>
          <w:rFonts w:ascii="Times New Roman" w:eastAsia="Times New Roman" w:hAnsi="Times New Roman" w:cs="Times New Roman"/>
          <w:szCs w:val="24"/>
        </w:rPr>
        <w:instrText xml:space="preserve"> ADDIN ZOTERO_ITEM CSL_CITATION {"citationID":"4urLeX2X","properties":{"formattedCitation":"(Corley &amp; Tinker, 2016, hlm. 418)","plainCitation":"(Corley &amp; Tinker, 2016, hlm. 418)","noteIndex":0},"citationItems":[{"id":742,"uris":["http://zotero.org/users/13015392/items/L7J4A5IT"],"itemData":{"id":742,"type":"book","edition":"5","event-place":"Chichester","ISBN":"978-1-4051-8939-2","language":"en","note":"https://onlinelibrary.wiley.com/doi/book/10.1002/9781118953297\n\n10.1002/9781118953297","number-of-pages":"627","publisher":"Wiley-Blackwell","publisher-place":"Chichester","source":"DOI.org (Crossref)","title":"The Oil Palm","author":[{"family":"Corley","given":"R.H.V."},{"family":"Tinker","given":"P.B.H."}],"accessed":{"date-parts":[["2023",12,5]]},"issued":{"date-parts":[["2016"]]}},"locator":"418","label":"page"}],"schema":"https://github.com/citation-style-language/schema/raw/master/csl-citation.json"} </w:instrText>
      </w:r>
      <w:r w:rsidR="00A81A59"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Corley &amp; Tinker, 2016, hlm. 418)</w:t>
      </w:r>
      <w:r w:rsidR="00A81A59" w:rsidRPr="00F40B3B">
        <w:rPr>
          <w:rFonts w:ascii="Times New Roman" w:eastAsia="Times New Roman" w:hAnsi="Times New Roman" w:cs="Times New Roman"/>
          <w:szCs w:val="24"/>
        </w:rPr>
        <w:fldChar w:fldCharType="end"/>
      </w:r>
      <w:r w:rsidR="004D3789" w:rsidRPr="00F40B3B">
        <w:rPr>
          <w:rFonts w:ascii="Times New Roman" w:eastAsia="Times New Roman" w:hAnsi="Times New Roman" w:cs="Times New Roman"/>
          <w:szCs w:val="24"/>
        </w:rPr>
        <w:t xml:space="preserve">. </w:t>
      </w:r>
    </w:p>
    <w:p w14:paraId="0E1A9042" w14:textId="51D21DA9" w:rsidR="00932606" w:rsidRPr="00F40B3B" w:rsidRDefault="00964BAC" w:rsidP="00175539">
      <w:pPr>
        <w:spacing w:line="360" w:lineRule="auto"/>
        <w:ind w:firstLine="567"/>
        <w:jc w:val="both"/>
        <w:rPr>
          <w:rFonts w:ascii="Times New Roman" w:eastAsia="Times New Roman" w:hAnsi="Times New Roman" w:cs="Times New Roman"/>
          <w:szCs w:val="24"/>
        </w:rPr>
      </w:pPr>
      <w:r w:rsidRPr="00F40B3B">
        <w:rPr>
          <w:rFonts w:ascii="Times New Roman" w:eastAsia="Times New Roman" w:hAnsi="Times New Roman" w:cs="Times New Roman"/>
          <w:szCs w:val="24"/>
        </w:rPr>
        <w:t>I</w:t>
      </w:r>
      <w:r w:rsidR="00B37D09" w:rsidRPr="00F40B3B">
        <w:rPr>
          <w:rFonts w:ascii="Times New Roman" w:eastAsia="Times New Roman" w:hAnsi="Times New Roman" w:cs="Times New Roman"/>
          <w:szCs w:val="24"/>
        </w:rPr>
        <w:t>ndikator</w:t>
      </w:r>
      <w:r w:rsidR="00090486" w:rsidRPr="00F40B3B">
        <w:rPr>
          <w:rFonts w:ascii="Times New Roman" w:eastAsia="Times New Roman" w:hAnsi="Times New Roman" w:cs="Times New Roman"/>
          <w:szCs w:val="24"/>
        </w:rPr>
        <w:t xml:space="preserve"> </w:t>
      </w:r>
      <w:r w:rsidR="00C47340" w:rsidRPr="00F40B3B">
        <w:rPr>
          <w:rFonts w:ascii="Times New Roman" w:eastAsia="Times New Roman" w:hAnsi="Times New Roman" w:cs="Times New Roman"/>
          <w:szCs w:val="24"/>
        </w:rPr>
        <w:t>awal terbentuk</w:t>
      </w:r>
      <w:r w:rsidR="0068595B" w:rsidRPr="00F40B3B">
        <w:rPr>
          <w:rFonts w:ascii="Times New Roman" w:eastAsia="Times New Roman" w:hAnsi="Times New Roman" w:cs="Times New Roman"/>
          <w:szCs w:val="24"/>
        </w:rPr>
        <w:t>nya</w:t>
      </w:r>
      <w:r w:rsidR="00C47340" w:rsidRPr="00F40B3B">
        <w:rPr>
          <w:rFonts w:ascii="Times New Roman" w:eastAsia="Times New Roman" w:hAnsi="Times New Roman" w:cs="Times New Roman"/>
          <w:szCs w:val="24"/>
        </w:rPr>
        <w:t xml:space="preserve"> jamur </w:t>
      </w:r>
      <w:r w:rsidR="0032753F" w:rsidRPr="00F40B3B">
        <w:rPr>
          <w:rFonts w:ascii="Times New Roman" w:eastAsia="Times New Roman" w:hAnsi="Times New Roman" w:cs="Times New Roman"/>
          <w:i/>
          <w:iCs/>
          <w:szCs w:val="24"/>
        </w:rPr>
        <w:t>Ganoderma</w:t>
      </w:r>
      <w:r w:rsidR="00C47340" w:rsidRPr="00F40B3B">
        <w:rPr>
          <w:rFonts w:ascii="Times New Roman" w:eastAsia="Times New Roman" w:hAnsi="Times New Roman" w:cs="Times New Roman"/>
          <w:szCs w:val="24"/>
        </w:rPr>
        <w:t xml:space="preserve"> </w:t>
      </w:r>
      <w:r w:rsidR="00175539" w:rsidRPr="00F40B3B">
        <w:rPr>
          <w:rFonts w:ascii="Times New Roman" w:eastAsia="Times New Roman" w:hAnsi="Times New Roman" w:cs="Times New Roman"/>
          <w:szCs w:val="24"/>
        </w:rPr>
        <w:t>sama seperti</w:t>
      </w:r>
      <w:r w:rsidR="00BA1535" w:rsidRPr="00F40B3B">
        <w:rPr>
          <w:rFonts w:ascii="Times New Roman" w:eastAsia="Times New Roman" w:hAnsi="Times New Roman" w:cs="Times New Roman"/>
          <w:szCs w:val="24"/>
        </w:rPr>
        <w:t xml:space="preserve"> jamur</w:t>
      </w:r>
      <w:r w:rsidR="00175539" w:rsidRPr="00F40B3B">
        <w:rPr>
          <w:rFonts w:ascii="Times New Roman" w:eastAsia="Times New Roman" w:hAnsi="Times New Roman" w:cs="Times New Roman"/>
          <w:szCs w:val="24"/>
        </w:rPr>
        <w:t xml:space="preserve"> lain, yakni </w:t>
      </w:r>
      <w:r w:rsidR="00C47340" w:rsidRPr="00F40B3B">
        <w:rPr>
          <w:rFonts w:ascii="Times New Roman" w:eastAsia="Times New Roman" w:hAnsi="Times New Roman" w:cs="Times New Roman"/>
          <w:szCs w:val="24"/>
        </w:rPr>
        <w:t>berawal dari</w:t>
      </w:r>
      <w:r w:rsidR="009D38DD" w:rsidRPr="00F40B3B">
        <w:rPr>
          <w:rFonts w:ascii="Times New Roman" w:eastAsia="Times New Roman" w:hAnsi="Times New Roman" w:cs="Times New Roman"/>
          <w:szCs w:val="24"/>
        </w:rPr>
        <w:t xml:space="preserve"> </w:t>
      </w:r>
      <w:r w:rsidRPr="00F40B3B">
        <w:rPr>
          <w:rFonts w:ascii="Times New Roman" w:eastAsia="Times New Roman" w:hAnsi="Times New Roman" w:cs="Times New Roman"/>
          <w:szCs w:val="24"/>
        </w:rPr>
        <w:t xml:space="preserve">rangkaian </w:t>
      </w:r>
      <w:r w:rsidR="00FC00B6" w:rsidRPr="00F40B3B">
        <w:rPr>
          <w:rFonts w:ascii="Times New Roman" w:eastAsia="Times New Roman" w:hAnsi="Times New Roman" w:cs="Times New Roman"/>
          <w:i/>
          <w:iCs/>
          <w:szCs w:val="24"/>
        </w:rPr>
        <w:t>Mycelia</w:t>
      </w:r>
      <w:r w:rsidR="00FC00B6" w:rsidRPr="00F40B3B">
        <w:rPr>
          <w:rFonts w:ascii="Times New Roman" w:eastAsia="Times New Roman" w:hAnsi="Times New Roman" w:cs="Times New Roman"/>
          <w:szCs w:val="24"/>
        </w:rPr>
        <w:t xml:space="preserve"> </w:t>
      </w:r>
      <w:r w:rsidR="00BA1535" w:rsidRPr="00F40B3B">
        <w:rPr>
          <w:rFonts w:ascii="Times New Roman" w:eastAsia="Times New Roman" w:hAnsi="Times New Roman" w:cs="Times New Roman"/>
          <w:szCs w:val="24"/>
        </w:rPr>
        <w:t>(plural</w:t>
      </w:r>
      <w:r w:rsidR="00581318" w:rsidRPr="00F40B3B">
        <w:rPr>
          <w:rFonts w:ascii="Times New Roman" w:eastAsia="Times New Roman" w:hAnsi="Times New Roman" w:cs="Times New Roman"/>
          <w:szCs w:val="24"/>
        </w:rPr>
        <w:t xml:space="preserve"> dari </w:t>
      </w:r>
      <w:r w:rsidR="00581318" w:rsidRPr="00F40B3B">
        <w:rPr>
          <w:rFonts w:ascii="Times New Roman" w:eastAsia="Times New Roman" w:hAnsi="Times New Roman" w:cs="Times New Roman"/>
          <w:i/>
          <w:iCs/>
          <w:szCs w:val="24"/>
        </w:rPr>
        <w:t>Mycelium</w:t>
      </w:r>
      <w:r w:rsidR="00581318" w:rsidRPr="00F40B3B">
        <w:rPr>
          <w:rFonts w:ascii="Times New Roman" w:eastAsia="Times New Roman" w:hAnsi="Times New Roman" w:cs="Times New Roman"/>
          <w:szCs w:val="24"/>
        </w:rPr>
        <w:t xml:space="preserve">) </w:t>
      </w:r>
      <w:r w:rsidR="009D38DD" w:rsidRPr="00F40B3B">
        <w:rPr>
          <w:rFonts w:ascii="Times New Roman" w:eastAsia="Times New Roman" w:hAnsi="Times New Roman" w:cs="Times New Roman"/>
          <w:szCs w:val="24"/>
        </w:rPr>
        <w:t xml:space="preserve">yang </w:t>
      </w:r>
      <w:r w:rsidR="004D3789" w:rsidRPr="00F40B3B">
        <w:rPr>
          <w:rFonts w:ascii="Times New Roman" w:eastAsia="Times New Roman" w:hAnsi="Times New Roman" w:cs="Times New Roman"/>
          <w:szCs w:val="24"/>
        </w:rPr>
        <w:t>berkumpul</w:t>
      </w:r>
      <w:r w:rsidR="009D38DD" w:rsidRPr="00F40B3B">
        <w:rPr>
          <w:rFonts w:ascii="Times New Roman" w:eastAsia="Times New Roman" w:hAnsi="Times New Roman" w:cs="Times New Roman"/>
          <w:szCs w:val="24"/>
        </w:rPr>
        <w:t xml:space="preserve"> menjadi</w:t>
      </w:r>
      <w:r w:rsidR="004D3789" w:rsidRPr="00F40B3B">
        <w:rPr>
          <w:rFonts w:ascii="Times New Roman" w:eastAsia="Times New Roman" w:hAnsi="Times New Roman" w:cs="Times New Roman"/>
          <w:szCs w:val="24"/>
        </w:rPr>
        <w:t xml:space="preserve"> </w:t>
      </w:r>
      <w:r w:rsidR="00175539" w:rsidRPr="00F40B3B">
        <w:rPr>
          <w:rFonts w:ascii="Times New Roman" w:eastAsia="Times New Roman" w:hAnsi="Times New Roman" w:cs="Times New Roman"/>
          <w:i/>
          <w:iCs/>
          <w:szCs w:val="24"/>
        </w:rPr>
        <w:t xml:space="preserve">Hyphal Knot </w:t>
      </w:r>
      <w:r w:rsidR="00175539" w:rsidRPr="00F40B3B">
        <w:rPr>
          <w:rFonts w:ascii="Times New Roman" w:eastAsia="Times New Roman" w:hAnsi="Times New Roman" w:cs="Times New Roman"/>
          <w:szCs w:val="24"/>
        </w:rPr>
        <w:t xml:space="preserve">untuk membentuk </w:t>
      </w:r>
      <w:r w:rsidR="00B37D09" w:rsidRPr="00F40B3B">
        <w:rPr>
          <w:rFonts w:ascii="Times New Roman" w:eastAsia="Times New Roman" w:hAnsi="Times New Roman" w:cs="Times New Roman"/>
          <w:szCs w:val="24"/>
        </w:rPr>
        <w:t xml:space="preserve">bulatan </w:t>
      </w:r>
      <w:r w:rsidR="009D38DD" w:rsidRPr="00F40B3B">
        <w:rPr>
          <w:rFonts w:ascii="Times New Roman" w:eastAsia="Times New Roman" w:hAnsi="Times New Roman" w:cs="Times New Roman"/>
          <w:szCs w:val="24"/>
        </w:rPr>
        <w:t xml:space="preserve">kecil </w:t>
      </w:r>
      <w:r w:rsidR="00B37D09" w:rsidRPr="00F40B3B">
        <w:rPr>
          <w:rFonts w:ascii="Times New Roman" w:eastAsia="Times New Roman" w:hAnsi="Times New Roman" w:cs="Times New Roman"/>
          <w:szCs w:val="24"/>
        </w:rPr>
        <w:t>berwarna putih</w:t>
      </w:r>
      <w:r w:rsidR="004D3789" w:rsidRPr="00F40B3B">
        <w:rPr>
          <w:rFonts w:ascii="Times New Roman" w:eastAsia="Times New Roman" w:hAnsi="Times New Roman" w:cs="Times New Roman"/>
          <w:szCs w:val="24"/>
        </w:rPr>
        <w:t xml:space="preserve"> yang bernama </w:t>
      </w:r>
      <w:r w:rsidR="004D3789" w:rsidRPr="00F40B3B">
        <w:rPr>
          <w:rFonts w:ascii="Times New Roman" w:eastAsia="Times New Roman" w:hAnsi="Times New Roman" w:cs="Times New Roman"/>
          <w:i/>
          <w:iCs/>
          <w:szCs w:val="24"/>
        </w:rPr>
        <w:t>Primord</w:t>
      </w:r>
      <w:r w:rsidR="00745CBC" w:rsidRPr="00F40B3B">
        <w:rPr>
          <w:rFonts w:ascii="Times New Roman" w:eastAsia="Times New Roman" w:hAnsi="Times New Roman" w:cs="Times New Roman"/>
          <w:i/>
          <w:iCs/>
          <w:szCs w:val="24"/>
        </w:rPr>
        <w:t>i</w:t>
      </w:r>
      <w:r w:rsidR="001953F6" w:rsidRPr="00F40B3B">
        <w:rPr>
          <w:rFonts w:ascii="Times New Roman" w:eastAsia="Times New Roman" w:hAnsi="Times New Roman" w:cs="Times New Roman"/>
          <w:i/>
          <w:iCs/>
          <w:szCs w:val="24"/>
        </w:rPr>
        <w:t>um</w:t>
      </w:r>
      <w:r w:rsidR="00175539" w:rsidRPr="00F40B3B">
        <w:rPr>
          <w:rFonts w:ascii="Times New Roman" w:eastAsia="Times New Roman" w:hAnsi="Times New Roman" w:cs="Times New Roman"/>
          <w:szCs w:val="24"/>
        </w:rPr>
        <w:t xml:space="preserve">. </w:t>
      </w:r>
      <w:r w:rsidR="00175539" w:rsidRPr="00F40B3B">
        <w:rPr>
          <w:rFonts w:ascii="Times New Roman" w:eastAsia="Times New Roman" w:hAnsi="Times New Roman" w:cs="Times New Roman"/>
          <w:i/>
          <w:iCs/>
          <w:szCs w:val="24"/>
        </w:rPr>
        <w:t>Primord</w:t>
      </w:r>
      <w:r w:rsidR="00745CBC" w:rsidRPr="00F40B3B">
        <w:rPr>
          <w:rFonts w:ascii="Times New Roman" w:eastAsia="Times New Roman" w:hAnsi="Times New Roman" w:cs="Times New Roman"/>
          <w:i/>
          <w:iCs/>
          <w:szCs w:val="24"/>
        </w:rPr>
        <w:t>ia</w:t>
      </w:r>
      <w:r w:rsidR="00175539" w:rsidRPr="00F40B3B">
        <w:rPr>
          <w:rFonts w:ascii="Times New Roman" w:eastAsia="Times New Roman" w:hAnsi="Times New Roman" w:cs="Times New Roman"/>
          <w:i/>
          <w:iCs/>
          <w:szCs w:val="24"/>
        </w:rPr>
        <w:t xml:space="preserve"> </w:t>
      </w:r>
      <w:r w:rsidR="001953F6" w:rsidRPr="00F40B3B">
        <w:rPr>
          <w:rFonts w:ascii="Times New Roman" w:eastAsia="Times New Roman" w:hAnsi="Times New Roman" w:cs="Times New Roman"/>
          <w:szCs w:val="24"/>
        </w:rPr>
        <w:t xml:space="preserve">(plural dari </w:t>
      </w:r>
      <w:r w:rsidR="00581318" w:rsidRPr="00F40B3B">
        <w:rPr>
          <w:rFonts w:ascii="Times New Roman" w:eastAsia="Times New Roman" w:hAnsi="Times New Roman" w:cs="Times New Roman"/>
          <w:i/>
          <w:iCs/>
          <w:szCs w:val="24"/>
        </w:rPr>
        <w:t>P</w:t>
      </w:r>
      <w:r w:rsidR="001953F6" w:rsidRPr="00F40B3B">
        <w:rPr>
          <w:rFonts w:ascii="Times New Roman" w:eastAsia="Times New Roman" w:hAnsi="Times New Roman" w:cs="Times New Roman"/>
          <w:i/>
          <w:iCs/>
          <w:szCs w:val="24"/>
        </w:rPr>
        <w:t>rimordium</w:t>
      </w:r>
      <w:r w:rsidR="001953F6" w:rsidRPr="00F40B3B">
        <w:rPr>
          <w:rFonts w:ascii="Times New Roman" w:eastAsia="Times New Roman" w:hAnsi="Times New Roman" w:cs="Times New Roman"/>
          <w:szCs w:val="24"/>
        </w:rPr>
        <w:t xml:space="preserve">) </w:t>
      </w:r>
      <w:r w:rsidR="00175539" w:rsidRPr="00F40B3B">
        <w:rPr>
          <w:rFonts w:ascii="Times New Roman" w:eastAsia="Times New Roman" w:hAnsi="Times New Roman" w:cs="Times New Roman"/>
          <w:szCs w:val="24"/>
        </w:rPr>
        <w:t>akan</w:t>
      </w:r>
      <w:r w:rsidR="004D3789" w:rsidRPr="00F40B3B">
        <w:rPr>
          <w:rFonts w:ascii="Times New Roman" w:eastAsia="Times New Roman" w:hAnsi="Times New Roman" w:cs="Times New Roman"/>
          <w:szCs w:val="24"/>
        </w:rPr>
        <w:t xml:space="preserve"> </w:t>
      </w:r>
      <w:r w:rsidR="00053F64" w:rsidRPr="00F40B3B">
        <w:rPr>
          <w:rFonts w:ascii="Times New Roman" w:eastAsia="Times New Roman" w:hAnsi="Times New Roman" w:cs="Times New Roman"/>
          <w:szCs w:val="24"/>
        </w:rPr>
        <w:t xml:space="preserve">bertransformasi </w:t>
      </w:r>
      <w:r w:rsidR="004D3789" w:rsidRPr="00F40B3B">
        <w:rPr>
          <w:rFonts w:ascii="Times New Roman" w:eastAsia="Times New Roman" w:hAnsi="Times New Roman" w:cs="Times New Roman"/>
          <w:szCs w:val="24"/>
        </w:rPr>
        <w:t xml:space="preserve">menjadi bentuk rak dinding </w:t>
      </w:r>
      <w:r w:rsidR="004D3789" w:rsidRPr="00D86956">
        <w:rPr>
          <w:rFonts w:ascii="Times New Roman" w:hAnsi="Times New Roman"/>
          <w:i/>
        </w:rPr>
        <w:t>(</w:t>
      </w:r>
      <w:r w:rsidR="004D3789" w:rsidRPr="00F40B3B">
        <w:rPr>
          <w:rFonts w:ascii="Times New Roman" w:eastAsia="Times New Roman" w:hAnsi="Times New Roman" w:cs="Times New Roman"/>
          <w:i/>
          <w:iCs/>
          <w:szCs w:val="24"/>
        </w:rPr>
        <w:t>bracket/shelf</w:t>
      </w:r>
      <w:r w:rsidR="004D3789" w:rsidRPr="00D86956">
        <w:rPr>
          <w:rFonts w:ascii="Times New Roman" w:hAnsi="Times New Roman"/>
          <w:i/>
        </w:rPr>
        <w:t>)</w:t>
      </w:r>
      <w:r w:rsidR="004D3789" w:rsidRPr="00F40B3B">
        <w:rPr>
          <w:rFonts w:ascii="Times New Roman" w:eastAsia="Times New Roman" w:hAnsi="Times New Roman" w:cs="Times New Roman"/>
          <w:szCs w:val="24"/>
        </w:rPr>
        <w:t xml:space="preserve"> </w:t>
      </w:r>
      <w:r w:rsidR="00175539" w:rsidRPr="00F40B3B">
        <w:rPr>
          <w:rFonts w:ascii="Times New Roman" w:eastAsia="Times New Roman" w:hAnsi="Times New Roman" w:cs="Times New Roman"/>
          <w:szCs w:val="24"/>
        </w:rPr>
        <w:t xml:space="preserve">sehingga menjadi sebuah </w:t>
      </w:r>
      <w:r w:rsidR="00175539" w:rsidRPr="00F40B3B">
        <w:rPr>
          <w:rFonts w:ascii="Times New Roman" w:eastAsia="Times New Roman" w:hAnsi="Times New Roman" w:cs="Times New Roman"/>
          <w:i/>
          <w:iCs/>
          <w:szCs w:val="24"/>
        </w:rPr>
        <w:t>Basidio</w:t>
      </w:r>
      <w:r w:rsidR="00581318" w:rsidRPr="00F40B3B">
        <w:rPr>
          <w:rFonts w:ascii="Times New Roman" w:eastAsia="Times New Roman" w:hAnsi="Times New Roman" w:cs="Times New Roman"/>
          <w:i/>
          <w:iCs/>
          <w:szCs w:val="24"/>
        </w:rPr>
        <w:t>c</w:t>
      </w:r>
      <w:r w:rsidR="00175539" w:rsidRPr="00F40B3B">
        <w:rPr>
          <w:rFonts w:ascii="Times New Roman" w:eastAsia="Times New Roman" w:hAnsi="Times New Roman" w:cs="Times New Roman"/>
          <w:i/>
          <w:iCs/>
          <w:szCs w:val="24"/>
        </w:rPr>
        <w:t xml:space="preserve">arp </w:t>
      </w:r>
      <w:r w:rsidR="00175539" w:rsidRPr="00F40B3B">
        <w:rPr>
          <w:rFonts w:ascii="Times New Roman" w:eastAsia="Times New Roman" w:hAnsi="Times New Roman" w:cs="Times New Roman"/>
          <w:szCs w:val="24"/>
        </w:rPr>
        <w:t xml:space="preserve">yang menempel pada </w:t>
      </w:r>
      <w:r w:rsidR="00303D4D" w:rsidRPr="00F40B3B">
        <w:rPr>
          <w:rFonts w:ascii="Times New Roman" w:eastAsia="Times New Roman" w:hAnsi="Times New Roman" w:cs="Times New Roman"/>
          <w:szCs w:val="24"/>
        </w:rPr>
        <w:t xml:space="preserve">tumbuhan </w:t>
      </w:r>
      <w:r w:rsidR="00175539" w:rsidRPr="00F40B3B">
        <w:rPr>
          <w:rFonts w:ascii="Times New Roman" w:eastAsia="Times New Roman" w:hAnsi="Times New Roman" w:cs="Times New Roman"/>
          <w:szCs w:val="24"/>
        </w:rPr>
        <w:t>yang diinfeksi.</w:t>
      </w:r>
      <w:r w:rsidR="00175539" w:rsidRPr="00F40B3B">
        <w:t xml:space="preserve"> </w:t>
      </w:r>
      <w:r w:rsidR="00745CBC" w:rsidRPr="00F40B3B">
        <w:rPr>
          <w:rFonts w:ascii="Times New Roman" w:eastAsia="Times New Roman" w:hAnsi="Times New Roman" w:cs="Times New Roman"/>
          <w:szCs w:val="24"/>
        </w:rPr>
        <w:t xml:space="preserve">Siklus hidup jamur </w:t>
      </w:r>
      <w:r w:rsidR="00175539" w:rsidRPr="00F40B3B">
        <w:rPr>
          <w:rFonts w:ascii="Times New Roman" w:eastAsia="Times New Roman" w:hAnsi="Times New Roman" w:cs="Times New Roman"/>
          <w:szCs w:val="24"/>
        </w:rPr>
        <w:t xml:space="preserve">diilustrasikan pada Gambar 2.4 dan perkembangan jamur </w:t>
      </w:r>
      <w:r w:rsidR="00175539" w:rsidRPr="00F40B3B">
        <w:rPr>
          <w:rFonts w:ascii="Times New Roman" w:eastAsia="Times New Roman" w:hAnsi="Times New Roman" w:cs="Times New Roman"/>
          <w:i/>
          <w:iCs/>
          <w:szCs w:val="24"/>
        </w:rPr>
        <w:t>Ganoderma</w:t>
      </w:r>
      <w:r w:rsidR="0050243C" w:rsidRPr="00F40B3B">
        <w:rPr>
          <w:rFonts w:ascii="Times New Roman" w:eastAsia="Times New Roman" w:hAnsi="Times New Roman" w:cs="Times New Roman"/>
          <w:szCs w:val="24"/>
        </w:rPr>
        <w:t xml:space="preserve"> </w:t>
      </w:r>
      <w:r w:rsidR="00383CDF" w:rsidRPr="00F40B3B">
        <w:rPr>
          <w:rFonts w:ascii="Times New Roman" w:eastAsia="Times New Roman" w:hAnsi="Times New Roman" w:cs="Times New Roman"/>
          <w:szCs w:val="24"/>
        </w:rPr>
        <w:t>diilustrasika</w:t>
      </w:r>
      <w:r w:rsidR="001C7F8E" w:rsidRPr="00F40B3B">
        <w:rPr>
          <w:rFonts w:ascii="Times New Roman" w:eastAsia="Times New Roman" w:hAnsi="Times New Roman" w:cs="Times New Roman"/>
          <w:szCs w:val="24"/>
        </w:rPr>
        <w:t xml:space="preserve">n </w:t>
      </w:r>
      <w:r w:rsidR="00E27CD2" w:rsidRPr="00F40B3B">
        <w:rPr>
          <w:rFonts w:ascii="Times New Roman" w:eastAsia="Times New Roman" w:hAnsi="Times New Roman" w:cs="Times New Roman"/>
          <w:szCs w:val="24"/>
        </w:rPr>
        <w:t xml:space="preserve">pada </w:t>
      </w:r>
      <w:r w:rsidR="003B5AD0" w:rsidRPr="00F40B3B">
        <w:rPr>
          <w:rFonts w:ascii="Times New Roman" w:eastAsia="Times New Roman" w:hAnsi="Times New Roman" w:cs="Times New Roman"/>
          <w:szCs w:val="24"/>
        </w:rPr>
        <w:t>G</w:t>
      </w:r>
      <w:r w:rsidR="00E27CD2" w:rsidRPr="00F40B3B">
        <w:rPr>
          <w:rFonts w:ascii="Times New Roman" w:eastAsia="Times New Roman" w:hAnsi="Times New Roman" w:cs="Times New Roman"/>
          <w:szCs w:val="24"/>
        </w:rPr>
        <w:t>ambar 2.</w:t>
      </w:r>
      <w:r w:rsidR="00175539" w:rsidRPr="00F40B3B">
        <w:rPr>
          <w:rFonts w:ascii="Times New Roman" w:eastAsia="Times New Roman" w:hAnsi="Times New Roman" w:cs="Times New Roman"/>
          <w:szCs w:val="24"/>
        </w:rPr>
        <w:t>5</w:t>
      </w:r>
      <w:r w:rsidR="00DD1E76" w:rsidRPr="00F40B3B">
        <w:rPr>
          <w:rFonts w:ascii="Times New Roman" w:eastAsia="Times New Roman" w:hAnsi="Times New Roman" w:cs="Times New Roman"/>
          <w:szCs w:val="24"/>
        </w:rPr>
        <w:t xml:space="preserve"> </w:t>
      </w:r>
      <w:r w:rsidR="001C7F8E" w:rsidRPr="00F40B3B">
        <w:rPr>
          <w:rFonts w:ascii="Times New Roman" w:eastAsia="Times New Roman" w:hAnsi="Times New Roman" w:cs="Times New Roman"/>
          <w:szCs w:val="24"/>
        </w:rPr>
        <w:fldChar w:fldCharType="begin"/>
      </w:r>
      <w:r w:rsidR="006C3925" w:rsidRPr="00F40B3B">
        <w:rPr>
          <w:rFonts w:ascii="Times New Roman" w:eastAsia="Times New Roman" w:hAnsi="Times New Roman" w:cs="Times New Roman"/>
          <w:szCs w:val="24"/>
        </w:rPr>
        <w:instrText xml:space="preserve"> ADDIN ZOTERO_ITEM CSL_CITATION {"citationID":"qgqquK5O","properties":{"formattedCitation":"(Jazuli dkk., 2022, hlm. 4)","plainCitation":"(Jazuli dkk., 2022, hlm. 4)","noteIndex":0},"citationItems":[{"id":5,"uris":["http://zotero.org/users/13015392/items/SIVN93ZB"],"itemData":{"id":5,"type":"article-journal","abstract":"In recent years, oil palm has grown on a major scale as it is a prominent commodity crop that contributes the most to almost every producing country’s gross domestic product (GDP). Nonetheless, existing threats such as the Ganoderma basal stem rot (BSR) disease have been deteriorating the oil palm plantations and suitable actions to overcome the issue are still being investigated. The BSR disease progression in oil palm is being studied using the disease progression through the plant disease triangle idea. This concept looks at all potential elements that could affect the transmission and development of the disease. The elements include pathogenic, with their mode of infection in each studied factor.","container-title":"Plants","DOI":"10.3390/plants11192462","ISSN":"2223-7747","issue":"19","journalAbbreviation":"Plants","language":"en","page":"2462","source":"DOI.org (Crossref)","title":"A Review of Factors Affecting Ganoderma Basal Stem Rot Disease Progress in Oil Palm","volume":"11","author":[{"family":"Jazuli","given":"Nur Aliyah"},{"family":"Kamu","given":"Assis"},{"family":"Chong","given":"Khim Phin"},{"family":"Gabda","given":"Darmesah"},{"family":"Hassan","given":"Affendy"},{"family":"Abu Seman","given":"Idris"},{"family":"Ho","given":"Chong Mun"}],"issued":{"date-parts":[["2022",9,21]]}},"locator":"4","label":"page"}],"schema":"https://github.com/citation-style-language/schema/raw/master/csl-citation.json"} </w:instrText>
      </w:r>
      <w:r w:rsidR="001C7F8E" w:rsidRPr="00F40B3B">
        <w:rPr>
          <w:rFonts w:ascii="Times New Roman" w:eastAsia="Times New Roman" w:hAnsi="Times New Roman" w:cs="Times New Roman"/>
          <w:szCs w:val="24"/>
        </w:rPr>
        <w:fldChar w:fldCharType="separate"/>
      </w:r>
      <w:r w:rsidR="004C1AB6" w:rsidRPr="004C1AB6">
        <w:rPr>
          <w:rFonts w:ascii="Times New Roman" w:hAnsi="Times New Roman" w:cs="Times New Roman"/>
        </w:rPr>
        <w:t>(Jazuli dkk., 2022, hlm. 4)</w:t>
      </w:r>
      <w:r w:rsidR="001C7F8E" w:rsidRPr="00F40B3B">
        <w:rPr>
          <w:rFonts w:ascii="Times New Roman" w:eastAsia="Times New Roman" w:hAnsi="Times New Roman" w:cs="Times New Roman"/>
          <w:szCs w:val="24"/>
        </w:rPr>
        <w:fldChar w:fldCharType="end"/>
      </w:r>
      <w:r w:rsidR="00EE3EF5" w:rsidRPr="00F40B3B">
        <w:rPr>
          <w:rFonts w:ascii="Times New Roman" w:eastAsia="Times New Roman" w:hAnsi="Times New Roman" w:cs="Times New Roman"/>
          <w:szCs w:val="24"/>
        </w:rPr>
        <w:t>.</w:t>
      </w:r>
    </w:p>
    <w:p w14:paraId="4EFCEC4C" w14:textId="4FC6AC4B" w:rsidR="00175539" w:rsidRPr="00F40B3B" w:rsidRDefault="00267D75" w:rsidP="00587FE5">
      <w:pPr>
        <w:pStyle w:val="Gambar"/>
        <w:keepNext/>
        <w:spacing w:before="120"/>
        <w:rPr>
          <w:lang w:val="id-ID"/>
        </w:rPr>
      </w:pPr>
      <w:r w:rsidRPr="00F40B3B">
        <w:rPr>
          <w:lang w:val="id-ID"/>
        </w:rPr>
        <w:drawing>
          <wp:inline distT="0" distB="0" distL="0" distR="0" wp14:anchorId="13CC945D" wp14:editId="6967C4A4">
            <wp:extent cx="4320000" cy="2591799"/>
            <wp:effectExtent l="0" t="0" r="4445" b="0"/>
            <wp:docPr id="1822806463" name="Picture 1" descr="A diagram of a mushroom growth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806463" name="Picture 1" descr="A diagram of a mushroom growth cycle&#10;&#10;Description automatically generated"/>
                    <pic:cNvPicPr/>
                  </pic:nvPicPr>
                  <pic:blipFill>
                    <a:blip r:embed="rId22"/>
                    <a:stretch>
                      <a:fillRect/>
                    </a:stretch>
                  </pic:blipFill>
                  <pic:spPr>
                    <a:xfrm>
                      <a:off x="0" y="0"/>
                      <a:ext cx="4320000" cy="2591799"/>
                    </a:xfrm>
                    <a:prstGeom prst="rect">
                      <a:avLst/>
                    </a:prstGeom>
                  </pic:spPr>
                </pic:pic>
              </a:graphicData>
            </a:graphic>
          </wp:inline>
        </w:drawing>
      </w:r>
    </w:p>
    <w:p w14:paraId="1A7C643A" w14:textId="6FFB2D6A" w:rsidR="00104E61" w:rsidRPr="00F40B3B" w:rsidRDefault="00071278" w:rsidP="00071278">
      <w:pPr>
        <w:pStyle w:val="Caption"/>
      </w:pPr>
      <w:bookmarkStart w:id="177" w:name="_Toc199945501"/>
      <w:bookmarkStart w:id="178" w:name="_Toc208412492"/>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6B0D17">
        <w:rPr>
          <w:b/>
          <w:bCs/>
        </w:rPr>
        <w:t>4</w:t>
      </w:r>
      <w:r w:rsidRPr="00F40B3B">
        <w:rPr>
          <w:b/>
          <w:bCs/>
        </w:rPr>
        <w:fldChar w:fldCharType="end"/>
      </w:r>
      <w:r w:rsidRPr="00F40B3B">
        <w:t xml:space="preserve"> </w:t>
      </w:r>
      <w:r w:rsidR="00267D75" w:rsidRPr="00F40B3B">
        <w:t>Siklus Hidup Jamur</w:t>
      </w:r>
      <w:bookmarkEnd w:id="177"/>
      <w:bookmarkEnd w:id="178"/>
    </w:p>
    <w:p w14:paraId="51C2F08D" w14:textId="7BC39D74" w:rsidR="00932606" w:rsidRPr="00F40B3B" w:rsidRDefault="001F6EF8" w:rsidP="00587FE5">
      <w:pPr>
        <w:pStyle w:val="Gambar"/>
        <w:spacing w:before="360" w:line="276" w:lineRule="auto"/>
        <w:rPr>
          <w:lang w:val="id-ID"/>
        </w:rPr>
      </w:pPr>
      <w:r w:rsidRPr="00F40B3B">
        <w:rPr>
          <w:lang w:val="id-ID"/>
        </w:rPr>
        <w:drawing>
          <wp:inline distT="0" distB="0" distL="0" distR="0" wp14:anchorId="446BFE62" wp14:editId="2D6A3B5D">
            <wp:extent cx="5040000" cy="1161674"/>
            <wp:effectExtent l="0" t="0" r="8255" b="635"/>
            <wp:docPr id="938738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738649"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1203" t="6621" r="1691" b="32662"/>
                    <a:stretch/>
                  </pic:blipFill>
                  <pic:spPr bwMode="auto">
                    <a:xfrm>
                      <a:off x="0" y="0"/>
                      <a:ext cx="5040000" cy="1161674"/>
                    </a:xfrm>
                    <a:prstGeom prst="rect">
                      <a:avLst/>
                    </a:prstGeom>
                    <a:noFill/>
                    <a:ln>
                      <a:noFill/>
                    </a:ln>
                    <a:extLst>
                      <a:ext uri="{53640926-AAD7-44D8-BBD7-CCE9431645EC}">
                        <a14:shadowObscured xmlns:a14="http://schemas.microsoft.com/office/drawing/2010/main"/>
                      </a:ext>
                    </a:extLst>
                  </pic:spPr>
                </pic:pic>
              </a:graphicData>
            </a:graphic>
          </wp:inline>
        </w:drawing>
      </w:r>
    </w:p>
    <w:p w14:paraId="6CA58CCF" w14:textId="32C670A2" w:rsidR="00175539" w:rsidRPr="00F40B3B" w:rsidRDefault="00175539" w:rsidP="00104E61">
      <w:pPr>
        <w:pStyle w:val="Gambar"/>
        <w:tabs>
          <w:tab w:val="center" w:pos="1134"/>
          <w:tab w:val="center" w:pos="3261"/>
          <w:tab w:val="center" w:pos="5245"/>
          <w:tab w:val="center" w:pos="7230"/>
        </w:tabs>
        <w:jc w:val="left"/>
        <w:rPr>
          <w:rFonts w:ascii="Gulliver" w:hAnsi="Gulliver" w:cs="Segoe UI"/>
          <w:sz w:val="22"/>
          <w:szCs w:val="22"/>
          <w:lang w:val="id-ID"/>
        </w:rPr>
      </w:pPr>
      <w:r w:rsidRPr="00F40B3B">
        <w:rPr>
          <w:sz w:val="22"/>
          <w:szCs w:val="22"/>
          <w:lang w:val="id-ID"/>
        </w:rPr>
        <w:tab/>
      </w:r>
      <w:r w:rsidR="00104E61" w:rsidRPr="00F40B3B">
        <w:rPr>
          <w:rFonts w:ascii="Gulliver" w:hAnsi="Gulliver"/>
          <w:sz w:val="20"/>
          <w:szCs w:val="20"/>
          <w:lang w:val="id-ID"/>
        </w:rPr>
        <w:t xml:space="preserve">   </w:t>
      </w:r>
      <w:r w:rsidRPr="00F40B3B">
        <w:rPr>
          <w:rFonts w:ascii="Gulliver" w:hAnsi="Gulliver" w:cs="Segoe UI"/>
          <w:color w:val="262626" w:themeColor="text1" w:themeTint="D9"/>
          <w:sz w:val="18"/>
          <w:szCs w:val="18"/>
          <w:lang w:val="id-ID"/>
        </w:rPr>
        <w:t xml:space="preserve">Mycelia </w:t>
      </w:r>
      <w:r w:rsidRPr="00F40B3B">
        <w:rPr>
          <w:rFonts w:ascii="Gulliver" w:hAnsi="Gulliver" w:cs="Segoe UI"/>
          <w:color w:val="262626" w:themeColor="text1" w:themeTint="D9"/>
          <w:sz w:val="18"/>
          <w:szCs w:val="18"/>
          <w:lang w:val="id-ID"/>
        </w:rPr>
        <w:tab/>
      </w:r>
      <w:r w:rsidR="00104E61" w:rsidRPr="00F40B3B">
        <w:rPr>
          <w:rFonts w:ascii="Gulliver" w:hAnsi="Gulliver" w:cs="Segoe UI"/>
          <w:color w:val="262626" w:themeColor="text1" w:themeTint="D9"/>
          <w:sz w:val="18"/>
          <w:szCs w:val="18"/>
          <w:lang w:val="id-ID"/>
        </w:rPr>
        <w:t>Primordi</w:t>
      </w:r>
      <w:r w:rsidR="00303D4D" w:rsidRPr="00F40B3B">
        <w:rPr>
          <w:rFonts w:ascii="Gulliver" w:hAnsi="Gulliver" w:cs="Segoe UI"/>
          <w:color w:val="262626" w:themeColor="text1" w:themeTint="D9"/>
          <w:sz w:val="18"/>
          <w:szCs w:val="18"/>
          <w:lang w:val="id-ID"/>
        </w:rPr>
        <w:t>um</w:t>
      </w:r>
      <w:r w:rsidRPr="00F40B3B">
        <w:rPr>
          <w:rFonts w:ascii="Gulliver" w:hAnsi="Gulliver" w:cs="Segoe UI"/>
          <w:color w:val="262626" w:themeColor="text1" w:themeTint="D9"/>
          <w:sz w:val="18"/>
          <w:szCs w:val="18"/>
          <w:lang w:val="id-ID"/>
        </w:rPr>
        <w:t xml:space="preserve"> </w:t>
      </w:r>
      <w:r w:rsidRPr="00F40B3B">
        <w:rPr>
          <w:rFonts w:ascii="Gulliver" w:hAnsi="Gulliver" w:cs="Segoe UI"/>
          <w:color w:val="262626" w:themeColor="text1" w:themeTint="D9"/>
          <w:sz w:val="18"/>
          <w:szCs w:val="18"/>
          <w:lang w:val="id-ID"/>
        </w:rPr>
        <w:tab/>
      </w:r>
      <w:r w:rsidR="00104E61" w:rsidRPr="00F40B3B">
        <w:rPr>
          <w:rFonts w:ascii="Gulliver" w:hAnsi="Gulliver" w:cs="Segoe UI"/>
          <w:color w:val="262626" w:themeColor="text1" w:themeTint="D9"/>
          <w:sz w:val="18"/>
          <w:szCs w:val="18"/>
          <w:lang w:val="id-ID"/>
        </w:rPr>
        <w:t xml:space="preserve"> </w:t>
      </w:r>
      <w:r w:rsidRPr="00F40B3B">
        <w:rPr>
          <w:rFonts w:ascii="Gulliver" w:hAnsi="Gulliver" w:cs="Segoe UI"/>
          <w:color w:val="262626" w:themeColor="text1" w:themeTint="D9"/>
          <w:sz w:val="18"/>
          <w:szCs w:val="18"/>
          <w:lang w:val="id-ID"/>
        </w:rPr>
        <w:t xml:space="preserve">Bracket Form </w:t>
      </w:r>
      <w:r w:rsidRPr="00F40B3B">
        <w:rPr>
          <w:rFonts w:ascii="Gulliver" w:hAnsi="Gulliver" w:cs="Segoe UI"/>
          <w:color w:val="262626" w:themeColor="text1" w:themeTint="D9"/>
          <w:sz w:val="18"/>
          <w:szCs w:val="18"/>
          <w:lang w:val="id-ID"/>
        </w:rPr>
        <w:tab/>
      </w:r>
      <w:r w:rsidR="00104E61" w:rsidRPr="00F40B3B">
        <w:rPr>
          <w:rFonts w:ascii="Gulliver" w:hAnsi="Gulliver" w:cs="Segoe UI"/>
          <w:color w:val="262626" w:themeColor="text1" w:themeTint="D9"/>
          <w:sz w:val="18"/>
          <w:szCs w:val="18"/>
          <w:lang w:val="id-ID"/>
        </w:rPr>
        <w:t xml:space="preserve">   </w:t>
      </w:r>
      <w:r w:rsidRPr="00F40B3B">
        <w:rPr>
          <w:rFonts w:ascii="Gulliver" w:hAnsi="Gulliver" w:cs="Segoe UI"/>
          <w:color w:val="262626" w:themeColor="text1" w:themeTint="D9"/>
          <w:sz w:val="18"/>
          <w:szCs w:val="18"/>
          <w:lang w:val="id-ID"/>
        </w:rPr>
        <w:t>Fruiting Body</w:t>
      </w:r>
    </w:p>
    <w:p w14:paraId="7CBB729B" w14:textId="545F3E03" w:rsidR="00175539" w:rsidRPr="00F40B3B" w:rsidRDefault="00071278" w:rsidP="00071278">
      <w:pPr>
        <w:pStyle w:val="Caption"/>
      </w:pPr>
      <w:bookmarkStart w:id="179" w:name="_Toc199945502"/>
      <w:bookmarkStart w:id="180" w:name="_Toc208412493"/>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6B0D17">
        <w:rPr>
          <w:b/>
          <w:bCs/>
        </w:rPr>
        <w:t>5</w:t>
      </w:r>
      <w:r w:rsidRPr="00F40B3B">
        <w:rPr>
          <w:b/>
          <w:bCs/>
        </w:rPr>
        <w:fldChar w:fldCharType="end"/>
      </w:r>
      <w:r w:rsidRPr="00F40B3B">
        <w:t xml:space="preserve"> </w:t>
      </w:r>
      <w:r w:rsidR="00F62072" w:rsidRPr="00F40B3B">
        <w:t>Pembentukan</w:t>
      </w:r>
      <w:r w:rsidR="006E7AB9" w:rsidRPr="00F40B3B">
        <w:t xml:space="preserve"> </w:t>
      </w:r>
      <w:r w:rsidR="00971BFC" w:rsidRPr="00F40B3B">
        <w:t>B</w:t>
      </w:r>
      <w:r w:rsidR="006E7AB9" w:rsidRPr="00F40B3B">
        <w:t xml:space="preserve">uah </w:t>
      </w:r>
      <w:r w:rsidR="00971BFC" w:rsidRPr="00F40B3B">
        <w:t>J</w:t>
      </w:r>
      <w:r w:rsidR="006E7AB9" w:rsidRPr="00F40B3B">
        <w:t>amur</w:t>
      </w:r>
      <w:r w:rsidR="00F62072" w:rsidRPr="00F40B3B">
        <w:t xml:space="preserve"> </w:t>
      </w:r>
      <w:r w:rsidR="00F62072" w:rsidRPr="00F40B3B">
        <w:rPr>
          <w:i/>
          <w:iCs w:val="0"/>
        </w:rPr>
        <w:t>Ganoderma</w:t>
      </w:r>
      <w:r w:rsidR="00745CBC" w:rsidRPr="00F40B3B">
        <w:rPr>
          <w:i/>
          <w:iCs w:val="0"/>
        </w:rPr>
        <w:t xml:space="preserve"> sp.</w:t>
      </w:r>
      <w:bookmarkEnd w:id="179"/>
      <w:bookmarkEnd w:id="180"/>
    </w:p>
    <w:p w14:paraId="47A6B971" w14:textId="1F578F6F" w:rsidR="003823D4" w:rsidRPr="00F40B3B" w:rsidRDefault="00EA3A0A" w:rsidP="00CF5B27">
      <w:pPr>
        <w:pStyle w:val="Heading2"/>
      </w:pPr>
      <w:r>
        <w:lastRenderedPageBreak/>
        <w:t>Citra Digital (</w:t>
      </w:r>
      <w:r w:rsidR="00D801B1">
        <w:t xml:space="preserve">Contoh </w:t>
      </w:r>
      <w:r>
        <w:t>Display</w:t>
      </w:r>
      <w:r w:rsidR="00D801B1">
        <w:t xml:space="preserve"> </w:t>
      </w:r>
      <w:r w:rsidR="005F4CEC">
        <w:t xml:space="preserve">Equation </w:t>
      </w:r>
      <w:r w:rsidR="00D801B1">
        <w:t>dan Inline Equation</w:t>
      </w:r>
      <w:r>
        <w:t>)</w:t>
      </w:r>
    </w:p>
    <w:p w14:paraId="267F28B2" w14:textId="1B04D97C" w:rsidR="00317FF8" w:rsidRPr="00F40B3B" w:rsidRDefault="00236770" w:rsidP="00A70654">
      <w:pPr>
        <w:pStyle w:val="BODI"/>
      </w:pPr>
      <w:r w:rsidRPr="00F40B3B">
        <w:t>C</w:t>
      </w:r>
      <w:r w:rsidR="005471D3" w:rsidRPr="00F40B3B">
        <w:t>itra digital merupakan data dua dimensi dengan satuan piksel yang memiliki koordinat</w:t>
      </w:r>
      <w:r w:rsidR="00EA3A0A">
        <w:t xml:space="preserve"> </w:t>
      </w:r>
      <w:r w:rsidR="00EA3A0A" w:rsidRPr="00EA3A0A">
        <w:rPr>
          <w:shd w:val="clear" w:color="auto" w:fill="D9D9D9" w:themeFill="background1" w:themeFillShade="D9"/>
        </w:rPr>
        <w:t>Contoh penggunaan Inline Equation:</w:t>
      </w:r>
      <w:r w:rsidR="005471D3" w:rsidRPr="00F40B3B">
        <w:t xml:space="preserve"> </w:t>
      </w:r>
      <m:oMath>
        <m:d>
          <m:dPr>
            <m:ctrlPr>
              <w:rPr>
                <w:rFonts w:ascii="Cambria Math" w:hAnsi="Cambria Math"/>
                <w:i/>
              </w:rPr>
            </m:ctrlPr>
          </m:dPr>
          <m:e>
            <m:r>
              <w:rPr>
                <w:rFonts w:ascii="Cambria Math" w:hAnsi="Cambria Math"/>
              </w:rPr>
              <m:t>x, y</m:t>
            </m:r>
          </m:e>
        </m:d>
      </m:oMath>
      <w:r w:rsidR="005471D3" w:rsidRPr="00F40B3B">
        <w:t xml:space="preserve"> yang berukuran M </w:t>
      </w:r>
      <w:r w:rsidR="0093645D" w:rsidRPr="00F40B3B">
        <w:t xml:space="preserve">baris </w:t>
      </w:r>
      <w:r w:rsidR="00660521" w:rsidRPr="00F40B3B">
        <w:t>×</w:t>
      </w:r>
      <w:r w:rsidR="0093645D" w:rsidRPr="00F40B3B">
        <w:t xml:space="preserve"> </w:t>
      </w:r>
      <w:r w:rsidR="005471D3" w:rsidRPr="00F40B3B">
        <w:t xml:space="preserve">N </w:t>
      </w:r>
      <w:r w:rsidR="0093645D" w:rsidRPr="00F40B3B">
        <w:t xml:space="preserve">kolom </w:t>
      </w:r>
      <w:r w:rsidR="005471D3" w:rsidRPr="00F40B3B">
        <w:t xml:space="preserve">dan memiliki </w:t>
      </w:r>
      <w:r w:rsidR="00975BCC" w:rsidRPr="00F40B3B">
        <w:t xml:space="preserve">nilai </w:t>
      </w:r>
      <m:oMath>
        <m:r>
          <w:rPr>
            <w:rFonts w:ascii="Cambria Math" w:hAnsi="Cambria Math"/>
          </w:rPr>
          <m:t>f</m:t>
        </m:r>
        <m:d>
          <m:dPr>
            <m:ctrlPr>
              <w:rPr>
                <w:rFonts w:ascii="Cambria Math" w:hAnsi="Cambria Math"/>
                <w:i/>
              </w:rPr>
            </m:ctrlPr>
          </m:dPr>
          <m:e>
            <m:r>
              <w:rPr>
                <w:rFonts w:ascii="Cambria Math" w:hAnsi="Cambria Math"/>
              </w:rPr>
              <m:t>x, y</m:t>
            </m:r>
          </m:e>
        </m:d>
      </m:oMath>
      <w:r w:rsidR="004C4C46" w:rsidRPr="00F40B3B">
        <w:t xml:space="preserve"> untuk intensitas warna pada suatu titik koordinat</w:t>
      </w:r>
      <w:r w:rsidR="00975BCC" w:rsidRPr="00F40B3B">
        <w:t xml:space="preserve"> </w:t>
      </w:r>
      <w:r w:rsidR="00063E77" w:rsidRPr="00F40B3B">
        <w:fldChar w:fldCharType="begin"/>
      </w:r>
      <w:r w:rsidR="00771D74" w:rsidRPr="00F40B3B">
        <w:instrText xml:space="preserve"> ADDIN ZOTERO_ITEM CSL_CITATION {"citationID":"5RHjmHFS","properties":{"formattedCitation":"(Andono dkk., 2018)","plainCitation":"(Andono dkk., 2018)","noteIndex":0},"citationItems":[{"id":1266,"uris":["http://zotero.org/users/13015392/items/WZB4MMFZ"],"itemData":{"id":1266,"type":"book","edition":"1","event-place":"Yogyakarta","ISBN":"978-979-29-6370-0","language":"id","note":"Google-Books-ID: zUJRDwAAQBAJ","number-of-pages":"210","publisher":"Penerbit Andi","publisher-place":"Yogyakarta","source":"Google Books","title":"Pengolahan Citra Digital","author":[{"family":"Andono","given":"Pulung Nurtantio"},{"family":"Sutojo","given":"T."},{"literal":"Muljono"}],"issued":{"date-parts":[["2018",1,3]]}}}],"schema":"https://github.com/citation-style-language/schema/raw/master/csl-citation.json"} </w:instrText>
      </w:r>
      <w:r w:rsidR="00063E77" w:rsidRPr="00F40B3B">
        <w:fldChar w:fldCharType="separate"/>
      </w:r>
      <w:r w:rsidR="004C1AB6" w:rsidRPr="004C1AB6">
        <w:t>(Andono dkk., 2018)</w:t>
      </w:r>
      <w:r w:rsidR="00063E77" w:rsidRPr="00F40B3B">
        <w:fldChar w:fldCharType="end"/>
      </w:r>
      <w:r w:rsidR="00063E77" w:rsidRPr="00F40B3B">
        <w:t xml:space="preserve">. </w:t>
      </w:r>
      <w:r w:rsidR="0056021F" w:rsidRPr="00F40B3B">
        <w:t xml:space="preserve">Sistem </w:t>
      </w:r>
      <w:r w:rsidR="005471D3" w:rsidRPr="00F40B3B">
        <w:t>koordinat piksel</w:t>
      </w:r>
      <w:r w:rsidR="0056021F" w:rsidRPr="00F40B3B">
        <w:t xml:space="preserve"> citra </w:t>
      </w:r>
      <w:r w:rsidR="00D504FB" w:rsidRPr="00F40B3B">
        <w:t>ditunjukkan</w:t>
      </w:r>
      <w:r w:rsidR="005471D3" w:rsidRPr="00F40B3B">
        <w:t xml:space="preserve"> pada Gambar 2.</w:t>
      </w:r>
      <w:r w:rsidR="00197E5F" w:rsidRPr="00F40B3B">
        <w:t>6</w:t>
      </w:r>
      <w:r w:rsidR="005471D3" w:rsidRPr="00F40B3B">
        <w:t xml:space="preserve"> </w:t>
      </w:r>
      <w:r w:rsidR="00A70654" w:rsidRPr="00F40B3B">
        <w:t>dan direpresentasikan dalam Persamaan 2.1</w:t>
      </w:r>
      <w:r w:rsidR="00063E77" w:rsidRPr="00F40B3B">
        <w:t>.</w:t>
      </w:r>
    </w:p>
    <w:p w14:paraId="00CF2D27" w14:textId="02190FF0" w:rsidR="00057DFC" w:rsidRPr="00F40B3B" w:rsidRDefault="00583BA3" w:rsidP="00197E5F">
      <w:pPr>
        <w:pStyle w:val="BODI"/>
        <w:keepNext/>
        <w:spacing w:before="120" w:line="276" w:lineRule="auto"/>
        <w:ind w:firstLine="0"/>
        <w:jc w:val="center"/>
      </w:pPr>
      <w:r w:rsidRPr="00F40B3B">
        <w:drawing>
          <wp:inline distT="0" distB="0" distL="0" distR="0" wp14:anchorId="16852CA7" wp14:editId="6FCA5120">
            <wp:extent cx="2114550" cy="1846155"/>
            <wp:effectExtent l="0" t="0" r="0" b="1905"/>
            <wp:docPr id="1238003712" name="Picture 1" descr="A diagram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03712" name="Picture 1" descr="A diagram of a number of dots&#10;&#10;Description automatically generated"/>
                    <pic:cNvPicPr/>
                  </pic:nvPicPr>
                  <pic:blipFill rotWithShape="1">
                    <a:blip r:embed="rId24">
                      <a:grayscl/>
                    </a:blip>
                    <a:srcRect l="1202" t="2846" r="1399" b="965"/>
                    <a:stretch/>
                  </pic:blipFill>
                  <pic:spPr bwMode="auto">
                    <a:xfrm>
                      <a:off x="0" y="0"/>
                      <a:ext cx="2115321" cy="1846828"/>
                    </a:xfrm>
                    <a:prstGeom prst="rect">
                      <a:avLst/>
                    </a:prstGeom>
                    <a:ln>
                      <a:noFill/>
                    </a:ln>
                    <a:extLst>
                      <a:ext uri="{53640926-AAD7-44D8-BBD7-CCE9431645EC}">
                        <a14:shadowObscured xmlns:a14="http://schemas.microsoft.com/office/drawing/2010/main"/>
                      </a:ext>
                    </a:extLst>
                  </pic:spPr>
                </pic:pic>
              </a:graphicData>
            </a:graphic>
          </wp:inline>
        </w:drawing>
      </w:r>
    </w:p>
    <w:p w14:paraId="0938CF80" w14:textId="77B79828" w:rsidR="000F12C6" w:rsidRPr="00F40B3B" w:rsidRDefault="00071278" w:rsidP="00071278">
      <w:pPr>
        <w:pStyle w:val="Caption"/>
      </w:pPr>
      <w:bookmarkStart w:id="181" w:name="_Toc199945503"/>
      <w:bookmarkStart w:id="182" w:name="_Toc208412494"/>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DC5B97">
        <w:rPr>
          <w:b/>
          <w:bCs/>
        </w:rPr>
        <w:t>6</w:t>
      </w:r>
      <w:r w:rsidRPr="00F40B3B">
        <w:rPr>
          <w:b/>
          <w:bCs/>
        </w:rPr>
        <w:fldChar w:fldCharType="end"/>
      </w:r>
      <w:r w:rsidRPr="00F40B3B">
        <w:t xml:space="preserve"> </w:t>
      </w:r>
      <w:r w:rsidR="00057DFC" w:rsidRPr="00F40B3B">
        <w:t>Koordinat Piksel pada Citra Digital</w:t>
      </w:r>
      <w:bookmarkEnd w:id="181"/>
      <w:bookmarkEnd w:id="182"/>
    </w:p>
    <w:p w14:paraId="621CEA9A" w14:textId="69875333" w:rsidR="005471D3" w:rsidRPr="00F40B3B" w:rsidRDefault="000F12C6" w:rsidP="00D86956">
      <w:pPr>
        <w:pStyle w:val="Equation"/>
        <w:tabs>
          <w:tab w:val="clear" w:pos="4253"/>
          <w:tab w:val="center" w:pos="3969"/>
        </w:tabs>
        <w:spacing w:line="240" w:lineRule="auto"/>
      </w:pPr>
      <w:r w:rsidRPr="00F40B3B">
        <w:rPr>
          <w:rFonts w:asciiTheme="minorHAnsi" w:eastAsia="Calibri" w:hAnsiTheme="minorHAnsi"/>
        </w:rPr>
        <w:tab/>
      </w:r>
      <m:oMath>
        <m:r>
          <m:t>f</m:t>
        </m:r>
        <m:d>
          <m:dPr>
            <m:ctrlPr/>
          </m:dPr>
          <m:e>
            <m:r>
              <m:t>x</m:t>
            </m:r>
            <m:r>
              <m:rPr>
                <m:sty m:val="p"/>
              </m:rPr>
              <m:t>,</m:t>
            </m:r>
            <m:r>
              <m:t>y</m:t>
            </m:r>
          </m:e>
        </m:d>
        <m:r>
          <m:rPr>
            <m:sty m:val="p"/>
          </m:rPr>
          <m:t>=</m:t>
        </m:r>
        <m:d>
          <m:dPr>
            <m:begChr m:val="["/>
            <m:endChr m:val="]"/>
            <m:ctrlPr/>
          </m:dPr>
          <m:e>
            <m:m>
              <m:mPr>
                <m:mcs>
                  <m:mc>
                    <m:mcPr>
                      <m:count m:val="4"/>
                      <m:mcJc m:val="center"/>
                    </m:mcPr>
                  </m:mc>
                </m:mcs>
                <m:ctrlPr/>
              </m:mPr>
              <m:mr>
                <m:e>
                  <m:r>
                    <m:t>f</m:t>
                  </m:r>
                  <m:d>
                    <m:dPr>
                      <m:ctrlPr/>
                    </m:dPr>
                    <m:e>
                      <m:r>
                        <m:rPr>
                          <m:sty m:val="p"/>
                        </m:rPr>
                        <m:t>0, 0</m:t>
                      </m:r>
                    </m:e>
                  </m:d>
                </m:e>
                <m:e>
                  <m:r>
                    <m:t>f</m:t>
                  </m:r>
                  <m:d>
                    <m:dPr>
                      <m:ctrlPr/>
                    </m:dPr>
                    <m:e>
                      <m:r>
                        <m:rPr>
                          <m:sty m:val="p"/>
                        </m:rPr>
                        <m:t>0, 1</m:t>
                      </m:r>
                    </m:e>
                  </m:d>
                </m:e>
                <m:e>
                  <m:r>
                    <m:rPr>
                      <m:sty m:val="p"/>
                    </m:rPr>
                    <m:t>⋯</m:t>
                  </m:r>
                </m:e>
                <m:e>
                  <m:r>
                    <m:t>f</m:t>
                  </m:r>
                  <m:d>
                    <m:dPr>
                      <m:ctrlPr/>
                    </m:dPr>
                    <m:e>
                      <m:r>
                        <m:rPr>
                          <m:sty m:val="p"/>
                        </m:rPr>
                        <m:t xml:space="preserve">0, </m:t>
                      </m:r>
                      <m:r>
                        <m:t>N</m:t>
                      </m:r>
                      <m:r>
                        <m:rPr>
                          <m:sty m:val="p"/>
                        </m:rPr>
                        <m:t>-1</m:t>
                      </m:r>
                    </m:e>
                  </m:d>
                </m:e>
              </m:mr>
              <m:mr>
                <m:e>
                  <m:r>
                    <m:t>f</m:t>
                  </m:r>
                  <m:d>
                    <m:dPr>
                      <m:ctrlPr/>
                    </m:dPr>
                    <m:e>
                      <m:r>
                        <m:rPr>
                          <m:sty m:val="p"/>
                        </m:rPr>
                        <m:t>1, 0</m:t>
                      </m:r>
                    </m:e>
                  </m:d>
                </m:e>
                <m:e>
                  <m:r>
                    <m:t>f</m:t>
                  </m:r>
                  <m:d>
                    <m:dPr>
                      <m:ctrlPr/>
                    </m:dPr>
                    <m:e>
                      <m:r>
                        <m:rPr>
                          <m:sty m:val="p"/>
                        </m:rPr>
                        <m:t>1, 1</m:t>
                      </m:r>
                    </m:e>
                  </m:d>
                </m:e>
                <m:e>
                  <m:r>
                    <m:rPr>
                      <m:sty m:val="p"/>
                    </m:rPr>
                    <m:t>⋯</m:t>
                  </m:r>
                </m:e>
                <m:e>
                  <m:r>
                    <m:t>f</m:t>
                  </m:r>
                  <m:d>
                    <m:dPr>
                      <m:ctrlPr/>
                    </m:dPr>
                    <m:e>
                      <m:r>
                        <m:rPr>
                          <m:sty m:val="p"/>
                        </m:rPr>
                        <m:t>1,</m:t>
                      </m:r>
                      <m:r>
                        <m:t>N</m:t>
                      </m:r>
                      <m:r>
                        <m:rPr>
                          <m:sty m:val="p"/>
                        </m:rPr>
                        <m:t>-1</m:t>
                      </m:r>
                    </m:e>
                  </m:d>
                </m:e>
              </m:mr>
              <m:mr>
                <m:e>
                  <m:r>
                    <m:t>f</m:t>
                  </m:r>
                  <m:d>
                    <m:dPr>
                      <m:ctrlPr/>
                    </m:dPr>
                    <m:e>
                      <m:r>
                        <m:rPr>
                          <m:sty m:val="p"/>
                        </m:rPr>
                        <m:t>2, 0</m:t>
                      </m:r>
                    </m:e>
                  </m:d>
                </m:e>
                <m:e>
                  <m:r>
                    <m:t>f</m:t>
                  </m:r>
                  <m:d>
                    <m:dPr>
                      <m:ctrlPr/>
                    </m:dPr>
                    <m:e>
                      <m:r>
                        <m:rPr>
                          <m:sty m:val="p"/>
                        </m:rPr>
                        <m:t>2, 1</m:t>
                      </m:r>
                    </m:e>
                  </m:d>
                </m:e>
                <m:e>
                  <m:r>
                    <m:rPr>
                      <m:sty m:val="p"/>
                    </m:rPr>
                    <m:t>⋯</m:t>
                  </m:r>
                </m:e>
                <m:e>
                  <m:r>
                    <m:t>f</m:t>
                  </m:r>
                  <m:d>
                    <m:dPr>
                      <m:ctrlPr/>
                    </m:dPr>
                    <m:e>
                      <m:r>
                        <m:rPr>
                          <m:sty m:val="p"/>
                        </m:rPr>
                        <m:t>2,</m:t>
                      </m:r>
                      <m:r>
                        <m:t>N</m:t>
                      </m:r>
                      <m:r>
                        <m:rPr>
                          <m:sty m:val="p"/>
                        </m:rPr>
                        <m:t>-1</m:t>
                      </m:r>
                    </m:e>
                  </m:d>
                </m:e>
              </m:mr>
              <m:mr>
                <m:e>
                  <m:r>
                    <m:rPr>
                      <m:sty m:val="p"/>
                    </m:rPr>
                    <m:t>⋮</m:t>
                  </m:r>
                </m:e>
                <m:e>
                  <m:r>
                    <m:rPr>
                      <m:sty m:val="p"/>
                    </m:rPr>
                    <m:t>⋮</m:t>
                  </m:r>
                </m:e>
                <m:e>
                  <m:r>
                    <m:rPr>
                      <m:sty m:val="p"/>
                    </m:rPr>
                    <m:t>⋱</m:t>
                  </m:r>
                </m:e>
                <m:e>
                  <m:r>
                    <m:rPr>
                      <m:sty m:val="p"/>
                    </m:rPr>
                    <m:t>⋮</m:t>
                  </m:r>
                </m:e>
              </m:mr>
              <m:mr>
                <m:e>
                  <m:r>
                    <m:t>f</m:t>
                  </m:r>
                  <m:d>
                    <m:dPr>
                      <m:ctrlPr/>
                    </m:dPr>
                    <m:e>
                      <m:r>
                        <m:t>M</m:t>
                      </m:r>
                      <m:r>
                        <m:rPr>
                          <m:sty m:val="p"/>
                        </m:rPr>
                        <m:t>-1, 0</m:t>
                      </m:r>
                    </m:e>
                  </m:d>
                </m:e>
                <m:e>
                  <m:r>
                    <m:t>f</m:t>
                  </m:r>
                  <m:d>
                    <m:dPr>
                      <m:ctrlPr/>
                    </m:dPr>
                    <m:e>
                      <m:r>
                        <m:t>M</m:t>
                      </m:r>
                      <m:r>
                        <m:rPr>
                          <m:sty m:val="p"/>
                        </m:rPr>
                        <m:t>-1, 1</m:t>
                      </m:r>
                    </m:e>
                  </m:d>
                </m:e>
                <m:e>
                  <m:r>
                    <m:rPr>
                      <m:sty m:val="p"/>
                    </m:rPr>
                    <m:t>⋯</m:t>
                  </m:r>
                </m:e>
                <m:e>
                  <m:r>
                    <m:t>f</m:t>
                  </m:r>
                  <m:d>
                    <m:dPr>
                      <m:ctrlPr/>
                    </m:dPr>
                    <m:e>
                      <m:r>
                        <m:t>M</m:t>
                      </m:r>
                      <m:r>
                        <m:rPr>
                          <m:sty m:val="p"/>
                        </m:rPr>
                        <m:t xml:space="preserve">-1, </m:t>
                      </m:r>
                      <m:r>
                        <m:t>N</m:t>
                      </m:r>
                      <m:r>
                        <m:rPr>
                          <m:sty m:val="p"/>
                        </m:rPr>
                        <m:t>-1</m:t>
                      </m:r>
                    </m:e>
                  </m:d>
                </m:e>
              </m:mr>
            </m:m>
          </m:e>
        </m:d>
      </m:oMath>
      <w:r w:rsidR="009939D8" w:rsidRPr="00F40B3B">
        <w:rPr>
          <w:rFonts w:asciiTheme="minorHAnsi" w:hAnsiTheme="minorHAnsi"/>
        </w:rPr>
        <w:tab/>
      </w:r>
      <w:r w:rsidR="005471D3" w:rsidRPr="00F40B3B">
        <w:rPr>
          <w:rFonts w:asciiTheme="minorHAnsi" w:hAnsiTheme="minorHAnsi"/>
        </w:rPr>
        <w:t>(2.1)</w:t>
      </w:r>
    </w:p>
    <w:p w14:paraId="6ED39FDF" w14:textId="34E2F912" w:rsidR="005471D3" w:rsidRPr="00F40B3B" w:rsidRDefault="00660521" w:rsidP="00D86956">
      <w:pPr>
        <w:pStyle w:val="BODI"/>
        <w:spacing w:before="120"/>
        <w:ind w:firstLine="0"/>
      </w:pPr>
      <w:r w:rsidRPr="00F40B3B">
        <w:t>Keterangan:</w:t>
      </w:r>
    </w:p>
    <w:p w14:paraId="0EFDEB50" w14:textId="425B9E4A" w:rsidR="00660521" w:rsidRPr="00F40B3B" w:rsidRDefault="00660521" w:rsidP="00660521">
      <w:pPr>
        <w:pStyle w:val="BODI"/>
        <w:tabs>
          <w:tab w:val="left" w:pos="851"/>
        </w:tabs>
        <w:ind w:firstLine="0"/>
      </w:pPr>
      <m:oMath>
        <m:r>
          <w:rPr>
            <w:rFonts w:ascii="Cambria Math" w:hAnsi="Cambria Math"/>
          </w:rPr>
          <m:t>x</m:t>
        </m:r>
      </m:oMath>
      <w:r w:rsidRPr="00F40B3B">
        <w:t xml:space="preserve"> </w:t>
      </w:r>
      <w:r w:rsidRPr="00F40B3B">
        <w:tab/>
        <w:t>: posisi koordinat baris pada matriks</w:t>
      </w:r>
    </w:p>
    <w:p w14:paraId="4F06071B" w14:textId="3D17C7DB" w:rsidR="00660521" w:rsidRPr="00F40B3B" w:rsidRDefault="00660521" w:rsidP="00660521">
      <w:pPr>
        <w:pStyle w:val="BODI"/>
        <w:tabs>
          <w:tab w:val="left" w:pos="851"/>
        </w:tabs>
        <w:ind w:firstLine="0"/>
      </w:pPr>
      <m:oMath>
        <m:r>
          <w:rPr>
            <w:rFonts w:ascii="Cambria Math" w:hAnsi="Cambria Math"/>
          </w:rPr>
          <m:t>y</m:t>
        </m:r>
      </m:oMath>
      <w:r w:rsidRPr="00F40B3B">
        <w:t xml:space="preserve"> </w:t>
      </w:r>
      <w:r w:rsidRPr="00F40B3B">
        <w:tab/>
        <w:t>: posisi koordinat kolom pada matriks</w:t>
      </w:r>
    </w:p>
    <w:p w14:paraId="4BAA32ED" w14:textId="289AC0D1" w:rsidR="00660521" w:rsidRPr="00F40B3B" w:rsidRDefault="0081393A" w:rsidP="00660521">
      <w:pPr>
        <w:pStyle w:val="BODI"/>
        <w:tabs>
          <w:tab w:val="left" w:pos="851"/>
        </w:tabs>
        <w:ind w:firstLine="0"/>
      </w:pPr>
      <m:oMath>
        <m:r>
          <w:rPr>
            <w:rFonts w:ascii="Cambria Math" w:hAnsi="Cambria Math"/>
          </w:rPr>
          <m:t>f</m:t>
        </m:r>
        <m:d>
          <m:dPr>
            <m:ctrlPr>
              <w:rPr>
                <w:rFonts w:ascii="Cambria Math" w:hAnsi="Cambria Math"/>
                <w:i/>
              </w:rPr>
            </m:ctrlPr>
          </m:dPr>
          <m:e>
            <m:r>
              <w:rPr>
                <w:rFonts w:ascii="Cambria Math" w:hAnsi="Cambria Math"/>
              </w:rPr>
              <m:t>x,y</m:t>
            </m:r>
          </m:e>
        </m:d>
      </m:oMath>
      <w:r w:rsidR="00660521" w:rsidRPr="00F40B3B">
        <w:t xml:space="preserve"> </w:t>
      </w:r>
      <w:r w:rsidR="00660521" w:rsidRPr="00F40B3B">
        <w:tab/>
        <w:t xml:space="preserve">: nilai intensitas </w:t>
      </w:r>
      <w:r w:rsidR="00714003" w:rsidRPr="00F40B3B">
        <w:t xml:space="preserve">piksel </w:t>
      </w:r>
      <w:r w:rsidR="00660521" w:rsidRPr="00F40B3B">
        <w:t xml:space="preserve">pada </w:t>
      </w:r>
      <w:r w:rsidR="0056021F" w:rsidRPr="00F40B3B">
        <w:t>titik</w:t>
      </w:r>
      <w:r w:rsidR="00660521" w:rsidRPr="00F40B3B">
        <w:t xml:space="preserve"> </w:t>
      </w:r>
      <m:oMath>
        <m:d>
          <m:dPr>
            <m:ctrlPr>
              <w:rPr>
                <w:rFonts w:ascii="Cambria Math" w:hAnsi="Cambria Math"/>
                <w:i/>
              </w:rPr>
            </m:ctrlPr>
          </m:dPr>
          <m:e>
            <m:r>
              <w:rPr>
                <w:rFonts w:ascii="Cambria Math" w:hAnsi="Cambria Math"/>
              </w:rPr>
              <m:t>x,y</m:t>
            </m:r>
          </m:e>
        </m:d>
      </m:oMath>
      <w:r w:rsidR="00660521" w:rsidRPr="00F40B3B">
        <w:t xml:space="preserve"> </w:t>
      </w:r>
    </w:p>
    <w:p w14:paraId="0EC9AE01" w14:textId="36A77453" w:rsidR="00660521" w:rsidRPr="00F40B3B" w:rsidRDefault="00660521" w:rsidP="00660521">
      <w:pPr>
        <w:pStyle w:val="BODI"/>
        <w:tabs>
          <w:tab w:val="left" w:pos="851"/>
        </w:tabs>
        <w:ind w:firstLine="0"/>
      </w:pPr>
      <m:oMath>
        <m:r>
          <w:rPr>
            <w:rFonts w:ascii="Cambria Math" w:hAnsi="Cambria Math"/>
          </w:rPr>
          <m:t>M</m:t>
        </m:r>
      </m:oMath>
      <w:r w:rsidRPr="00F40B3B">
        <w:t xml:space="preserve"> </w:t>
      </w:r>
      <w:r w:rsidRPr="00F40B3B">
        <w:tab/>
        <w:t>: banyaknya baris matriks (tinggi citra dalam satuan piksel</w:t>
      </w:r>
      <w:r w:rsidR="00E642D1" w:rsidRPr="00F40B3B">
        <w:t>/</w:t>
      </w:r>
      <w:r w:rsidR="00E642D1" w:rsidRPr="00F40B3B">
        <w:rPr>
          <w:i/>
          <w:iCs/>
        </w:rPr>
        <w:t>height resolution</w:t>
      </w:r>
      <w:r w:rsidRPr="00F40B3B">
        <w:t>)</w:t>
      </w:r>
    </w:p>
    <w:p w14:paraId="1AC080FD" w14:textId="51A86A1A" w:rsidR="00DF292C" w:rsidRPr="00F40B3B" w:rsidRDefault="00660521" w:rsidP="007649A9">
      <w:pPr>
        <w:pStyle w:val="BODI"/>
        <w:tabs>
          <w:tab w:val="left" w:pos="851"/>
        </w:tabs>
        <w:ind w:firstLine="0"/>
      </w:pPr>
      <m:oMath>
        <m:r>
          <w:rPr>
            <w:rFonts w:ascii="Cambria Math" w:hAnsi="Cambria Math"/>
          </w:rPr>
          <m:t>N</m:t>
        </m:r>
      </m:oMath>
      <w:r w:rsidRPr="00F40B3B">
        <w:t xml:space="preserve"> </w:t>
      </w:r>
      <w:r w:rsidRPr="00F40B3B">
        <w:tab/>
        <w:t>: banyaknya kolom matriks (lebar citra dalam satuan piksel</w:t>
      </w:r>
      <w:r w:rsidR="00E642D1" w:rsidRPr="00F40B3B">
        <w:t>/</w:t>
      </w:r>
      <w:r w:rsidR="00E642D1" w:rsidRPr="00F40B3B">
        <w:rPr>
          <w:i/>
          <w:iCs/>
        </w:rPr>
        <w:t>width resolution</w:t>
      </w:r>
      <w:r w:rsidRPr="00F40B3B">
        <w:t>)</w:t>
      </w:r>
    </w:p>
    <w:p w14:paraId="161A01D5" w14:textId="19EBDD19" w:rsidR="008921F8" w:rsidRDefault="00DC5B97" w:rsidP="00A839F9">
      <w:pPr>
        <w:pStyle w:val="BODI"/>
        <w:shd w:val="clear" w:color="auto" w:fill="D9D9D9" w:themeFill="background1" w:themeFillShade="D9"/>
        <w:spacing w:before="120"/>
      </w:pPr>
      <w:r>
        <w:t xml:space="preserve">Untuk penulisan equation atau </w:t>
      </w:r>
      <w:r w:rsidR="0089106F">
        <w:t xml:space="preserve">rumus, dapat gunakan format </w:t>
      </w:r>
      <w:r w:rsidR="00EA3A0A">
        <w:t xml:space="preserve">Display Equation </w:t>
      </w:r>
      <w:r w:rsidR="0089106F">
        <w:t>berikut. Silakan ubah penomoran penulisan agar berurutan dalam tiap sub-bab, dan berikan keterangan yang rinci mengenai variabel dalam rumus tersebut.</w:t>
      </w:r>
      <w:r w:rsidR="00395C4A">
        <w:t xml:space="preserve"> Untuk membuat titik-titik panjang, cukup tekan key Tab di keyboard, pastikan letak kursor berada di luar dari kotak equation</w:t>
      </w:r>
      <w:r w:rsidR="0089106F">
        <w:t>:</w:t>
      </w:r>
    </w:p>
    <w:p w14:paraId="2C2359DB" w14:textId="35AEE538" w:rsidR="0089106F" w:rsidRPr="00F40B3B" w:rsidRDefault="0089106F" w:rsidP="0089106F">
      <w:pPr>
        <w:pStyle w:val="Equation"/>
        <w:tabs>
          <w:tab w:val="clear" w:pos="4253"/>
          <w:tab w:val="center" w:pos="3969"/>
        </w:tabs>
        <w:spacing w:line="240" w:lineRule="auto"/>
      </w:pPr>
      <w:r w:rsidRPr="00F40B3B">
        <w:rPr>
          <w:rFonts w:asciiTheme="minorHAnsi" w:eastAsia="Calibri" w:hAnsiTheme="minorHAnsi"/>
        </w:rPr>
        <w:tab/>
      </w:r>
      <w:sdt>
        <w:sdtPr>
          <w:rPr>
            <w:rFonts w:eastAsia="Calibri"/>
            <w:i/>
          </w:rPr>
          <w:id w:val="-1456943915"/>
          <w:placeholder>
            <w:docPart w:val="DefaultPlaceholder_2098659788"/>
          </w:placeholder>
          <w:temporary/>
          <w:showingPlcHdr/>
          <w:equation/>
        </w:sdtPr>
        <w:sdtContent>
          <m:oMath>
            <m:r>
              <w:rPr>
                <w:rStyle w:val="PlaceholderText"/>
              </w:rPr>
              <m:t>Type equation here.</m:t>
            </m:r>
          </m:oMath>
        </w:sdtContent>
      </w:sdt>
      <w:r w:rsidRPr="00F40B3B">
        <w:rPr>
          <w:rFonts w:asciiTheme="minorHAnsi" w:hAnsiTheme="minorHAnsi"/>
        </w:rPr>
        <w:tab/>
        <w:t>(2.1)</w:t>
      </w:r>
    </w:p>
    <w:p w14:paraId="25E68E9B" w14:textId="77777777" w:rsidR="005F4CEC" w:rsidRPr="00F40B3B" w:rsidRDefault="005F4CEC" w:rsidP="005F4CEC">
      <w:pPr>
        <w:pStyle w:val="BODI"/>
        <w:ind w:firstLine="0"/>
      </w:pPr>
      <w:r w:rsidRPr="00F40B3B">
        <w:t>Keterangan:</w:t>
      </w:r>
    </w:p>
    <w:p w14:paraId="6929BE33" w14:textId="5EE3D751" w:rsidR="0089106F" w:rsidRDefault="005F4CEC" w:rsidP="005F4CEC">
      <w:pPr>
        <w:pStyle w:val="BODI"/>
        <w:ind w:firstLine="0"/>
      </w:pPr>
      <m:oMath>
        <m:r>
          <w:rPr>
            <w:rFonts w:ascii="Cambria Math" w:hAnsi="Cambria Math"/>
          </w:rPr>
          <m:t>var</m:t>
        </m:r>
      </m:oMath>
      <w:r w:rsidRPr="00F40B3B">
        <w:t xml:space="preserve"> </w:t>
      </w:r>
      <w:r w:rsidRPr="00F40B3B">
        <w:tab/>
        <w:t xml:space="preserve">: </w:t>
      </w:r>
      <w:r>
        <w:t>keterangan</w:t>
      </w:r>
    </w:p>
    <w:p w14:paraId="37114BAB" w14:textId="7E1DE269" w:rsidR="00316E86" w:rsidRPr="00F40B3B" w:rsidRDefault="00DC5B97" w:rsidP="00316E86">
      <w:pPr>
        <w:pStyle w:val="Heading2"/>
      </w:pPr>
      <w:r>
        <w:lastRenderedPageBreak/>
        <w:t>Confusion Matrix</w:t>
      </w:r>
      <w:r w:rsidR="005F4CEC">
        <w:t xml:space="preserve"> (Contoh Penulisan Teori)</w:t>
      </w:r>
    </w:p>
    <w:p w14:paraId="11ADAE7C" w14:textId="2F6F8067" w:rsidR="00616A4B" w:rsidRPr="00F40B3B" w:rsidRDefault="00726517" w:rsidP="00DC5B97">
      <w:pPr>
        <w:pStyle w:val="BODI"/>
      </w:pPr>
      <w:r w:rsidRPr="00F40B3B">
        <w:rPr>
          <w:i/>
          <w:iCs/>
        </w:rPr>
        <w:t xml:space="preserve">Confusion </w:t>
      </w:r>
      <w:r w:rsidR="003F1729" w:rsidRPr="00F40B3B">
        <w:rPr>
          <w:i/>
          <w:iCs/>
        </w:rPr>
        <w:t>m</w:t>
      </w:r>
      <w:r w:rsidRPr="00F40B3B">
        <w:rPr>
          <w:i/>
          <w:iCs/>
        </w:rPr>
        <w:t>atrix</w:t>
      </w:r>
      <w:r w:rsidRPr="00F40B3B">
        <w:t xml:space="preserve"> merupakan sebuah matriks atau tabel untuk menyimpulkan performa model kasus klasifikasi ML pada data </w:t>
      </w:r>
      <w:r w:rsidR="002A0FF8" w:rsidRPr="00F40B3B">
        <w:t xml:space="preserve">yang </w:t>
      </w:r>
      <w:r w:rsidR="00362101" w:rsidRPr="00F40B3B">
        <w:t>memiliki label</w:t>
      </w:r>
      <w:r w:rsidR="002A0FF8" w:rsidRPr="00F40B3B">
        <w:t xml:space="preserve">. </w:t>
      </w:r>
      <w:r w:rsidR="002A0FF8" w:rsidRPr="00F40B3B">
        <w:rPr>
          <w:i/>
          <w:iCs/>
        </w:rPr>
        <w:t xml:space="preserve">Confusion matrix </w:t>
      </w:r>
      <w:r w:rsidR="002A0FF8" w:rsidRPr="00F40B3B">
        <w:t xml:space="preserve">ini </w:t>
      </w:r>
      <w:r w:rsidR="00471AF9" w:rsidRPr="00F40B3B">
        <w:t xml:space="preserve">diilustrasikan dalam </w:t>
      </w:r>
      <w:r w:rsidRPr="00F40B3B">
        <w:fldChar w:fldCharType="begin"/>
      </w:r>
      <w:r w:rsidR="006C3925" w:rsidRPr="00F40B3B">
        <w:instrText xml:space="preserve"> ADDIN ZOTERO_ITEM CSL_CITATION {"citationID":"Yp5io8V2","properties":{"formattedCitation":"(Tharwat, 2021)","plainCitation":"(Tharwat, 2021)","dontUpdate":true,"noteIndex":0},"citationItems":[{"id":1433,"uris":["http://zotero.org/users/13015392/items/XJZ7EY9Z"],"itemData":{"id":1433,"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F40B3B">
        <w:fldChar w:fldCharType="separate"/>
      </w:r>
      <w:r w:rsidR="001428BA" w:rsidRPr="00F40B3B">
        <w:t>Tharwat</w:t>
      </w:r>
      <w:r w:rsidR="00471AF9" w:rsidRPr="00F40B3B">
        <w:t xml:space="preserve"> (</w:t>
      </w:r>
      <w:r w:rsidR="001428BA" w:rsidRPr="00F40B3B">
        <w:t>2021)</w:t>
      </w:r>
      <w:r w:rsidRPr="00F40B3B">
        <w:fldChar w:fldCharType="end"/>
      </w:r>
      <w:r w:rsidR="00471AF9" w:rsidRPr="00F40B3B">
        <w:t xml:space="preserve"> yang ditampilkan pada Gambar 2.8(a) dan 2.8(b)</w:t>
      </w:r>
      <w:r w:rsidRPr="00F40B3B">
        <w:t xml:space="preserve">. </w:t>
      </w:r>
    </w:p>
    <w:p w14:paraId="259B7833" w14:textId="77777777" w:rsidR="0066745E" w:rsidRPr="00F40B3B" w:rsidRDefault="0066542A" w:rsidP="0066745E">
      <w:pPr>
        <w:pStyle w:val="Gambar"/>
        <w:keepNext/>
        <w:spacing w:before="120" w:line="240" w:lineRule="auto"/>
        <w:rPr>
          <w:lang w:val="id-ID"/>
        </w:rPr>
      </w:pPr>
      <w:r w:rsidRPr="00F40B3B">
        <w:rPr>
          <w:sz w:val="20"/>
          <w:szCs w:val="20"/>
          <w:lang w:val="id-ID"/>
        </w:rPr>
        <w:drawing>
          <wp:inline distT="0" distB="0" distL="0" distR="0" wp14:anchorId="2C10D3D9" wp14:editId="73A5D462">
            <wp:extent cx="5051014" cy="1260000"/>
            <wp:effectExtent l="0" t="0" r="0" b="0"/>
            <wp:docPr id="917437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 t="1" r="537" b="1125"/>
                    <a:stretch/>
                  </pic:blipFill>
                  <pic:spPr bwMode="auto">
                    <a:xfrm>
                      <a:off x="0" y="0"/>
                      <a:ext cx="5051014"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DB68F0E" w14:textId="69C8D0F7" w:rsidR="005E2C61" w:rsidRPr="00F40B3B" w:rsidRDefault="00F54DB3" w:rsidP="00F54DB3">
      <w:pPr>
        <w:pStyle w:val="Gambar"/>
        <w:keepNext/>
        <w:tabs>
          <w:tab w:val="center" w:pos="2940"/>
          <w:tab w:val="center" w:pos="7237"/>
        </w:tabs>
        <w:jc w:val="left"/>
        <w:rPr>
          <w:sz w:val="20"/>
          <w:szCs w:val="20"/>
          <w:lang w:val="id-ID"/>
        </w:rPr>
      </w:pPr>
      <w:r w:rsidRPr="00F40B3B">
        <w:rPr>
          <w:sz w:val="20"/>
          <w:szCs w:val="20"/>
          <w:lang w:val="id-ID"/>
        </w:rPr>
        <w:tab/>
        <w:t>(a)</w:t>
      </w:r>
      <w:r w:rsidRPr="00F40B3B">
        <w:rPr>
          <w:sz w:val="20"/>
          <w:szCs w:val="20"/>
          <w:lang w:val="id-ID"/>
        </w:rPr>
        <w:tab/>
      </w:r>
      <w:r w:rsidR="005E2C61" w:rsidRPr="00F40B3B">
        <w:rPr>
          <w:sz w:val="20"/>
          <w:szCs w:val="20"/>
          <w:lang w:val="id-ID"/>
        </w:rPr>
        <w:t>(b)</w:t>
      </w:r>
    </w:p>
    <w:p w14:paraId="06EEAA30" w14:textId="10C67DD2" w:rsidR="006D4C30" w:rsidRPr="00F40B3B" w:rsidRDefault="005E2C61" w:rsidP="005E2C61">
      <w:pPr>
        <w:pStyle w:val="Caption"/>
        <w:rPr>
          <w:i/>
          <w:iCs w:val="0"/>
        </w:rPr>
      </w:pPr>
      <w:bookmarkStart w:id="183" w:name="_Toc199945505"/>
      <w:bookmarkStart w:id="184" w:name="_Toc208412495"/>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6B0D17">
        <w:rPr>
          <w:b/>
          <w:bCs/>
        </w:rPr>
        <w:t>8</w:t>
      </w:r>
      <w:r w:rsidRPr="00F40B3B">
        <w:rPr>
          <w:b/>
          <w:bCs/>
        </w:rPr>
        <w:fldChar w:fldCharType="end"/>
      </w:r>
      <w:r w:rsidR="0050756B" w:rsidRPr="00F40B3B">
        <w:t xml:space="preserve"> </w:t>
      </w:r>
      <w:r w:rsidR="0099280B" w:rsidRPr="00F40B3B">
        <w:rPr>
          <w:i/>
          <w:iCs w:val="0"/>
        </w:rPr>
        <w:t>Confusion Matrix</w:t>
      </w:r>
      <w:r w:rsidR="0099280B" w:rsidRPr="00F40B3B">
        <w:t xml:space="preserve"> </w:t>
      </w:r>
      <w:r w:rsidR="00E66F98" w:rsidRPr="00F40B3B">
        <w:t>pada</w:t>
      </w:r>
      <w:r w:rsidR="00092EC2" w:rsidRPr="00F40B3B">
        <w:t xml:space="preserve"> </w:t>
      </w:r>
      <w:r w:rsidR="00952AAA" w:rsidRPr="00F40B3B">
        <w:t xml:space="preserve">Jenis </w:t>
      </w:r>
      <w:r w:rsidR="00092EC2" w:rsidRPr="00F40B3B">
        <w:t>Klasifikasi</w:t>
      </w:r>
      <w:r w:rsidR="00E66F98" w:rsidRPr="00F40B3B">
        <w:t xml:space="preserve"> </w:t>
      </w:r>
      <w:r w:rsidR="0099280B" w:rsidRPr="00F40B3B">
        <w:t>(a)</w:t>
      </w:r>
      <w:r w:rsidR="00FE4953" w:rsidRPr="00F40B3B">
        <w:t xml:space="preserve"> </w:t>
      </w:r>
      <w:r w:rsidR="00FE4953" w:rsidRPr="00F40B3B">
        <w:rPr>
          <w:i/>
          <w:iCs w:val="0"/>
        </w:rPr>
        <w:t xml:space="preserve">Binary </w:t>
      </w:r>
      <w:r w:rsidR="00684DE7" w:rsidRPr="00F40B3B">
        <w:t>dan</w:t>
      </w:r>
      <w:r w:rsidR="00FE4953" w:rsidRPr="00F40B3B">
        <w:t xml:space="preserve"> (b) </w:t>
      </w:r>
      <w:r w:rsidR="00FE4953" w:rsidRPr="00F40B3B">
        <w:rPr>
          <w:i/>
          <w:iCs w:val="0"/>
        </w:rPr>
        <w:t>Multi</w:t>
      </w:r>
      <w:r w:rsidR="00092EC2" w:rsidRPr="00F40B3B">
        <w:rPr>
          <w:i/>
          <w:iCs w:val="0"/>
        </w:rPr>
        <w:t>-</w:t>
      </w:r>
      <w:r w:rsidR="00FE4953" w:rsidRPr="00F40B3B">
        <w:rPr>
          <w:i/>
          <w:iCs w:val="0"/>
        </w:rPr>
        <w:t>class</w:t>
      </w:r>
      <w:bookmarkEnd w:id="183"/>
      <w:bookmarkEnd w:id="184"/>
    </w:p>
    <w:p w14:paraId="1F7EBB90" w14:textId="0A9CDED0" w:rsidR="002A0FF8" w:rsidRPr="00F40B3B" w:rsidRDefault="002A0FF8" w:rsidP="002A0FF8">
      <w:pPr>
        <w:pStyle w:val="BODI"/>
        <w:spacing w:before="120"/>
      </w:pPr>
      <w:r w:rsidRPr="00F40B3B">
        <w:t>Terdapat 4 hasil klas</w:t>
      </w:r>
      <w:r w:rsidR="00BD7299" w:rsidRPr="00F40B3B">
        <w:t>i</w:t>
      </w:r>
      <w:r w:rsidRPr="00F40B3B">
        <w:t xml:space="preserve">fikasi yang diperoleh dalam sistem klasifikasi ML untuk digunakan dalam </w:t>
      </w:r>
      <w:r w:rsidRPr="00F40B3B">
        <w:rPr>
          <w:i/>
        </w:rPr>
        <w:t>confusion matrix</w:t>
      </w:r>
      <w:r w:rsidRPr="00F40B3B">
        <w:rPr>
          <w:i/>
          <w:iCs/>
        </w:rPr>
        <w:t xml:space="preserve">, </w:t>
      </w:r>
      <w:r w:rsidRPr="00F40B3B">
        <w:t>antara lain sebagai berikut:</w:t>
      </w:r>
    </w:p>
    <w:p w14:paraId="5BEE3464" w14:textId="77777777" w:rsidR="002A0FF8" w:rsidRPr="00F40B3B" w:rsidRDefault="002A0FF8" w:rsidP="006A1368">
      <w:pPr>
        <w:pStyle w:val="BODI"/>
        <w:numPr>
          <w:ilvl w:val="0"/>
          <w:numId w:val="7"/>
        </w:numPr>
        <w:ind w:left="567" w:hanging="425"/>
      </w:pPr>
      <w:r w:rsidRPr="00F40B3B">
        <w:rPr>
          <w:i/>
          <w:iCs/>
        </w:rPr>
        <w:t>True Positive</w:t>
      </w:r>
      <w:r w:rsidRPr="00F40B3B">
        <w:t xml:space="preserve"> (TP)</w:t>
      </w:r>
      <w:r w:rsidRPr="00F40B3B">
        <w:tab/>
        <w:t>: Jumlah sampel positif yang diprediksi positif</w:t>
      </w:r>
    </w:p>
    <w:p w14:paraId="5C5CB931" w14:textId="77777777" w:rsidR="002A0FF8" w:rsidRPr="00F40B3B" w:rsidRDefault="002A0FF8" w:rsidP="006A1368">
      <w:pPr>
        <w:pStyle w:val="BODI"/>
        <w:numPr>
          <w:ilvl w:val="0"/>
          <w:numId w:val="7"/>
        </w:numPr>
        <w:ind w:left="567" w:hanging="425"/>
      </w:pPr>
      <w:r w:rsidRPr="00F40B3B">
        <w:rPr>
          <w:i/>
          <w:iCs/>
        </w:rPr>
        <w:t>True Negative</w:t>
      </w:r>
      <w:r w:rsidRPr="00F40B3B">
        <w:t xml:space="preserve"> (TN)</w:t>
      </w:r>
      <w:r w:rsidRPr="00F40B3B">
        <w:tab/>
        <w:t>: Jumlah sampel negatif yang diprediksi negatif</w:t>
      </w:r>
    </w:p>
    <w:p w14:paraId="6C3976F9" w14:textId="77777777" w:rsidR="002A0FF8" w:rsidRPr="00F40B3B" w:rsidRDefault="002A0FF8" w:rsidP="006A1368">
      <w:pPr>
        <w:pStyle w:val="BODI"/>
        <w:numPr>
          <w:ilvl w:val="0"/>
          <w:numId w:val="7"/>
        </w:numPr>
        <w:ind w:left="567" w:hanging="425"/>
      </w:pPr>
      <w:r w:rsidRPr="00F40B3B">
        <w:rPr>
          <w:i/>
          <w:iCs/>
        </w:rPr>
        <w:t>False Positive</w:t>
      </w:r>
      <w:r w:rsidRPr="00F40B3B">
        <w:t xml:space="preserve"> (FP)</w:t>
      </w:r>
      <w:r w:rsidRPr="00F40B3B">
        <w:tab/>
        <w:t xml:space="preserve">: Jumlah sampel negatif yang diprediksi positif </w:t>
      </w:r>
    </w:p>
    <w:p w14:paraId="7396170E" w14:textId="77777777" w:rsidR="002A0FF8" w:rsidRPr="00F40B3B" w:rsidRDefault="002A0FF8" w:rsidP="006A1368">
      <w:pPr>
        <w:pStyle w:val="BODI"/>
        <w:numPr>
          <w:ilvl w:val="0"/>
          <w:numId w:val="7"/>
        </w:numPr>
        <w:ind w:left="567" w:hanging="425"/>
      </w:pPr>
      <w:r w:rsidRPr="00F40B3B">
        <w:rPr>
          <w:i/>
          <w:iCs/>
        </w:rPr>
        <w:t>False Negative</w:t>
      </w:r>
      <w:r w:rsidRPr="00F40B3B">
        <w:t xml:space="preserve"> (FN)</w:t>
      </w:r>
      <w:r w:rsidRPr="00F40B3B">
        <w:tab/>
        <w:t>: Jumlah sampel positif yang diprediksi negatif</w:t>
      </w:r>
    </w:p>
    <w:p w14:paraId="17441A8A" w14:textId="33C5909B" w:rsidR="004B4B17" w:rsidRPr="00F40B3B" w:rsidRDefault="00D64B94" w:rsidP="004460EC">
      <w:pPr>
        <w:pStyle w:val="BODI"/>
        <w:spacing w:before="120"/>
      </w:pPr>
      <w:r w:rsidRPr="00F40B3B">
        <w:rPr>
          <w:i/>
          <w:iCs/>
        </w:rPr>
        <w:t>Confusion</w:t>
      </w:r>
      <w:r w:rsidR="00F469CB" w:rsidRPr="00F40B3B">
        <w:rPr>
          <w:i/>
          <w:iCs/>
        </w:rPr>
        <w:t xml:space="preserve"> matrix</w:t>
      </w:r>
      <w:r w:rsidR="00F469CB" w:rsidRPr="00F40B3B">
        <w:t xml:space="preserve"> </w:t>
      </w:r>
      <w:r w:rsidR="0061724F" w:rsidRPr="00F40B3B">
        <w:t>jenis</w:t>
      </w:r>
      <w:r w:rsidR="00F469CB" w:rsidRPr="00F40B3B">
        <w:t xml:space="preserve"> </w:t>
      </w:r>
      <w:r w:rsidR="00F469CB" w:rsidRPr="00F40B3B">
        <w:rPr>
          <w:i/>
          <w:iCs/>
        </w:rPr>
        <w:t>multi</w:t>
      </w:r>
      <w:r w:rsidR="00092EC2" w:rsidRPr="00F40B3B">
        <w:rPr>
          <w:i/>
          <w:iCs/>
        </w:rPr>
        <w:t>-</w:t>
      </w:r>
      <w:r w:rsidR="00F469CB" w:rsidRPr="00F40B3B">
        <w:rPr>
          <w:i/>
          <w:iCs/>
        </w:rPr>
        <w:t>class</w:t>
      </w:r>
      <w:r w:rsidRPr="00F40B3B">
        <w:rPr>
          <w:i/>
          <w:iCs/>
        </w:rPr>
        <w:t xml:space="preserve"> </w:t>
      </w:r>
      <w:r w:rsidR="00F35F93" w:rsidRPr="00F40B3B">
        <w:t>pada Gambar 2.</w:t>
      </w:r>
      <w:r w:rsidR="0066745E" w:rsidRPr="00F40B3B">
        <w:t>7</w:t>
      </w:r>
      <w:r w:rsidR="00F35F93" w:rsidRPr="00F40B3B">
        <w:t xml:space="preserve">(b) </w:t>
      </w:r>
      <w:r w:rsidRPr="00F40B3B">
        <w:t xml:space="preserve">berbeda </w:t>
      </w:r>
      <w:r w:rsidR="00F35F93" w:rsidRPr="00F40B3B">
        <w:t xml:space="preserve">dengan jenis </w:t>
      </w:r>
      <w:r w:rsidR="00F35F93" w:rsidRPr="00F40B3B">
        <w:rPr>
          <w:i/>
          <w:iCs/>
        </w:rPr>
        <w:t xml:space="preserve">binary </w:t>
      </w:r>
      <w:r w:rsidR="00F35F93" w:rsidRPr="00F40B3B">
        <w:t>pada Gambar 2.</w:t>
      </w:r>
      <w:r w:rsidR="0066745E" w:rsidRPr="00F40B3B">
        <w:t>7</w:t>
      </w:r>
      <w:r w:rsidR="00F35F93" w:rsidRPr="00F40B3B">
        <w:t xml:space="preserve">(a) dalam </w:t>
      </w:r>
      <w:r w:rsidR="001B3836" w:rsidRPr="00F40B3B">
        <w:t>mengukur</w:t>
      </w:r>
      <w:r w:rsidR="00F35F93" w:rsidRPr="00F40B3B">
        <w:t xml:space="preserve"> </w:t>
      </w:r>
      <w:r w:rsidR="00BD7299" w:rsidRPr="00F40B3B">
        <w:t>klasifikasi</w:t>
      </w:r>
      <w:r w:rsidR="00283494" w:rsidRPr="00F40B3B">
        <w:t xml:space="preserve"> </w:t>
      </w:r>
      <w:r w:rsidR="0061724F" w:rsidRPr="00F40B3B">
        <w:t>FP dan FN</w:t>
      </w:r>
      <w:r w:rsidR="00F35F93" w:rsidRPr="00F40B3B">
        <w:t xml:space="preserve">. </w:t>
      </w:r>
      <w:r w:rsidR="00283494" w:rsidRPr="00F40B3B">
        <w:t xml:space="preserve">Nilai </w:t>
      </w:r>
      <w:r w:rsidR="007131BB" w:rsidRPr="00F40B3B">
        <w:t xml:space="preserve">FN </w:t>
      </w:r>
      <w:r w:rsidR="006F4FF1" w:rsidRPr="00F40B3B">
        <w:t xml:space="preserve">pada </w:t>
      </w:r>
      <w:r w:rsidR="006B5053" w:rsidRPr="00F40B3B">
        <w:t>kelas</w:t>
      </w:r>
      <w:r w:rsidR="006F4FF1" w:rsidRPr="00F40B3B">
        <w:t xml:space="preserve"> </w:t>
      </w:r>
      <w:r w:rsidR="00B862FB" w:rsidRPr="00F40B3B">
        <w:t>B</w:t>
      </w:r>
      <w:r w:rsidR="006B5053" w:rsidRPr="00F40B3B">
        <w:t xml:space="preserve"> </w:t>
      </w:r>
      <w:r w:rsidR="00F35F93" w:rsidRPr="00F40B3B">
        <w:t xml:space="preserve">diperoleh dengan </w:t>
      </w:r>
      <w:r w:rsidR="006F4FF1" w:rsidRPr="00F40B3B">
        <w:t>menjumlahkan</w:t>
      </w:r>
      <w:r w:rsidR="00CD1244" w:rsidRPr="00F40B3B">
        <w:t xml:space="preserve"> galat (E)</w:t>
      </w:r>
      <w:r w:rsidR="001B3836" w:rsidRPr="00F40B3B">
        <w:t xml:space="preserve"> kolom B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vertAlign w:val="subscript"/>
              </w:rPr>
              <m:t>B</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vertAlign w:val="subscript"/>
              </w:rPr>
              <m:t>B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vertAlign w:val="subscript"/>
              </w:rPr>
              <m:t>BC</m:t>
            </m:r>
          </m:sub>
        </m:sSub>
        <m:r>
          <w:rPr>
            <w:rFonts w:ascii="Cambria Math" w:hAnsi="Cambria Math"/>
          </w:rPr>
          <m:t>)</m:t>
        </m:r>
      </m:oMath>
      <w:r w:rsidR="00751675" w:rsidRPr="00F40B3B">
        <w:t>, sedangkan</w:t>
      </w:r>
      <w:r w:rsidR="00283494" w:rsidRPr="00F40B3B">
        <w:t xml:space="preserve"> nilai </w:t>
      </w:r>
      <w:r w:rsidR="00F35F93" w:rsidRPr="00F40B3B">
        <w:t>FP</w:t>
      </w:r>
      <w:r w:rsidR="00751675" w:rsidRPr="00F40B3B">
        <w:t xml:space="preserve"> </w:t>
      </w:r>
      <w:r w:rsidR="00B862FB" w:rsidRPr="00F40B3B">
        <w:t>diperoleh dengan</w:t>
      </w:r>
      <w:r w:rsidR="00F35F93" w:rsidRPr="00F40B3B">
        <w:t xml:space="preserve"> </w:t>
      </w:r>
      <w:r w:rsidR="001B3836" w:rsidRPr="00F40B3B">
        <w:t xml:space="preserve">menjumlahkan E pada baris B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vertAlign w:val="subscript"/>
              </w:rPr>
              <m:t>B</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vertAlign w:val="subscript"/>
              </w:rPr>
              <m:t>AB</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vertAlign w:val="subscript"/>
              </w:rPr>
              <m:t>CB</m:t>
            </m:r>
          </m:sub>
        </m:sSub>
        <m:r>
          <w:rPr>
            <w:rFonts w:ascii="Cambria Math" w:hAnsi="Cambria Math"/>
          </w:rPr>
          <m:t>)</m:t>
        </m:r>
      </m:oMath>
      <w:r w:rsidR="00FA3B2F" w:rsidRPr="00F40B3B">
        <w:t xml:space="preserve"> </w:t>
      </w:r>
      <w:r w:rsidR="00EA2F20" w:rsidRPr="00F40B3B">
        <w:fldChar w:fldCharType="begin"/>
      </w:r>
      <w:r w:rsidR="006C3925" w:rsidRPr="00F40B3B">
        <w:instrText xml:space="preserve"> ADDIN ZOTERO_ITEM CSL_CITATION {"citationID":"r04tTWOs","properties":{"formattedCitation":"(Tharwat, 2021)","plainCitation":"(Tharwat, 2021)","noteIndex":0},"citationItems":[{"id":1433,"uris":["http://zotero.org/users/13015392/items/XJZ7EY9Z"],"itemData":{"id":1433,"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EA2F20" w:rsidRPr="00F40B3B">
        <w:fldChar w:fldCharType="separate"/>
      </w:r>
      <w:r w:rsidR="004C1AB6" w:rsidRPr="004C1AB6">
        <w:t>(Tharwat, 2021)</w:t>
      </w:r>
      <w:r w:rsidR="00EA2F20" w:rsidRPr="00F40B3B">
        <w:fldChar w:fldCharType="end"/>
      </w:r>
      <w:r w:rsidR="00EA2F20" w:rsidRPr="00F40B3B">
        <w:t>.</w:t>
      </w:r>
    </w:p>
    <w:p w14:paraId="74374AC0" w14:textId="413BDEFA" w:rsidR="004652C6" w:rsidRPr="00F40B3B" w:rsidRDefault="00302612" w:rsidP="004B4B17">
      <w:pPr>
        <w:pStyle w:val="BODI"/>
      </w:pPr>
      <w:r w:rsidRPr="00F40B3B">
        <w:t>E</w:t>
      </w:r>
      <w:r w:rsidR="0065462D" w:rsidRPr="00F40B3B">
        <w:t xml:space="preserve">valuasi dalam </w:t>
      </w:r>
      <w:r w:rsidR="00F21DB5" w:rsidRPr="00F40B3B">
        <w:t xml:space="preserve">kasus </w:t>
      </w:r>
      <w:r w:rsidR="0065462D" w:rsidRPr="00F40B3B">
        <w:t xml:space="preserve">klasifikasi menggunakan </w:t>
      </w:r>
      <w:r w:rsidRPr="00F40B3B">
        <w:t>beberapa metrik</w:t>
      </w:r>
      <w:r w:rsidR="00D56C30" w:rsidRPr="00F40B3B">
        <w:t xml:space="preserve"> penting </w:t>
      </w:r>
      <w:r w:rsidRPr="00F40B3B">
        <w:t xml:space="preserve">seperti </w:t>
      </w:r>
      <w:r w:rsidR="00B57665" w:rsidRPr="00F40B3B">
        <w:rPr>
          <w:i/>
          <w:iCs/>
        </w:rPr>
        <w:t>A</w:t>
      </w:r>
      <w:r w:rsidR="00717B56" w:rsidRPr="00F40B3B">
        <w:rPr>
          <w:i/>
          <w:iCs/>
        </w:rPr>
        <w:t>ccuracy</w:t>
      </w:r>
      <w:r w:rsidR="00212368" w:rsidRPr="00F40B3B">
        <w:t xml:space="preserve">, </w:t>
      </w:r>
      <w:r w:rsidR="00155AEC" w:rsidRPr="00D86956">
        <w:rPr>
          <w:i/>
        </w:rPr>
        <w:t>Precision</w:t>
      </w:r>
      <w:r w:rsidR="00163702" w:rsidRPr="00F40B3B">
        <w:t xml:space="preserve">, </w:t>
      </w:r>
      <w:r w:rsidR="00155AEC" w:rsidRPr="00D86956">
        <w:rPr>
          <w:i/>
        </w:rPr>
        <w:t>Recall</w:t>
      </w:r>
      <w:r w:rsidR="00163702" w:rsidRPr="00F40B3B">
        <w:t xml:space="preserve">, </w:t>
      </w:r>
      <w:r w:rsidR="00212368" w:rsidRPr="00F40B3B">
        <w:t xml:space="preserve">dan </w:t>
      </w:r>
      <w:r w:rsidR="00155AEC" w:rsidRPr="00503F90">
        <w:rPr>
          <w:iCs/>
        </w:rPr>
        <w:t>F1-</w:t>
      </w:r>
      <w:r w:rsidR="00386FF3" w:rsidRPr="00D86956">
        <w:rPr>
          <w:i/>
        </w:rPr>
        <w:t>s</w:t>
      </w:r>
      <w:r w:rsidR="00155AEC" w:rsidRPr="00D86956">
        <w:rPr>
          <w:i/>
        </w:rPr>
        <w:t>core</w:t>
      </w:r>
      <w:r w:rsidR="00212368" w:rsidRPr="00F40B3B">
        <w:t xml:space="preserve"> </w:t>
      </w:r>
      <w:r w:rsidR="00283494" w:rsidRPr="00F40B3B">
        <w:t xml:space="preserve">yang </w:t>
      </w:r>
      <w:r w:rsidR="00717B56" w:rsidRPr="00F40B3B">
        <w:t>tercantum pada Persamaan 2.2</w:t>
      </w:r>
      <w:r w:rsidR="006F057D" w:rsidRPr="00F40B3B">
        <w:t xml:space="preserve">, 2.3, 2.4, dan </w:t>
      </w:r>
      <w:r w:rsidR="00717B56" w:rsidRPr="00F40B3B">
        <w:t>2.</w:t>
      </w:r>
      <w:r w:rsidR="00212368" w:rsidRPr="00F40B3B">
        <w:t>5</w:t>
      </w:r>
      <w:r w:rsidR="00717B56" w:rsidRPr="00F40B3B">
        <w:t xml:space="preserve"> </w:t>
      </w:r>
      <w:r w:rsidR="00717B56" w:rsidRPr="00F40B3B">
        <w:fldChar w:fldCharType="begin"/>
      </w:r>
      <w:r w:rsidR="006C3925" w:rsidRPr="00F40B3B">
        <w:instrText xml:space="preserve"> ADDIN ZOTERO_ITEM CSL_CITATION {"citationID":"SaLWhJzK","properties":{"formattedCitation":"(Tharwat, 2021)","plainCitation":"(Tharwat, 2021)","noteIndex":0},"citationItems":[{"id":1433,"uris":["http://zotero.org/users/13015392/items/XJZ7EY9Z"],"itemData":{"id":1433,"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717B56" w:rsidRPr="00F40B3B">
        <w:fldChar w:fldCharType="separate"/>
      </w:r>
      <w:r w:rsidR="004C1AB6" w:rsidRPr="004C1AB6">
        <w:t>(Tharwat, 2021)</w:t>
      </w:r>
      <w:r w:rsidR="00717B56" w:rsidRPr="00F40B3B">
        <w:fldChar w:fldCharType="end"/>
      </w:r>
      <w:r w:rsidR="00F21DB5" w:rsidRPr="00F40B3B">
        <w:t xml:space="preserve">. </w:t>
      </w:r>
    </w:p>
    <w:p w14:paraId="7D47A8C0" w14:textId="6EDD8D8E" w:rsidR="00163702" w:rsidRPr="00F40B3B" w:rsidRDefault="00163702" w:rsidP="009105AC">
      <w:pPr>
        <w:pStyle w:val="Equation"/>
        <w:spacing w:before="120"/>
      </w:pPr>
      <w:r w:rsidRPr="00F40B3B">
        <w:tab/>
        <w:t xml:space="preserve">Accuracy = </w:t>
      </w:r>
      <m:oMath>
        <m:f>
          <m:fPr>
            <m:ctrlPr>
              <w:rPr>
                <w:i/>
                <w:sz w:val="32"/>
              </w:rPr>
            </m:ctrlPr>
          </m:fPr>
          <m:num>
            <m:r>
              <w:rPr>
                <w:sz w:val="32"/>
              </w:rPr>
              <m:t>TP + TN</m:t>
            </m:r>
          </m:num>
          <m:den>
            <m:r>
              <w:rPr>
                <w:sz w:val="32"/>
              </w:rPr>
              <m:t>TP + TN + FP + FN</m:t>
            </m:r>
          </m:den>
        </m:f>
      </m:oMath>
      <w:r w:rsidRPr="00F40B3B">
        <w:rPr>
          <w:rFonts w:asciiTheme="minorHAnsi" w:hAnsiTheme="minorHAnsi"/>
        </w:rPr>
        <w:tab/>
        <w:t>(2.2)</w:t>
      </w:r>
    </w:p>
    <w:p w14:paraId="5C553EF9" w14:textId="1156E40D" w:rsidR="00D31149" w:rsidRPr="00F40B3B" w:rsidRDefault="00302612" w:rsidP="00302612">
      <w:pPr>
        <w:pStyle w:val="Equation"/>
      </w:pPr>
      <w:r w:rsidRPr="00F40B3B">
        <w:tab/>
      </w:r>
      <w:bookmarkStart w:id="185" w:name="_Hlk182935733"/>
      <w:r w:rsidRPr="00F40B3B">
        <w:t>Precision</w:t>
      </w:r>
      <w:r w:rsidR="00246A6E" w:rsidRPr="00F40B3B">
        <w:t xml:space="preserve"> (P)</w:t>
      </w:r>
      <w:r w:rsidR="00717B56" w:rsidRPr="00F40B3B">
        <w:t xml:space="preserve"> </w:t>
      </w:r>
      <w:r w:rsidRPr="00F40B3B">
        <w:t xml:space="preserve">= </w:t>
      </w:r>
      <m:oMath>
        <m:f>
          <m:fPr>
            <m:ctrlPr>
              <w:rPr>
                <w:i/>
                <w:sz w:val="32"/>
              </w:rPr>
            </m:ctrlPr>
          </m:fPr>
          <m:num>
            <m:r>
              <w:rPr>
                <w:sz w:val="32"/>
              </w:rPr>
              <m:t>TP</m:t>
            </m:r>
          </m:num>
          <m:den>
            <m:r>
              <w:rPr>
                <w:sz w:val="32"/>
              </w:rPr>
              <m:t>TP + FP</m:t>
            </m:r>
          </m:den>
        </m:f>
      </m:oMath>
      <w:r w:rsidRPr="00F40B3B">
        <w:rPr>
          <w:rFonts w:asciiTheme="minorHAnsi" w:hAnsiTheme="minorHAnsi"/>
        </w:rPr>
        <w:tab/>
      </w:r>
      <w:r w:rsidR="00EE3730" w:rsidRPr="00F40B3B">
        <w:rPr>
          <w:rFonts w:asciiTheme="minorHAnsi" w:hAnsiTheme="minorHAnsi"/>
        </w:rPr>
        <w:t>(2.</w:t>
      </w:r>
      <w:r w:rsidR="00163702" w:rsidRPr="00F40B3B">
        <w:rPr>
          <w:rFonts w:asciiTheme="minorHAnsi" w:hAnsiTheme="minorHAnsi"/>
        </w:rPr>
        <w:t>3</w:t>
      </w:r>
      <w:r w:rsidR="00EE3730" w:rsidRPr="00F40B3B">
        <w:rPr>
          <w:rFonts w:asciiTheme="minorHAnsi" w:hAnsiTheme="minorHAnsi"/>
        </w:rPr>
        <w:t>)</w:t>
      </w:r>
      <w:bookmarkEnd w:id="185"/>
    </w:p>
    <w:p w14:paraId="2F5444C0" w14:textId="59B22BDA" w:rsidR="00302612" w:rsidRPr="00F40B3B" w:rsidRDefault="00302612" w:rsidP="00302612">
      <w:pPr>
        <w:pStyle w:val="Equation"/>
      </w:pPr>
      <w:r w:rsidRPr="00F40B3B">
        <w:tab/>
        <w:t>Recall</w:t>
      </w:r>
      <w:r w:rsidR="00246A6E" w:rsidRPr="00F40B3B">
        <w:t xml:space="preserve"> (R)</w:t>
      </w:r>
      <w:r w:rsidR="00717B56" w:rsidRPr="00F40B3B">
        <w:t xml:space="preserve"> </w:t>
      </w:r>
      <w:r w:rsidRPr="00F40B3B">
        <w:t xml:space="preserve">= </w:t>
      </w:r>
      <m:oMath>
        <m:f>
          <m:fPr>
            <m:ctrlPr>
              <w:rPr>
                <w:i/>
                <w:sz w:val="32"/>
              </w:rPr>
            </m:ctrlPr>
          </m:fPr>
          <m:num>
            <m:r>
              <w:rPr>
                <w:sz w:val="32"/>
              </w:rPr>
              <m:t>TP</m:t>
            </m:r>
          </m:num>
          <m:den>
            <m:r>
              <w:rPr>
                <w:sz w:val="32"/>
              </w:rPr>
              <m:t>TP + FN</m:t>
            </m:r>
          </m:den>
        </m:f>
      </m:oMath>
      <w:r w:rsidRPr="00F40B3B">
        <w:rPr>
          <w:rFonts w:asciiTheme="minorHAnsi" w:hAnsiTheme="minorHAnsi"/>
        </w:rPr>
        <w:tab/>
      </w:r>
      <w:r w:rsidR="00EE3730" w:rsidRPr="00F40B3B">
        <w:rPr>
          <w:rFonts w:asciiTheme="minorHAnsi" w:hAnsiTheme="minorHAnsi"/>
        </w:rPr>
        <w:t>(2.</w:t>
      </w:r>
      <w:r w:rsidR="00163702" w:rsidRPr="00F40B3B">
        <w:rPr>
          <w:rFonts w:asciiTheme="minorHAnsi" w:hAnsiTheme="minorHAnsi"/>
        </w:rPr>
        <w:t>4</w:t>
      </w:r>
      <w:r w:rsidR="00EE3730" w:rsidRPr="00F40B3B">
        <w:rPr>
          <w:rFonts w:asciiTheme="minorHAnsi" w:hAnsiTheme="minorHAnsi"/>
        </w:rPr>
        <w:t>)</w:t>
      </w:r>
    </w:p>
    <w:p w14:paraId="010AFFD2" w14:textId="57DF1DDC" w:rsidR="00395C4A" w:rsidRPr="00F40B3B" w:rsidRDefault="00212368" w:rsidP="004B1C35">
      <w:pPr>
        <w:pStyle w:val="Equation"/>
      </w:pPr>
      <w:r w:rsidRPr="00F40B3B">
        <w:tab/>
        <w:t>F1-</w:t>
      </w:r>
      <w:r w:rsidR="00386FF3" w:rsidRPr="00503F90">
        <w:t>s</w:t>
      </w:r>
      <w:r w:rsidRPr="00503F90">
        <w:t>core</w:t>
      </w:r>
      <w:r w:rsidRPr="00F40B3B">
        <w:t xml:space="preserve"> =</w:t>
      </w:r>
      <w:r w:rsidR="000029E7" w:rsidRPr="00F40B3B">
        <w:t xml:space="preserve"> 2 ⋅</w:t>
      </w:r>
      <w:r w:rsidRPr="00F40B3B">
        <w:t xml:space="preserve"> </w:t>
      </w:r>
      <m:oMath>
        <m:f>
          <m:fPr>
            <m:ctrlPr>
              <w:rPr>
                <w:i/>
                <w:sz w:val="32"/>
              </w:rPr>
            </m:ctrlPr>
          </m:fPr>
          <m:num>
            <m:r>
              <w:rPr>
                <w:sz w:val="32"/>
              </w:rPr>
              <m:t>P ⋅ R</m:t>
            </m:r>
          </m:num>
          <m:den>
            <m:r>
              <w:rPr>
                <w:sz w:val="32"/>
              </w:rPr>
              <m:t>P + R</m:t>
            </m:r>
          </m:den>
        </m:f>
      </m:oMath>
      <w:r w:rsidRPr="00F40B3B">
        <w:rPr>
          <w:rFonts w:asciiTheme="minorHAnsi" w:hAnsiTheme="minorHAnsi"/>
        </w:rPr>
        <w:tab/>
        <w:t>(2.</w:t>
      </w:r>
      <w:r w:rsidR="00467EA8" w:rsidRPr="00F40B3B">
        <w:rPr>
          <w:rFonts w:asciiTheme="minorHAnsi" w:hAnsiTheme="minorHAnsi"/>
        </w:rPr>
        <w:t>5</w:t>
      </w:r>
      <w:r w:rsidRPr="00F40B3B">
        <w:rPr>
          <w:rFonts w:asciiTheme="minorHAnsi" w:hAnsiTheme="minorHAnsi"/>
        </w:rPr>
        <w:t>)</w:t>
      </w:r>
    </w:p>
    <w:p w14:paraId="69DCE6CF" w14:textId="3923DEFC" w:rsidR="00BC127E" w:rsidRPr="00F40B3B" w:rsidRDefault="005F4CEC" w:rsidP="00BC127E">
      <w:pPr>
        <w:pStyle w:val="Heading2"/>
      </w:pPr>
      <w:r>
        <w:lastRenderedPageBreak/>
        <w:t>Penggunaan Picture Border dan Huruf untuk Gambar</w:t>
      </w:r>
    </w:p>
    <w:p w14:paraId="23A5866F" w14:textId="3C4A2DA3" w:rsidR="003077BE" w:rsidRPr="00F40B3B" w:rsidRDefault="00395C4A" w:rsidP="00B538C1">
      <w:pPr>
        <w:pStyle w:val="BODI"/>
      </w:pPr>
      <w:r w:rsidRPr="009B48BB">
        <w:rPr>
          <w:shd w:val="clear" w:color="auto" w:fill="D9D9D9" w:themeFill="background1" w:themeFillShade="D9"/>
        </w:rPr>
        <w:t>Contoh penggunaan Picture Border</w:t>
      </w:r>
      <w:r w:rsidR="00A839F9">
        <w:rPr>
          <w:shd w:val="clear" w:color="auto" w:fill="D9D9D9" w:themeFill="background1" w:themeFillShade="D9"/>
        </w:rPr>
        <w:t xml:space="preserve"> dan</w:t>
      </w:r>
      <w:r w:rsidR="00CE5DF8">
        <w:rPr>
          <w:shd w:val="clear" w:color="auto" w:fill="D9D9D9" w:themeFill="background1" w:themeFillShade="D9"/>
        </w:rPr>
        <w:t xml:space="preserve"> penggunaan huruf</w:t>
      </w:r>
      <w:r w:rsidRPr="009B48BB">
        <w:rPr>
          <w:shd w:val="clear" w:color="auto" w:fill="D9D9D9" w:themeFill="background1" w:themeFillShade="D9"/>
        </w:rPr>
        <w:t xml:space="preserve"> </w:t>
      </w:r>
      <w:r w:rsidR="0016607A" w:rsidRPr="00F40B3B">
        <w:t>pada Gambar 2.</w:t>
      </w:r>
      <w:r w:rsidR="00973E5E" w:rsidRPr="00F40B3B">
        <w:t>9</w:t>
      </w:r>
      <w:r w:rsidR="0016607A" w:rsidRPr="00F40B3B">
        <w:t xml:space="preserve">(a) dan </w:t>
      </w:r>
      <w:r w:rsidR="00B538C1" w:rsidRPr="00F40B3B">
        <w:t>Gambar 2.</w:t>
      </w:r>
      <w:r w:rsidR="00973E5E" w:rsidRPr="00F40B3B">
        <w:t>9</w:t>
      </w:r>
      <w:r w:rsidR="00B538C1" w:rsidRPr="00F40B3B">
        <w:t>(b).</w:t>
      </w:r>
    </w:p>
    <w:p w14:paraId="0438F7EC" w14:textId="77777777" w:rsidR="00AD70C5" w:rsidRPr="00F40B3B" w:rsidRDefault="00AD70C5" w:rsidP="00AD70C5">
      <w:pPr>
        <w:pStyle w:val="Gambar"/>
        <w:spacing w:before="120" w:line="240" w:lineRule="auto"/>
        <w:rPr>
          <w:lang w:val="id-ID"/>
        </w:rPr>
      </w:pPr>
      <w:r w:rsidRPr="00F40B3B">
        <w:rPr>
          <w:lang w:val="id-ID"/>
        </w:rPr>
        <w:drawing>
          <wp:inline distT="0" distB="0" distL="0" distR="0" wp14:anchorId="46626293" wp14:editId="092C82D4">
            <wp:extent cx="1682071" cy="1618615"/>
            <wp:effectExtent l="19050" t="19050" r="13970" b="19685"/>
            <wp:docPr id="843488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488783" name=""/>
                    <pic:cNvPicPr/>
                  </pic:nvPicPr>
                  <pic:blipFill rotWithShape="1">
                    <a:blip r:embed="rId26"/>
                    <a:srcRect l="2813" t="9214" r="63805" b="23237"/>
                    <a:stretch/>
                  </pic:blipFill>
                  <pic:spPr bwMode="auto">
                    <a:xfrm>
                      <a:off x="0" y="0"/>
                      <a:ext cx="1683510" cy="1620000"/>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40B3B">
        <w:rPr>
          <w:lang w:val="id-ID"/>
        </w:rPr>
        <w:drawing>
          <wp:inline distT="0" distB="0" distL="0" distR="0" wp14:anchorId="2636FCEA" wp14:editId="7D3DC2A2">
            <wp:extent cx="2961615" cy="1620000"/>
            <wp:effectExtent l="19050" t="19050" r="10795" b="18415"/>
            <wp:docPr id="316191670" name="Picture 1"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191670" name="Picture 1" descr="A diagram of a diagram of a diagram&#10;&#10;Description automatically generated with medium confidence"/>
                    <pic:cNvPicPr/>
                  </pic:nvPicPr>
                  <pic:blipFill rotWithShape="1">
                    <a:blip r:embed="rId26"/>
                    <a:srcRect l="40186" t="984" r="1103" b="31482"/>
                    <a:stretch/>
                  </pic:blipFill>
                  <pic:spPr bwMode="auto">
                    <a:xfrm>
                      <a:off x="0" y="0"/>
                      <a:ext cx="2961615" cy="1620000"/>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88BCDC9" w14:textId="02462369" w:rsidR="00AD70C5" w:rsidRPr="00F40B3B" w:rsidRDefault="00F54DB3" w:rsidP="00F54DB3">
      <w:pPr>
        <w:pStyle w:val="Gambar"/>
        <w:tabs>
          <w:tab w:val="center" w:pos="1843"/>
          <w:tab w:val="center" w:pos="5614"/>
        </w:tabs>
        <w:jc w:val="left"/>
        <w:rPr>
          <w:sz w:val="22"/>
          <w:szCs w:val="22"/>
          <w:lang w:val="id-ID"/>
        </w:rPr>
      </w:pPr>
      <w:r w:rsidRPr="00F40B3B">
        <w:rPr>
          <w:sz w:val="22"/>
          <w:szCs w:val="22"/>
          <w:lang w:val="id-ID"/>
        </w:rPr>
        <w:tab/>
        <w:t>(a)</w:t>
      </w:r>
      <w:r w:rsidRPr="00F40B3B">
        <w:rPr>
          <w:sz w:val="22"/>
          <w:szCs w:val="22"/>
          <w:lang w:val="id-ID"/>
        </w:rPr>
        <w:tab/>
      </w:r>
      <w:r w:rsidR="00AD70C5" w:rsidRPr="00F40B3B">
        <w:rPr>
          <w:sz w:val="22"/>
          <w:szCs w:val="22"/>
          <w:lang w:val="id-ID"/>
        </w:rPr>
        <w:t>(b)</w:t>
      </w:r>
    </w:p>
    <w:p w14:paraId="0343A94A" w14:textId="3F19059C" w:rsidR="00B538C1" w:rsidRPr="00F40B3B" w:rsidRDefault="00AD70C5" w:rsidP="00AD70C5">
      <w:pPr>
        <w:pStyle w:val="Caption"/>
      </w:pPr>
      <w:bookmarkStart w:id="186" w:name="_Toc199945506"/>
      <w:bookmarkStart w:id="187" w:name="_Toc208412496"/>
      <w:r w:rsidRPr="00F40B3B">
        <w:rPr>
          <w:b/>
          <w:bCs/>
        </w:rPr>
        <w:t>Gambar 2.</w:t>
      </w:r>
      <w:r w:rsidRPr="00F40B3B">
        <w:rPr>
          <w:b/>
          <w:bCs/>
        </w:rPr>
        <w:fldChar w:fldCharType="begin"/>
      </w:r>
      <w:r w:rsidRPr="00F40B3B">
        <w:rPr>
          <w:b/>
          <w:bCs/>
        </w:rPr>
        <w:instrText xml:space="preserve"> SEQ Gambar_2 \* ARABIC </w:instrText>
      </w:r>
      <w:r w:rsidRPr="00F40B3B">
        <w:rPr>
          <w:b/>
          <w:bCs/>
        </w:rPr>
        <w:fldChar w:fldCharType="separate"/>
      </w:r>
      <w:r w:rsidR="006B0D17">
        <w:rPr>
          <w:b/>
          <w:bCs/>
        </w:rPr>
        <w:t>9</w:t>
      </w:r>
      <w:r w:rsidRPr="00F40B3B">
        <w:rPr>
          <w:b/>
          <w:bCs/>
        </w:rPr>
        <w:fldChar w:fldCharType="end"/>
      </w:r>
      <w:r w:rsidRPr="00F40B3B">
        <w:t xml:space="preserve"> </w:t>
      </w:r>
      <w:r w:rsidR="008B0EF9" w:rsidRPr="00F40B3B">
        <w:t xml:space="preserve">(a) </w:t>
      </w:r>
      <w:r w:rsidRPr="00F40B3B">
        <w:t>Notasi Struktur AN</w:t>
      </w:r>
      <w:r w:rsidR="006A7C46" w:rsidRPr="00F40B3B">
        <w:t xml:space="preserve">N dan </w:t>
      </w:r>
      <w:r w:rsidR="00F54DB3" w:rsidRPr="00F40B3B">
        <w:t xml:space="preserve">(b) </w:t>
      </w:r>
      <w:r w:rsidR="008B0EF9" w:rsidRPr="00F40B3B">
        <w:t xml:space="preserve">Proses </w:t>
      </w:r>
      <w:r w:rsidR="008B0EF9" w:rsidRPr="00D86956">
        <w:rPr>
          <w:i/>
        </w:rPr>
        <w:t>Forward Propagation</w:t>
      </w:r>
      <w:bookmarkEnd w:id="186"/>
      <w:bookmarkEnd w:id="187"/>
    </w:p>
    <w:p w14:paraId="51B9FBAB" w14:textId="308E5B1C" w:rsidR="00532435" w:rsidRDefault="00CE5DF8" w:rsidP="004B1C35">
      <w:pPr>
        <w:pStyle w:val="BODI"/>
        <w:shd w:val="clear" w:color="auto" w:fill="D9D9D9" w:themeFill="background1" w:themeFillShade="D9"/>
      </w:pPr>
      <w:r>
        <w:t>Jika gambar ingin diletakkan bersampingan, harus meletakkan huruf di bawah dari masing-masing gambar dengan tanda kurung.</w:t>
      </w:r>
      <w:r w:rsidR="00E73F1A">
        <w:t xml:space="preserve"> Cara meletakkan huruf ini</w:t>
      </w:r>
      <w:r w:rsidR="002B1C08">
        <w:t xml:space="preserve"> di tengah, yakni dengan</w:t>
      </w:r>
      <w:r w:rsidR="004B1C35">
        <w:t xml:space="preserve"> menekan key Tab di keyboard dan</w:t>
      </w:r>
      <w:r w:rsidR="00E73F1A">
        <w:t xml:space="preserve"> menggunakan </w:t>
      </w:r>
      <w:r w:rsidR="00E73F1A" w:rsidRPr="00E73F1A">
        <w:rPr>
          <w:i/>
          <w:iCs/>
        </w:rPr>
        <w:t>indentation</w:t>
      </w:r>
      <w:r w:rsidR="00E73F1A">
        <w:rPr>
          <w:i/>
          <w:iCs/>
        </w:rPr>
        <w:t xml:space="preserve"> </w:t>
      </w:r>
      <w:r w:rsidR="00D81845">
        <w:t>Center</w:t>
      </w:r>
      <w:r w:rsidR="00A0093C">
        <w:t xml:space="preserve"> Tab </w:t>
      </w:r>
      <w:r w:rsidR="00E73F1A">
        <w:t xml:space="preserve">dengan menekan lokasi di </w:t>
      </w:r>
      <w:r w:rsidR="00E73F1A" w:rsidRPr="00E73F1A">
        <w:t>Ruler</w:t>
      </w:r>
      <w:r w:rsidR="00E73F1A">
        <w:t xml:space="preserve">. </w:t>
      </w:r>
      <w:r w:rsidR="004B1C35">
        <w:t>Pastikan baris ini Align Left (Ctrl + L), bukan Justify (Ctrl + J).</w:t>
      </w:r>
    </w:p>
    <w:p w14:paraId="6B20A66D" w14:textId="44A3660B" w:rsidR="00532435" w:rsidRDefault="00286A45" w:rsidP="004B1C35">
      <w:pPr>
        <w:pStyle w:val="BODI"/>
        <w:shd w:val="clear" w:color="auto" w:fill="D9D9D9" w:themeFill="background1" w:themeFillShade="D9"/>
        <w:ind w:firstLine="0"/>
      </w:pPr>
      <w:r>
        <w:drawing>
          <wp:anchor distT="0" distB="0" distL="114300" distR="114300" simplePos="0" relativeHeight="251658240" behindDoc="0" locked="0" layoutInCell="1" allowOverlap="1" wp14:anchorId="3DD1A3B1" wp14:editId="6A942F31">
            <wp:simplePos x="0" y="0"/>
            <wp:positionH relativeFrom="column">
              <wp:posOffset>5080635</wp:posOffset>
            </wp:positionH>
            <wp:positionV relativeFrom="paragraph">
              <wp:posOffset>544195</wp:posOffset>
            </wp:positionV>
            <wp:extent cx="340360" cy="716280"/>
            <wp:effectExtent l="0" t="0" r="2540" b="7620"/>
            <wp:wrapSquare wrapText="bothSides"/>
            <wp:docPr id="493678828"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678828" name="Picture 1" descr="A screenshot of a phone&#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340360" cy="716280"/>
                    </a:xfrm>
                    <a:prstGeom prst="rect">
                      <a:avLst/>
                    </a:prstGeom>
                  </pic:spPr>
                </pic:pic>
              </a:graphicData>
            </a:graphic>
            <wp14:sizeRelH relativeFrom="margin">
              <wp14:pctWidth>0</wp14:pctWidth>
            </wp14:sizeRelH>
            <wp14:sizeRelV relativeFrom="margin">
              <wp14:pctHeight>0</wp14:pctHeight>
            </wp14:sizeRelV>
          </wp:anchor>
        </w:drawing>
      </w:r>
      <w:r w:rsidR="005A5974">
        <w:drawing>
          <wp:inline distT="0" distB="0" distL="0" distR="0" wp14:anchorId="3B2F3BF9" wp14:editId="729E268E">
            <wp:extent cx="5400040" cy="412750"/>
            <wp:effectExtent l="19050" t="19050" r="10160" b="25400"/>
            <wp:docPr id="1318643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43198" name=""/>
                    <pic:cNvPicPr/>
                  </pic:nvPicPr>
                  <pic:blipFill>
                    <a:blip r:embed="rId28"/>
                    <a:stretch>
                      <a:fillRect/>
                    </a:stretch>
                  </pic:blipFill>
                  <pic:spPr>
                    <a:xfrm>
                      <a:off x="0" y="0"/>
                      <a:ext cx="5400040" cy="412750"/>
                    </a:xfrm>
                    <a:prstGeom prst="rect">
                      <a:avLst/>
                    </a:prstGeom>
                    <a:ln>
                      <a:solidFill>
                        <a:schemeClr val="accent1"/>
                      </a:solidFill>
                    </a:ln>
                  </pic:spPr>
                </pic:pic>
              </a:graphicData>
            </a:graphic>
          </wp:inline>
        </w:drawing>
      </w:r>
    </w:p>
    <w:p w14:paraId="09B4C073" w14:textId="46315F3A" w:rsidR="007D6BDC" w:rsidRPr="00E73F1A" w:rsidRDefault="00E73F1A" w:rsidP="004B1C35">
      <w:pPr>
        <w:pStyle w:val="BODI"/>
        <w:shd w:val="clear" w:color="auto" w:fill="D9D9D9" w:themeFill="background1" w:themeFillShade="D9"/>
      </w:pPr>
      <w:r>
        <w:t xml:space="preserve">Untuk mengubah jenis indentation, </w:t>
      </w:r>
      <w:r w:rsidR="00532435">
        <w:t xml:space="preserve">dapat menekan tombol </w:t>
      </w:r>
      <w:r w:rsidR="004B1C35">
        <w:t xml:space="preserve">indentation </w:t>
      </w:r>
      <w:r w:rsidR="00A0093C">
        <w:t>yang berada di paling kiri dari Ruler.</w:t>
      </w:r>
      <w:r w:rsidR="004B1C35">
        <w:t xml:space="preserve"> Ditunjukkan pada gambar di samping ini:</w:t>
      </w:r>
    </w:p>
    <w:p w14:paraId="49E3E78E" w14:textId="77777777" w:rsidR="00A839F9" w:rsidRDefault="00A839F9" w:rsidP="004B1C35">
      <w:pPr>
        <w:pStyle w:val="BODI"/>
        <w:ind w:firstLine="0"/>
      </w:pPr>
    </w:p>
    <w:p w14:paraId="7D7C91BF" w14:textId="77777777" w:rsidR="004B1C35" w:rsidRPr="00F40B3B" w:rsidRDefault="004B1C35" w:rsidP="004B1C35">
      <w:pPr>
        <w:pStyle w:val="BODI"/>
        <w:ind w:firstLine="0"/>
      </w:pPr>
    </w:p>
    <w:p w14:paraId="030E02A4" w14:textId="2C511E2F" w:rsidR="004949B3" w:rsidRPr="00F40B3B" w:rsidRDefault="005F4CEC" w:rsidP="004949B3">
      <w:pPr>
        <w:pStyle w:val="Heading2"/>
      </w:pPr>
      <w:r>
        <w:t>Penulisan Tabel dan Tabel Lanjutan</w:t>
      </w:r>
    </w:p>
    <w:p w14:paraId="5E4E4DFF" w14:textId="3E4455B5" w:rsidR="0089498A" w:rsidRPr="00F40B3B" w:rsidRDefault="009B48BB" w:rsidP="005F2AF0">
      <w:pPr>
        <w:pStyle w:val="BODI"/>
        <w:shd w:val="clear" w:color="auto" w:fill="D9D9D9" w:themeFill="background1" w:themeFillShade="D9"/>
      </w:pPr>
      <w:r w:rsidRPr="009B48BB">
        <w:rPr>
          <w:shd w:val="clear" w:color="auto" w:fill="D9D9D9" w:themeFill="background1" w:themeFillShade="D9"/>
        </w:rPr>
        <w:t>Contoh Tabel dan Tabel Lanjutan jika terpotong ukuran kertas:</w:t>
      </w:r>
      <w:r>
        <w:t xml:space="preserve"> </w:t>
      </w:r>
      <w:r w:rsidR="00551932" w:rsidRPr="00F40B3B">
        <w:t>dirincikan</w:t>
      </w:r>
      <w:r w:rsidR="0078584E" w:rsidRPr="00F40B3B">
        <w:t xml:space="preserve"> dalam Tabel 2.1</w:t>
      </w:r>
      <w:r w:rsidR="005F2AF0">
        <w:t>, isi tabel harus dibawah dari 12pt, line spacing 1.0 dan sebaiknya tidak Justify</w:t>
      </w:r>
      <w:r w:rsidR="00F0172B" w:rsidRPr="00F40B3B">
        <w:t>.</w:t>
      </w:r>
    </w:p>
    <w:p w14:paraId="2155E58C" w14:textId="1DCE5E9D" w:rsidR="0080694B" w:rsidRPr="00F40B3B" w:rsidRDefault="0080694B" w:rsidP="00C27195">
      <w:pPr>
        <w:pStyle w:val="Caption"/>
        <w:keepNext/>
        <w:spacing w:before="120" w:after="120"/>
      </w:pPr>
      <w:bookmarkStart w:id="188" w:name="_Toc201279378"/>
      <w:bookmarkStart w:id="189" w:name="_Toc199945568"/>
      <w:r w:rsidRPr="00F40B3B">
        <w:rPr>
          <w:b/>
          <w:bCs/>
        </w:rPr>
        <w:t>Tabel 2.</w:t>
      </w:r>
      <w:r w:rsidRPr="00F40B3B">
        <w:rPr>
          <w:b/>
          <w:bCs/>
        </w:rPr>
        <w:fldChar w:fldCharType="begin"/>
      </w:r>
      <w:r w:rsidRPr="00F40B3B">
        <w:rPr>
          <w:b/>
          <w:bCs/>
        </w:rPr>
        <w:instrText xml:space="preserve"> SEQ Tabel_2 \* ARABIC </w:instrText>
      </w:r>
      <w:r w:rsidRPr="00F40B3B">
        <w:rPr>
          <w:b/>
          <w:bCs/>
        </w:rPr>
        <w:fldChar w:fldCharType="separate"/>
      </w:r>
      <w:r w:rsidR="006B0D17">
        <w:rPr>
          <w:b/>
          <w:bCs/>
        </w:rPr>
        <w:t>1</w:t>
      </w:r>
      <w:r w:rsidRPr="00F40B3B">
        <w:rPr>
          <w:b/>
          <w:bCs/>
        </w:rPr>
        <w:fldChar w:fldCharType="end"/>
      </w:r>
      <w:r w:rsidRPr="00F40B3B">
        <w:t xml:space="preserve"> </w:t>
      </w:r>
      <w:r w:rsidR="00D503EB" w:rsidRPr="00F40B3B">
        <w:t xml:space="preserve">Jenis </w:t>
      </w:r>
      <w:r w:rsidRPr="00F40B3B">
        <w:rPr>
          <w:i/>
          <w:iCs w:val="0"/>
        </w:rPr>
        <w:t>Hyperparameter</w:t>
      </w:r>
      <w:r w:rsidR="00D503EB" w:rsidRPr="00F40B3B">
        <w:t xml:space="preserve"> dalam </w:t>
      </w:r>
      <w:r w:rsidR="00D503EB" w:rsidRPr="00F40B3B">
        <w:rPr>
          <w:i/>
          <w:iCs w:val="0"/>
        </w:rPr>
        <w:t>Deep Learning</w:t>
      </w:r>
      <w:bookmarkEnd w:id="188"/>
      <w:bookmarkEnd w:id="189"/>
    </w:p>
    <w:tbl>
      <w:tblPr>
        <w:tblStyle w:val="TableGrid"/>
        <w:tblW w:w="8494" w:type="dxa"/>
        <w:tblLook w:val="04A0" w:firstRow="1" w:lastRow="0" w:firstColumn="1" w:lastColumn="0" w:noHBand="0" w:noVBand="1"/>
      </w:tblPr>
      <w:tblGrid>
        <w:gridCol w:w="1708"/>
        <w:gridCol w:w="5233"/>
        <w:gridCol w:w="1553"/>
      </w:tblGrid>
      <w:tr w:rsidR="00C22F04" w:rsidRPr="00F40B3B" w14:paraId="7333918D" w14:textId="044941C0" w:rsidTr="00D86956">
        <w:tc>
          <w:tcPr>
            <w:tcW w:w="1708" w:type="dxa"/>
            <w:vAlign w:val="center"/>
          </w:tcPr>
          <w:p w14:paraId="231D20DB" w14:textId="473DC079" w:rsidR="00C22F04" w:rsidRPr="00F40B3B" w:rsidRDefault="00C22F04" w:rsidP="00F0172B">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rPr>
                <w:b/>
                <w:bCs/>
                <w:i/>
                <w:iCs/>
                <w:sz w:val="20"/>
                <w:szCs w:val="20"/>
                <w:lang w:val="id-ID"/>
              </w:rPr>
            </w:pPr>
            <w:r w:rsidRPr="00F40B3B">
              <w:rPr>
                <w:b/>
                <w:bCs/>
                <w:i/>
                <w:iCs/>
                <w:sz w:val="20"/>
                <w:szCs w:val="20"/>
                <w:lang w:val="id-ID"/>
              </w:rPr>
              <w:t>Hyperparameter</w:t>
            </w:r>
          </w:p>
        </w:tc>
        <w:tc>
          <w:tcPr>
            <w:tcW w:w="5233" w:type="dxa"/>
            <w:vAlign w:val="center"/>
          </w:tcPr>
          <w:p w14:paraId="2F822C27" w14:textId="088FCF24" w:rsidR="00C22F04" w:rsidRPr="00F40B3B" w:rsidRDefault="00C22F04" w:rsidP="00F0172B">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rPr>
                <w:b/>
                <w:bCs/>
                <w:sz w:val="20"/>
                <w:szCs w:val="20"/>
                <w:lang w:val="id-ID"/>
              </w:rPr>
            </w:pPr>
            <w:r w:rsidRPr="00F40B3B">
              <w:rPr>
                <w:b/>
                <w:bCs/>
                <w:sz w:val="20"/>
                <w:szCs w:val="20"/>
                <w:lang w:val="id-ID"/>
              </w:rPr>
              <w:t>Deskripsi</w:t>
            </w:r>
          </w:p>
        </w:tc>
        <w:tc>
          <w:tcPr>
            <w:tcW w:w="1553" w:type="dxa"/>
          </w:tcPr>
          <w:p w14:paraId="096C285D" w14:textId="50B06E2F" w:rsidR="00C22F04" w:rsidRPr="00F40B3B" w:rsidRDefault="00C22F04" w:rsidP="00F0172B">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rPr>
                <w:b/>
                <w:bCs/>
                <w:sz w:val="20"/>
                <w:szCs w:val="20"/>
                <w:lang w:val="id-ID"/>
              </w:rPr>
            </w:pPr>
            <w:r w:rsidRPr="00F40B3B">
              <w:rPr>
                <w:b/>
                <w:bCs/>
                <w:sz w:val="20"/>
                <w:szCs w:val="20"/>
                <w:lang w:val="id-ID"/>
              </w:rPr>
              <w:t>Contoh</w:t>
            </w:r>
          </w:p>
        </w:tc>
      </w:tr>
      <w:tr w:rsidR="00C22F04" w:rsidRPr="00F40B3B" w14:paraId="1246AEB1" w14:textId="2136DDA4" w:rsidTr="0062769E">
        <w:tc>
          <w:tcPr>
            <w:tcW w:w="1708" w:type="dxa"/>
          </w:tcPr>
          <w:p w14:paraId="1C63C00B" w14:textId="40CE0584" w:rsidR="00C22F04" w:rsidRPr="00F40B3B" w:rsidRDefault="00C22F04"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i/>
                <w:iCs/>
                <w:sz w:val="20"/>
                <w:szCs w:val="20"/>
                <w:lang w:val="id-ID"/>
              </w:rPr>
            </w:pPr>
            <w:r w:rsidRPr="00F40B3B">
              <w:rPr>
                <w:i/>
                <w:iCs/>
                <w:sz w:val="20"/>
                <w:szCs w:val="20"/>
                <w:lang w:val="id-ID"/>
              </w:rPr>
              <w:t>Epochs</w:t>
            </w:r>
          </w:p>
        </w:tc>
        <w:tc>
          <w:tcPr>
            <w:tcW w:w="5233" w:type="dxa"/>
          </w:tcPr>
          <w:p w14:paraId="39CB162D" w14:textId="518C5226" w:rsidR="00C22F04" w:rsidRPr="00F40B3B" w:rsidRDefault="00C22F04"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Jumlah iterasi penuh ketika seluruh data diproses. Terlalu sedikit </w:t>
            </w:r>
            <w:r w:rsidR="00F341EC" w:rsidRPr="00F40B3B">
              <w:rPr>
                <w:sz w:val="20"/>
                <w:szCs w:val="20"/>
                <w:lang w:val="id-ID"/>
              </w:rPr>
              <w:t xml:space="preserve">dapat </w:t>
            </w:r>
            <w:r w:rsidRPr="00F40B3B">
              <w:rPr>
                <w:sz w:val="20"/>
                <w:szCs w:val="20"/>
                <w:lang w:val="id-ID"/>
              </w:rPr>
              <w:t xml:space="preserve">menyebabkan </w:t>
            </w:r>
            <w:r w:rsidRPr="00F40B3B">
              <w:rPr>
                <w:i/>
                <w:iCs/>
                <w:sz w:val="20"/>
                <w:szCs w:val="20"/>
                <w:lang w:val="id-ID"/>
              </w:rPr>
              <w:t>underfitting</w:t>
            </w:r>
            <w:r w:rsidRPr="00F40B3B">
              <w:rPr>
                <w:sz w:val="20"/>
                <w:szCs w:val="20"/>
                <w:lang w:val="id-ID"/>
              </w:rPr>
              <w:t xml:space="preserve">, sedangkan terlalu banyak dapat menyebabkan </w:t>
            </w:r>
            <w:r w:rsidRPr="00F40B3B">
              <w:rPr>
                <w:i/>
                <w:iCs/>
                <w:sz w:val="20"/>
                <w:szCs w:val="20"/>
                <w:lang w:val="id-ID"/>
              </w:rPr>
              <w:t>overfitting</w:t>
            </w:r>
            <w:r w:rsidRPr="00F40B3B">
              <w:rPr>
                <w:sz w:val="20"/>
                <w:szCs w:val="20"/>
                <w:lang w:val="id-ID"/>
              </w:rPr>
              <w:t>.</w:t>
            </w:r>
          </w:p>
        </w:tc>
        <w:tc>
          <w:tcPr>
            <w:tcW w:w="1553" w:type="dxa"/>
          </w:tcPr>
          <w:p w14:paraId="50E1AD80" w14:textId="3DAEE91A" w:rsidR="00C22F04" w:rsidRPr="00F40B3B" w:rsidRDefault="00B966BE"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10, 50, </w:t>
            </w:r>
            <w:r w:rsidR="00C22F04" w:rsidRPr="00F40B3B">
              <w:rPr>
                <w:sz w:val="20"/>
                <w:szCs w:val="20"/>
                <w:lang w:val="id-ID"/>
              </w:rPr>
              <w:t>100</w:t>
            </w:r>
            <w:r w:rsidR="00E3497D" w:rsidRPr="00F40B3B">
              <w:rPr>
                <w:sz w:val="20"/>
                <w:szCs w:val="20"/>
                <w:lang w:val="id-ID"/>
              </w:rPr>
              <w:t>, 200, 500</w:t>
            </w:r>
          </w:p>
        </w:tc>
      </w:tr>
      <w:tr w:rsidR="00C22F04" w:rsidRPr="00F40B3B" w14:paraId="55A6CE44" w14:textId="16D11BB7" w:rsidTr="0062769E">
        <w:tc>
          <w:tcPr>
            <w:tcW w:w="1708" w:type="dxa"/>
          </w:tcPr>
          <w:p w14:paraId="3CA87A0B" w14:textId="563EA8A3" w:rsidR="00C22F04" w:rsidRPr="00F40B3B" w:rsidRDefault="00C22F04"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i/>
                <w:iCs/>
                <w:sz w:val="20"/>
                <w:szCs w:val="20"/>
                <w:lang w:val="id-ID"/>
              </w:rPr>
            </w:pPr>
            <w:r w:rsidRPr="00F40B3B">
              <w:rPr>
                <w:i/>
                <w:iCs/>
                <w:sz w:val="20"/>
                <w:szCs w:val="20"/>
                <w:lang w:val="id-ID"/>
              </w:rPr>
              <w:t>Batch Size</w:t>
            </w:r>
          </w:p>
        </w:tc>
        <w:tc>
          <w:tcPr>
            <w:tcW w:w="5233" w:type="dxa"/>
          </w:tcPr>
          <w:p w14:paraId="265EC540" w14:textId="7B15C003" w:rsidR="00C22F04" w:rsidRPr="00F40B3B" w:rsidRDefault="00C22F04"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Jumlah sampel data yang diproses dalam satu iterasi sebelum pembaruan bobot dilakukan. </w:t>
            </w:r>
            <w:r w:rsidR="000E038F" w:rsidRPr="00F40B3B">
              <w:rPr>
                <w:i/>
                <w:iCs/>
                <w:sz w:val="20"/>
                <w:szCs w:val="20"/>
                <w:lang w:val="id-ID"/>
              </w:rPr>
              <w:t xml:space="preserve">Batch size </w:t>
            </w:r>
            <w:r w:rsidRPr="00F40B3B">
              <w:rPr>
                <w:sz w:val="20"/>
                <w:szCs w:val="20"/>
                <w:lang w:val="id-ID"/>
              </w:rPr>
              <w:t>kecil</w:t>
            </w:r>
            <w:r w:rsidR="00354D28" w:rsidRPr="00F40B3B">
              <w:rPr>
                <w:sz w:val="20"/>
                <w:szCs w:val="20"/>
                <w:lang w:val="id-ID"/>
              </w:rPr>
              <w:t xml:space="preserve"> </w:t>
            </w:r>
            <w:r w:rsidR="003033BD" w:rsidRPr="00F40B3B">
              <w:rPr>
                <w:sz w:val="20"/>
                <w:szCs w:val="20"/>
                <w:lang w:val="id-ID"/>
              </w:rPr>
              <w:t xml:space="preserve">mengurangi </w:t>
            </w:r>
            <w:r w:rsidR="00F5211F" w:rsidRPr="00F40B3B">
              <w:rPr>
                <w:sz w:val="20"/>
                <w:szCs w:val="20"/>
                <w:lang w:val="id-ID"/>
              </w:rPr>
              <w:t>fluktuasi</w:t>
            </w:r>
            <w:r w:rsidR="003033BD" w:rsidRPr="00F40B3B">
              <w:rPr>
                <w:sz w:val="20"/>
                <w:szCs w:val="20"/>
                <w:lang w:val="id-ID"/>
              </w:rPr>
              <w:t xml:space="preserve"> </w:t>
            </w:r>
            <w:r w:rsidR="00401FF6" w:rsidRPr="00F40B3B">
              <w:rPr>
                <w:sz w:val="20"/>
                <w:szCs w:val="20"/>
                <w:lang w:val="id-ID"/>
              </w:rPr>
              <w:t xml:space="preserve">nilai </w:t>
            </w:r>
            <w:r w:rsidR="00401FF6" w:rsidRPr="00F40B3B">
              <w:rPr>
                <w:i/>
                <w:iCs/>
                <w:sz w:val="20"/>
                <w:szCs w:val="20"/>
                <w:lang w:val="id-ID"/>
              </w:rPr>
              <w:t>loss</w:t>
            </w:r>
            <w:r w:rsidRPr="00F40B3B">
              <w:rPr>
                <w:sz w:val="20"/>
                <w:szCs w:val="20"/>
                <w:lang w:val="id-ID"/>
              </w:rPr>
              <w:t xml:space="preserve">, sementara jika </w:t>
            </w:r>
            <w:r w:rsidR="003033BD" w:rsidRPr="00F40B3B">
              <w:rPr>
                <w:sz w:val="20"/>
                <w:szCs w:val="20"/>
                <w:lang w:val="id-ID"/>
              </w:rPr>
              <w:t xml:space="preserve">bernilai </w:t>
            </w:r>
            <w:r w:rsidRPr="00F40B3B">
              <w:rPr>
                <w:sz w:val="20"/>
                <w:szCs w:val="20"/>
                <w:lang w:val="id-ID"/>
              </w:rPr>
              <w:t>besar</w:t>
            </w:r>
            <w:r w:rsidR="00FD5126" w:rsidRPr="00F40B3B">
              <w:rPr>
                <w:sz w:val="20"/>
                <w:szCs w:val="20"/>
                <w:lang w:val="id-ID"/>
              </w:rPr>
              <w:t xml:space="preserve"> maka waktu latih akan </w:t>
            </w:r>
            <w:r w:rsidRPr="00F40B3B">
              <w:rPr>
                <w:sz w:val="20"/>
                <w:szCs w:val="20"/>
                <w:lang w:val="id-ID"/>
              </w:rPr>
              <w:t>lebih lama dan pembaruan bobot akan lebih jarang.</w:t>
            </w:r>
          </w:p>
        </w:tc>
        <w:tc>
          <w:tcPr>
            <w:tcW w:w="1553" w:type="dxa"/>
          </w:tcPr>
          <w:p w14:paraId="6F20EBE2" w14:textId="3D261D91" w:rsidR="00C22F04" w:rsidRPr="00F40B3B" w:rsidRDefault="00C22F04"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4, 8, </w:t>
            </w:r>
            <w:r w:rsidR="00F618DC" w:rsidRPr="00F40B3B">
              <w:rPr>
                <w:sz w:val="20"/>
                <w:szCs w:val="20"/>
                <w:lang w:val="id-ID"/>
              </w:rPr>
              <w:t xml:space="preserve">10, 12, </w:t>
            </w:r>
            <w:r w:rsidRPr="00F40B3B">
              <w:rPr>
                <w:sz w:val="20"/>
                <w:szCs w:val="20"/>
                <w:lang w:val="id-ID"/>
              </w:rPr>
              <w:t xml:space="preserve">16, </w:t>
            </w:r>
            <w:r w:rsidR="005A2967" w:rsidRPr="00F40B3B">
              <w:rPr>
                <w:sz w:val="20"/>
                <w:szCs w:val="20"/>
                <w:lang w:val="id-ID"/>
              </w:rPr>
              <w:t xml:space="preserve">18, </w:t>
            </w:r>
            <w:r w:rsidRPr="00F40B3B">
              <w:rPr>
                <w:sz w:val="20"/>
                <w:szCs w:val="20"/>
                <w:lang w:val="id-ID"/>
              </w:rPr>
              <w:t>32,</w:t>
            </w:r>
            <w:r w:rsidR="00F618DC" w:rsidRPr="00F40B3B">
              <w:rPr>
                <w:sz w:val="20"/>
                <w:szCs w:val="20"/>
                <w:lang w:val="id-ID"/>
              </w:rPr>
              <w:t xml:space="preserve"> 40, 50,</w:t>
            </w:r>
            <w:r w:rsidRPr="00F40B3B">
              <w:rPr>
                <w:sz w:val="20"/>
                <w:szCs w:val="20"/>
                <w:lang w:val="id-ID"/>
              </w:rPr>
              <w:t xml:space="preserve"> 64, 128</w:t>
            </w:r>
          </w:p>
        </w:tc>
      </w:tr>
    </w:tbl>
    <w:p w14:paraId="113CEEF7" w14:textId="30BFCF69" w:rsidR="00A35D6D" w:rsidRPr="00F40B3B" w:rsidRDefault="00A35D6D" w:rsidP="00A35D6D">
      <w:pPr>
        <w:pStyle w:val="Caption"/>
        <w:keepNext/>
        <w:spacing w:after="120"/>
      </w:pPr>
      <w:r w:rsidRPr="00F40B3B">
        <w:rPr>
          <w:b/>
          <w:bCs/>
        </w:rPr>
        <w:lastRenderedPageBreak/>
        <w:t>Tabel 2.1</w:t>
      </w:r>
      <w:r w:rsidRPr="00F40B3B">
        <w:t xml:space="preserve"> Jenis </w:t>
      </w:r>
      <w:r w:rsidRPr="00F40B3B">
        <w:rPr>
          <w:i/>
          <w:iCs w:val="0"/>
        </w:rPr>
        <w:t>Hyperparameter</w:t>
      </w:r>
      <w:r w:rsidRPr="00F40B3B">
        <w:t xml:space="preserve"> dalam </w:t>
      </w:r>
      <w:r w:rsidRPr="00F40B3B">
        <w:rPr>
          <w:i/>
          <w:iCs w:val="0"/>
        </w:rPr>
        <w:t xml:space="preserve">Deep Learning </w:t>
      </w:r>
      <w:r w:rsidRPr="00F40B3B">
        <w:t>(Lanjutan)</w:t>
      </w:r>
    </w:p>
    <w:tbl>
      <w:tblPr>
        <w:tblStyle w:val="TableGrid"/>
        <w:tblW w:w="8494" w:type="dxa"/>
        <w:tblLook w:val="04A0" w:firstRow="1" w:lastRow="0" w:firstColumn="1" w:lastColumn="0" w:noHBand="0" w:noVBand="1"/>
      </w:tblPr>
      <w:tblGrid>
        <w:gridCol w:w="1708"/>
        <w:gridCol w:w="5233"/>
        <w:gridCol w:w="1553"/>
      </w:tblGrid>
      <w:tr w:rsidR="00A35D6D" w:rsidRPr="00F40B3B" w14:paraId="2BBB0351" w14:textId="77777777" w:rsidTr="00D86956">
        <w:tc>
          <w:tcPr>
            <w:tcW w:w="1708" w:type="dxa"/>
            <w:vAlign w:val="center"/>
          </w:tcPr>
          <w:p w14:paraId="1A1F14CF" w14:textId="4AD834F7"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rPr>
                <w:i/>
                <w:iCs/>
                <w:sz w:val="20"/>
                <w:szCs w:val="20"/>
                <w:lang w:val="id-ID"/>
              </w:rPr>
            </w:pPr>
            <w:r w:rsidRPr="00F40B3B">
              <w:rPr>
                <w:b/>
                <w:bCs/>
                <w:i/>
                <w:iCs/>
                <w:sz w:val="20"/>
                <w:szCs w:val="20"/>
                <w:lang w:val="id-ID"/>
              </w:rPr>
              <w:t>Hyperparameter</w:t>
            </w:r>
          </w:p>
        </w:tc>
        <w:tc>
          <w:tcPr>
            <w:tcW w:w="5233" w:type="dxa"/>
            <w:vAlign w:val="center"/>
          </w:tcPr>
          <w:p w14:paraId="356DFA34" w14:textId="6374BF05"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rPr>
                <w:sz w:val="20"/>
                <w:szCs w:val="20"/>
                <w:lang w:val="id-ID"/>
              </w:rPr>
            </w:pPr>
            <w:r w:rsidRPr="00F40B3B">
              <w:rPr>
                <w:b/>
                <w:bCs/>
                <w:sz w:val="20"/>
                <w:szCs w:val="20"/>
                <w:lang w:val="id-ID"/>
              </w:rPr>
              <w:t>Deskripsi</w:t>
            </w:r>
          </w:p>
        </w:tc>
        <w:tc>
          <w:tcPr>
            <w:tcW w:w="1553" w:type="dxa"/>
            <w:vAlign w:val="center"/>
          </w:tcPr>
          <w:p w14:paraId="57246EC9" w14:textId="10D1141C"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rPr>
                <w:sz w:val="20"/>
                <w:szCs w:val="20"/>
                <w:lang w:val="id-ID"/>
              </w:rPr>
            </w:pPr>
            <w:r w:rsidRPr="00F40B3B">
              <w:rPr>
                <w:b/>
                <w:bCs/>
                <w:sz w:val="20"/>
                <w:szCs w:val="20"/>
                <w:lang w:val="id-ID"/>
              </w:rPr>
              <w:t>Contoh</w:t>
            </w:r>
          </w:p>
        </w:tc>
      </w:tr>
      <w:tr w:rsidR="00A35D6D" w:rsidRPr="00F40B3B" w14:paraId="28174BDB" w14:textId="77777777" w:rsidTr="0062769E">
        <w:tc>
          <w:tcPr>
            <w:tcW w:w="1708" w:type="dxa"/>
          </w:tcPr>
          <w:p w14:paraId="4E81A1C9" w14:textId="77777777"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i/>
                <w:iCs/>
                <w:sz w:val="20"/>
                <w:szCs w:val="20"/>
                <w:lang w:val="id-ID"/>
              </w:rPr>
            </w:pPr>
            <w:r w:rsidRPr="00F40B3B">
              <w:rPr>
                <w:i/>
                <w:iCs/>
                <w:sz w:val="20"/>
                <w:szCs w:val="20"/>
                <w:lang w:val="id-ID"/>
              </w:rPr>
              <w:t>Optimizer</w:t>
            </w:r>
          </w:p>
        </w:tc>
        <w:tc>
          <w:tcPr>
            <w:tcW w:w="5233" w:type="dxa"/>
          </w:tcPr>
          <w:p w14:paraId="5E288990" w14:textId="1B7FE1A9"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Algoritma yang digunakan untuk memperbarui bobot model berdasarkan gradien dari </w:t>
            </w:r>
            <w:r w:rsidRPr="00F40B3B">
              <w:rPr>
                <w:i/>
                <w:iCs/>
                <w:sz w:val="20"/>
                <w:szCs w:val="20"/>
                <w:lang w:val="id-ID"/>
              </w:rPr>
              <w:t>loss function</w:t>
            </w:r>
            <w:r w:rsidRPr="00F40B3B">
              <w:rPr>
                <w:sz w:val="20"/>
                <w:szCs w:val="20"/>
                <w:lang w:val="id-ID"/>
              </w:rPr>
              <w:t xml:space="preserve">. </w:t>
            </w:r>
          </w:p>
        </w:tc>
        <w:tc>
          <w:tcPr>
            <w:tcW w:w="1553" w:type="dxa"/>
          </w:tcPr>
          <w:p w14:paraId="54324895" w14:textId="5265846B"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SGD, Adam, </w:t>
            </w:r>
            <w:r w:rsidR="00CE0237" w:rsidRPr="00F40B3B">
              <w:rPr>
                <w:sz w:val="20"/>
                <w:szCs w:val="20"/>
                <w:lang w:val="id-ID"/>
              </w:rPr>
              <w:t>AdamW</w:t>
            </w:r>
          </w:p>
        </w:tc>
      </w:tr>
      <w:tr w:rsidR="00A35D6D" w:rsidRPr="00F40B3B" w14:paraId="3B26B35A" w14:textId="77777777" w:rsidTr="0062769E">
        <w:tc>
          <w:tcPr>
            <w:tcW w:w="1708" w:type="dxa"/>
          </w:tcPr>
          <w:p w14:paraId="20C5CE3A" w14:textId="77777777"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i/>
                <w:iCs/>
                <w:sz w:val="20"/>
                <w:szCs w:val="20"/>
                <w:lang w:val="id-ID"/>
              </w:rPr>
            </w:pPr>
            <w:r w:rsidRPr="00F40B3B">
              <w:rPr>
                <w:i/>
                <w:iCs/>
                <w:sz w:val="20"/>
                <w:szCs w:val="20"/>
                <w:lang w:val="id-ID"/>
              </w:rPr>
              <w:t>Momentum</w:t>
            </w:r>
          </w:p>
        </w:tc>
        <w:tc>
          <w:tcPr>
            <w:tcW w:w="5233" w:type="dxa"/>
          </w:tcPr>
          <w:p w14:paraId="5F854D5A" w14:textId="77777777"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Nilai yang memengaruhi percepatan pembaruan bobot berdasarkan informasi gradien sebelumnya agar menemukan </w:t>
            </w:r>
            <w:r w:rsidRPr="00F40B3B">
              <w:rPr>
                <w:i/>
                <w:iCs/>
                <w:sz w:val="20"/>
                <w:szCs w:val="20"/>
                <w:lang w:val="id-ID"/>
              </w:rPr>
              <w:t>loss</w:t>
            </w:r>
            <w:r w:rsidRPr="00F40B3B">
              <w:rPr>
                <w:sz w:val="20"/>
                <w:szCs w:val="20"/>
                <w:lang w:val="id-ID"/>
              </w:rPr>
              <w:t xml:space="preserve"> terendah, sehingga mengurangi fluktuasi nilai </w:t>
            </w:r>
            <w:r w:rsidRPr="00F40B3B">
              <w:rPr>
                <w:i/>
                <w:iCs/>
                <w:sz w:val="20"/>
                <w:szCs w:val="20"/>
                <w:lang w:val="id-ID"/>
              </w:rPr>
              <w:t>loss</w:t>
            </w:r>
            <w:r w:rsidRPr="00F40B3B">
              <w:rPr>
                <w:sz w:val="20"/>
                <w:szCs w:val="20"/>
                <w:lang w:val="id-ID"/>
              </w:rPr>
              <w:t>.</w:t>
            </w:r>
          </w:p>
        </w:tc>
        <w:tc>
          <w:tcPr>
            <w:tcW w:w="1553" w:type="dxa"/>
          </w:tcPr>
          <w:p w14:paraId="17F55E13" w14:textId="77777777" w:rsidR="00A35D6D" w:rsidRPr="00F40B3B" w:rsidRDefault="00A35D6D"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0.9, 0.99, 0.8</w:t>
            </w:r>
          </w:p>
        </w:tc>
      </w:tr>
      <w:tr w:rsidR="00A35D6D" w:rsidRPr="00F40B3B" w14:paraId="51409E5F" w14:textId="77777777" w:rsidTr="0062769E">
        <w:tc>
          <w:tcPr>
            <w:tcW w:w="1708" w:type="dxa"/>
          </w:tcPr>
          <w:p w14:paraId="17509A8A" w14:textId="46124A45" w:rsidR="00A35D6D" w:rsidRPr="00F40B3B" w:rsidRDefault="006D2398"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i/>
                <w:iCs/>
                <w:sz w:val="20"/>
                <w:szCs w:val="20"/>
                <w:lang w:val="id-ID"/>
              </w:rPr>
            </w:pPr>
            <w:r w:rsidRPr="00F40B3B">
              <w:rPr>
                <w:i/>
                <w:iCs/>
                <w:sz w:val="20"/>
                <w:szCs w:val="20"/>
                <w:lang w:val="id-ID"/>
              </w:rPr>
              <w:t>Weight Decay</w:t>
            </w:r>
          </w:p>
        </w:tc>
        <w:tc>
          <w:tcPr>
            <w:tcW w:w="5233" w:type="dxa"/>
          </w:tcPr>
          <w:p w14:paraId="0A454F7E" w14:textId="68E3A236" w:rsidR="00A35D6D" w:rsidRPr="00F40B3B" w:rsidRDefault="00F54489"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 xml:space="preserve">Strategi regulasi yang mengurangi nilai bobot secara langsung selama pembaruan </w:t>
            </w:r>
            <w:r w:rsidRPr="00F40B3B">
              <w:rPr>
                <w:i/>
                <w:iCs/>
                <w:sz w:val="20"/>
                <w:szCs w:val="20"/>
                <w:lang w:val="id-ID"/>
              </w:rPr>
              <w:t>parameter</w:t>
            </w:r>
            <w:r w:rsidRPr="00F40B3B">
              <w:rPr>
                <w:sz w:val="20"/>
                <w:szCs w:val="20"/>
                <w:lang w:val="id-ID"/>
              </w:rPr>
              <w:t xml:space="preserve"> dalam </w:t>
            </w:r>
            <w:r w:rsidRPr="00F40B3B">
              <w:rPr>
                <w:i/>
                <w:iCs/>
                <w:sz w:val="20"/>
                <w:szCs w:val="20"/>
                <w:lang w:val="id-ID"/>
              </w:rPr>
              <w:t>optimizer</w:t>
            </w:r>
            <w:r w:rsidRPr="00F40B3B">
              <w:rPr>
                <w:sz w:val="20"/>
                <w:szCs w:val="20"/>
                <w:lang w:val="id-ID"/>
              </w:rPr>
              <w:t>.</w:t>
            </w:r>
          </w:p>
        </w:tc>
        <w:tc>
          <w:tcPr>
            <w:tcW w:w="1553" w:type="dxa"/>
          </w:tcPr>
          <w:p w14:paraId="20074075" w14:textId="7ED2C2E0" w:rsidR="00A35D6D" w:rsidRPr="00F40B3B" w:rsidRDefault="00F54489" w:rsidP="00A35D6D">
            <w:pPr>
              <w:pStyle w:val="Gambar"/>
              <w:pBdr>
                <w:top w:val="none" w:sz="0" w:space="0" w:color="auto"/>
                <w:left w:val="none" w:sz="0" w:space="0" w:color="auto"/>
                <w:bottom w:val="none" w:sz="0" w:space="0" w:color="auto"/>
                <w:right w:val="none" w:sz="0" w:space="0" w:color="auto"/>
                <w:between w:val="none" w:sz="0" w:space="0" w:color="auto"/>
              </w:pBdr>
              <w:spacing w:before="60" w:after="60" w:line="276" w:lineRule="auto"/>
              <w:jc w:val="left"/>
              <w:rPr>
                <w:sz w:val="20"/>
                <w:szCs w:val="20"/>
                <w:lang w:val="id-ID"/>
              </w:rPr>
            </w:pPr>
            <w:r w:rsidRPr="00F40B3B">
              <w:rPr>
                <w:sz w:val="20"/>
                <w:szCs w:val="20"/>
                <w:lang w:val="id-ID"/>
              </w:rPr>
              <w:t>0.0005</w:t>
            </w:r>
          </w:p>
        </w:tc>
      </w:tr>
    </w:tbl>
    <w:p w14:paraId="475AC760" w14:textId="3EC051D9" w:rsidR="005F2AF0" w:rsidRPr="00F40B3B" w:rsidRDefault="005F2AF0" w:rsidP="005F2AF0">
      <w:pPr>
        <w:pStyle w:val="BODI"/>
        <w:spacing w:before="240"/>
      </w:pPr>
      <w:r>
        <w:rPr>
          <w:shd w:val="clear" w:color="auto" w:fill="D9D9D9" w:themeFill="background1" w:themeFillShade="D9"/>
        </w:rPr>
        <w:t xml:space="preserve">Teks di bawah tabel diberi Spacing Before: 12pt agar tidak menempel. </w:t>
      </w:r>
      <w:r w:rsidR="00A839F9" w:rsidRPr="00A839F9">
        <w:rPr>
          <w:shd w:val="clear" w:color="auto" w:fill="D9D9D9" w:themeFill="background1" w:themeFillShade="D9"/>
        </w:rPr>
        <w:t>Contoh penulisan singkatan:</w:t>
      </w:r>
      <w:r w:rsidR="00CD1E93" w:rsidRPr="00F40B3B">
        <w:t xml:space="preserve"> </w:t>
      </w:r>
      <w:r w:rsidR="00CD1E93" w:rsidRPr="00D86956">
        <w:rPr>
          <w:i/>
        </w:rPr>
        <w:t>Recurrent Neural Network</w:t>
      </w:r>
      <w:r w:rsidR="00CD1E93" w:rsidRPr="00F40B3B">
        <w:t xml:space="preserve"> (RNN), </w:t>
      </w:r>
      <w:r w:rsidR="00CD1E93" w:rsidRPr="00D86956">
        <w:rPr>
          <w:i/>
        </w:rPr>
        <w:t>Generative Adversarial Network</w:t>
      </w:r>
      <w:r w:rsidR="00CD1E93" w:rsidRPr="00F40B3B">
        <w:rPr>
          <w:i/>
          <w:iCs/>
        </w:rPr>
        <w:t xml:space="preserve"> </w:t>
      </w:r>
      <w:r w:rsidR="00CD1E93" w:rsidRPr="00F40B3B">
        <w:t xml:space="preserve">(GAN), </w:t>
      </w:r>
      <w:r w:rsidR="00CD1E93" w:rsidRPr="00D86956">
        <w:rPr>
          <w:i/>
        </w:rPr>
        <w:t>Transformers</w:t>
      </w:r>
      <w:r w:rsidR="00CD1E93" w:rsidRPr="00F40B3B">
        <w:t xml:space="preserve">, dan yang paling populer, </w:t>
      </w:r>
      <w:r w:rsidR="00CD1E93" w:rsidRPr="00D86956">
        <w:rPr>
          <w:i/>
        </w:rPr>
        <w:t>Convolutional Neural Network</w:t>
      </w:r>
      <w:r w:rsidR="00CD1E93" w:rsidRPr="00F40B3B">
        <w:t xml:space="preserve"> (CNN)</w:t>
      </w:r>
      <w:r w:rsidR="00A839F9">
        <w:t>.</w:t>
      </w:r>
    </w:p>
    <w:p w14:paraId="3711EF1E" w14:textId="61D0F47E" w:rsidR="00435C17" w:rsidRPr="00F40B3B" w:rsidRDefault="00435C17" w:rsidP="00A839F9">
      <w:pPr>
        <w:pStyle w:val="BODI"/>
        <w:ind w:firstLine="0"/>
      </w:pPr>
    </w:p>
    <w:p w14:paraId="7EEEAF35" w14:textId="5FC514FB" w:rsidR="00563FDD" w:rsidRPr="00F40B3B" w:rsidRDefault="005F4CEC" w:rsidP="00563FDD">
      <w:pPr>
        <w:pStyle w:val="Heading3"/>
      </w:pPr>
      <w:r>
        <w:t>Penggunaan Tabel untuk Equation yang Rumit</w:t>
      </w:r>
    </w:p>
    <w:p w14:paraId="6C728A5D" w14:textId="33E84245" w:rsidR="007A6CFE" w:rsidRPr="00F40B3B" w:rsidRDefault="005F4CEC" w:rsidP="005F4CEC">
      <w:pPr>
        <w:pStyle w:val="BODI"/>
        <w:shd w:val="clear" w:color="auto" w:fill="D9D9D9" w:themeFill="background1" w:themeFillShade="D9"/>
      </w:pPr>
      <w:r w:rsidRPr="005F4CEC">
        <w:rPr>
          <w:shd w:val="clear" w:color="auto" w:fill="D9D9D9" w:themeFill="background1" w:themeFillShade="D9"/>
        </w:rPr>
        <w:t xml:space="preserve">Untuk </w:t>
      </w:r>
      <w:r>
        <w:rPr>
          <w:shd w:val="clear" w:color="auto" w:fill="D9D9D9" w:themeFill="background1" w:themeFillShade="D9"/>
        </w:rPr>
        <w:t>equation</w:t>
      </w:r>
      <w:r w:rsidRPr="005F4CEC">
        <w:rPr>
          <w:shd w:val="clear" w:color="auto" w:fill="D9D9D9" w:themeFill="background1" w:themeFillShade="D9"/>
        </w:rPr>
        <w:t xml:space="preserve"> yang rumit, dapat menggunakan tabel dan disesuaikan ukurannya seperti</w:t>
      </w:r>
      <w:r w:rsidR="00281ABB" w:rsidRPr="00F40B3B">
        <w:t xml:space="preserve"> pada Persamaan 2.</w:t>
      </w:r>
      <w:r w:rsidR="0041147F" w:rsidRPr="00F40B3B">
        <w:t>7</w:t>
      </w:r>
      <w:r w:rsidR="00510A75" w:rsidRPr="00F40B3B">
        <w:t xml:space="preserve"> dan</w:t>
      </w:r>
      <w:r w:rsidR="00281ABB" w:rsidRPr="00F40B3B">
        <w:t xml:space="preserve"> 2.</w:t>
      </w:r>
      <w:r w:rsidR="0041147F" w:rsidRPr="00F40B3B">
        <w:t>8.</w:t>
      </w:r>
      <w:r w:rsidR="0069085D" w:rsidRPr="00F40B3B">
        <w:t xml:space="preserve"> </w:t>
      </w:r>
      <w:r>
        <w:t>Untuk melihat border transparan pada tabel: Arahkan kursor ke kolom tabel manapun &gt; ke tab Table Layout &gt; View Gridlines.</w:t>
      </w:r>
    </w:p>
    <w:tbl>
      <w:tblPr>
        <w:tblStyle w:val="TableGrid"/>
        <w:tblW w:w="85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4111"/>
        <w:gridCol w:w="142"/>
        <w:gridCol w:w="1701"/>
        <w:gridCol w:w="142"/>
        <w:gridCol w:w="2413"/>
      </w:tblGrid>
      <w:tr w:rsidR="00C01C2B" w:rsidRPr="00F40B3B" w14:paraId="12D339BF" w14:textId="77777777" w:rsidTr="0062769E">
        <w:trPr>
          <w:trHeight w:hRule="exact" w:val="850"/>
        </w:trPr>
        <w:tc>
          <w:tcPr>
            <w:tcW w:w="4253" w:type="dxa"/>
            <w:gridSpan w:val="2"/>
            <w:noWrap/>
            <w:vAlign w:val="center"/>
          </w:tcPr>
          <w:p w14:paraId="4E58C697" w14:textId="5CCBD852" w:rsidR="007A6CFE" w:rsidRPr="00F40B3B" w:rsidRDefault="007A6CFE" w:rsidP="00DD64CA">
            <w:pPr>
              <w:pStyle w:val="Equation"/>
              <w:tabs>
                <w:tab w:val="clear" w:pos="4253"/>
              </w:tabs>
              <w:spacing w:line="240" w:lineRule="auto"/>
              <w:jc w:val="right"/>
              <w:rPr>
                <w:rFonts w:ascii="Times New Roman" w:hAnsi="Times New Roman"/>
              </w:rPr>
            </w:pPr>
            <w:r w:rsidRPr="00F40B3B">
              <w:t>Mean Precision</w:t>
            </w:r>
            <w:r w:rsidR="00DD64CA" w:rsidRPr="00F40B3B">
              <w:t xml:space="preserve">  </w:t>
            </w:r>
          </w:p>
        </w:tc>
        <w:tc>
          <w:tcPr>
            <w:tcW w:w="1843" w:type="dxa"/>
            <w:gridSpan w:val="2"/>
            <w:vAlign w:val="center"/>
          </w:tcPr>
          <w:p w14:paraId="3EC76D6A" w14:textId="5682A0DD" w:rsidR="007A6CFE" w:rsidRPr="00F40B3B" w:rsidRDefault="00DD64CA" w:rsidP="00DD64CA">
            <w:pPr>
              <w:pStyle w:val="Equation"/>
              <w:tabs>
                <w:tab w:val="clear" w:pos="4253"/>
              </w:tabs>
              <w:spacing w:line="240" w:lineRule="auto"/>
              <w:jc w:val="left"/>
              <w:rPr>
                <w:rFonts w:ascii="Times New Roman" w:hAnsi="Times New Roman"/>
              </w:rPr>
            </w:pPr>
            <m:oMathPara>
              <m:oMathParaPr>
                <m:jc m:val="left"/>
              </m:oMathParaPr>
              <m:oMath>
                <m:r>
                  <m:t>=mP=</m:t>
                </m:r>
                <m:f>
                  <m:fPr>
                    <m:ctrlPr>
                      <w:rPr>
                        <w:i/>
                      </w:rPr>
                    </m:ctrlPr>
                  </m:fPr>
                  <m:num>
                    <m:r>
                      <m:t>1</m:t>
                    </m:r>
                  </m:num>
                  <m:den>
                    <m:r>
                      <m:t>K</m:t>
                    </m:r>
                  </m:den>
                </m:f>
                <m:nary>
                  <m:naryPr>
                    <m:chr m:val="∑"/>
                    <m:limLoc m:val="undOvr"/>
                    <m:ctrlPr>
                      <w:rPr>
                        <w:i/>
                      </w:rPr>
                    </m:ctrlPr>
                  </m:naryPr>
                  <m:sub>
                    <m:r>
                      <m:t>c=1</m:t>
                    </m:r>
                  </m:sub>
                  <m:sup>
                    <m:r>
                      <m:t>K</m:t>
                    </m:r>
                  </m:sup>
                  <m:e>
                    <m:sSub>
                      <m:sSubPr>
                        <m:ctrlPr>
                          <w:rPr>
                            <w:i/>
                          </w:rPr>
                        </m:ctrlPr>
                      </m:sSubPr>
                      <m:e>
                        <m:r>
                          <m:t>P</m:t>
                        </m:r>
                      </m:e>
                      <m:sub>
                        <m:r>
                          <m:t>c</m:t>
                        </m:r>
                      </m:sub>
                    </m:sSub>
                  </m:e>
                </m:nary>
              </m:oMath>
            </m:oMathPara>
          </w:p>
        </w:tc>
        <w:tc>
          <w:tcPr>
            <w:tcW w:w="2413" w:type="dxa"/>
            <w:vAlign w:val="center"/>
          </w:tcPr>
          <w:p w14:paraId="03BD5E31" w14:textId="7173A007" w:rsidR="007A6CFE" w:rsidRPr="00F40B3B" w:rsidRDefault="007A6CFE" w:rsidP="008F5EE2">
            <w:pPr>
              <w:pStyle w:val="Equation"/>
              <w:tabs>
                <w:tab w:val="clear" w:pos="4253"/>
                <w:tab w:val="right" w:leader="dot" w:pos="2865"/>
              </w:tabs>
              <w:spacing w:line="240" w:lineRule="auto"/>
              <w:ind w:left="-111" w:right="-27"/>
              <w:jc w:val="left"/>
              <w:rPr>
                <w:rFonts w:ascii="Times New Roman" w:hAnsi="Times New Roman"/>
              </w:rPr>
            </w:pPr>
            <w:r w:rsidRPr="00F40B3B">
              <w:rPr>
                <w:rFonts w:ascii="Times New Roman" w:hAnsi="Times New Roman"/>
              </w:rPr>
              <w:tab/>
              <w:t>(2.</w:t>
            </w:r>
            <w:r w:rsidR="00076AC6" w:rsidRPr="00F40B3B">
              <w:rPr>
                <w:rFonts w:ascii="Times New Roman" w:hAnsi="Times New Roman"/>
              </w:rPr>
              <w:t>7)</w:t>
            </w:r>
          </w:p>
        </w:tc>
      </w:tr>
      <w:tr w:rsidR="00076AC6" w:rsidRPr="00F40B3B" w14:paraId="5D78DE6C" w14:textId="77777777" w:rsidTr="0062769E">
        <w:trPr>
          <w:trHeight w:hRule="exact" w:val="850"/>
        </w:trPr>
        <w:tc>
          <w:tcPr>
            <w:tcW w:w="4111" w:type="dxa"/>
            <w:noWrap/>
            <w:vAlign w:val="center"/>
          </w:tcPr>
          <w:p w14:paraId="2B36391C" w14:textId="6311112B" w:rsidR="00076AC6" w:rsidRPr="00F40B3B" w:rsidRDefault="00076AC6" w:rsidP="00DD64CA">
            <w:pPr>
              <w:pStyle w:val="Equation"/>
              <w:tabs>
                <w:tab w:val="clear" w:pos="4253"/>
              </w:tabs>
              <w:spacing w:line="240" w:lineRule="auto"/>
              <w:jc w:val="right"/>
            </w:pPr>
            <w:r w:rsidRPr="00F40B3B">
              <w:t>Mean Recall</w:t>
            </w:r>
          </w:p>
        </w:tc>
        <w:tc>
          <w:tcPr>
            <w:tcW w:w="1843" w:type="dxa"/>
            <w:gridSpan w:val="2"/>
            <w:vAlign w:val="center"/>
          </w:tcPr>
          <w:p w14:paraId="5A39AD01" w14:textId="7F892A58" w:rsidR="00076AC6" w:rsidRPr="00F40B3B" w:rsidRDefault="00DD64CA" w:rsidP="00D13F4F">
            <w:pPr>
              <w:pStyle w:val="Equation"/>
              <w:tabs>
                <w:tab w:val="clear" w:pos="4253"/>
              </w:tabs>
              <w:spacing w:line="240" w:lineRule="auto"/>
              <w:ind w:left="-109" w:right="-112"/>
              <w:jc w:val="right"/>
              <w:rPr>
                <w:rFonts w:ascii="Times New Roman" w:hAnsi="Times New Roman"/>
              </w:rPr>
            </w:pPr>
            <m:oMathPara>
              <m:oMathParaPr>
                <m:jc m:val="left"/>
              </m:oMathParaPr>
              <m:oMath>
                <m:r>
                  <m:t>=mR=</m:t>
                </m:r>
                <m:f>
                  <m:fPr>
                    <m:ctrlPr>
                      <w:rPr>
                        <w:i/>
                      </w:rPr>
                    </m:ctrlPr>
                  </m:fPr>
                  <m:num>
                    <m:r>
                      <m:t>1</m:t>
                    </m:r>
                  </m:num>
                  <m:den>
                    <m:r>
                      <m:t>K</m:t>
                    </m:r>
                  </m:den>
                </m:f>
                <m:nary>
                  <m:naryPr>
                    <m:chr m:val="∑"/>
                    <m:limLoc m:val="undOvr"/>
                    <m:ctrlPr>
                      <w:rPr>
                        <w:i/>
                      </w:rPr>
                    </m:ctrlPr>
                  </m:naryPr>
                  <m:sub>
                    <m:r>
                      <m:t>c=1</m:t>
                    </m:r>
                  </m:sub>
                  <m:sup>
                    <m:r>
                      <m:t>K</m:t>
                    </m:r>
                  </m:sup>
                  <m:e>
                    <m:sSub>
                      <m:sSubPr>
                        <m:ctrlPr>
                          <w:rPr>
                            <w:i/>
                          </w:rPr>
                        </m:ctrlPr>
                      </m:sSubPr>
                      <m:e>
                        <m:r>
                          <m:t>R</m:t>
                        </m:r>
                      </m:e>
                      <m:sub>
                        <m:r>
                          <m:t>c</m:t>
                        </m:r>
                      </m:sub>
                    </m:sSub>
                  </m:e>
                </m:nary>
              </m:oMath>
            </m:oMathPara>
          </w:p>
        </w:tc>
        <w:tc>
          <w:tcPr>
            <w:tcW w:w="2555" w:type="dxa"/>
            <w:gridSpan w:val="2"/>
            <w:vAlign w:val="center"/>
          </w:tcPr>
          <w:p w14:paraId="71AEE44A" w14:textId="72E3F35E" w:rsidR="00076AC6" w:rsidRPr="00F40B3B" w:rsidRDefault="00076AC6" w:rsidP="00DD64CA">
            <w:pPr>
              <w:pStyle w:val="Equation"/>
              <w:tabs>
                <w:tab w:val="right" w:leader="dot" w:pos="3658"/>
              </w:tabs>
              <w:spacing w:line="240" w:lineRule="auto"/>
              <w:ind w:left="-31" w:right="-27"/>
              <w:jc w:val="left"/>
              <w:rPr>
                <w:rFonts w:ascii="Times New Roman" w:hAnsi="Times New Roman"/>
              </w:rPr>
            </w:pPr>
            <w:r w:rsidRPr="00F40B3B">
              <w:rPr>
                <w:rFonts w:ascii="Times New Roman" w:hAnsi="Times New Roman"/>
              </w:rPr>
              <w:tab/>
              <w:t>(2.8)</w:t>
            </w:r>
          </w:p>
        </w:tc>
      </w:tr>
    </w:tbl>
    <w:p w14:paraId="751AB8AB" w14:textId="0FEAFDA9" w:rsidR="00C01C2B" w:rsidRPr="00F40B3B" w:rsidRDefault="00C01C2B" w:rsidP="00E0681E">
      <w:pPr>
        <w:pStyle w:val="BODI"/>
        <w:tabs>
          <w:tab w:val="left" w:pos="567"/>
        </w:tabs>
        <w:spacing w:after="120"/>
        <w:ind w:firstLine="0"/>
        <w:rPr>
          <w:iCs/>
        </w:rPr>
      </w:pPr>
    </w:p>
    <w:p w14:paraId="39B65711" w14:textId="7582E32D" w:rsidR="00466ED8" w:rsidRPr="00F40B3B" w:rsidRDefault="005F4CEC" w:rsidP="005F4CEC">
      <w:pPr>
        <w:pStyle w:val="BODI"/>
        <w:shd w:val="clear" w:color="auto" w:fill="D9D9D9" w:themeFill="background1" w:themeFillShade="D9"/>
        <w:ind w:firstLine="0"/>
      </w:pPr>
      <w:r>
        <w:t>Contoh equation yang diletakkan di tengah-tengah kertas:</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2748"/>
        <w:gridCol w:w="2780"/>
      </w:tblGrid>
      <w:tr w:rsidR="00AC00B6" w:rsidRPr="00F40B3B" w14:paraId="3AEF4EAB" w14:textId="77777777" w:rsidTr="0062769E">
        <w:trPr>
          <w:trHeight w:val="850"/>
        </w:trPr>
        <w:tc>
          <w:tcPr>
            <w:tcW w:w="2977" w:type="dxa"/>
            <w:vAlign w:val="center"/>
          </w:tcPr>
          <w:p w14:paraId="08BC2173" w14:textId="77777777" w:rsidR="00AC00B6" w:rsidRPr="00F40B3B" w:rsidRDefault="00AC00B6" w:rsidP="00E0681E">
            <w:pPr>
              <w:pStyle w:val="Equation"/>
              <w:tabs>
                <w:tab w:val="clear" w:pos="4253"/>
              </w:tabs>
              <w:spacing w:line="240" w:lineRule="auto"/>
              <w:rPr>
                <w:rFonts w:ascii="Times New Roman" w:hAnsi="Times New Roman"/>
              </w:rPr>
            </w:pPr>
          </w:p>
        </w:tc>
        <w:tc>
          <w:tcPr>
            <w:tcW w:w="2748" w:type="dxa"/>
            <w:vAlign w:val="center"/>
          </w:tcPr>
          <w:p w14:paraId="345BFE3D" w14:textId="1AC2E592" w:rsidR="00AC00B6" w:rsidRPr="00F40B3B" w:rsidRDefault="00AC00B6" w:rsidP="00E0681E">
            <w:pPr>
              <w:pStyle w:val="Equation"/>
              <w:spacing w:line="240" w:lineRule="auto"/>
              <w:ind w:left="-253" w:right="-112"/>
              <w:rPr>
                <w:rFonts w:ascii="Times New Roman" w:hAnsi="Times New Roman"/>
              </w:rPr>
            </w:pPr>
            <m:oMathPara>
              <m:oMath>
                <m:r>
                  <m:t>mA</m:t>
                </m:r>
                <m:sSub>
                  <m:sSubPr>
                    <m:ctrlPr>
                      <w:rPr>
                        <w:i/>
                      </w:rPr>
                    </m:ctrlPr>
                  </m:sSubPr>
                  <m:e>
                    <m:r>
                      <m:t>P</m:t>
                    </m:r>
                  </m:e>
                  <m:sub>
                    <m:r>
                      <m:t>50</m:t>
                    </m:r>
                  </m:sub>
                </m:sSub>
                <m:r>
                  <m:t>=</m:t>
                </m:r>
                <m:f>
                  <m:fPr>
                    <m:ctrlPr/>
                  </m:fPr>
                  <m:num>
                    <m:r>
                      <m:rPr>
                        <m:sty m:val="p"/>
                      </m:rPr>
                      <m:t>1</m:t>
                    </m:r>
                  </m:num>
                  <m:den>
                    <m:r>
                      <m:t>K</m:t>
                    </m:r>
                  </m:den>
                </m:f>
                <m:nary>
                  <m:naryPr>
                    <m:chr m:val="∑"/>
                    <m:grow m:val="1"/>
                    <m:ctrlPr/>
                  </m:naryPr>
                  <m:sub>
                    <m:r>
                      <w:rPr>
                        <w:rFonts w:eastAsia="Cambria Math"/>
                      </w:rPr>
                      <m:t>c=1</m:t>
                    </m:r>
                  </m:sub>
                  <m:sup>
                    <m:r>
                      <w:rPr>
                        <w:rFonts w:eastAsia="Cambria Math"/>
                      </w:rPr>
                      <m:t>K</m:t>
                    </m:r>
                  </m:sup>
                  <m:e>
                    <m:sSup>
                      <m:sSupPr>
                        <m:ctrlPr>
                          <w:rPr>
                            <w:i/>
                          </w:rPr>
                        </m:ctrlPr>
                      </m:sSupPr>
                      <m:e>
                        <m:r>
                          <m:t>AP</m:t>
                        </m:r>
                      </m:e>
                      <m:sup>
                        <m:r>
                          <m:t>(c)</m:t>
                        </m:r>
                      </m:sup>
                    </m:sSup>
                    <m:d>
                      <m:dPr>
                        <m:ctrlPr>
                          <w:rPr>
                            <w:i/>
                          </w:rPr>
                        </m:ctrlPr>
                      </m:dPr>
                      <m:e>
                        <m:r>
                          <m:t>0.5</m:t>
                        </m:r>
                      </m:e>
                    </m:d>
                  </m:e>
                </m:nary>
              </m:oMath>
            </m:oMathPara>
          </w:p>
        </w:tc>
        <w:tc>
          <w:tcPr>
            <w:tcW w:w="2780" w:type="dxa"/>
            <w:vAlign w:val="center"/>
          </w:tcPr>
          <w:p w14:paraId="48352C3F" w14:textId="2550C4DE" w:rsidR="00AC00B6" w:rsidRPr="00F40B3B" w:rsidRDefault="00F44BD4" w:rsidP="00E0681E">
            <w:pPr>
              <w:pStyle w:val="Equation"/>
              <w:tabs>
                <w:tab w:val="right" w:leader="dot" w:pos="2669"/>
              </w:tabs>
              <w:spacing w:line="240" w:lineRule="auto"/>
              <w:ind w:left="-109" w:right="-105"/>
              <w:jc w:val="left"/>
              <w:rPr>
                <w:rFonts w:ascii="Times New Roman" w:hAnsi="Times New Roman"/>
              </w:rPr>
            </w:pPr>
            <w:r w:rsidRPr="00F40B3B">
              <w:rPr>
                <w:rFonts w:ascii="Times New Roman" w:hAnsi="Times New Roman"/>
              </w:rPr>
              <w:tab/>
            </w:r>
            <w:r w:rsidR="00AC00B6" w:rsidRPr="00F40B3B">
              <w:rPr>
                <w:rFonts w:ascii="Times New Roman" w:hAnsi="Times New Roman"/>
              </w:rPr>
              <w:t>(2.1</w:t>
            </w:r>
            <w:r w:rsidR="0017131D" w:rsidRPr="00F40B3B">
              <w:rPr>
                <w:rFonts w:ascii="Times New Roman" w:hAnsi="Times New Roman"/>
              </w:rPr>
              <w:t>1</w:t>
            </w:r>
            <w:r w:rsidR="00AC00B6" w:rsidRPr="00F40B3B">
              <w:rPr>
                <w:rFonts w:ascii="Times New Roman" w:hAnsi="Times New Roman"/>
              </w:rPr>
              <w:t>)</w:t>
            </w:r>
          </w:p>
        </w:tc>
      </w:tr>
      <w:tr w:rsidR="007857A5" w:rsidRPr="00F40B3B" w14:paraId="72357EBE" w14:textId="77777777" w:rsidTr="0062769E">
        <w:trPr>
          <w:trHeight w:val="850"/>
        </w:trPr>
        <w:tc>
          <w:tcPr>
            <w:tcW w:w="2977" w:type="dxa"/>
            <w:vAlign w:val="center"/>
          </w:tcPr>
          <w:p w14:paraId="3E7346DE" w14:textId="11CCD304" w:rsidR="007857A5" w:rsidRPr="00F40B3B" w:rsidRDefault="007857A5" w:rsidP="00E0681E">
            <w:pPr>
              <w:pStyle w:val="Equation"/>
              <w:spacing w:line="240" w:lineRule="auto"/>
              <w:rPr>
                <w:rFonts w:ascii="Times New Roman" w:hAnsi="Times New Roman"/>
              </w:rPr>
            </w:pPr>
          </w:p>
        </w:tc>
        <w:tc>
          <w:tcPr>
            <w:tcW w:w="2748" w:type="dxa"/>
            <w:vAlign w:val="center"/>
          </w:tcPr>
          <w:p w14:paraId="67729853" w14:textId="6B076EBE" w:rsidR="007857A5" w:rsidRPr="00F40B3B" w:rsidRDefault="00E85026" w:rsidP="00E0681E">
            <w:pPr>
              <w:pStyle w:val="Equation"/>
              <w:tabs>
                <w:tab w:val="clear" w:pos="4253"/>
              </w:tabs>
              <w:spacing w:line="240" w:lineRule="auto"/>
              <w:ind w:left="-253" w:right="-111"/>
              <w:rPr>
                <w:rFonts w:ascii="Times New Roman" w:hAnsi="Times New Roman"/>
              </w:rPr>
            </w:pPr>
            <m:oMathPara>
              <m:oMath>
                <m:r>
                  <m:t>mA</m:t>
                </m:r>
                <m:sSub>
                  <m:sSubPr>
                    <m:ctrlPr>
                      <w:rPr>
                        <w:i/>
                      </w:rPr>
                    </m:ctrlPr>
                  </m:sSubPr>
                  <m:e>
                    <m:r>
                      <m:t>P</m:t>
                    </m:r>
                  </m:e>
                  <m:sub>
                    <m:r>
                      <m:t>50-95</m:t>
                    </m:r>
                  </m:sub>
                </m:sSub>
                <m:r>
                  <w:rPr>
                    <w:rFonts w:eastAsia="Cambria Math"/>
                  </w:rPr>
                  <m:t>=</m:t>
                </m:r>
                <m:f>
                  <m:fPr>
                    <m:ctrlPr>
                      <w:rPr>
                        <w:i/>
                      </w:rPr>
                    </m:ctrlPr>
                  </m:fPr>
                  <m:num>
                    <m:r>
                      <w:rPr>
                        <w:rFonts w:eastAsia="Cambria Math"/>
                      </w:rPr>
                      <m:t>1</m:t>
                    </m:r>
                  </m:num>
                  <m:den>
                    <m:r>
                      <w:rPr>
                        <w:rFonts w:eastAsia="Cambria Math"/>
                      </w:rPr>
                      <m:t>K</m:t>
                    </m:r>
                  </m:den>
                </m:f>
                <m:nary>
                  <m:naryPr>
                    <m:chr m:val="∑"/>
                    <m:grow m:val="1"/>
                    <m:ctrlPr/>
                  </m:naryPr>
                  <m:sub>
                    <m:r>
                      <w:rPr>
                        <w:rFonts w:eastAsia="Cambria Math"/>
                      </w:rPr>
                      <m:t>c=1</m:t>
                    </m:r>
                  </m:sub>
                  <m:sup>
                    <m:r>
                      <w:rPr>
                        <w:rFonts w:eastAsia="Cambria Math"/>
                      </w:rPr>
                      <m:t>K</m:t>
                    </m:r>
                  </m:sup>
                  <m:e>
                    <m:sSubSup>
                      <m:sSubSupPr>
                        <m:ctrlPr>
                          <w:rPr>
                            <w:i/>
                          </w:rPr>
                        </m:ctrlPr>
                      </m:sSubSupPr>
                      <m:e>
                        <m:r>
                          <m:t>AP</m:t>
                        </m:r>
                      </m:e>
                      <m:sub>
                        <m:r>
                          <m:t>50-95</m:t>
                        </m:r>
                      </m:sub>
                      <m:sup>
                        <m:d>
                          <m:dPr>
                            <m:ctrlPr>
                              <w:rPr>
                                <w:i/>
                              </w:rPr>
                            </m:ctrlPr>
                          </m:dPr>
                          <m:e>
                            <m:r>
                              <m:t>c</m:t>
                            </m:r>
                          </m:e>
                        </m:d>
                      </m:sup>
                    </m:sSubSup>
                  </m:e>
                </m:nary>
              </m:oMath>
            </m:oMathPara>
          </w:p>
        </w:tc>
        <w:tc>
          <w:tcPr>
            <w:tcW w:w="2780" w:type="dxa"/>
            <w:vAlign w:val="center"/>
          </w:tcPr>
          <w:p w14:paraId="324A94A6" w14:textId="7736D358" w:rsidR="007857A5" w:rsidRPr="00F40B3B" w:rsidRDefault="00F44BD4" w:rsidP="00E0681E">
            <w:pPr>
              <w:pStyle w:val="Equation"/>
              <w:tabs>
                <w:tab w:val="right" w:leader="dot" w:pos="2669"/>
              </w:tabs>
              <w:spacing w:line="240" w:lineRule="auto"/>
              <w:ind w:left="-109" w:right="-105"/>
              <w:jc w:val="left"/>
              <w:rPr>
                <w:rFonts w:ascii="Times New Roman" w:hAnsi="Times New Roman"/>
              </w:rPr>
            </w:pPr>
            <w:r w:rsidRPr="00F40B3B">
              <w:rPr>
                <w:rFonts w:ascii="Times New Roman" w:hAnsi="Times New Roman"/>
              </w:rPr>
              <w:tab/>
            </w:r>
            <w:r w:rsidR="002D7F01" w:rsidRPr="00F40B3B">
              <w:rPr>
                <w:rFonts w:ascii="Times New Roman" w:hAnsi="Times New Roman"/>
              </w:rPr>
              <w:t>(2.1</w:t>
            </w:r>
            <w:r w:rsidR="0017131D" w:rsidRPr="00F40B3B">
              <w:rPr>
                <w:rFonts w:ascii="Times New Roman" w:hAnsi="Times New Roman"/>
              </w:rPr>
              <w:t>2</w:t>
            </w:r>
            <w:r w:rsidR="002D7F01" w:rsidRPr="00F40B3B">
              <w:rPr>
                <w:rFonts w:ascii="Times New Roman" w:hAnsi="Times New Roman"/>
              </w:rPr>
              <w:t>)</w:t>
            </w:r>
          </w:p>
        </w:tc>
      </w:tr>
    </w:tbl>
    <w:p w14:paraId="02181A63" w14:textId="53D10215" w:rsidR="00EA3A0A" w:rsidRDefault="00EA3A0A" w:rsidP="00701E6E">
      <w:pPr>
        <w:pStyle w:val="BODI"/>
        <w:tabs>
          <w:tab w:val="left" w:pos="1134"/>
        </w:tabs>
        <w:ind w:firstLine="0"/>
      </w:pPr>
    </w:p>
    <w:p w14:paraId="495AC7DD" w14:textId="23FF5858" w:rsidR="005F2AF0" w:rsidRPr="005F2AF0" w:rsidRDefault="005F2AF0" w:rsidP="005F2AF0">
      <w:pPr>
        <w:pStyle w:val="Heading3"/>
        <w:rPr>
          <w:i/>
          <w:iCs/>
        </w:rPr>
      </w:pPr>
      <w:r>
        <w:t>Penggunaan Inline Equation</w:t>
      </w:r>
      <w:r>
        <w:t xml:space="preserve"> Alternatif</w:t>
      </w:r>
    </w:p>
    <w:p w14:paraId="3AB2484B" w14:textId="77777777" w:rsidR="005F2AF0" w:rsidRPr="00F40B3B" w:rsidRDefault="005F2AF0" w:rsidP="005F2AF0">
      <w:pPr>
        <w:pStyle w:val="BODI"/>
        <w:shd w:val="clear" w:color="auto" w:fill="D9D9D9" w:themeFill="background1" w:themeFillShade="D9"/>
      </w:pPr>
      <w:r>
        <w:t>Contoh penggunaan Inline Equation</w:t>
      </w:r>
      <w:r w:rsidRPr="00F40B3B">
        <w:t xml:space="preserve"> Persamaan 2.14.</w:t>
      </w:r>
    </w:p>
    <w:p w14:paraId="648C4B5F" w14:textId="77777777" w:rsidR="005F2AF0" w:rsidRPr="00F40B3B" w:rsidRDefault="005F2AF0" w:rsidP="005F2AF0">
      <w:pPr>
        <w:pStyle w:val="Equation"/>
        <w:spacing w:line="240" w:lineRule="auto"/>
      </w:pPr>
      <w:r w:rsidRPr="00F40B3B">
        <w:tab/>
        <w:t xml:space="preserve">Ukuran </w:t>
      </w:r>
      <w:r w:rsidRPr="00F40B3B">
        <w:rPr>
          <w:i/>
        </w:rPr>
        <w:t>Tensor</w:t>
      </w:r>
      <w:r w:rsidRPr="00F40B3B">
        <w:t xml:space="preserve">  Prediksi = </w:t>
      </w:r>
      <m:oMath>
        <m:r>
          <m:t>S×S×</m:t>
        </m:r>
        <m:d>
          <m:dPr>
            <m:ctrlPr>
              <w:rPr>
                <w:i/>
              </w:rPr>
            </m:ctrlPr>
          </m:dPr>
          <m:e>
            <m:r>
              <m:t>5*B+C</m:t>
            </m:r>
          </m:e>
        </m:d>
      </m:oMath>
      <w:r w:rsidRPr="00F40B3B">
        <w:rPr>
          <w:rFonts w:asciiTheme="minorHAnsi" w:hAnsiTheme="minorHAnsi"/>
        </w:rPr>
        <w:tab/>
        <w:t>(2.14)</w:t>
      </w:r>
    </w:p>
    <w:p w14:paraId="710F7F0F" w14:textId="77777777" w:rsidR="005F2AF0" w:rsidRDefault="005F2AF0" w:rsidP="00701E6E">
      <w:pPr>
        <w:pStyle w:val="BODI"/>
        <w:tabs>
          <w:tab w:val="left" w:pos="1134"/>
        </w:tabs>
        <w:ind w:firstLine="0"/>
      </w:pPr>
    </w:p>
    <w:p w14:paraId="00EBE176" w14:textId="42BF8E66" w:rsidR="00070D36" w:rsidRPr="00F40B3B" w:rsidRDefault="005F4CEC" w:rsidP="00070D36">
      <w:pPr>
        <w:pStyle w:val="Heading3"/>
      </w:pPr>
      <w:r>
        <w:lastRenderedPageBreak/>
        <w:t>Tabel Algoritma</w:t>
      </w:r>
    </w:p>
    <w:p w14:paraId="3756A5C2" w14:textId="00821438" w:rsidR="00C43CB6" w:rsidRPr="00F40B3B" w:rsidRDefault="005F4CEC" w:rsidP="005F4CEC">
      <w:pPr>
        <w:pStyle w:val="BODI"/>
        <w:shd w:val="clear" w:color="auto" w:fill="D9D9D9" w:themeFill="background1" w:themeFillShade="D9"/>
      </w:pPr>
      <w:r w:rsidRPr="005F4CEC">
        <w:t>Untuk</w:t>
      </w:r>
      <w:r>
        <w:rPr>
          <w:i/>
          <w:iCs/>
        </w:rPr>
        <w:t xml:space="preserve"> </w:t>
      </w:r>
      <w:r>
        <w:t xml:space="preserve">tabel algoritma, dapat ditulis seperti </w:t>
      </w:r>
      <w:r w:rsidR="00A2608A" w:rsidRPr="00F40B3B">
        <w:t>Tabel 2.3.</w:t>
      </w:r>
    </w:p>
    <w:p w14:paraId="15CCC4CB" w14:textId="4FBC0CB4" w:rsidR="003C389B" w:rsidRPr="00F40B3B" w:rsidRDefault="003C389B" w:rsidP="00FD7723">
      <w:pPr>
        <w:pStyle w:val="Caption"/>
        <w:keepNext/>
        <w:spacing w:before="120" w:after="120"/>
      </w:pPr>
      <w:bookmarkStart w:id="190" w:name="_Toc201279380"/>
      <w:bookmarkStart w:id="191" w:name="_Toc199945570"/>
      <w:r w:rsidRPr="00F40B3B">
        <w:rPr>
          <w:b/>
          <w:bCs/>
        </w:rPr>
        <w:t>Tabel 2.</w:t>
      </w:r>
      <w:r w:rsidRPr="00F40B3B">
        <w:rPr>
          <w:b/>
          <w:bCs/>
        </w:rPr>
        <w:fldChar w:fldCharType="begin"/>
      </w:r>
      <w:r w:rsidRPr="00F40B3B">
        <w:rPr>
          <w:b/>
          <w:bCs/>
        </w:rPr>
        <w:instrText xml:space="preserve"> SEQ Tabel_2 \* ARABIC </w:instrText>
      </w:r>
      <w:r w:rsidRPr="00F40B3B">
        <w:rPr>
          <w:b/>
          <w:bCs/>
        </w:rPr>
        <w:fldChar w:fldCharType="separate"/>
      </w:r>
      <w:r w:rsidR="006B0D17">
        <w:rPr>
          <w:b/>
          <w:bCs/>
        </w:rPr>
        <w:t>3</w:t>
      </w:r>
      <w:r w:rsidRPr="00F40B3B">
        <w:rPr>
          <w:b/>
          <w:bCs/>
        </w:rPr>
        <w:fldChar w:fldCharType="end"/>
      </w:r>
      <w:r w:rsidRPr="00F40B3B">
        <w:t xml:space="preserve"> Algoritma </w:t>
      </w:r>
      <w:r w:rsidRPr="00F40B3B">
        <w:rPr>
          <w:i/>
          <w:iCs w:val="0"/>
        </w:rPr>
        <w:t>Non-Maximum Suppression</w:t>
      </w:r>
      <w:bookmarkEnd w:id="190"/>
      <w:bookmarkEnd w:id="1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8006"/>
      </w:tblGrid>
      <w:tr w:rsidR="00076032" w:rsidRPr="00F40B3B" w14:paraId="6C4921CB" w14:textId="77777777" w:rsidTr="0062769E">
        <w:tc>
          <w:tcPr>
            <w:tcW w:w="8504" w:type="dxa"/>
            <w:gridSpan w:val="2"/>
            <w:tcBorders>
              <w:top w:val="single" w:sz="4" w:space="0" w:color="auto"/>
              <w:bottom w:val="single" w:sz="4" w:space="0" w:color="auto"/>
            </w:tcBorders>
            <w:vAlign w:val="center"/>
          </w:tcPr>
          <w:p w14:paraId="2FE7D7A8" w14:textId="30F9EEBA" w:rsidR="00076032" w:rsidRPr="00F40B3B" w:rsidRDefault="00076032" w:rsidP="00137E48">
            <w:pPr>
              <w:pStyle w:val="BODI"/>
              <w:spacing w:line="240" w:lineRule="auto"/>
              <w:ind w:firstLine="0"/>
              <w:jc w:val="left"/>
              <w:rPr>
                <w:b/>
                <w:bCs/>
                <w:sz w:val="20"/>
                <w:szCs w:val="20"/>
              </w:rPr>
            </w:pPr>
            <w:r w:rsidRPr="00F40B3B">
              <w:rPr>
                <w:b/>
                <w:bCs/>
                <w:sz w:val="20"/>
                <w:szCs w:val="20"/>
              </w:rPr>
              <w:t xml:space="preserve">Algoritma </w:t>
            </w:r>
            <w:r w:rsidRPr="00F40B3B">
              <w:rPr>
                <w:b/>
                <w:bCs/>
                <w:i/>
                <w:iCs/>
                <w:sz w:val="20"/>
                <w:szCs w:val="20"/>
              </w:rPr>
              <w:t>Non-Maximum Suppression</w:t>
            </w:r>
          </w:p>
        </w:tc>
      </w:tr>
      <w:tr w:rsidR="00076032" w:rsidRPr="00F40B3B" w14:paraId="19700BBE" w14:textId="77777777" w:rsidTr="0062769E">
        <w:tc>
          <w:tcPr>
            <w:tcW w:w="8504" w:type="dxa"/>
            <w:gridSpan w:val="2"/>
            <w:tcBorders>
              <w:top w:val="single" w:sz="4" w:space="0" w:color="auto"/>
              <w:left w:val="single" w:sz="4" w:space="0" w:color="auto"/>
              <w:bottom w:val="single" w:sz="4" w:space="0" w:color="auto"/>
              <w:right w:val="single" w:sz="4" w:space="0" w:color="auto"/>
            </w:tcBorders>
            <w:vAlign w:val="center"/>
          </w:tcPr>
          <w:p w14:paraId="42F11169" w14:textId="779B639C" w:rsidR="00076032" w:rsidRPr="00F40B3B" w:rsidRDefault="0081142B" w:rsidP="00137E48">
            <w:pPr>
              <w:pStyle w:val="BODI"/>
              <w:tabs>
                <w:tab w:val="left" w:pos="598"/>
              </w:tabs>
              <w:spacing w:line="240" w:lineRule="auto"/>
              <w:ind w:left="740" w:hanging="740"/>
              <w:jc w:val="left"/>
              <w:rPr>
                <w:sz w:val="20"/>
                <w:szCs w:val="20"/>
              </w:rPr>
            </w:pPr>
            <w:r w:rsidRPr="00F40B3B">
              <w:rPr>
                <w:b/>
                <w:bCs/>
                <w:sz w:val="20"/>
                <w:szCs w:val="20"/>
              </w:rPr>
              <w:t>Data</w:t>
            </w:r>
            <w:r w:rsidR="00C66422" w:rsidRPr="00F40B3B">
              <w:rPr>
                <w:b/>
                <w:bCs/>
                <w:sz w:val="20"/>
                <w:szCs w:val="20"/>
              </w:rPr>
              <w:tab/>
            </w:r>
            <w:r w:rsidR="00076032" w:rsidRPr="00F40B3B">
              <w:rPr>
                <w:sz w:val="20"/>
                <w:szCs w:val="20"/>
              </w:rPr>
              <w:t>:</w:t>
            </w:r>
            <w:r w:rsidR="00A03644" w:rsidRPr="00F40B3B">
              <w:rPr>
                <w:sz w:val="20"/>
                <w:szCs w:val="20"/>
              </w:rPr>
              <w:t xml:space="preserve"> Himpunan </w:t>
            </w:r>
            <w:r w:rsidR="00076032" w:rsidRPr="00F40B3B">
              <w:rPr>
                <w:i/>
                <w:iCs/>
                <w:sz w:val="20"/>
                <w:szCs w:val="20"/>
              </w:rPr>
              <w:t>bounding box</w:t>
            </w:r>
            <w:r w:rsidR="00076032" w:rsidRPr="00F40B3B">
              <w:rPr>
                <w:sz w:val="20"/>
                <w:szCs w:val="20"/>
              </w:rPr>
              <w:t xml:space="preserve"> prediksi</w:t>
            </w:r>
            <w:r w:rsidR="00A03644" w:rsidRPr="00F40B3B">
              <w:rPr>
                <w:sz w:val="20"/>
                <w:szCs w:val="20"/>
              </w:rPr>
              <w:t xml:space="preserve"> </w:t>
            </w:r>
            <m:oMath>
              <m:r>
                <w:rPr>
                  <w:rFonts w:ascii="Cambria Math" w:hAnsi="Cambria Math"/>
                  <w:sz w:val="20"/>
                  <w:szCs w:val="20"/>
                </w:rPr>
                <m:t>B</m:t>
              </m:r>
            </m:oMath>
            <w:r w:rsidR="00A03644" w:rsidRPr="00F40B3B">
              <w:rPr>
                <w:sz w:val="20"/>
                <w:szCs w:val="20"/>
              </w:rPr>
              <w:t xml:space="preserve">, </w:t>
            </w:r>
            <w:r w:rsidR="00A14C29" w:rsidRPr="00F40B3B">
              <w:rPr>
                <w:sz w:val="20"/>
                <w:szCs w:val="20"/>
              </w:rPr>
              <w:t>h</w:t>
            </w:r>
            <w:r w:rsidR="00A03644" w:rsidRPr="00F40B3B">
              <w:rPr>
                <w:sz w:val="20"/>
                <w:szCs w:val="20"/>
              </w:rPr>
              <w:t xml:space="preserve">impunan skor </w:t>
            </w:r>
            <w:r w:rsidR="00A03644" w:rsidRPr="00F40B3B">
              <w:rPr>
                <w:i/>
                <w:iCs/>
                <w:sz w:val="20"/>
                <w:szCs w:val="20"/>
              </w:rPr>
              <w:t>confidence</w:t>
            </w:r>
            <w:r w:rsidR="00A14C29" w:rsidRPr="00F40B3B">
              <w:rPr>
                <w:i/>
                <w:iCs/>
                <w:sz w:val="20"/>
                <w:szCs w:val="20"/>
              </w:rPr>
              <w:t xml:space="preserve"> </w:t>
            </w:r>
            <m:oMath>
              <m:r>
                <w:rPr>
                  <w:rFonts w:ascii="Cambria Math" w:hAnsi="Cambria Math"/>
                  <w:sz w:val="20"/>
                  <w:szCs w:val="20"/>
                </w:rPr>
                <m:t>S</m:t>
              </m:r>
            </m:oMath>
            <w:r w:rsidR="00A14C29" w:rsidRPr="00F40B3B">
              <w:rPr>
                <w:sz w:val="20"/>
                <w:szCs w:val="20"/>
              </w:rPr>
              <w:t xml:space="preserve">, </w:t>
            </w:r>
            <w:r w:rsidR="0089329A" w:rsidRPr="00F40B3B">
              <w:rPr>
                <w:sz w:val="20"/>
                <w:szCs w:val="20"/>
              </w:rPr>
              <w:br/>
            </w:r>
            <w:r w:rsidR="0062483D" w:rsidRPr="00F40B3B">
              <w:rPr>
                <w:sz w:val="20"/>
                <w:szCs w:val="20"/>
              </w:rPr>
              <w:t>n</w:t>
            </w:r>
            <w:r w:rsidR="00A14C29" w:rsidRPr="00F40B3B">
              <w:rPr>
                <w:sz w:val="20"/>
                <w:szCs w:val="20"/>
              </w:rPr>
              <w:t xml:space="preserve">ilai </w:t>
            </w:r>
            <w:r w:rsidR="00A14C29" w:rsidRPr="00F40B3B">
              <w:rPr>
                <w:i/>
                <w:iCs/>
                <w:sz w:val="20"/>
                <w:szCs w:val="20"/>
              </w:rPr>
              <w:t>threshold</w:t>
            </w:r>
            <w:r w:rsidR="00A14C29" w:rsidRPr="00F40B3B">
              <w:rPr>
                <w:sz w:val="20"/>
                <w:szCs w:val="20"/>
              </w:rPr>
              <w:t xml:space="preserve"> skor </w:t>
            </w:r>
            <w:r w:rsidR="00A14C29" w:rsidRPr="00F40B3B">
              <w:rPr>
                <w:i/>
                <w:iCs/>
                <w:sz w:val="20"/>
                <w:szCs w:val="20"/>
              </w:rPr>
              <w:t xml:space="preserve">confidenc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conf</m:t>
                  </m:r>
                </m:sub>
              </m:sSub>
            </m:oMath>
            <w:r w:rsidR="00A14C29" w:rsidRPr="00F40B3B">
              <w:rPr>
                <w:iCs/>
                <w:sz w:val="20"/>
                <w:szCs w:val="20"/>
              </w:rPr>
              <w:t xml:space="preserve">, </w:t>
            </w:r>
            <w:r w:rsidR="00DE4DEE" w:rsidRPr="00F40B3B">
              <w:rPr>
                <w:iCs/>
                <w:sz w:val="20"/>
                <w:szCs w:val="20"/>
              </w:rPr>
              <w:t xml:space="preserve">dan </w:t>
            </w:r>
            <w:r w:rsidR="0062483D" w:rsidRPr="00F40B3B">
              <w:rPr>
                <w:sz w:val="20"/>
                <w:szCs w:val="20"/>
              </w:rPr>
              <w:t>n</w:t>
            </w:r>
            <w:r w:rsidR="00076032" w:rsidRPr="00F40B3B">
              <w:rPr>
                <w:sz w:val="20"/>
                <w:szCs w:val="20"/>
              </w:rPr>
              <w:t xml:space="preserve">ilai </w:t>
            </w:r>
            <w:r w:rsidR="00076032" w:rsidRPr="00F40B3B">
              <w:rPr>
                <w:i/>
                <w:iCs/>
                <w:sz w:val="20"/>
                <w:szCs w:val="20"/>
              </w:rPr>
              <w:t xml:space="preserve">threshold </w:t>
            </w:r>
            <w:r w:rsidR="00076032" w:rsidRPr="00F40B3B">
              <w:rPr>
                <w:sz w:val="20"/>
                <w:szCs w:val="20"/>
              </w:rPr>
              <w:t>metrik IoU</w:t>
            </w:r>
            <w:r w:rsidR="0062483D" w:rsidRPr="00F40B3B">
              <w:rPr>
                <w:i/>
                <w:iCs/>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ou</m:t>
                  </m:r>
                </m:sub>
              </m:sSub>
            </m:oMath>
          </w:p>
          <w:p w14:paraId="52CCE4BD" w14:textId="34B5597E" w:rsidR="00C66422" w:rsidRPr="00F40B3B" w:rsidRDefault="00C66422" w:rsidP="00FD5123">
            <w:pPr>
              <w:pStyle w:val="BODI"/>
              <w:tabs>
                <w:tab w:val="left" w:pos="590"/>
              </w:tabs>
              <w:spacing w:line="276" w:lineRule="auto"/>
              <w:ind w:left="740" w:hanging="740"/>
              <w:jc w:val="left"/>
              <w:rPr>
                <w:b/>
                <w:bCs/>
                <w:i/>
                <w:iCs/>
                <w:sz w:val="20"/>
                <w:szCs w:val="20"/>
              </w:rPr>
            </w:pPr>
            <w:r w:rsidRPr="00F40B3B">
              <w:rPr>
                <w:b/>
                <w:bCs/>
                <w:sz w:val="20"/>
                <w:szCs w:val="20"/>
              </w:rPr>
              <w:t>Hasil</w:t>
            </w:r>
            <w:r w:rsidRPr="00F40B3B">
              <w:rPr>
                <w:b/>
                <w:bCs/>
                <w:sz w:val="20"/>
                <w:szCs w:val="20"/>
              </w:rPr>
              <w:tab/>
            </w:r>
            <w:r w:rsidRPr="00F40B3B">
              <w:rPr>
                <w:sz w:val="20"/>
                <w:szCs w:val="20"/>
              </w:rPr>
              <w:t xml:space="preserve">: </w:t>
            </w:r>
            <w:r w:rsidR="006A4FE2" w:rsidRPr="00F40B3B">
              <w:rPr>
                <w:sz w:val="20"/>
                <w:szCs w:val="20"/>
              </w:rPr>
              <w:t xml:space="preserve">Himpunan </w:t>
            </w:r>
            <w:r w:rsidR="006A4FE2" w:rsidRPr="00F40B3B">
              <w:rPr>
                <w:i/>
                <w:iCs/>
                <w:sz w:val="20"/>
                <w:szCs w:val="20"/>
              </w:rPr>
              <w:t>bounding</w:t>
            </w:r>
            <w:r w:rsidR="006A4FE2" w:rsidRPr="00F40B3B">
              <w:rPr>
                <w:sz w:val="20"/>
                <w:szCs w:val="20"/>
              </w:rPr>
              <w:t xml:space="preserve"> </w:t>
            </w:r>
            <w:r w:rsidR="006A4FE2" w:rsidRPr="00F40B3B">
              <w:rPr>
                <w:i/>
                <w:iCs/>
                <w:sz w:val="20"/>
                <w:szCs w:val="20"/>
              </w:rPr>
              <w:t>box</w:t>
            </w:r>
            <w:r w:rsidR="006A4FE2" w:rsidRPr="00F40B3B">
              <w:rPr>
                <w:sz w:val="20"/>
                <w:szCs w:val="20"/>
              </w:rPr>
              <w:t xml:space="preserve"> prediksi yang telah diseleksi</w:t>
            </w:r>
            <w:r w:rsidR="0089329A" w:rsidRPr="00F40B3B">
              <w:rPr>
                <w:sz w:val="20"/>
                <w:szCs w:val="20"/>
              </w:rPr>
              <w:t xml:space="preserve"> </w:t>
            </w:r>
            <m:oMath>
              <m:r>
                <w:rPr>
                  <w:rFonts w:ascii="Cambria Math" w:hAnsi="Cambria Math"/>
                  <w:sz w:val="20"/>
                  <w:szCs w:val="20"/>
                </w:rPr>
                <m:t>F</m:t>
              </m:r>
            </m:oMath>
          </w:p>
        </w:tc>
      </w:tr>
      <w:tr w:rsidR="00C96932" w:rsidRPr="00F40B3B" w14:paraId="7194AC9F" w14:textId="77777777" w:rsidTr="0062769E">
        <w:tc>
          <w:tcPr>
            <w:tcW w:w="498" w:type="dxa"/>
            <w:tcBorders>
              <w:top w:val="single" w:sz="4" w:space="0" w:color="auto"/>
              <w:left w:val="single" w:sz="4" w:space="0" w:color="auto"/>
              <w:right w:val="single" w:sz="4" w:space="0" w:color="auto"/>
            </w:tcBorders>
            <w:vAlign w:val="center"/>
          </w:tcPr>
          <w:p w14:paraId="4CA259D0" w14:textId="25177D17" w:rsidR="00C96932" w:rsidRPr="00F40B3B" w:rsidRDefault="00482418" w:rsidP="00A678F0">
            <w:pPr>
              <w:pStyle w:val="BODI"/>
              <w:spacing w:line="240" w:lineRule="auto"/>
              <w:ind w:firstLine="0"/>
              <w:jc w:val="right"/>
              <w:rPr>
                <w:sz w:val="22"/>
                <w:szCs w:val="22"/>
              </w:rPr>
            </w:pPr>
            <w:r w:rsidRPr="00F40B3B">
              <w:rPr>
                <w:sz w:val="22"/>
                <w:szCs w:val="22"/>
              </w:rPr>
              <w:t>1</w:t>
            </w:r>
          </w:p>
        </w:tc>
        <w:tc>
          <w:tcPr>
            <w:tcW w:w="8006" w:type="dxa"/>
            <w:tcBorders>
              <w:top w:val="single" w:sz="4" w:space="0" w:color="auto"/>
              <w:left w:val="single" w:sz="4" w:space="0" w:color="auto"/>
              <w:right w:val="single" w:sz="4" w:space="0" w:color="auto"/>
            </w:tcBorders>
            <w:vAlign w:val="center"/>
          </w:tcPr>
          <w:p w14:paraId="0B5C5E27" w14:textId="08BB9433" w:rsidR="00C96932" w:rsidRPr="00F40B3B" w:rsidRDefault="00231EFF" w:rsidP="00137E48">
            <w:pPr>
              <w:pStyle w:val="BODI"/>
              <w:spacing w:line="240" w:lineRule="auto"/>
              <w:ind w:firstLine="0"/>
              <w:jc w:val="left"/>
              <w:rPr>
                <w:sz w:val="20"/>
                <w:szCs w:val="20"/>
              </w:rPr>
            </w:pPr>
            <w:r w:rsidRPr="00F40B3B">
              <w:rPr>
                <w:sz w:val="20"/>
                <w:szCs w:val="20"/>
              </w:rPr>
              <w:t xml:space="preserve">Inisialisasi himpunan F sebagai himpunan kosong: </w:t>
            </w:r>
            <m:oMath>
              <m:r>
                <w:rPr>
                  <w:rFonts w:ascii="Cambria Math" w:hAnsi="Cambria Math"/>
                  <w:sz w:val="20"/>
                  <w:szCs w:val="20"/>
                </w:rPr>
                <m:t xml:space="preserve">F←∅ </m:t>
              </m:r>
            </m:oMath>
          </w:p>
        </w:tc>
      </w:tr>
      <w:tr w:rsidR="00C96932" w:rsidRPr="00F40B3B" w14:paraId="02E67E30" w14:textId="77777777" w:rsidTr="0062769E">
        <w:tc>
          <w:tcPr>
            <w:tcW w:w="498" w:type="dxa"/>
            <w:tcBorders>
              <w:left w:val="single" w:sz="4" w:space="0" w:color="auto"/>
              <w:right w:val="single" w:sz="4" w:space="0" w:color="auto"/>
            </w:tcBorders>
            <w:vAlign w:val="center"/>
          </w:tcPr>
          <w:p w14:paraId="6FAF4147" w14:textId="11269FEB" w:rsidR="00C96932" w:rsidRPr="00F40B3B" w:rsidRDefault="00D84E3D" w:rsidP="00A678F0">
            <w:pPr>
              <w:pStyle w:val="BODI"/>
              <w:spacing w:line="240" w:lineRule="auto"/>
              <w:ind w:firstLine="0"/>
              <w:jc w:val="right"/>
              <w:rPr>
                <w:sz w:val="22"/>
                <w:szCs w:val="22"/>
              </w:rPr>
            </w:pPr>
            <w:r w:rsidRPr="00F40B3B">
              <w:rPr>
                <w:sz w:val="22"/>
                <w:szCs w:val="22"/>
              </w:rPr>
              <w:t>2</w:t>
            </w:r>
          </w:p>
        </w:tc>
        <w:tc>
          <w:tcPr>
            <w:tcW w:w="8006" w:type="dxa"/>
            <w:tcBorders>
              <w:left w:val="single" w:sz="4" w:space="0" w:color="auto"/>
              <w:right w:val="single" w:sz="4" w:space="0" w:color="auto"/>
            </w:tcBorders>
            <w:vAlign w:val="center"/>
          </w:tcPr>
          <w:p w14:paraId="316821D4" w14:textId="3C63AC60" w:rsidR="002E7804" w:rsidRPr="00F40B3B" w:rsidRDefault="007B0878" w:rsidP="00137E48">
            <w:pPr>
              <w:pStyle w:val="BODI"/>
              <w:spacing w:line="240" w:lineRule="auto"/>
              <w:ind w:firstLine="0"/>
              <w:jc w:val="left"/>
              <w:rPr>
                <w:sz w:val="20"/>
                <w:szCs w:val="20"/>
              </w:rPr>
            </w:pPr>
            <w:r w:rsidRPr="00F40B3B">
              <w:rPr>
                <w:sz w:val="20"/>
                <w:szCs w:val="20"/>
              </w:rPr>
              <w:t xml:space="preserve">Filter </w:t>
            </w:r>
            <w:r w:rsidR="00810F1D" w:rsidRPr="00F40B3B">
              <w:rPr>
                <w:sz w:val="20"/>
                <w:szCs w:val="20"/>
              </w:rPr>
              <w:t>skor</w:t>
            </w:r>
            <w:r w:rsidR="00810F1D" w:rsidRPr="00F40B3B">
              <w:rPr>
                <w:i/>
                <w:iCs/>
                <w:sz w:val="20"/>
                <w:szCs w:val="20"/>
              </w:rPr>
              <w:t xml:space="preserve"> confidence</w:t>
            </w:r>
            <w:r w:rsidR="00810F1D" w:rsidRPr="00F40B3B">
              <w:rPr>
                <w:sz w:val="20"/>
                <w:szCs w:val="20"/>
              </w:rPr>
              <w:t xml:space="preserve"> </w:t>
            </w:r>
            <w:r w:rsidR="000B4680" w:rsidRPr="00F40B3B">
              <w:rPr>
                <w:sz w:val="20"/>
                <w:szCs w:val="20"/>
              </w:rPr>
              <w:t xml:space="preserve">pada </w:t>
            </w:r>
            <w:r w:rsidR="00810F1D" w:rsidRPr="00F40B3B">
              <w:rPr>
                <w:i/>
                <w:iCs/>
                <w:sz w:val="20"/>
                <w:szCs w:val="20"/>
              </w:rPr>
              <w:t>b</w:t>
            </w:r>
            <w:r w:rsidR="000B4680" w:rsidRPr="00F40B3B">
              <w:rPr>
                <w:i/>
                <w:iCs/>
                <w:sz w:val="20"/>
                <w:szCs w:val="20"/>
              </w:rPr>
              <w:t xml:space="preserve"> </w:t>
            </w:r>
            <w:r w:rsidR="000B4680" w:rsidRPr="00F40B3B">
              <w:rPr>
                <w:sz w:val="20"/>
                <w:szCs w:val="20"/>
              </w:rPr>
              <w:t xml:space="preserve">memenuhi </w:t>
            </w:r>
            <w:r w:rsidR="000B4680" w:rsidRPr="00F40B3B">
              <w:rPr>
                <w:i/>
                <w:iCs/>
                <w:sz w:val="20"/>
                <w:szCs w:val="20"/>
              </w:rPr>
              <w:t>threshold</w:t>
            </w:r>
            <w:r w:rsidR="00810F1D" w:rsidRPr="00F40B3B">
              <w:rPr>
                <w:sz w:val="20"/>
                <w:szCs w:val="20"/>
              </w:rPr>
              <w:t xml:space="preserve"> </w:t>
            </w:r>
            <w:r w:rsidR="000B4680" w:rsidRPr="00F40B3B">
              <w:rPr>
                <w:sz w:val="20"/>
                <w:szCs w:val="20"/>
              </w:rPr>
              <w:t xml:space="preserve">untuk </w:t>
            </w:r>
            <w:r w:rsidR="00810F1D" w:rsidRPr="00F40B3B">
              <w:rPr>
                <w:i/>
                <w:iCs/>
                <w:sz w:val="20"/>
                <w:szCs w:val="20"/>
              </w:rPr>
              <w:t>B</w:t>
            </w:r>
            <w:r w:rsidR="002A7DBE" w:rsidRPr="00F40B3B">
              <w:rPr>
                <w:sz w:val="20"/>
                <w:szCs w:val="20"/>
              </w:rPr>
              <w:t>:</w:t>
            </w:r>
            <w:r w:rsidR="00231EFF" w:rsidRPr="00F40B3B">
              <w:rPr>
                <w:sz w:val="20"/>
                <w:szCs w:val="20"/>
              </w:rPr>
              <w:t xml:space="preserve"> </w:t>
            </w:r>
            <m:oMath>
              <m:r>
                <w:rPr>
                  <w:rFonts w:ascii="Cambria Math" w:hAnsi="Cambria Math"/>
                  <w:sz w:val="20"/>
                  <w:szCs w:val="20"/>
                </w:rPr>
                <m:t>B←</m:t>
              </m:r>
              <m:d>
                <m:dPr>
                  <m:begChr m:val="{"/>
                  <m:endChr m:val="}"/>
                  <m:ctrlPr>
                    <w:rPr>
                      <w:rFonts w:ascii="Cambria Math" w:hAnsi="Cambria Math"/>
                      <w:i/>
                      <w:sz w:val="20"/>
                      <w:szCs w:val="20"/>
                    </w:rPr>
                  </m:ctrlPr>
                </m:dPr>
                <m:e>
                  <m:r>
                    <w:rPr>
                      <w:rFonts w:ascii="Cambria Math" w:hAnsi="Cambria Math"/>
                      <w:sz w:val="20"/>
                      <w:szCs w:val="20"/>
                    </w:rPr>
                    <m:t>b ϵ B | S</m:t>
                  </m:r>
                  <m:d>
                    <m:dPr>
                      <m:ctrlPr>
                        <w:rPr>
                          <w:rFonts w:ascii="Cambria Math" w:hAnsi="Cambria Math"/>
                          <w:i/>
                          <w:sz w:val="20"/>
                          <w:szCs w:val="20"/>
                        </w:rPr>
                      </m:ctrlPr>
                    </m:dPr>
                    <m:e>
                      <m:r>
                        <w:rPr>
                          <w:rFonts w:ascii="Cambria Math" w:hAnsi="Cambria Math"/>
                          <w:sz w:val="20"/>
                          <w:szCs w:val="20"/>
                        </w:rPr>
                        <m:t>b</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conf</m:t>
                      </m:r>
                    </m:sub>
                  </m:sSub>
                </m:e>
              </m:d>
            </m:oMath>
          </w:p>
        </w:tc>
      </w:tr>
      <w:tr w:rsidR="00C769DB" w:rsidRPr="00F40B3B" w14:paraId="2A5301DA" w14:textId="77777777" w:rsidTr="0062769E">
        <w:tc>
          <w:tcPr>
            <w:tcW w:w="498" w:type="dxa"/>
            <w:tcBorders>
              <w:left w:val="single" w:sz="4" w:space="0" w:color="auto"/>
              <w:right w:val="single" w:sz="4" w:space="0" w:color="auto"/>
            </w:tcBorders>
            <w:vAlign w:val="center"/>
          </w:tcPr>
          <w:p w14:paraId="1D8D9835" w14:textId="11D1B591" w:rsidR="00C769DB" w:rsidRPr="00F40B3B" w:rsidRDefault="00C769DB" w:rsidP="00A678F0">
            <w:pPr>
              <w:pStyle w:val="BODI"/>
              <w:spacing w:line="240" w:lineRule="auto"/>
              <w:ind w:firstLine="0"/>
              <w:jc w:val="right"/>
              <w:rPr>
                <w:sz w:val="22"/>
                <w:szCs w:val="22"/>
              </w:rPr>
            </w:pPr>
            <w:r w:rsidRPr="00F40B3B">
              <w:rPr>
                <w:sz w:val="22"/>
                <w:szCs w:val="22"/>
              </w:rPr>
              <w:t>3</w:t>
            </w:r>
          </w:p>
        </w:tc>
        <w:tc>
          <w:tcPr>
            <w:tcW w:w="8006" w:type="dxa"/>
            <w:tcBorders>
              <w:left w:val="single" w:sz="4" w:space="0" w:color="auto"/>
              <w:right w:val="single" w:sz="4" w:space="0" w:color="auto"/>
            </w:tcBorders>
            <w:vAlign w:val="center"/>
          </w:tcPr>
          <w:p w14:paraId="5C14F049" w14:textId="3EB1D19E" w:rsidR="00C769DB" w:rsidRPr="00F40B3B" w:rsidRDefault="00C769DB" w:rsidP="00137E48">
            <w:pPr>
              <w:pStyle w:val="BODI"/>
              <w:spacing w:line="240" w:lineRule="auto"/>
              <w:ind w:firstLine="0"/>
              <w:jc w:val="left"/>
              <w:rPr>
                <w:i/>
                <w:iCs/>
                <w:sz w:val="20"/>
                <w:szCs w:val="20"/>
              </w:rPr>
            </w:pPr>
            <w:r w:rsidRPr="00F40B3B">
              <w:rPr>
                <w:sz w:val="20"/>
                <w:szCs w:val="20"/>
              </w:rPr>
              <w:t xml:space="preserve">Urutkan himpunan </w:t>
            </w:r>
            <m:oMath>
              <m:r>
                <w:rPr>
                  <w:rFonts w:ascii="Cambria Math" w:hAnsi="Cambria Math"/>
                  <w:sz w:val="20"/>
                  <w:szCs w:val="20"/>
                </w:rPr>
                <m:t>B</m:t>
              </m:r>
            </m:oMath>
            <w:r w:rsidRPr="00F40B3B">
              <w:rPr>
                <w:sz w:val="20"/>
                <w:szCs w:val="20"/>
              </w:rPr>
              <w:t xml:space="preserve"> berdasarkan skor </w:t>
            </w:r>
            <w:r w:rsidRPr="00F40B3B">
              <w:rPr>
                <w:i/>
                <w:iCs/>
                <w:sz w:val="20"/>
                <w:szCs w:val="20"/>
              </w:rPr>
              <w:t>confidence</w:t>
            </w:r>
            <w:r w:rsidRPr="00F40B3B">
              <w:rPr>
                <w:sz w:val="20"/>
                <w:szCs w:val="20"/>
              </w:rPr>
              <w:t xml:space="preserve"> secara </w:t>
            </w:r>
            <w:r w:rsidRPr="00F40B3B">
              <w:rPr>
                <w:i/>
                <w:iCs/>
                <w:sz w:val="20"/>
                <w:szCs w:val="20"/>
              </w:rPr>
              <w:t>descending</w:t>
            </w:r>
          </w:p>
        </w:tc>
      </w:tr>
      <w:tr w:rsidR="00C769DB" w:rsidRPr="00F40B3B" w14:paraId="2DE66596" w14:textId="77777777" w:rsidTr="0062769E">
        <w:tc>
          <w:tcPr>
            <w:tcW w:w="498" w:type="dxa"/>
            <w:tcBorders>
              <w:left w:val="single" w:sz="4" w:space="0" w:color="auto"/>
              <w:right w:val="single" w:sz="4" w:space="0" w:color="auto"/>
            </w:tcBorders>
            <w:vAlign w:val="center"/>
          </w:tcPr>
          <w:p w14:paraId="5F83A571" w14:textId="2F787246" w:rsidR="00C769DB" w:rsidRPr="00F40B3B" w:rsidRDefault="00817CAF" w:rsidP="00A678F0">
            <w:pPr>
              <w:pStyle w:val="BODI"/>
              <w:spacing w:line="240" w:lineRule="auto"/>
              <w:ind w:firstLine="0"/>
              <w:jc w:val="right"/>
              <w:rPr>
                <w:sz w:val="22"/>
                <w:szCs w:val="22"/>
              </w:rPr>
            </w:pPr>
            <w:r w:rsidRPr="00F40B3B">
              <w:rPr>
                <w:sz w:val="22"/>
                <w:szCs w:val="22"/>
              </w:rPr>
              <w:t>4</w:t>
            </w:r>
          </w:p>
        </w:tc>
        <w:tc>
          <w:tcPr>
            <w:tcW w:w="8006" w:type="dxa"/>
            <w:tcBorders>
              <w:left w:val="single" w:sz="4" w:space="0" w:color="auto"/>
              <w:right w:val="single" w:sz="4" w:space="0" w:color="auto"/>
            </w:tcBorders>
            <w:vAlign w:val="center"/>
          </w:tcPr>
          <w:p w14:paraId="586ECE1F" w14:textId="6F3E7D38" w:rsidR="00C769DB" w:rsidRPr="00F40B3B" w:rsidRDefault="00C769DB" w:rsidP="00137E48">
            <w:pPr>
              <w:pStyle w:val="BODI"/>
              <w:tabs>
                <w:tab w:val="left" w:pos="245"/>
              </w:tabs>
              <w:spacing w:line="240" w:lineRule="auto"/>
              <w:ind w:firstLine="0"/>
              <w:jc w:val="left"/>
              <w:rPr>
                <w:i/>
                <w:iCs/>
                <w:sz w:val="20"/>
                <w:szCs w:val="20"/>
              </w:rPr>
            </w:pPr>
            <w:r w:rsidRPr="00F40B3B">
              <w:rPr>
                <w:b/>
                <w:bCs/>
                <w:i/>
                <w:iCs/>
                <w:sz w:val="20"/>
                <w:szCs w:val="20"/>
              </w:rPr>
              <w:t>while</w:t>
            </w:r>
            <w:r w:rsidRPr="00F40B3B">
              <w:rPr>
                <w:sz w:val="20"/>
                <w:szCs w:val="20"/>
              </w:rPr>
              <w:t xml:space="preserve"> </w:t>
            </w:r>
            <m:oMath>
              <m:r>
                <w:rPr>
                  <w:rFonts w:ascii="Cambria Math" w:hAnsi="Cambria Math"/>
                  <w:sz w:val="20"/>
                  <w:szCs w:val="20"/>
                </w:rPr>
                <m:t>B≠∅</m:t>
              </m:r>
            </m:oMath>
            <w:r w:rsidRPr="00F40B3B">
              <w:rPr>
                <w:sz w:val="20"/>
                <w:szCs w:val="20"/>
              </w:rPr>
              <w:t xml:space="preserve"> </w:t>
            </w:r>
            <w:r w:rsidRPr="00F40B3B">
              <w:rPr>
                <w:b/>
                <w:bCs/>
                <w:i/>
                <w:iCs/>
                <w:sz w:val="20"/>
                <w:szCs w:val="20"/>
              </w:rPr>
              <w:t>do</w:t>
            </w:r>
          </w:p>
        </w:tc>
      </w:tr>
      <w:tr w:rsidR="00C769DB" w:rsidRPr="00F40B3B" w14:paraId="602C21CA" w14:textId="77777777" w:rsidTr="0062769E">
        <w:tc>
          <w:tcPr>
            <w:tcW w:w="498" w:type="dxa"/>
            <w:tcBorders>
              <w:left w:val="single" w:sz="4" w:space="0" w:color="auto"/>
              <w:right w:val="single" w:sz="4" w:space="0" w:color="auto"/>
            </w:tcBorders>
            <w:vAlign w:val="center"/>
          </w:tcPr>
          <w:p w14:paraId="7AD3FBAA" w14:textId="48A66DB9" w:rsidR="00C769DB" w:rsidRPr="00F40B3B" w:rsidRDefault="00C769DB" w:rsidP="00A678F0">
            <w:pPr>
              <w:pStyle w:val="BODI"/>
              <w:spacing w:line="240" w:lineRule="auto"/>
              <w:ind w:firstLine="0"/>
              <w:jc w:val="right"/>
              <w:rPr>
                <w:sz w:val="22"/>
                <w:szCs w:val="22"/>
              </w:rPr>
            </w:pPr>
            <w:r w:rsidRPr="00F40B3B">
              <w:rPr>
                <w:sz w:val="22"/>
                <w:szCs w:val="22"/>
              </w:rPr>
              <w:t>5</w:t>
            </w:r>
          </w:p>
        </w:tc>
        <w:tc>
          <w:tcPr>
            <w:tcW w:w="8006" w:type="dxa"/>
            <w:tcBorders>
              <w:left w:val="single" w:sz="4" w:space="0" w:color="auto"/>
              <w:right w:val="single" w:sz="4" w:space="0" w:color="auto"/>
            </w:tcBorders>
            <w:vAlign w:val="center"/>
          </w:tcPr>
          <w:p w14:paraId="316A903C" w14:textId="1E3DBC78" w:rsidR="00C769DB" w:rsidRPr="00F40B3B" w:rsidRDefault="00C769DB" w:rsidP="00137E48">
            <w:pPr>
              <w:pStyle w:val="BODI"/>
              <w:tabs>
                <w:tab w:val="left" w:pos="246"/>
                <w:tab w:val="left" w:pos="493"/>
              </w:tabs>
              <w:spacing w:line="240" w:lineRule="auto"/>
              <w:ind w:firstLine="0"/>
              <w:jc w:val="left"/>
              <w:rPr>
                <w:sz w:val="20"/>
                <w:szCs w:val="20"/>
              </w:rPr>
            </w:pPr>
            <w:r w:rsidRPr="00F40B3B">
              <w:rPr>
                <w:sz w:val="20"/>
                <w:szCs w:val="20"/>
              </w:rPr>
              <w:tab/>
              <w:t xml:space="preserve">Pilih </w:t>
            </w:r>
            <m:oMath>
              <m:r>
                <w:rPr>
                  <w:rFonts w:ascii="Cambria Math" w:hAnsi="Cambria Math"/>
                  <w:sz w:val="20"/>
                  <w:szCs w:val="20"/>
                </w:rPr>
                <m:t>b</m:t>
              </m:r>
            </m:oMath>
            <w:r w:rsidRPr="00F40B3B">
              <w:rPr>
                <w:sz w:val="20"/>
                <w:szCs w:val="20"/>
              </w:rPr>
              <w:t xml:space="preserve"> urutan pertama (dengan skor </w:t>
            </w:r>
            <w:r w:rsidRPr="00F40B3B">
              <w:rPr>
                <w:i/>
                <w:iCs/>
                <w:sz w:val="20"/>
                <w:szCs w:val="20"/>
              </w:rPr>
              <w:t>confidence</w:t>
            </w:r>
            <w:r w:rsidRPr="00F40B3B">
              <w:rPr>
                <w:sz w:val="20"/>
                <w:szCs w:val="20"/>
              </w:rPr>
              <w:t xml:space="preserve"> tertinggi)</w:t>
            </w:r>
          </w:p>
        </w:tc>
      </w:tr>
      <w:tr w:rsidR="00C769DB" w:rsidRPr="00F40B3B" w14:paraId="0419E9F9" w14:textId="77777777" w:rsidTr="0062769E">
        <w:tc>
          <w:tcPr>
            <w:tcW w:w="498" w:type="dxa"/>
            <w:tcBorders>
              <w:left w:val="single" w:sz="4" w:space="0" w:color="auto"/>
              <w:right w:val="single" w:sz="4" w:space="0" w:color="auto"/>
            </w:tcBorders>
            <w:vAlign w:val="center"/>
          </w:tcPr>
          <w:p w14:paraId="181933FA" w14:textId="33CC32F1" w:rsidR="00C769DB" w:rsidRPr="00F40B3B" w:rsidRDefault="00C769DB" w:rsidP="00A678F0">
            <w:pPr>
              <w:pStyle w:val="BODI"/>
              <w:spacing w:line="240" w:lineRule="auto"/>
              <w:ind w:firstLine="0"/>
              <w:jc w:val="right"/>
              <w:rPr>
                <w:sz w:val="22"/>
                <w:szCs w:val="22"/>
              </w:rPr>
            </w:pPr>
            <w:r w:rsidRPr="00F40B3B">
              <w:rPr>
                <w:sz w:val="22"/>
                <w:szCs w:val="22"/>
              </w:rPr>
              <w:t>6</w:t>
            </w:r>
          </w:p>
        </w:tc>
        <w:tc>
          <w:tcPr>
            <w:tcW w:w="8006" w:type="dxa"/>
            <w:tcBorders>
              <w:left w:val="single" w:sz="4" w:space="0" w:color="auto"/>
              <w:right w:val="single" w:sz="4" w:space="0" w:color="auto"/>
            </w:tcBorders>
            <w:vAlign w:val="center"/>
          </w:tcPr>
          <w:p w14:paraId="19EBBF63" w14:textId="2E428248" w:rsidR="00C769DB" w:rsidRPr="00F40B3B" w:rsidRDefault="00C769DB" w:rsidP="00137E48">
            <w:pPr>
              <w:pStyle w:val="BODI"/>
              <w:tabs>
                <w:tab w:val="left" w:pos="246"/>
                <w:tab w:val="left" w:pos="493"/>
              </w:tabs>
              <w:spacing w:line="240" w:lineRule="auto"/>
              <w:ind w:firstLine="0"/>
              <w:jc w:val="left"/>
              <w:rPr>
                <w:sz w:val="20"/>
                <w:szCs w:val="20"/>
              </w:rPr>
            </w:pPr>
            <w:r w:rsidRPr="00F40B3B">
              <w:rPr>
                <w:sz w:val="20"/>
                <w:szCs w:val="20"/>
              </w:rPr>
              <w:tab/>
              <w:t xml:space="preserve">Pindahkan </w:t>
            </w:r>
            <m:oMath>
              <m:r>
                <w:rPr>
                  <w:rFonts w:ascii="Cambria Math" w:hAnsi="Cambria Math"/>
                  <w:sz w:val="20"/>
                  <w:szCs w:val="20"/>
                </w:rPr>
                <m:t>b</m:t>
              </m:r>
            </m:oMath>
            <w:r w:rsidRPr="00F40B3B">
              <w:rPr>
                <w:sz w:val="20"/>
                <w:szCs w:val="20"/>
              </w:rPr>
              <w:t xml:space="preserve"> ke dalam himpunan </w:t>
            </w:r>
            <m:oMath>
              <m:r>
                <w:rPr>
                  <w:rFonts w:ascii="Cambria Math" w:hAnsi="Cambria Math"/>
                  <w:sz w:val="20"/>
                  <w:szCs w:val="20"/>
                </w:rPr>
                <m:t>F</m:t>
              </m:r>
            </m:oMath>
            <w:r w:rsidRPr="00F40B3B">
              <w:rPr>
                <w:i/>
                <w:iCs/>
                <w:sz w:val="20"/>
                <w:szCs w:val="20"/>
              </w:rPr>
              <w:t>:</w:t>
            </w:r>
            <w:r w:rsidRPr="00F40B3B">
              <w:rPr>
                <w:sz w:val="20"/>
                <w:szCs w:val="20"/>
              </w:rPr>
              <w:t xml:space="preserve"> </w:t>
            </w:r>
            <m:oMath>
              <m:r>
                <w:rPr>
                  <w:rFonts w:ascii="Cambria Math" w:hAnsi="Cambria Math"/>
                  <w:sz w:val="20"/>
                  <w:szCs w:val="20"/>
                </w:rPr>
                <m:t>F←F∪</m:t>
              </m:r>
              <m:d>
                <m:dPr>
                  <m:begChr m:val="{"/>
                  <m:endChr m:val="}"/>
                  <m:ctrlPr>
                    <w:rPr>
                      <w:rFonts w:ascii="Cambria Math" w:hAnsi="Cambria Math"/>
                      <w:i/>
                      <w:sz w:val="20"/>
                      <w:szCs w:val="20"/>
                    </w:rPr>
                  </m:ctrlPr>
                </m:dPr>
                <m:e>
                  <m:r>
                    <w:rPr>
                      <w:rFonts w:ascii="Cambria Math" w:hAnsi="Cambria Math"/>
                      <w:sz w:val="20"/>
                      <w:szCs w:val="20"/>
                    </w:rPr>
                    <m:t>b</m:t>
                  </m:r>
                </m:e>
              </m:d>
            </m:oMath>
          </w:p>
        </w:tc>
      </w:tr>
      <w:tr w:rsidR="00C769DB" w:rsidRPr="00F40B3B" w14:paraId="6BB3CB1D" w14:textId="77777777" w:rsidTr="0062769E">
        <w:tc>
          <w:tcPr>
            <w:tcW w:w="498" w:type="dxa"/>
            <w:tcBorders>
              <w:left w:val="single" w:sz="4" w:space="0" w:color="auto"/>
              <w:right w:val="single" w:sz="4" w:space="0" w:color="auto"/>
            </w:tcBorders>
            <w:vAlign w:val="center"/>
          </w:tcPr>
          <w:p w14:paraId="7131A0FD" w14:textId="3BCB0E22" w:rsidR="00C769DB" w:rsidRPr="00F40B3B" w:rsidRDefault="00C769DB" w:rsidP="00A678F0">
            <w:pPr>
              <w:pStyle w:val="BODI"/>
              <w:spacing w:line="240" w:lineRule="auto"/>
              <w:ind w:firstLine="0"/>
              <w:jc w:val="right"/>
              <w:rPr>
                <w:sz w:val="22"/>
                <w:szCs w:val="22"/>
              </w:rPr>
            </w:pPr>
            <w:r w:rsidRPr="00F40B3B">
              <w:rPr>
                <w:sz w:val="22"/>
                <w:szCs w:val="22"/>
              </w:rPr>
              <w:t>7</w:t>
            </w:r>
          </w:p>
        </w:tc>
        <w:tc>
          <w:tcPr>
            <w:tcW w:w="8006" w:type="dxa"/>
            <w:tcBorders>
              <w:left w:val="single" w:sz="4" w:space="0" w:color="auto"/>
              <w:right w:val="single" w:sz="4" w:space="0" w:color="auto"/>
            </w:tcBorders>
            <w:vAlign w:val="center"/>
          </w:tcPr>
          <w:p w14:paraId="17F9F835" w14:textId="07BE8AD1" w:rsidR="00C769DB" w:rsidRPr="00F40B3B" w:rsidRDefault="00C769DB" w:rsidP="00137E48">
            <w:pPr>
              <w:pStyle w:val="BODI"/>
              <w:tabs>
                <w:tab w:val="left" w:pos="245"/>
                <w:tab w:val="left" w:pos="497"/>
              </w:tabs>
              <w:spacing w:line="240" w:lineRule="auto"/>
              <w:ind w:firstLine="0"/>
              <w:jc w:val="left"/>
              <w:rPr>
                <w:sz w:val="20"/>
                <w:szCs w:val="20"/>
              </w:rPr>
            </w:pPr>
            <w:r w:rsidRPr="00F40B3B">
              <w:rPr>
                <w:sz w:val="20"/>
                <w:szCs w:val="20"/>
              </w:rPr>
              <w:tab/>
              <w:t xml:space="preserve">Hapus </w:t>
            </w:r>
            <m:oMath>
              <m:r>
                <w:rPr>
                  <w:rFonts w:ascii="Cambria Math" w:hAnsi="Cambria Math"/>
                  <w:sz w:val="20"/>
                  <w:szCs w:val="20"/>
                </w:rPr>
                <m:t>b</m:t>
              </m:r>
            </m:oMath>
            <w:r w:rsidRPr="00F40B3B">
              <w:rPr>
                <w:sz w:val="20"/>
                <w:szCs w:val="20"/>
              </w:rPr>
              <w:t xml:space="preserve"> dari himpunan </w:t>
            </w:r>
            <m:oMath>
              <m:r>
                <w:rPr>
                  <w:rFonts w:ascii="Cambria Math" w:hAnsi="Cambria Math"/>
                  <w:sz w:val="20"/>
                  <w:szCs w:val="20"/>
                </w:rPr>
                <m:t>B</m:t>
              </m:r>
            </m:oMath>
            <w:r w:rsidRPr="00F40B3B">
              <w:rPr>
                <w:i/>
                <w:iCs/>
                <w:sz w:val="20"/>
                <w:szCs w:val="20"/>
              </w:rPr>
              <w:t>:</w:t>
            </w:r>
            <w:r w:rsidRPr="00F40B3B">
              <w:rPr>
                <w:sz w:val="20"/>
                <w:szCs w:val="20"/>
              </w:rPr>
              <w:t xml:space="preserve"> </w:t>
            </w:r>
            <m:oMath>
              <m:r>
                <w:rPr>
                  <w:rFonts w:ascii="Cambria Math" w:hAnsi="Cambria Math"/>
                  <w:sz w:val="20"/>
                  <w:szCs w:val="20"/>
                </w:rPr>
                <m:t>B←B-</m:t>
              </m:r>
              <m:d>
                <m:dPr>
                  <m:begChr m:val="{"/>
                  <m:endChr m:val="}"/>
                  <m:ctrlPr>
                    <w:rPr>
                      <w:rFonts w:ascii="Cambria Math" w:hAnsi="Cambria Math"/>
                      <w:i/>
                      <w:sz w:val="20"/>
                      <w:szCs w:val="20"/>
                    </w:rPr>
                  </m:ctrlPr>
                </m:dPr>
                <m:e>
                  <m:r>
                    <w:rPr>
                      <w:rFonts w:ascii="Cambria Math" w:hAnsi="Cambria Math"/>
                      <w:sz w:val="20"/>
                      <w:szCs w:val="20"/>
                    </w:rPr>
                    <m:t>b</m:t>
                  </m:r>
                </m:e>
              </m:d>
            </m:oMath>
          </w:p>
        </w:tc>
      </w:tr>
      <w:tr w:rsidR="00C769DB" w:rsidRPr="00F40B3B" w14:paraId="2784EA00" w14:textId="77777777" w:rsidTr="0062769E">
        <w:tc>
          <w:tcPr>
            <w:tcW w:w="498" w:type="dxa"/>
            <w:tcBorders>
              <w:left w:val="single" w:sz="4" w:space="0" w:color="auto"/>
              <w:right w:val="single" w:sz="4" w:space="0" w:color="auto"/>
            </w:tcBorders>
            <w:vAlign w:val="center"/>
          </w:tcPr>
          <w:p w14:paraId="6B840AC6" w14:textId="77EA0C3C" w:rsidR="00C769DB" w:rsidRPr="00F40B3B" w:rsidRDefault="00C769DB" w:rsidP="00A678F0">
            <w:pPr>
              <w:pStyle w:val="BODI"/>
              <w:spacing w:line="240" w:lineRule="auto"/>
              <w:ind w:firstLine="0"/>
              <w:jc w:val="right"/>
              <w:rPr>
                <w:sz w:val="22"/>
                <w:szCs w:val="22"/>
              </w:rPr>
            </w:pPr>
            <w:r w:rsidRPr="00F40B3B">
              <w:rPr>
                <w:sz w:val="22"/>
                <w:szCs w:val="22"/>
              </w:rPr>
              <w:t>8</w:t>
            </w:r>
          </w:p>
        </w:tc>
        <w:tc>
          <w:tcPr>
            <w:tcW w:w="8006" w:type="dxa"/>
            <w:tcBorders>
              <w:left w:val="single" w:sz="4" w:space="0" w:color="auto"/>
              <w:right w:val="single" w:sz="4" w:space="0" w:color="auto"/>
            </w:tcBorders>
            <w:vAlign w:val="center"/>
          </w:tcPr>
          <w:p w14:paraId="439E35DB" w14:textId="088BC3CB" w:rsidR="00C769DB" w:rsidRPr="00F40B3B" w:rsidRDefault="00C769DB" w:rsidP="00137E48">
            <w:pPr>
              <w:pStyle w:val="BODI"/>
              <w:tabs>
                <w:tab w:val="left" w:pos="245"/>
                <w:tab w:val="left" w:pos="497"/>
              </w:tabs>
              <w:spacing w:line="240" w:lineRule="auto"/>
              <w:ind w:firstLine="0"/>
              <w:jc w:val="left"/>
              <w:rPr>
                <w:sz w:val="20"/>
                <w:szCs w:val="20"/>
              </w:rPr>
            </w:pPr>
            <w:r w:rsidRPr="00F40B3B">
              <w:rPr>
                <w:sz w:val="20"/>
                <w:szCs w:val="20"/>
              </w:rPr>
              <w:tab/>
            </w:r>
            <w:r w:rsidRPr="00F40B3B">
              <w:rPr>
                <w:b/>
                <w:bCs/>
                <w:i/>
                <w:iCs/>
                <w:sz w:val="20"/>
                <w:szCs w:val="20"/>
              </w:rPr>
              <w:t>for</w:t>
            </w:r>
            <w:r w:rsidRPr="00F40B3B">
              <w:rPr>
                <w:sz w:val="20"/>
                <w:szCs w:val="20"/>
              </w:rPr>
              <w:t xml:space="preserve"> </w:t>
            </w:r>
            <w:r w:rsidRPr="00F40B3B">
              <w:rPr>
                <w:i/>
                <w:iCs/>
                <w:sz w:val="20"/>
                <w:szCs w:val="20"/>
              </w:rPr>
              <w:t xml:space="preserve">bounding box </w:t>
            </w:r>
            <w:r w:rsidRPr="00F40B3B">
              <w:rPr>
                <w:sz w:val="20"/>
                <w:szCs w:val="20"/>
              </w:rPr>
              <w:t>prediksi yang tersisa (</w:t>
            </w:r>
            <m:oMath>
              <m:r>
                <w:rPr>
                  <w:rFonts w:ascii="Cambria Math" w:hAnsi="Cambria Math"/>
                  <w:sz w:val="20"/>
                  <w:szCs w:val="20"/>
                </w:rPr>
                <m:t>r</m:t>
              </m:r>
            </m:oMath>
            <w:r w:rsidRPr="00F40B3B">
              <w:rPr>
                <w:sz w:val="20"/>
                <w:szCs w:val="20"/>
              </w:rPr>
              <w:t xml:space="preserve">) dalam himpunan </w:t>
            </w:r>
            <m:oMath>
              <m:r>
                <w:rPr>
                  <w:rFonts w:ascii="Cambria Math" w:hAnsi="Cambria Math"/>
                  <w:sz w:val="20"/>
                  <w:szCs w:val="20"/>
                </w:rPr>
                <m:t>B</m:t>
              </m:r>
            </m:oMath>
            <w:r w:rsidRPr="00F40B3B">
              <w:rPr>
                <w:iCs/>
                <w:sz w:val="20"/>
                <w:szCs w:val="20"/>
              </w:rPr>
              <w:t xml:space="preserve"> </w:t>
            </w:r>
            <w:r w:rsidRPr="00F40B3B">
              <w:rPr>
                <w:b/>
                <w:bCs/>
                <w:i/>
                <w:sz w:val="20"/>
                <w:szCs w:val="20"/>
              </w:rPr>
              <w:t>do</w:t>
            </w:r>
          </w:p>
        </w:tc>
      </w:tr>
      <w:tr w:rsidR="00C769DB" w:rsidRPr="00F40B3B" w14:paraId="6C7DF58E" w14:textId="77777777" w:rsidTr="0062769E">
        <w:tc>
          <w:tcPr>
            <w:tcW w:w="498" w:type="dxa"/>
            <w:tcBorders>
              <w:left w:val="single" w:sz="4" w:space="0" w:color="auto"/>
              <w:right w:val="single" w:sz="4" w:space="0" w:color="auto"/>
            </w:tcBorders>
            <w:vAlign w:val="center"/>
          </w:tcPr>
          <w:p w14:paraId="4A3D6305" w14:textId="68E44A7D" w:rsidR="00C769DB" w:rsidRPr="00F40B3B" w:rsidRDefault="00C769DB" w:rsidP="00A678F0">
            <w:pPr>
              <w:pStyle w:val="BODI"/>
              <w:spacing w:line="240" w:lineRule="auto"/>
              <w:ind w:firstLine="0"/>
              <w:jc w:val="right"/>
              <w:rPr>
                <w:sz w:val="22"/>
                <w:szCs w:val="22"/>
              </w:rPr>
            </w:pPr>
            <w:r w:rsidRPr="00F40B3B">
              <w:rPr>
                <w:sz w:val="22"/>
                <w:szCs w:val="22"/>
              </w:rPr>
              <w:t>9</w:t>
            </w:r>
          </w:p>
        </w:tc>
        <w:tc>
          <w:tcPr>
            <w:tcW w:w="8006" w:type="dxa"/>
            <w:tcBorders>
              <w:left w:val="single" w:sz="4" w:space="0" w:color="auto"/>
              <w:right w:val="single" w:sz="4" w:space="0" w:color="auto"/>
            </w:tcBorders>
            <w:vAlign w:val="center"/>
          </w:tcPr>
          <w:p w14:paraId="300C8CAF" w14:textId="635B4433" w:rsidR="00C769DB" w:rsidRPr="00F40B3B" w:rsidRDefault="00C769DB" w:rsidP="00137E48">
            <w:pPr>
              <w:pStyle w:val="BODI"/>
              <w:tabs>
                <w:tab w:val="left" w:pos="245"/>
                <w:tab w:val="left" w:pos="497"/>
              </w:tabs>
              <w:spacing w:line="240" w:lineRule="auto"/>
              <w:ind w:firstLine="0"/>
              <w:jc w:val="left"/>
              <w:rPr>
                <w:sz w:val="20"/>
                <w:szCs w:val="20"/>
              </w:rPr>
            </w:pPr>
            <w:r w:rsidRPr="00F40B3B">
              <w:rPr>
                <w:sz w:val="20"/>
                <w:szCs w:val="20"/>
              </w:rPr>
              <w:tab/>
            </w:r>
            <w:r w:rsidRPr="00F40B3B">
              <w:rPr>
                <w:sz w:val="20"/>
                <w:szCs w:val="20"/>
              </w:rPr>
              <w:tab/>
              <w:t xml:space="preserve">Kalkulasi IoU antara </w:t>
            </w:r>
            <m:oMath>
              <m:r>
                <w:rPr>
                  <w:rFonts w:ascii="Cambria Math" w:hAnsi="Cambria Math"/>
                  <w:sz w:val="20"/>
                  <w:szCs w:val="20"/>
                </w:rPr>
                <m:t>b</m:t>
              </m:r>
            </m:oMath>
            <w:r w:rsidRPr="00F40B3B">
              <w:rPr>
                <w:sz w:val="20"/>
                <w:szCs w:val="20"/>
              </w:rPr>
              <w:t xml:space="preserve"> dan </w:t>
            </w:r>
            <m:oMath>
              <m:r>
                <w:rPr>
                  <w:rFonts w:ascii="Cambria Math" w:hAnsi="Cambria Math"/>
                  <w:sz w:val="20"/>
                  <w:szCs w:val="20"/>
                </w:rPr>
                <m:t>r</m:t>
              </m:r>
            </m:oMath>
            <w:r w:rsidRPr="00F40B3B">
              <w:rPr>
                <w:sz w:val="20"/>
                <w:szCs w:val="20"/>
              </w:rPr>
              <w:t xml:space="preserve">: </w:t>
            </w:r>
            <m:oMath>
              <m:r>
                <w:rPr>
                  <w:rFonts w:ascii="Cambria Math" w:hAnsi="Cambria Math"/>
                  <w:sz w:val="20"/>
                  <w:szCs w:val="20"/>
                </w:rPr>
                <m:t>iou←IoU</m:t>
              </m:r>
              <m:d>
                <m:dPr>
                  <m:ctrlPr>
                    <w:rPr>
                      <w:rFonts w:ascii="Cambria Math" w:hAnsi="Cambria Math"/>
                      <w:i/>
                      <w:sz w:val="20"/>
                      <w:szCs w:val="20"/>
                    </w:rPr>
                  </m:ctrlPr>
                </m:dPr>
                <m:e>
                  <m:r>
                    <w:rPr>
                      <w:rFonts w:ascii="Cambria Math" w:hAnsi="Cambria Math"/>
                      <w:sz w:val="20"/>
                      <w:szCs w:val="20"/>
                    </w:rPr>
                    <m:t>b,r</m:t>
                  </m:r>
                </m:e>
              </m:d>
            </m:oMath>
          </w:p>
        </w:tc>
      </w:tr>
      <w:tr w:rsidR="00C769DB" w:rsidRPr="00F40B3B" w14:paraId="1E91F779" w14:textId="77777777" w:rsidTr="0062769E">
        <w:tc>
          <w:tcPr>
            <w:tcW w:w="498" w:type="dxa"/>
            <w:tcBorders>
              <w:left w:val="single" w:sz="4" w:space="0" w:color="auto"/>
              <w:right w:val="single" w:sz="4" w:space="0" w:color="auto"/>
            </w:tcBorders>
            <w:vAlign w:val="center"/>
          </w:tcPr>
          <w:p w14:paraId="327D694C" w14:textId="190A7E72" w:rsidR="00C769DB" w:rsidRPr="00F40B3B" w:rsidRDefault="00C769DB" w:rsidP="00A678F0">
            <w:pPr>
              <w:pStyle w:val="BODI"/>
              <w:spacing w:line="240" w:lineRule="auto"/>
              <w:ind w:firstLine="0"/>
              <w:jc w:val="right"/>
              <w:rPr>
                <w:sz w:val="22"/>
                <w:szCs w:val="22"/>
              </w:rPr>
            </w:pPr>
            <w:r w:rsidRPr="00F40B3B">
              <w:rPr>
                <w:sz w:val="22"/>
                <w:szCs w:val="22"/>
              </w:rPr>
              <w:t>10</w:t>
            </w:r>
          </w:p>
        </w:tc>
        <w:tc>
          <w:tcPr>
            <w:tcW w:w="8006" w:type="dxa"/>
            <w:tcBorders>
              <w:left w:val="single" w:sz="4" w:space="0" w:color="auto"/>
              <w:right w:val="single" w:sz="4" w:space="0" w:color="auto"/>
            </w:tcBorders>
            <w:vAlign w:val="center"/>
          </w:tcPr>
          <w:p w14:paraId="103D6680" w14:textId="21D6B687" w:rsidR="00C769DB" w:rsidRPr="00F40B3B" w:rsidRDefault="00C769DB" w:rsidP="00137E48">
            <w:pPr>
              <w:pStyle w:val="BODI"/>
              <w:tabs>
                <w:tab w:val="left" w:pos="245"/>
                <w:tab w:val="left" w:pos="497"/>
              </w:tabs>
              <w:spacing w:line="240" w:lineRule="auto"/>
              <w:ind w:firstLine="0"/>
              <w:jc w:val="left"/>
              <w:rPr>
                <w:b/>
                <w:bCs/>
                <w:i/>
                <w:iCs/>
                <w:sz w:val="20"/>
                <w:szCs w:val="20"/>
              </w:rPr>
            </w:pPr>
            <w:r w:rsidRPr="00F40B3B">
              <w:rPr>
                <w:sz w:val="20"/>
                <w:szCs w:val="20"/>
              </w:rPr>
              <w:tab/>
            </w:r>
            <w:r w:rsidRPr="00F40B3B">
              <w:rPr>
                <w:sz w:val="20"/>
                <w:szCs w:val="20"/>
              </w:rPr>
              <w:tab/>
            </w:r>
            <w:r w:rsidRPr="00F40B3B">
              <w:rPr>
                <w:b/>
                <w:bCs/>
                <w:i/>
                <w:iCs/>
                <w:sz w:val="20"/>
                <w:szCs w:val="20"/>
              </w:rPr>
              <w:t>if</w:t>
            </w:r>
            <w:r w:rsidRPr="00F40B3B">
              <w:rPr>
                <w:sz w:val="20"/>
                <w:szCs w:val="20"/>
              </w:rPr>
              <w:t xml:space="preserve"> </w:t>
            </w:r>
            <m:oMath>
              <m:r>
                <w:rPr>
                  <w:rFonts w:ascii="Cambria Math" w:hAnsi="Cambria Math"/>
                  <w:sz w:val="20"/>
                  <w:szCs w:val="20"/>
                </w:rPr>
                <m:t>iou≥</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ou</m:t>
                  </m:r>
                </m:sub>
              </m:sSub>
            </m:oMath>
            <w:r w:rsidRPr="00F40B3B">
              <w:rPr>
                <w:sz w:val="20"/>
                <w:szCs w:val="20"/>
              </w:rPr>
              <w:t xml:space="preserve"> </w:t>
            </w:r>
            <w:r w:rsidRPr="00F40B3B">
              <w:rPr>
                <w:b/>
                <w:bCs/>
                <w:i/>
                <w:iCs/>
                <w:sz w:val="20"/>
                <w:szCs w:val="20"/>
              </w:rPr>
              <w:t>then</w:t>
            </w:r>
          </w:p>
        </w:tc>
      </w:tr>
      <w:tr w:rsidR="00C769DB" w:rsidRPr="00F40B3B" w14:paraId="4A55F3C3" w14:textId="77777777" w:rsidTr="0062769E">
        <w:tc>
          <w:tcPr>
            <w:tcW w:w="498" w:type="dxa"/>
            <w:tcBorders>
              <w:left w:val="single" w:sz="4" w:space="0" w:color="auto"/>
              <w:right w:val="single" w:sz="4" w:space="0" w:color="auto"/>
            </w:tcBorders>
            <w:vAlign w:val="center"/>
          </w:tcPr>
          <w:p w14:paraId="7CE6BD9C" w14:textId="42A19782" w:rsidR="00C769DB" w:rsidRPr="00F40B3B" w:rsidRDefault="00C769DB" w:rsidP="00A678F0">
            <w:pPr>
              <w:pStyle w:val="BODI"/>
              <w:spacing w:line="240" w:lineRule="auto"/>
              <w:ind w:firstLine="0"/>
              <w:jc w:val="right"/>
              <w:rPr>
                <w:sz w:val="22"/>
                <w:szCs w:val="22"/>
              </w:rPr>
            </w:pPr>
            <w:r w:rsidRPr="00F40B3B">
              <w:rPr>
                <w:sz w:val="22"/>
                <w:szCs w:val="22"/>
              </w:rPr>
              <w:t>11</w:t>
            </w:r>
          </w:p>
        </w:tc>
        <w:tc>
          <w:tcPr>
            <w:tcW w:w="8006" w:type="dxa"/>
            <w:tcBorders>
              <w:left w:val="single" w:sz="4" w:space="0" w:color="auto"/>
              <w:right w:val="single" w:sz="4" w:space="0" w:color="auto"/>
            </w:tcBorders>
            <w:vAlign w:val="center"/>
          </w:tcPr>
          <w:p w14:paraId="3B050322" w14:textId="3EFDC5DE" w:rsidR="00C769DB" w:rsidRPr="00F40B3B" w:rsidRDefault="00C769DB" w:rsidP="00137E48">
            <w:pPr>
              <w:pStyle w:val="BODI"/>
              <w:tabs>
                <w:tab w:val="left" w:pos="245"/>
                <w:tab w:val="left" w:pos="497"/>
                <w:tab w:val="left" w:pos="766"/>
              </w:tabs>
              <w:spacing w:line="240" w:lineRule="auto"/>
              <w:ind w:firstLine="0"/>
              <w:jc w:val="left"/>
              <w:rPr>
                <w:sz w:val="20"/>
                <w:szCs w:val="20"/>
              </w:rPr>
            </w:pPr>
            <w:r w:rsidRPr="00F40B3B">
              <w:rPr>
                <w:sz w:val="20"/>
                <w:szCs w:val="20"/>
              </w:rPr>
              <w:tab/>
            </w:r>
            <w:r w:rsidRPr="00F40B3B">
              <w:rPr>
                <w:sz w:val="20"/>
                <w:szCs w:val="20"/>
              </w:rPr>
              <w:tab/>
            </w:r>
            <w:r w:rsidRPr="00F40B3B">
              <w:rPr>
                <w:sz w:val="20"/>
                <w:szCs w:val="20"/>
              </w:rPr>
              <w:tab/>
              <w:t xml:space="preserve">Hapus </w:t>
            </w:r>
            <m:oMath>
              <m:r>
                <w:rPr>
                  <w:rFonts w:ascii="Cambria Math" w:hAnsi="Cambria Math"/>
                  <w:sz w:val="20"/>
                  <w:szCs w:val="20"/>
                </w:rPr>
                <m:t>r</m:t>
              </m:r>
            </m:oMath>
            <w:r w:rsidRPr="00F40B3B">
              <w:rPr>
                <w:sz w:val="20"/>
                <w:szCs w:val="20"/>
              </w:rPr>
              <w:t xml:space="preserve"> dari himpunan </w:t>
            </w:r>
            <m:oMath>
              <m:r>
                <w:rPr>
                  <w:rFonts w:ascii="Cambria Math" w:hAnsi="Cambria Math"/>
                  <w:sz w:val="20"/>
                  <w:szCs w:val="20"/>
                </w:rPr>
                <m:t>B</m:t>
              </m:r>
            </m:oMath>
            <w:r w:rsidRPr="00F40B3B">
              <w:rPr>
                <w:iCs/>
                <w:sz w:val="20"/>
                <w:szCs w:val="20"/>
              </w:rPr>
              <w:t xml:space="preserve">: </w:t>
            </w:r>
            <m:oMath>
              <m:r>
                <w:rPr>
                  <w:rFonts w:ascii="Cambria Math" w:hAnsi="Cambria Math"/>
                  <w:sz w:val="20"/>
                  <w:szCs w:val="20"/>
                </w:rPr>
                <m:t>B←B-</m:t>
              </m:r>
              <m:d>
                <m:dPr>
                  <m:begChr m:val="{"/>
                  <m:endChr m:val="}"/>
                  <m:ctrlPr>
                    <w:rPr>
                      <w:rFonts w:ascii="Cambria Math" w:hAnsi="Cambria Math"/>
                      <w:i/>
                      <w:iCs/>
                      <w:sz w:val="20"/>
                      <w:szCs w:val="20"/>
                    </w:rPr>
                  </m:ctrlPr>
                </m:dPr>
                <m:e>
                  <m:r>
                    <w:rPr>
                      <w:rFonts w:ascii="Cambria Math" w:hAnsi="Cambria Math"/>
                      <w:sz w:val="20"/>
                      <w:szCs w:val="20"/>
                    </w:rPr>
                    <m:t>r</m:t>
                  </m:r>
                </m:e>
              </m:d>
            </m:oMath>
          </w:p>
        </w:tc>
      </w:tr>
      <w:tr w:rsidR="00C769DB" w:rsidRPr="00F40B3B" w14:paraId="457A5D73" w14:textId="77777777" w:rsidTr="0062769E">
        <w:tc>
          <w:tcPr>
            <w:tcW w:w="498" w:type="dxa"/>
            <w:tcBorders>
              <w:left w:val="single" w:sz="4" w:space="0" w:color="auto"/>
              <w:right w:val="single" w:sz="4" w:space="0" w:color="auto"/>
            </w:tcBorders>
            <w:vAlign w:val="center"/>
          </w:tcPr>
          <w:p w14:paraId="2F4D7C89" w14:textId="4C3E23A1" w:rsidR="00C769DB" w:rsidRPr="00F40B3B" w:rsidRDefault="00C769DB" w:rsidP="00A678F0">
            <w:pPr>
              <w:pStyle w:val="BODI"/>
              <w:spacing w:line="240" w:lineRule="auto"/>
              <w:ind w:firstLine="0"/>
              <w:jc w:val="right"/>
              <w:rPr>
                <w:sz w:val="22"/>
                <w:szCs w:val="22"/>
              </w:rPr>
            </w:pPr>
            <w:r w:rsidRPr="00F40B3B">
              <w:rPr>
                <w:sz w:val="22"/>
                <w:szCs w:val="22"/>
              </w:rPr>
              <w:t>12</w:t>
            </w:r>
          </w:p>
        </w:tc>
        <w:tc>
          <w:tcPr>
            <w:tcW w:w="8006" w:type="dxa"/>
            <w:tcBorders>
              <w:left w:val="single" w:sz="4" w:space="0" w:color="auto"/>
              <w:right w:val="single" w:sz="4" w:space="0" w:color="auto"/>
            </w:tcBorders>
            <w:vAlign w:val="center"/>
          </w:tcPr>
          <w:p w14:paraId="4AAF631E" w14:textId="293C36A2" w:rsidR="00C769DB" w:rsidRPr="00F40B3B" w:rsidRDefault="00C769DB" w:rsidP="00137E48">
            <w:pPr>
              <w:pStyle w:val="BODI"/>
              <w:tabs>
                <w:tab w:val="left" w:pos="245"/>
                <w:tab w:val="left" w:pos="497"/>
                <w:tab w:val="left" w:pos="766"/>
              </w:tabs>
              <w:spacing w:line="240" w:lineRule="auto"/>
              <w:ind w:firstLine="0"/>
              <w:jc w:val="left"/>
              <w:rPr>
                <w:b/>
                <w:bCs/>
                <w:i/>
                <w:iCs/>
                <w:sz w:val="20"/>
                <w:szCs w:val="20"/>
              </w:rPr>
            </w:pPr>
            <w:r w:rsidRPr="00F40B3B">
              <w:rPr>
                <w:sz w:val="20"/>
                <w:szCs w:val="20"/>
              </w:rPr>
              <w:tab/>
            </w:r>
            <w:r w:rsidRPr="00F40B3B">
              <w:rPr>
                <w:sz w:val="20"/>
                <w:szCs w:val="20"/>
              </w:rPr>
              <w:tab/>
            </w:r>
            <w:r w:rsidRPr="00F40B3B">
              <w:rPr>
                <w:b/>
                <w:bCs/>
                <w:i/>
                <w:iCs/>
                <w:sz w:val="20"/>
                <w:szCs w:val="20"/>
              </w:rPr>
              <w:t>end if</w:t>
            </w:r>
          </w:p>
        </w:tc>
      </w:tr>
      <w:tr w:rsidR="00C769DB" w:rsidRPr="00F40B3B" w14:paraId="7628DF26" w14:textId="77777777" w:rsidTr="0062769E">
        <w:tc>
          <w:tcPr>
            <w:tcW w:w="498" w:type="dxa"/>
            <w:tcBorders>
              <w:left w:val="single" w:sz="4" w:space="0" w:color="auto"/>
              <w:right w:val="single" w:sz="4" w:space="0" w:color="auto"/>
            </w:tcBorders>
            <w:vAlign w:val="center"/>
          </w:tcPr>
          <w:p w14:paraId="3030C767" w14:textId="06E9A352" w:rsidR="00C769DB" w:rsidRPr="00F40B3B" w:rsidRDefault="00C769DB" w:rsidP="00A678F0">
            <w:pPr>
              <w:pStyle w:val="BODI"/>
              <w:spacing w:line="240" w:lineRule="auto"/>
              <w:ind w:firstLine="0"/>
              <w:jc w:val="right"/>
              <w:rPr>
                <w:sz w:val="22"/>
                <w:szCs w:val="22"/>
              </w:rPr>
            </w:pPr>
            <w:r w:rsidRPr="00F40B3B">
              <w:rPr>
                <w:sz w:val="22"/>
                <w:szCs w:val="22"/>
              </w:rPr>
              <w:t>13</w:t>
            </w:r>
          </w:p>
        </w:tc>
        <w:tc>
          <w:tcPr>
            <w:tcW w:w="8006" w:type="dxa"/>
            <w:tcBorders>
              <w:left w:val="single" w:sz="4" w:space="0" w:color="auto"/>
              <w:right w:val="single" w:sz="4" w:space="0" w:color="auto"/>
            </w:tcBorders>
            <w:vAlign w:val="center"/>
          </w:tcPr>
          <w:p w14:paraId="5A5E7E87" w14:textId="49016316" w:rsidR="00C769DB" w:rsidRPr="00F40B3B" w:rsidRDefault="00C769DB" w:rsidP="00137E48">
            <w:pPr>
              <w:pStyle w:val="BODI"/>
              <w:tabs>
                <w:tab w:val="left" w:pos="245"/>
                <w:tab w:val="left" w:pos="497"/>
                <w:tab w:val="left" w:pos="766"/>
              </w:tabs>
              <w:spacing w:line="240" w:lineRule="auto"/>
              <w:ind w:firstLine="0"/>
              <w:jc w:val="left"/>
              <w:rPr>
                <w:b/>
                <w:bCs/>
                <w:i/>
                <w:iCs/>
                <w:sz w:val="20"/>
                <w:szCs w:val="20"/>
              </w:rPr>
            </w:pPr>
            <w:r w:rsidRPr="00F40B3B">
              <w:rPr>
                <w:sz w:val="20"/>
                <w:szCs w:val="20"/>
              </w:rPr>
              <w:tab/>
            </w:r>
            <w:r w:rsidRPr="00F40B3B">
              <w:rPr>
                <w:b/>
                <w:bCs/>
                <w:i/>
                <w:iCs/>
                <w:sz w:val="20"/>
                <w:szCs w:val="20"/>
              </w:rPr>
              <w:t>end for</w:t>
            </w:r>
          </w:p>
        </w:tc>
      </w:tr>
      <w:tr w:rsidR="00C769DB" w:rsidRPr="00F40B3B" w14:paraId="0B99C61B" w14:textId="77777777" w:rsidTr="0062769E">
        <w:tc>
          <w:tcPr>
            <w:tcW w:w="498" w:type="dxa"/>
            <w:tcBorders>
              <w:left w:val="single" w:sz="4" w:space="0" w:color="auto"/>
              <w:bottom w:val="single" w:sz="4" w:space="0" w:color="auto"/>
              <w:right w:val="single" w:sz="4" w:space="0" w:color="auto"/>
            </w:tcBorders>
            <w:vAlign w:val="center"/>
          </w:tcPr>
          <w:p w14:paraId="4C40CD71" w14:textId="4C2B2D5F" w:rsidR="00C769DB" w:rsidRPr="00F40B3B" w:rsidRDefault="00C769DB" w:rsidP="00A678F0">
            <w:pPr>
              <w:pStyle w:val="BODI"/>
              <w:spacing w:line="240" w:lineRule="auto"/>
              <w:ind w:firstLine="0"/>
              <w:jc w:val="right"/>
              <w:rPr>
                <w:sz w:val="22"/>
                <w:szCs w:val="22"/>
              </w:rPr>
            </w:pPr>
            <w:r w:rsidRPr="00F40B3B">
              <w:rPr>
                <w:sz w:val="22"/>
                <w:szCs w:val="22"/>
              </w:rPr>
              <w:t>14</w:t>
            </w:r>
          </w:p>
        </w:tc>
        <w:tc>
          <w:tcPr>
            <w:tcW w:w="8006" w:type="dxa"/>
            <w:tcBorders>
              <w:left w:val="single" w:sz="4" w:space="0" w:color="auto"/>
              <w:bottom w:val="single" w:sz="4" w:space="0" w:color="auto"/>
              <w:right w:val="single" w:sz="4" w:space="0" w:color="auto"/>
            </w:tcBorders>
            <w:vAlign w:val="center"/>
          </w:tcPr>
          <w:p w14:paraId="6D164D20" w14:textId="726E7431" w:rsidR="00C769DB" w:rsidRPr="00F40B3B" w:rsidRDefault="00C769DB" w:rsidP="00137E48">
            <w:pPr>
              <w:pStyle w:val="BODI"/>
              <w:tabs>
                <w:tab w:val="left" w:pos="245"/>
                <w:tab w:val="left" w:pos="497"/>
                <w:tab w:val="left" w:pos="766"/>
              </w:tabs>
              <w:spacing w:line="240" w:lineRule="auto"/>
              <w:ind w:firstLine="0"/>
              <w:jc w:val="left"/>
              <w:rPr>
                <w:b/>
                <w:bCs/>
                <w:i/>
                <w:iCs/>
                <w:sz w:val="20"/>
                <w:szCs w:val="20"/>
              </w:rPr>
            </w:pPr>
            <w:r w:rsidRPr="00F40B3B">
              <w:rPr>
                <w:b/>
                <w:bCs/>
                <w:i/>
                <w:iCs/>
                <w:sz w:val="20"/>
                <w:szCs w:val="20"/>
              </w:rPr>
              <w:t>end while</w:t>
            </w:r>
          </w:p>
        </w:tc>
      </w:tr>
    </w:tbl>
    <w:p w14:paraId="5A98E104" w14:textId="4DDEDAED" w:rsidR="000C789D" w:rsidRPr="00F40B3B" w:rsidRDefault="000C789D" w:rsidP="00EA3A0A">
      <w:pPr>
        <w:pStyle w:val="BODI"/>
        <w:ind w:firstLine="0"/>
      </w:pPr>
    </w:p>
    <w:p w14:paraId="552D5089" w14:textId="61659C0A" w:rsidR="007146C6" w:rsidRPr="00F40B3B" w:rsidRDefault="007146C6" w:rsidP="009A7DC6">
      <w:pPr>
        <w:pStyle w:val="Caption"/>
        <w:rPr>
          <w:rFonts w:ascii="Times New Roman" w:eastAsia="Times New Roman" w:hAnsi="Times New Roman" w:cs="Times New Roman"/>
          <w:szCs w:val="24"/>
        </w:rPr>
      </w:pPr>
      <w:r w:rsidRPr="00F40B3B">
        <w:br w:type="page"/>
      </w:r>
    </w:p>
    <w:p w14:paraId="00000161" w14:textId="05AD8EB6" w:rsidR="00B55265" w:rsidRPr="00F40B3B" w:rsidRDefault="004365F3" w:rsidP="004217E5">
      <w:pPr>
        <w:pStyle w:val="Heading1"/>
        <w:rPr>
          <w:rFonts w:eastAsia="Times New Roman"/>
        </w:rPr>
      </w:pPr>
      <w:bookmarkStart w:id="192" w:name="_Toc201279348"/>
      <w:bookmarkStart w:id="193" w:name="_Toc199532163"/>
      <w:r w:rsidRPr="00F40B3B">
        <w:lastRenderedPageBreak/>
        <w:t>BAB II</w:t>
      </w:r>
      <w:r w:rsidR="00A25DF6" w:rsidRPr="00F40B3B">
        <w:t>I</w:t>
      </w:r>
      <w:bookmarkStart w:id="194" w:name="_heading=h.3as4poj" w:colFirst="0" w:colLast="0"/>
      <w:bookmarkEnd w:id="194"/>
      <w:r w:rsidR="00A25DF6" w:rsidRPr="00F40B3B">
        <w:br/>
      </w:r>
      <w:r w:rsidRPr="00F40B3B">
        <w:rPr>
          <w:rFonts w:eastAsia="Times New Roman"/>
        </w:rPr>
        <w:t>METODOLOGI PENELITIAN</w:t>
      </w:r>
      <w:bookmarkEnd w:id="192"/>
      <w:bookmarkEnd w:id="193"/>
    </w:p>
    <w:p w14:paraId="00000162" w14:textId="77777777" w:rsidR="00B55265" w:rsidRPr="00F40B3B" w:rsidRDefault="00B55265">
      <w:pPr>
        <w:spacing w:line="360" w:lineRule="auto"/>
        <w:jc w:val="center"/>
        <w:rPr>
          <w:rFonts w:ascii="Times New Roman" w:eastAsia="Times New Roman" w:hAnsi="Times New Roman" w:cs="Times New Roman"/>
          <w:bCs/>
          <w:szCs w:val="24"/>
        </w:rPr>
      </w:pPr>
    </w:p>
    <w:p w14:paraId="00000163" w14:textId="77777777" w:rsidR="00B55265" w:rsidRPr="00F40B3B" w:rsidRDefault="00B55265" w:rsidP="00F043D4">
      <w:pPr>
        <w:pBdr>
          <w:top w:val="nil"/>
          <w:left w:val="nil"/>
          <w:bottom w:val="nil"/>
          <w:right w:val="nil"/>
          <w:between w:val="nil"/>
        </w:pBdr>
        <w:spacing w:line="360" w:lineRule="auto"/>
        <w:jc w:val="center"/>
        <w:rPr>
          <w:rFonts w:ascii="Times New Roman" w:eastAsia="Times New Roman" w:hAnsi="Times New Roman" w:cs="Times New Roman"/>
          <w:color w:val="000000"/>
          <w:szCs w:val="24"/>
        </w:rPr>
      </w:pPr>
    </w:p>
    <w:p w14:paraId="64A7E4E9" w14:textId="77777777" w:rsidR="00A25DF6" w:rsidRPr="00F40B3B" w:rsidRDefault="00A25DF6" w:rsidP="006A1368">
      <w:pPr>
        <w:pStyle w:val="ListParagraph"/>
        <w:keepNext/>
        <w:keepLines/>
        <w:numPr>
          <w:ilvl w:val="0"/>
          <w:numId w:val="4"/>
        </w:numPr>
        <w:spacing w:line="360" w:lineRule="auto"/>
        <w:contextualSpacing w:val="0"/>
        <w:outlineLvl w:val="1"/>
        <w:rPr>
          <w:rFonts w:ascii="Times New Roman" w:eastAsiaTheme="majorEastAsia" w:hAnsi="Times New Roman" w:cstheme="majorBidi"/>
          <w:b/>
          <w:vanish/>
          <w:sz w:val="26"/>
          <w:szCs w:val="26"/>
        </w:rPr>
      </w:pPr>
      <w:bookmarkStart w:id="195" w:name="_Toc152272911"/>
      <w:bookmarkStart w:id="196" w:name="_Toc152272970"/>
      <w:bookmarkStart w:id="197" w:name="_Toc152273031"/>
      <w:bookmarkStart w:id="198" w:name="_Toc152273096"/>
      <w:bookmarkStart w:id="199" w:name="_Toc152273518"/>
      <w:bookmarkStart w:id="200" w:name="_Toc152273660"/>
      <w:bookmarkStart w:id="201" w:name="_Toc152273719"/>
      <w:bookmarkStart w:id="202" w:name="_Toc152273817"/>
      <w:bookmarkStart w:id="203" w:name="_Toc152273998"/>
      <w:bookmarkStart w:id="204" w:name="_Toc152274224"/>
      <w:bookmarkStart w:id="205" w:name="_Toc153466849"/>
      <w:bookmarkStart w:id="206" w:name="_Toc156495504"/>
      <w:bookmarkStart w:id="207" w:name="_Toc156688562"/>
      <w:bookmarkStart w:id="208" w:name="_Toc157092335"/>
      <w:bookmarkStart w:id="209" w:name="_Toc157175631"/>
      <w:bookmarkStart w:id="210" w:name="_Toc157799929"/>
      <w:bookmarkStart w:id="211" w:name="_Toc158077161"/>
      <w:bookmarkStart w:id="212" w:name="_Toc159087947"/>
      <w:bookmarkStart w:id="213" w:name="_Toc160133263"/>
      <w:bookmarkStart w:id="214" w:name="_Toc160444368"/>
      <w:bookmarkStart w:id="215" w:name="_Toc161346996"/>
      <w:bookmarkStart w:id="216" w:name="_Toc162297006"/>
      <w:bookmarkStart w:id="217" w:name="_Toc162897244"/>
      <w:bookmarkStart w:id="218" w:name="_Toc165058133"/>
      <w:bookmarkStart w:id="219" w:name="_Toc165220179"/>
      <w:bookmarkStart w:id="220" w:name="_Toc165641413"/>
      <w:bookmarkStart w:id="221" w:name="_Toc165802908"/>
      <w:bookmarkStart w:id="222" w:name="_Toc165890079"/>
      <w:bookmarkStart w:id="223" w:name="_Toc166032414"/>
      <w:bookmarkStart w:id="224" w:name="_Toc167240598"/>
      <w:bookmarkStart w:id="225" w:name="_Toc167750673"/>
      <w:bookmarkStart w:id="226" w:name="_Toc167750722"/>
      <w:bookmarkStart w:id="227" w:name="_Toc167767998"/>
      <w:bookmarkStart w:id="228" w:name="_Toc167927166"/>
      <w:bookmarkStart w:id="229" w:name="_Toc167979805"/>
      <w:bookmarkStart w:id="230" w:name="_Toc167979853"/>
      <w:bookmarkStart w:id="231" w:name="_Toc167979902"/>
      <w:bookmarkStart w:id="232" w:name="_Toc168161962"/>
      <w:bookmarkStart w:id="233" w:name="_Toc171975004"/>
      <w:bookmarkStart w:id="234" w:name="_Toc182260632"/>
      <w:bookmarkStart w:id="235" w:name="_Toc183713557"/>
      <w:bookmarkStart w:id="236" w:name="_Toc184312005"/>
      <w:bookmarkStart w:id="237" w:name="_Toc188368592"/>
      <w:bookmarkStart w:id="238" w:name="_Toc188368656"/>
      <w:bookmarkStart w:id="239" w:name="_Toc190806459"/>
      <w:bookmarkStart w:id="240" w:name="_Toc190806553"/>
      <w:bookmarkStart w:id="241" w:name="_Toc192545824"/>
      <w:bookmarkStart w:id="242" w:name="_Toc192984536"/>
      <w:bookmarkStart w:id="243" w:name="_Toc197426173"/>
      <w:bookmarkStart w:id="244" w:name="_Toc199532020"/>
      <w:bookmarkStart w:id="245" w:name="_Toc199532164"/>
      <w:bookmarkStart w:id="246" w:name="_Toc201279349"/>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1235F31F" w14:textId="77777777" w:rsidR="000364FF" w:rsidRPr="00F40B3B" w:rsidRDefault="000364FF" w:rsidP="002E39F0">
      <w:pPr>
        <w:pStyle w:val="ListParagraph"/>
        <w:keepNext/>
        <w:keepLines/>
        <w:numPr>
          <w:ilvl w:val="0"/>
          <w:numId w:val="3"/>
        </w:numPr>
        <w:spacing w:line="360" w:lineRule="auto"/>
        <w:contextualSpacing w:val="0"/>
        <w:outlineLvl w:val="1"/>
        <w:rPr>
          <w:rFonts w:ascii="Times New Roman" w:eastAsiaTheme="majorEastAsia" w:hAnsi="Times New Roman" w:cstheme="majorBidi"/>
          <w:b/>
          <w:vanish/>
          <w:sz w:val="26"/>
          <w:szCs w:val="26"/>
        </w:rPr>
      </w:pPr>
      <w:bookmarkStart w:id="247" w:name="_Toc152272912"/>
      <w:bookmarkStart w:id="248" w:name="_Toc152272971"/>
      <w:bookmarkStart w:id="249" w:name="_Toc152273032"/>
      <w:bookmarkStart w:id="250" w:name="_Toc152273097"/>
      <w:bookmarkStart w:id="251" w:name="_Toc152273519"/>
      <w:bookmarkStart w:id="252" w:name="_Toc152273661"/>
      <w:bookmarkStart w:id="253" w:name="_Toc152273720"/>
      <w:bookmarkStart w:id="254" w:name="_Toc152273818"/>
      <w:bookmarkStart w:id="255" w:name="_Toc152273999"/>
      <w:bookmarkStart w:id="256" w:name="_Toc152274225"/>
      <w:bookmarkStart w:id="257" w:name="_Toc153466850"/>
      <w:bookmarkStart w:id="258" w:name="_Toc156495505"/>
      <w:bookmarkStart w:id="259" w:name="_Toc156688563"/>
      <w:bookmarkStart w:id="260" w:name="_Toc157092336"/>
      <w:bookmarkStart w:id="261" w:name="_Toc157175632"/>
      <w:bookmarkStart w:id="262" w:name="_Toc157799930"/>
      <w:bookmarkStart w:id="263" w:name="_Toc158077162"/>
      <w:bookmarkStart w:id="264" w:name="_Toc159087948"/>
      <w:bookmarkStart w:id="265" w:name="_Toc160133264"/>
      <w:bookmarkStart w:id="266" w:name="_Toc160444369"/>
      <w:bookmarkStart w:id="267" w:name="_Toc161346997"/>
      <w:bookmarkStart w:id="268" w:name="_Toc162297007"/>
      <w:bookmarkStart w:id="269" w:name="_Toc162897245"/>
      <w:bookmarkStart w:id="270" w:name="_Toc165058134"/>
      <w:bookmarkStart w:id="271" w:name="_Toc165220180"/>
      <w:bookmarkStart w:id="272" w:name="_Toc165641414"/>
      <w:bookmarkStart w:id="273" w:name="_Toc165802909"/>
      <w:bookmarkStart w:id="274" w:name="_Toc165890080"/>
      <w:bookmarkStart w:id="275" w:name="_Toc166032415"/>
      <w:bookmarkStart w:id="276" w:name="_Toc167240599"/>
      <w:bookmarkStart w:id="277" w:name="_Toc167750674"/>
      <w:bookmarkStart w:id="278" w:name="_Toc167750723"/>
      <w:bookmarkStart w:id="279" w:name="_Toc167767999"/>
      <w:bookmarkStart w:id="280" w:name="_Toc167927167"/>
      <w:bookmarkStart w:id="281" w:name="_Toc167979806"/>
      <w:bookmarkStart w:id="282" w:name="_Toc167979854"/>
      <w:bookmarkStart w:id="283" w:name="_Toc167979903"/>
      <w:bookmarkStart w:id="284" w:name="_Toc168161963"/>
      <w:bookmarkStart w:id="285" w:name="_Toc171975005"/>
      <w:bookmarkStart w:id="286" w:name="_Toc182260633"/>
      <w:bookmarkStart w:id="287" w:name="_Toc183713558"/>
      <w:bookmarkStart w:id="288" w:name="_Toc184312006"/>
      <w:bookmarkStart w:id="289" w:name="_Toc188368593"/>
      <w:bookmarkStart w:id="290" w:name="_Toc188368657"/>
      <w:bookmarkStart w:id="291" w:name="_Toc190806460"/>
      <w:bookmarkStart w:id="292" w:name="_Toc190806554"/>
      <w:bookmarkStart w:id="293" w:name="_Toc192545825"/>
      <w:bookmarkStart w:id="294" w:name="_Toc192984537"/>
      <w:bookmarkStart w:id="295" w:name="_Toc197426174"/>
      <w:bookmarkStart w:id="296" w:name="_Toc199532021"/>
      <w:bookmarkStart w:id="297" w:name="_Toc199532165"/>
      <w:bookmarkStart w:id="298" w:name="_Toc201279350"/>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6A2A3D45" w14:textId="786D3FCF" w:rsidR="00A25DF6" w:rsidRPr="00F40B3B" w:rsidRDefault="00A25DF6" w:rsidP="000364FF">
      <w:pPr>
        <w:pStyle w:val="Heading2"/>
      </w:pPr>
      <w:bookmarkStart w:id="299" w:name="_Toc201279351"/>
      <w:bookmarkStart w:id="300" w:name="_Toc199532166"/>
      <w:r w:rsidRPr="00F40B3B">
        <w:t>Tahapan Pelaksanaan Penelitian</w:t>
      </w:r>
      <w:bookmarkEnd w:id="299"/>
      <w:bookmarkEnd w:id="300"/>
    </w:p>
    <w:p w14:paraId="14519985" w14:textId="5EC22259" w:rsidR="00434D20" w:rsidRPr="00F40B3B" w:rsidRDefault="00434D20" w:rsidP="003E585F">
      <w:pPr>
        <w:spacing w:line="360" w:lineRule="auto"/>
        <w:ind w:firstLine="567"/>
        <w:contextualSpacing/>
        <w:jc w:val="both"/>
        <w:rPr>
          <w:rFonts w:cs="Times New Roman"/>
          <w:szCs w:val="24"/>
        </w:rPr>
      </w:pPr>
      <w:r w:rsidRPr="00F40B3B">
        <w:rPr>
          <w:rFonts w:cs="Times New Roman"/>
          <w:szCs w:val="24"/>
        </w:rPr>
        <w:t xml:space="preserve">Tahap pelaksanaan penelitian </w:t>
      </w:r>
      <w:r w:rsidR="0018554F">
        <w:rPr>
          <w:rFonts w:cs="Times New Roman"/>
          <w:szCs w:val="24"/>
        </w:rPr>
        <w:t xml:space="preserve">... </w:t>
      </w:r>
      <w:r w:rsidRPr="00F40B3B">
        <w:rPr>
          <w:rFonts w:cs="Times New Roman"/>
          <w:szCs w:val="24"/>
        </w:rPr>
        <w:t>. Kerangka penelitian yang digunakan ditunjukkan pada Gambar 3.1.</w:t>
      </w:r>
    </w:p>
    <w:p w14:paraId="47EDEAB2" w14:textId="727A8A4D" w:rsidR="0018554F" w:rsidRPr="00F40B3B" w:rsidRDefault="0018554F" w:rsidP="0018554F">
      <w:pPr>
        <w:shd w:val="clear" w:color="auto" w:fill="D9D9D9" w:themeFill="background1" w:themeFillShade="D9"/>
        <w:spacing w:before="12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 xml:space="preserve">Gambar alur tahapan dapat dari kiri ke kanan maupun dari atas ke bawah, </w:t>
      </w:r>
      <w:r w:rsidRPr="0018554F">
        <w:rPr>
          <w:rFonts w:ascii="Times New Roman" w:eastAsia="Times New Roman" w:hAnsi="Times New Roman" w:cs="Times New Roman"/>
          <w:i/>
          <w:iCs/>
          <w:szCs w:val="24"/>
        </w:rPr>
        <w:t>your choice</w:t>
      </w:r>
      <w:r>
        <w:rPr>
          <w:rFonts w:ascii="Times New Roman" w:eastAsia="Times New Roman" w:hAnsi="Times New Roman" w:cs="Times New Roman"/>
          <w:szCs w:val="24"/>
        </w:rPr>
        <w:t>.</w:t>
      </w:r>
    </w:p>
    <w:p w14:paraId="0835D5A4" w14:textId="5F49FBCD" w:rsidR="00434D20" w:rsidRPr="00F40B3B" w:rsidRDefault="00557057" w:rsidP="00371EC5">
      <w:pPr>
        <w:pStyle w:val="Caption"/>
        <w:spacing w:after="120" w:line="360" w:lineRule="auto"/>
      </w:pPr>
      <w:bookmarkStart w:id="301" w:name="_Toc199945542"/>
      <w:bookmarkStart w:id="302" w:name="_Toc208412484"/>
      <w:r w:rsidRPr="00F40B3B">
        <w:rPr>
          <w:b/>
          <w:bCs/>
        </w:rPr>
        <w:t>Gambar 3.</w:t>
      </w:r>
      <w:r w:rsidRPr="00F40B3B">
        <w:rPr>
          <w:b/>
          <w:bCs/>
        </w:rPr>
        <w:fldChar w:fldCharType="begin"/>
      </w:r>
      <w:r w:rsidRPr="00F40B3B">
        <w:rPr>
          <w:b/>
          <w:bCs/>
        </w:rPr>
        <w:instrText xml:space="preserve"> SEQ Gambar_3 \* ARABIC </w:instrText>
      </w:r>
      <w:r w:rsidRPr="00F40B3B">
        <w:rPr>
          <w:b/>
          <w:bCs/>
        </w:rPr>
        <w:fldChar w:fldCharType="separate"/>
      </w:r>
      <w:r w:rsidR="006B0D17">
        <w:rPr>
          <w:b/>
          <w:bCs/>
        </w:rPr>
        <w:t>1</w:t>
      </w:r>
      <w:r w:rsidRPr="00F40B3B">
        <w:rPr>
          <w:b/>
          <w:bCs/>
        </w:rPr>
        <w:fldChar w:fldCharType="end"/>
      </w:r>
      <w:r w:rsidRPr="00F40B3B">
        <w:t xml:space="preserve"> Alur Tahapan Pelaksanaan Penelitian</w:t>
      </w:r>
      <w:bookmarkEnd w:id="301"/>
      <w:bookmarkEnd w:id="302"/>
    </w:p>
    <w:p w14:paraId="6680C4AF" w14:textId="4CADDE46" w:rsidR="00E21B28" w:rsidRPr="00F40B3B" w:rsidRDefault="006E0E83" w:rsidP="00F149D1">
      <w:pPr>
        <w:pStyle w:val="BODI"/>
      </w:pPr>
      <w:r w:rsidRPr="00F40B3B">
        <w:t xml:space="preserve">Gambar 3.1 menjelaskan tahapan pelaksanaan penelitian yang </w:t>
      </w:r>
      <w:r w:rsidR="006A4A09" w:rsidRPr="00F40B3B">
        <w:t xml:space="preserve">diawali </w:t>
      </w:r>
      <w:r w:rsidR="00D159DF" w:rsidRPr="00F40B3B">
        <w:t xml:space="preserve">oleh </w:t>
      </w:r>
      <w:r w:rsidR="00706623" w:rsidRPr="00F40B3B">
        <w:t>pemahaman penelitian</w:t>
      </w:r>
      <w:r w:rsidR="00F45196" w:rsidRPr="00F40B3B">
        <w:t xml:space="preserve"> dengan mengidentifikasi masalah, melakukan studi literatur pada objek serta metode penelitian. </w:t>
      </w:r>
      <w:r w:rsidR="003E585F" w:rsidRPr="00F40B3B">
        <w:t>Pengumpulan</w:t>
      </w:r>
      <w:r w:rsidR="00D61151" w:rsidRPr="00F40B3B">
        <w:t xml:space="preserve"> data</w:t>
      </w:r>
      <w:r w:rsidR="00093047" w:rsidRPr="00F40B3B">
        <w:t xml:space="preserve"> </w:t>
      </w:r>
      <w:r w:rsidR="00A75DA1" w:rsidRPr="00F40B3B">
        <w:t xml:space="preserve">terdiri dari </w:t>
      </w:r>
      <w:r w:rsidR="00F149D1" w:rsidRPr="0018554F">
        <w:rPr>
          <w:shd w:val="clear" w:color="auto" w:fill="D9D9D9" w:themeFill="background1" w:themeFillShade="D9"/>
        </w:rPr>
        <w:t>{penjelasan mengenai alur tahapan pelaksanaan}</w:t>
      </w:r>
    </w:p>
    <w:p w14:paraId="41FBB798" w14:textId="77777777" w:rsidR="00D1083E" w:rsidRPr="00F40B3B" w:rsidRDefault="00D1083E" w:rsidP="00D1083E">
      <w:pPr>
        <w:pStyle w:val="BODI"/>
      </w:pPr>
    </w:p>
    <w:p w14:paraId="7C19FF0B" w14:textId="3FA94A7D" w:rsidR="00A25DF6" w:rsidRPr="00F40B3B" w:rsidRDefault="00A25DF6" w:rsidP="000364FF">
      <w:pPr>
        <w:pStyle w:val="Heading2"/>
      </w:pPr>
      <w:bookmarkStart w:id="303" w:name="_Toc201279352"/>
      <w:bookmarkStart w:id="304" w:name="_Toc199532167"/>
      <w:r w:rsidRPr="00F40B3B">
        <w:t>Pengumpulan Data</w:t>
      </w:r>
      <w:bookmarkEnd w:id="303"/>
      <w:bookmarkEnd w:id="304"/>
    </w:p>
    <w:p w14:paraId="316B5FE9" w14:textId="7F35588D" w:rsidR="00EA39D1" w:rsidRDefault="00F43C38" w:rsidP="00F43C38">
      <w:pPr>
        <w:pStyle w:val="BODI"/>
        <w:shd w:val="clear" w:color="auto" w:fill="D9D9D9" w:themeFill="background1" w:themeFillShade="D9"/>
      </w:pPr>
      <w:r>
        <w:t>Je</w:t>
      </w:r>
      <w:r w:rsidR="0018554F">
        <w:t xml:space="preserve">laskan bagaimana Anda </w:t>
      </w:r>
      <w:r w:rsidR="008855E0">
        <w:t xml:space="preserve">akan </w:t>
      </w:r>
      <w:r w:rsidR="0018554F">
        <w:t>mengumpulkan data</w:t>
      </w:r>
      <w:r w:rsidR="008855E0">
        <w:t xml:space="preserve">, semisal seperti wawancara, mendokumentasikan dengan media foto atau video di suatu lokasi. </w:t>
      </w:r>
      <w:r w:rsidR="0018554F">
        <w:t>Tunjukkan sampel data bila ada</w:t>
      </w:r>
      <w:r w:rsidR="00EA39D1" w:rsidRPr="00F40B3B">
        <w:t>.</w:t>
      </w:r>
    </w:p>
    <w:p w14:paraId="64DA4AC1" w14:textId="77777777" w:rsidR="0018554F" w:rsidRPr="00F40B3B" w:rsidRDefault="0018554F" w:rsidP="00EA39D1">
      <w:pPr>
        <w:pStyle w:val="BODI"/>
      </w:pPr>
    </w:p>
    <w:p w14:paraId="0000016C" w14:textId="35B4DFC3" w:rsidR="00B55265" w:rsidRPr="00F40B3B" w:rsidRDefault="00A25DF6" w:rsidP="000364FF">
      <w:pPr>
        <w:pStyle w:val="Heading2"/>
      </w:pPr>
      <w:bookmarkStart w:id="305" w:name="_Toc201279353"/>
      <w:bookmarkStart w:id="306" w:name="_Toc199532168"/>
      <w:r w:rsidRPr="00F40B3B">
        <w:t>Perancangan Data</w:t>
      </w:r>
      <w:bookmarkEnd w:id="305"/>
      <w:bookmarkEnd w:id="306"/>
    </w:p>
    <w:p w14:paraId="70D024A1" w14:textId="4D03BA1D" w:rsidR="00A25DF6" w:rsidRPr="00F40B3B" w:rsidRDefault="00F43C38" w:rsidP="00A426EB">
      <w:pPr>
        <w:pStyle w:val="BODI"/>
        <w:shd w:val="clear" w:color="auto" w:fill="D9D9D9" w:themeFill="background1" w:themeFillShade="D9"/>
      </w:pPr>
      <w:r>
        <w:t>Jelaskan data yang dirancang untuk penelitian akan seperti apa, formatnya, bentuknya, karakteristiknya</w:t>
      </w:r>
      <w:r w:rsidR="00A426EB">
        <w:t>, tergantung dari jenis penelitianmu yang kuantitatif atau kualitatif.</w:t>
      </w:r>
    </w:p>
    <w:p w14:paraId="626071C0" w14:textId="77777777" w:rsidR="00A426EB" w:rsidRDefault="00A426EB" w:rsidP="000003F3">
      <w:pPr>
        <w:pStyle w:val="BODI"/>
      </w:pPr>
    </w:p>
    <w:p w14:paraId="676F299C" w14:textId="348EDDFF" w:rsidR="00A426EB" w:rsidRDefault="00A426EB" w:rsidP="00A426EB">
      <w:pPr>
        <w:pStyle w:val="Heading2"/>
      </w:pPr>
      <w:r>
        <w:t>Perancangan Proses</w:t>
      </w:r>
      <w:r w:rsidR="00E70443">
        <w:t xml:space="preserve"> / Perancangan Algoritma</w:t>
      </w:r>
    </w:p>
    <w:p w14:paraId="5BA37B5B" w14:textId="60577F64" w:rsidR="00A7540D" w:rsidRDefault="00E70443" w:rsidP="003C7FB6">
      <w:pPr>
        <w:pStyle w:val="BODI"/>
        <w:shd w:val="clear" w:color="auto" w:fill="D9D9D9" w:themeFill="background1" w:themeFillShade="D9"/>
      </w:pPr>
      <w:r>
        <w:t>Dalam perancangan proses, buat alur proses penelitian Anda</w:t>
      </w:r>
      <w:r w:rsidR="003C7FB6">
        <w:t>, boleh dalam format flowchart</w:t>
      </w:r>
      <w:r w:rsidR="000C0FE4">
        <w:t xml:space="preserve"> ataupun yang lain</w:t>
      </w:r>
      <w:r w:rsidR="003C7FB6">
        <w:t xml:space="preserve">. </w:t>
      </w:r>
      <w:r w:rsidR="000C0FE4">
        <w:t xml:space="preserve">Pastikan jelas dari awal hingga output terakhir, </w:t>
      </w:r>
      <w:r w:rsidR="000C11E7">
        <w:t xml:space="preserve">buat secara umum </w:t>
      </w:r>
      <w:r w:rsidR="000C0FE4">
        <w:t>kira-kira spesifik mengenai pekerjaan</w:t>
      </w:r>
      <w:r w:rsidR="000C11E7">
        <w:t xml:space="preserve"> tiap tahapnya. Misal:</w:t>
      </w:r>
      <w:r w:rsidR="00D73753">
        <w:t xml:space="preserve"> Menyiapkan model &gt; Memasukkan </w:t>
      </w:r>
      <w:r w:rsidR="00BC2FB9">
        <w:t>d</w:t>
      </w:r>
      <w:r w:rsidR="00D73753">
        <w:t xml:space="preserve">ata &gt; </w:t>
      </w:r>
      <w:r w:rsidR="00BC2FB9">
        <w:t xml:space="preserve">Melatih model &gt; Menguji model </w:t>
      </w:r>
      <w:r w:rsidR="002F52F0">
        <w:t xml:space="preserve">dengan data yang sama </w:t>
      </w:r>
      <w:r w:rsidR="00BC2FB9">
        <w:t xml:space="preserve">&gt; Melatih ulang model &gt; Menguji model </w:t>
      </w:r>
      <w:r w:rsidR="002F52F0">
        <w:t xml:space="preserve">dengan data baru </w:t>
      </w:r>
      <w:r w:rsidR="00BC2FB9">
        <w:t>&gt; Memperoleh hasil metrik terbaik.</w:t>
      </w:r>
    </w:p>
    <w:p w14:paraId="22F8970E" w14:textId="5A9B6C64" w:rsidR="005F40AA" w:rsidRPr="00F40B3B" w:rsidRDefault="005F40AA" w:rsidP="002F52F0">
      <w:pPr>
        <w:pStyle w:val="BODI"/>
        <w:ind w:firstLine="0"/>
      </w:pPr>
    </w:p>
    <w:p w14:paraId="20215B18" w14:textId="77777777" w:rsidR="00446D8C" w:rsidRPr="00F40B3B" w:rsidRDefault="00446D8C" w:rsidP="00327F4D">
      <w:pPr>
        <w:pStyle w:val="BODI"/>
      </w:pPr>
    </w:p>
    <w:p w14:paraId="64E7287E" w14:textId="6101E271" w:rsidR="00A25DF6" w:rsidRPr="00F40B3B" w:rsidRDefault="00A25DF6" w:rsidP="000364FF">
      <w:pPr>
        <w:pStyle w:val="Heading2"/>
      </w:pPr>
      <w:bookmarkStart w:id="307" w:name="_Toc201279355"/>
      <w:bookmarkStart w:id="308" w:name="_Toc199532170"/>
      <w:r w:rsidRPr="00F40B3B">
        <w:t>Perancangan Pengujian</w:t>
      </w:r>
      <w:bookmarkEnd w:id="307"/>
      <w:bookmarkEnd w:id="308"/>
    </w:p>
    <w:p w14:paraId="1F5DFB33" w14:textId="77763DEE" w:rsidR="003129CB" w:rsidRDefault="00411EFC" w:rsidP="00414DD2">
      <w:pPr>
        <w:pStyle w:val="BODI"/>
        <w:shd w:val="clear" w:color="auto" w:fill="D9D9D9" w:themeFill="background1" w:themeFillShade="D9"/>
      </w:pPr>
      <w:r w:rsidRPr="00F40B3B">
        <w:t>P</w:t>
      </w:r>
      <w:r w:rsidR="00857FFB" w:rsidRPr="00F40B3B">
        <w:t xml:space="preserve">engujian dalam </w:t>
      </w:r>
      <w:r w:rsidR="00981954">
        <w:t>penelitian tergantung dari metode pengujian yang Anda pilih, jadi pastikan semua data sesuai dan proses memenuhi agar dapat diuji, dan pengujian harus menonjolkan sebuah hasil</w:t>
      </w:r>
      <w:r w:rsidR="00E05BFA">
        <w:t>. H</w:t>
      </w:r>
      <w:r w:rsidR="00981954">
        <w:t>asil penelitian itu</w:t>
      </w:r>
      <w:r w:rsidR="00E05BFA">
        <w:t xml:space="preserve"> tidak harus baik, boleh buruk atau buruk sekali. Namun harus diberikan</w:t>
      </w:r>
      <w:r w:rsidR="00414DD2">
        <w:t xml:space="preserve"> reasoning yang jelas mengapa buruk dan apa yang bisa mencegah/menanggulangi/mengatasi hasil buruk tersebut.</w:t>
      </w:r>
      <w:r w:rsidR="00981954">
        <w:t xml:space="preserve"> </w:t>
      </w:r>
    </w:p>
    <w:p w14:paraId="73277DB3" w14:textId="77777777" w:rsidR="00F149D1" w:rsidRPr="00F40B3B" w:rsidRDefault="00F149D1" w:rsidP="00F149D1">
      <w:pPr>
        <w:pStyle w:val="BODI"/>
        <w:ind w:left="567" w:firstLine="0"/>
      </w:pPr>
    </w:p>
    <w:p w14:paraId="3139B5B0" w14:textId="38ADAEF0" w:rsidR="00365AF1" w:rsidRPr="00F40B3B" w:rsidRDefault="00365AF1" w:rsidP="00365AF1">
      <w:pPr>
        <w:pStyle w:val="Heading2"/>
      </w:pPr>
      <w:bookmarkStart w:id="309" w:name="_Toc201279356"/>
      <w:bookmarkStart w:id="310" w:name="_Toc199532171"/>
      <w:bookmarkStart w:id="311" w:name="_Toc201279357"/>
      <w:bookmarkStart w:id="312" w:name="_Toc199532172"/>
      <w:r w:rsidRPr="00F40B3B">
        <w:t>Perancangan Tampilan</w:t>
      </w:r>
      <w:bookmarkEnd w:id="309"/>
      <w:bookmarkEnd w:id="310"/>
      <w:r w:rsidR="00414DD2">
        <w:t xml:space="preserve"> (Opsional)</w:t>
      </w:r>
    </w:p>
    <w:p w14:paraId="5F73FAFA" w14:textId="356267EC" w:rsidR="00414DD2" w:rsidRDefault="00953CE2" w:rsidP="00953CE2">
      <w:pPr>
        <w:pStyle w:val="BODI"/>
        <w:shd w:val="clear" w:color="auto" w:fill="D9D9D9" w:themeFill="background1" w:themeFillShade="D9"/>
      </w:pPr>
      <w:r>
        <w:t>Jika hasil penelitian kalian memiliki tampilan, maka berikanlah rancangannya berupa wireframe (bentuk kasar dari tampilan; apa yang dapat diekspektasikan dari luaran penelitian ini).</w:t>
      </w:r>
    </w:p>
    <w:p w14:paraId="72AA127B" w14:textId="77777777" w:rsidR="00414DD2" w:rsidRDefault="00414DD2" w:rsidP="00414DD2">
      <w:pPr>
        <w:pStyle w:val="BODI"/>
      </w:pPr>
    </w:p>
    <w:p w14:paraId="1347A82A" w14:textId="0193E077" w:rsidR="006443F0" w:rsidRPr="00F40B3B" w:rsidRDefault="006443F0" w:rsidP="00414DD2">
      <w:pPr>
        <w:pStyle w:val="Heading2"/>
      </w:pPr>
      <w:r w:rsidRPr="00F40B3B">
        <w:t>Spesifikasi Sistem</w:t>
      </w:r>
      <w:bookmarkEnd w:id="311"/>
      <w:bookmarkEnd w:id="312"/>
      <w:r w:rsidR="00414DD2">
        <w:t xml:space="preserve"> </w:t>
      </w:r>
    </w:p>
    <w:p w14:paraId="11D7770C" w14:textId="79CA9097" w:rsidR="00953CE2" w:rsidRDefault="00953CE2" w:rsidP="00FF4E17">
      <w:pPr>
        <w:pStyle w:val="BODI"/>
        <w:shd w:val="clear" w:color="auto" w:fill="D9D9D9" w:themeFill="background1" w:themeFillShade="D9"/>
      </w:pPr>
      <w:r>
        <w:t xml:space="preserve">Jika penelitian kalian mengandalkan sebuah sistem yang mumpuni untuk berjalan, maka </w:t>
      </w:r>
      <w:r w:rsidR="00FF4E17">
        <w:t>masukkanlah spesifikasi laptop atau PC atau hardware apapun yang kalian gunakan.</w:t>
      </w:r>
    </w:p>
    <w:p w14:paraId="6DCEF4F6" w14:textId="0972BD5E" w:rsidR="00567FDA" w:rsidRPr="00F40B3B" w:rsidRDefault="006443F0" w:rsidP="00190AAD">
      <w:pPr>
        <w:pStyle w:val="BODI"/>
      </w:pPr>
      <w:r w:rsidRPr="00F40B3B">
        <w:t>Spesifikasi sistem yang digunakan dalam penelitian ini terbagi menjadi spesifikasi perangkat keras dan perangkat lunak. Tabel 3.</w:t>
      </w:r>
      <w:r w:rsidR="007E1449" w:rsidRPr="00F40B3B">
        <w:t>1</w:t>
      </w:r>
      <w:r w:rsidR="00E51AAF" w:rsidRPr="00F40B3B">
        <w:t xml:space="preserve"> </w:t>
      </w:r>
      <w:r w:rsidR="007E1449" w:rsidRPr="00F40B3B">
        <w:t>mencantumkan rincian</w:t>
      </w:r>
      <w:r w:rsidR="00E51AAF" w:rsidRPr="00F40B3B">
        <w:t xml:space="preserve"> perangkat keras yang </w:t>
      </w:r>
      <w:r w:rsidR="00D63E31" w:rsidRPr="00F40B3B">
        <w:t xml:space="preserve">digunakan dalam </w:t>
      </w:r>
      <w:r w:rsidR="00784686" w:rsidRPr="00F40B3B">
        <w:t>penelitian ini.</w:t>
      </w:r>
    </w:p>
    <w:p w14:paraId="49E2304E" w14:textId="2912F85B" w:rsidR="00567FDA" w:rsidRPr="00F40B3B" w:rsidRDefault="00567FDA" w:rsidP="00052E37">
      <w:pPr>
        <w:pStyle w:val="Caption"/>
        <w:keepNext/>
        <w:spacing w:before="120" w:after="120"/>
      </w:pPr>
      <w:bookmarkStart w:id="313" w:name="_Toc201279381"/>
      <w:bookmarkStart w:id="314" w:name="_Toc199514547"/>
      <w:r w:rsidRPr="00F40B3B">
        <w:rPr>
          <w:b/>
          <w:bCs/>
        </w:rPr>
        <w:t>Tabel 3.</w:t>
      </w:r>
      <w:r w:rsidRPr="00F40B3B">
        <w:rPr>
          <w:b/>
          <w:bCs/>
        </w:rPr>
        <w:fldChar w:fldCharType="begin"/>
      </w:r>
      <w:r w:rsidRPr="00F40B3B">
        <w:rPr>
          <w:b/>
          <w:bCs/>
        </w:rPr>
        <w:instrText xml:space="preserve"> SEQ Tabel_3 \* ARABIC </w:instrText>
      </w:r>
      <w:r w:rsidRPr="00F40B3B">
        <w:rPr>
          <w:b/>
          <w:bCs/>
        </w:rPr>
        <w:fldChar w:fldCharType="separate"/>
      </w:r>
      <w:r w:rsidR="006B0D17">
        <w:rPr>
          <w:b/>
          <w:bCs/>
        </w:rPr>
        <w:t>1</w:t>
      </w:r>
      <w:r w:rsidRPr="00F40B3B">
        <w:rPr>
          <w:b/>
          <w:bCs/>
        </w:rPr>
        <w:fldChar w:fldCharType="end"/>
      </w:r>
      <w:r w:rsidRPr="00F40B3B">
        <w:t xml:space="preserve"> </w:t>
      </w:r>
      <w:r w:rsidR="00190AAD" w:rsidRPr="00F40B3B">
        <w:t>Spesifikasi Perangkat Keras</w:t>
      </w:r>
      <w:bookmarkEnd w:id="313"/>
      <w:bookmarkEnd w:id="314"/>
    </w:p>
    <w:tbl>
      <w:tblPr>
        <w:tblStyle w:val="TableGrid"/>
        <w:tblW w:w="0" w:type="auto"/>
        <w:tblLook w:val="04A0" w:firstRow="1" w:lastRow="0" w:firstColumn="1" w:lastColumn="0" w:noHBand="0" w:noVBand="1"/>
      </w:tblPr>
      <w:tblGrid>
        <w:gridCol w:w="3256"/>
        <w:gridCol w:w="5238"/>
      </w:tblGrid>
      <w:tr w:rsidR="00784686" w:rsidRPr="00F40B3B" w14:paraId="01E582C2" w14:textId="77777777" w:rsidTr="00D86956">
        <w:trPr>
          <w:trHeight w:val="340"/>
        </w:trPr>
        <w:tc>
          <w:tcPr>
            <w:tcW w:w="3256" w:type="dxa"/>
            <w:vAlign w:val="center"/>
          </w:tcPr>
          <w:p w14:paraId="1541DD58" w14:textId="6C1124DB" w:rsidR="00784686" w:rsidRPr="00F40B3B" w:rsidRDefault="00784686"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b/>
                <w:bCs/>
                <w:sz w:val="20"/>
                <w:szCs w:val="20"/>
                <w:lang w:val="id-ID"/>
              </w:rPr>
            </w:pPr>
            <w:r w:rsidRPr="00F40B3B">
              <w:rPr>
                <w:b/>
                <w:bCs/>
                <w:sz w:val="20"/>
                <w:szCs w:val="20"/>
                <w:lang w:val="id-ID"/>
              </w:rPr>
              <w:t>Jenis Perangkat Keras</w:t>
            </w:r>
          </w:p>
        </w:tc>
        <w:tc>
          <w:tcPr>
            <w:tcW w:w="5238" w:type="dxa"/>
            <w:vAlign w:val="center"/>
          </w:tcPr>
          <w:p w14:paraId="1AD53F2E" w14:textId="2ED95AE9" w:rsidR="00784686" w:rsidRPr="00F40B3B" w:rsidRDefault="00784686"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b/>
                <w:bCs/>
                <w:sz w:val="20"/>
                <w:szCs w:val="20"/>
                <w:lang w:val="id-ID"/>
              </w:rPr>
            </w:pPr>
            <w:r w:rsidRPr="00F40B3B">
              <w:rPr>
                <w:b/>
                <w:bCs/>
                <w:sz w:val="20"/>
                <w:szCs w:val="20"/>
                <w:lang w:val="id-ID"/>
              </w:rPr>
              <w:t>Spesifikasi</w:t>
            </w:r>
          </w:p>
        </w:tc>
      </w:tr>
      <w:tr w:rsidR="00784686" w:rsidRPr="00F40B3B" w14:paraId="3D91DF05" w14:textId="77777777" w:rsidTr="0062769E">
        <w:trPr>
          <w:trHeight w:val="340"/>
        </w:trPr>
        <w:tc>
          <w:tcPr>
            <w:tcW w:w="3256" w:type="dxa"/>
            <w:vAlign w:val="center"/>
          </w:tcPr>
          <w:p w14:paraId="5CD6050C" w14:textId="6ADB3C86" w:rsidR="00784686" w:rsidRPr="00F40B3B" w:rsidRDefault="00784686"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i/>
                <w:iCs/>
                <w:sz w:val="20"/>
                <w:szCs w:val="20"/>
                <w:lang w:val="id-ID"/>
              </w:rPr>
            </w:pPr>
            <w:r w:rsidRPr="00F40B3B">
              <w:rPr>
                <w:i/>
                <w:iCs/>
                <w:sz w:val="20"/>
                <w:szCs w:val="20"/>
                <w:lang w:val="id-ID"/>
              </w:rPr>
              <w:t>Processor</w:t>
            </w:r>
          </w:p>
        </w:tc>
        <w:tc>
          <w:tcPr>
            <w:tcW w:w="5238" w:type="dxa"/>
            <w:vAlign w:val="center"/>
          </w:tcPr>
          <w:p w14:paraId="198C7C86" w14:textId="7CC7A8AB" w:rsidR="00784686" w:rsidRPr="00F40B3B" w:rsidRDefault="006C17C6"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 xml:space="preserve">Intel Xeon </w:t>
            </w:r>
            <w:r w:rsidR="001876F7" w:rsidRPr="00F40B3B">
              <w:rPr>
                <w:sz w:val="20"/>
                <w:szCs w:val="20"/>
                <w:lang w:val="id-ID"/>
              </w:rPr>
              <w:t>2</w:t>
            </w:r>
            <w:r w:rsidR="00CF132F" w:rsidRPr="00F40B3B">
              <w:rPr>
                <w:sz w:val="20"/>
                <w:szCs w:val="20"/>
                <w:lang w:val="id-ID"/>
              </w:rPr>
              <w:t>-</w:t>
            </w:r>
            <w:r w:rsidR="001876F7" w:rsidRPr="00F40B3B">
              <w:rPr>
                <w:sz w:val="20"/>
                <w:szCs w:val="20"/>
                <w:lang w:val="id-ID"/>
              </w:rPr>
              <w:t>c</w:t>
            </w:r>
            <w:r w:rsidR="00CF132F" w:rsidRPr="00F40B3B">
              <w:rPr>
                <w:sz w:val="20"/>
                <w:szCs w:val="20"/>
                <w:lang w:val="id-ID"/>
              </w:rPr>
              <w:t>ore</w:t>
            </w:r>
            <w:r w:rsidR="00FE20FD" w:rsidRPr="00F40B3B">
              <w:rPr>
                <w:sz w:val="20"/>
                <w:szCs w:val="20"/>
                <w:lang w:val="id-ID"/>
              </w:rPr>
              <w:t>s</w:t>
            </w:r>
            <w:r w:rsidR="00CF132F" w:rsidRPr="00F40B3B">
              <w:rPr>
                <w:sz w:val="20"/>
                <w:szCs w:val="20"/>
                <w:lang w:val="id-ID"/>
              </w:rPr>
              <w:t xml:space="preserve"> </w:t>
            </w:r>
            <w:r w:rsidRPr="00F40B3B">
              <w:rPr>
                <w:sz w:val="20"/>
                <w:szCs w:val="20"/>
                <w:lang w:val="id-ID"/>
              </w:rPr>
              <w:t>@ 2.00 GHz</w:t>
            </w:r>
          </w:p>
        </w:tc>
      </w:tr>
      <w:tr w:rsidR="00784686" w:rsidRPr="00F40B3B" w14:paraId="12F70DC9" w14:textId="77777777" w:rsidTr="0062769E">
        <w:trPr>
          <w:trHeight w:val="340"/>
        </w:trPr>
        <w:tc>
          <w:tcPr>
            <w:tcW w:w="3256" w:type="dxa"/>
            <w:vAlign w:val="center"/>
          </w:tcPr>
          <w:p w14:paraId="2025A174" w14:textId="2113E9A9" w:rsidR="00784686" w:rsidRPr="00F40B3B" w:rsidRDefault="00784686"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i/>
                <w:iCs/>
                <w:sz w:val="20"/>
                <w:szCs w:val="20"/>
                <w:lang w:val="id-ID"/>
              </w:rPr>
              <w:t>Random Access Memory</w:t>
            </w:r>
            <w:r w:rsidRPr="00F40B3B">
              <w:rPr>
                <w:sz w:val="20"/>
                <w:szCs w:val="20"/>
                <w:lang w:val="id-ID"/>
              </w:rPr>
              <w:t xml:space="preserve"> (RAM)</w:t>
            </w:r>
          </w:p>
        </w:tc>
        <w:tc>
          <w:tcPr>
            <w:tcW w:w="5238" w:type="dxa"/>
            <w:vAlign w:val="center"/>
          </w:tcPr>
          <w:p w14:paraId="5EAFA26D" w14:textId="056AB667" w:rsidR="00784686" w:rsidRPr="00F40B3B" w:rsidRDefault="0050351F"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32 GB</w:t>
            </w:r>
          </w:p>
        </w:tc>
      </w:tr>
      <w:tr w:rsidR="00784686" w:rsidRPr="00F40B3B" w14:paraId="7AFA168B" w14:textId="77777777" w:rsidTr="0062769E">
        <w:trPr>
          <w:trHeight w:val="340"/>
        </w:trPr>
        <w:tc>
          <w:tcPr>
            <w:tcW w:w="3256" w:type="dxa"/>
            <w:vAlign w:val="center"/>
          </w:tcPr>
          <w:p w14:paraId="2AD897DC" w14:textId="5A10AC30" w:rsidR="00784686" w:rsidRPr="00F40B3B" w:rsidRDefault="00784686"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i/>
                <w:iCs/>
                <w:sz w:val="20"/>
                <w:szCs w:val="20"/>
                <w:lang w:val="id-ID"/>
              </w:rPr>
              <w:t>Graphics Processing Unit</w:t>
            </w:r>
            <w:r w:rsidR="00884B77" w:rsidRPr="00F40B3B">
              <w:rPr>
                <w:sz w:val="20"/>
                <w:szCs w:val="20"/>
                <w:lang w:val="id-ID"/>
              </w:rPr>
              <w:t xml:space="preserve"> (GPU)</w:t>
            </w:r>
          </w:p>
        </w:tc>
        <w:tc>
          <w:tcPr>
            <w:tcW w:w="5238" w:type="dxa"/>
            <w:vAlign w:val="center"/>
          </w:tcPr>
          <w:p w14:paraId="5246A378" w14:textId="534760DB" w:rsidR="00784686" w:rsidRPr="00F40B3B" w:rsidRDefault="0045360D" w:rsidP="00B00830">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 xml:space="preserve">NVIDIA </w:t>
            </w:r>
            <w:r w:rsidR="00061602" w:rsidRPr="00F40B3B">
              <w:rPr>
                <w:sz w:val="20"/>
                <w:szCs w:val="20"/>
                <w:lang w:val="id-ID"/>
              </w:rPr>
              <w:t xml:space="preserve">Tesla </w:t>
            </w:r>
            <w:r w:rsidR="00784686" w:rsidRPr="00F40B3B">
              <w:rPr>
                <w:sz w:val="20"/>
                <w:szCs w:val="20"/>
                <w:lang w:val="id-ID"/>
              </w:rPr>
              <w:t>T4</w:t>
            </w:r>
            <w:r w:rsidR="003A3ACC" w:rsidRPr="00F40B3B">
              <w:rPr>
                <w:sz w:val="20"/>
                <w:szCs w:val="20"/>
                <w:lang w:val="id-ID"/>
              </w:rPr>
              <w:t xml:space="preserve"> </w:t>
            </w:r>
            <w:r w:rsidR="00D04D63" w:rsidRPr="00F40B3B">
              <w:rPr>
                <w:sz w:val="20"/>
                <w:szCs w:val="20"/>
                <w:lang w:val="id-ID"/>
              </w:rPr>
              <w:t xml:space="preserve">Driver </w:t>
            </w:r>
            <w:r w:rsidR="003A3ACC" w:rsidRPr="00F40B3B">
              <w:rPr>
                <w:sz w:val="20"/>
                <w:szCs w:val="20"/>
                <w:lang w:val="id-ID"/>
              </w:rPr>
              <w:t>Version 560.53.03</w:t>
            </w:r>
            <w:r w:rsidR="00A3008D" w:rsidRPr="00F40B3B">
              <w:rPr>
                <w:sz w:val="20"/>
                <w:szCs w:val="20"/>
                <w:lang w:val="id-ID"/>
              </w:rPr>
              <w:t xml:space="preserve"> CUDA 12.6</w:t>
            </w:r>
          </w:p>
        </w:tc>
      </w:tr>
      <w:tr w:rsidR="00061602" w:rsidRPr="00F40B3B" w14:paraId="18F06361" w14:textId="77777777" w:rsidTr="0062769E">
        <w:trPr>
          <w:trHeight w:val="340"/>
        </w:trPr>
        <w:tc>
          <w:tcPr>
            <w:tcW w:w="3256" w:type="dxa"/>
            <w:vAlign w:val="center"/>
          </w:tcPr>
          <w:p w14:paraId="44F3FAF4" w14:textId="6FF9008F" w:rsidR="00061602" w:rsidRPr="00F40B3B" w:rsidRDefault="00884B77"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GPU</w:t>
            </w:r>
            <w:r w:rsidR="00061602" w:rsidRPr="00F40B3B">
              <w:rPr>
                <w:sz w:val="20"/>
                <w:szCs w:val="20"/>
                <w:lang w:val="id-ID"/>
              </w:rPr>
              <w:t xml:space="preserve"> </w:t>
            </w:r>
            <w:r w:rsidR="003A3ACC" w:rsidRPr="00F40B3B">
              <w:rPr>
                <w:i/>
                <w:iCs/>
                <w:sz w:val="20"/>
                <w:szCs w:val="20"/>
                <w:lang w:val="id-ID"/>
              </w:rPr>
              <w:t>Memory</w:t>
            </w:r>
          </w:p>
        </w:tc>
        <w:tc>
          <w:tcPr>
            <w:tcW w:w="5238" w:type="dxa"/>
            <w:vAlign w:val="center"/>
          </w:tcPr>
          <w:p w14:paraId="5EEF2F24" w14:textId="31103D30" w:rsidR="00061602" w:rsidRPr="00F40B3B" w:rsidRDefault="00061602"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16</w:t>
            </w:r>
            <w:r w:rsidR="00D951C1" w:rsidRPr="00F40B3B">
              <w:rPr>
                <w:sz w:val="20"/>
                <w:szCs w:val="20"/>
                <w:lang w:val="id-ID"/>
              </w:rPr>
              <w:t xml:space="preserve"> </w:t>
            </w:r>
            <w:r w:rsidRPr="00F40B3B">
              <w:rPr>
                <w:sz w:val="20"/>
                <w:szCs w:val="20"/>
                <w:lang w:val="id-ID"/>
              </w:rPr>
              <w:t>GB</w:t>
            </w:r>
          </w:p>
        </w:tc>
      </w:tr>
      <w:tr w:rsidR="005562EE" w:rsidRPr="00F40B3B" w14:paraId="3E14AC7B" w14:textId="77777777" w:rsidTr="0062769E">
        <w:trPr>
          <w:trHeight w:val="340"/>
        </w:trPr>
        <w:tc>
          <w:tcPr>
            <w:tcW w:w="3256" w:type="dxa"/>
            <w:vAlign w:val="center"/>
          </w:tcPr>
          <w:p w14:paraId="2B2ED038" w14:textId="189248E5" w:rsidR="005562EE" w:rsidRPr="00F40B3B" w:rsidRDefault="005562EE"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i/>
                <w:iCs/>
                <w:sz w:val="20"/>
                <w:szCs w:val="20"/>
                <w:lang w:val="id-ID"/>
              </w:rPr>
            </w:pPr>
            <w:r w:rsidRPr="00F40B3B">
              <w:rPr>
                <w:i/>
                <w:iCs/>
                <w:sz w:val="20"/>
                <w:szCs w:val="20"/>
                <w:lang w:val="id-ID"/>
              </w:rPr>
              <w:t>Storage</w:t>
            </w:r>
          </w:p>
        </w:tc>
        <w:tc>
          <w:tcPr>
            <w:tcW w:w="5238" w:type="dxa"/>
            <w:vAlign w:val="center"/>
          </w:tcPr>
          <w:p w14:paraId="3DF6BF46" w14:textId="1A8FD2DE" w:rsidR="005562EE" w:rsidRPr="00F40B3B" w:rsidRDefault="003A7202" w:rsidP="00520EEC">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25</w:t>
            </w:r>
            <w:r w:rsidR="00851F40" w:rsidRPr="00F40B3B">
              <w:rPr>
                <w:sz w:val="20"/>
                <w:szCs w:val="20"/>
                <w:lang w:val="id-ID"/>
              </w:rPr>
              <w:t xml:space="preserve"> GB</w:t>
            </w:r>
          </w:p>
        </w:tc>
      </w:tr>
    </w:tbl>
    <w:p w14:paraId="5632657C" w14:textId="1B398A13" w:rsidR="00D51D5F" w:rsidRPr="00F40B3B" w:rsidRDefault="003E5AF8" w:rsidP="00B00830">
      <w:pPr>
        <w:pStyle w:val="BODI"/>
        <w:spacing w:before="240"/>
      </w:pPr>
      <w:r w:rsidRPr="00F40B3B">
        <w:t xml:space="preserve">Spesifikasi perangkat lunak untuk penelitian ini </w:t>
      </w:r>
      <w:r w:rsidR="00E15351" w:rsidRPr="00F40B3B">
        <w:t>dirincikan</w:t>
      </w:r>
      <w:r w:rsidRPr="00F40B3B">
        <w:t xml:space="preserve"> pada Tabel 3.2.</w:t>
      </w:r>
    </w:p>
    <w:p w14:paraId="536CD564" w14:textId="732F6F22" w:rsidR="00D51D5F" w:rsidRPr="00F40B3B" w:rsidRDefault="00D51D5F" w:rsidP="00052E37">
      <w:pPr>
        <w:pStyle w:val="Caption"/>
        <w:keepNext/>
        <w:spacing w:before="120" w:after="120"/>
      </w:pPr>
      <w:bookmarkStart w:id="315" w:name="_Toc201279382"/>
      <w:bookmarkStart w:id="316" w:name="_Toc199514548"/>
      <w:r w:rsidRPr="00F40B3B">
        <w:rPr>
          <w:b/>
          <w:bCs/>
        </w:rPr>
        <w:t>Tabel 3.</w:t>
      </w:r>
      <w:r w:rsidRPr="00F40B3B">
        <w:rPr>
          <w:b/>
          <w:bCs/>
        </w:rPr>
        <w:fldChar w:fldCharType="begin"/>
      </w:r>
      <w:r w:rsidRPr="00F40B3B">
        <w:rPr>
          <w:b/>
          <w:bCs/>
        </w:rPr>
        <w:instrText xml:space="preserve"> SEQ Tabel_3 \* ARABIC </w:instrText>
      </w:r>
      <w:r w:rsidRPr="00F40B3B">
        <w:rPr>
          <w:b/>
          <w:bCs/>
        </w:rPr>
        <w:fldChar w:fldCharType="separate"/>
      </w:r>
      <w:r w:rsidR="006B0D17">
        <w:rPr>
          <w:b/>
          <w:bCs/>
        </w:rPr>
        <w:t>2</w:t>
      </w:r>
      <w:r w:rsidRPr="00F40B3B">
        <w:rPr>
          <w:b/>
          <w:bCs/>
        </w:rPr>
        <w:fldChar w:fldCharType="end"/>
      </w:r>
      <w:r w:rsidRPr="00F40B3B">
        <w:t xml:space="preserve"> Spesifikasi Perangkat Lunak</w:t>
      </w:r>
      <w:bookmarkEnd w:id="315"/>
      <w:bookmarkEnd w:id="316"/>
    </w:p>
    <w:tbl>
      <w:tblPr>
        <w:tblStyle w:val="TableGrid"/>
        <w:tblW w:w="0" w:type="auto"/>
        <w:tblLook w:val="04A0" w:firstRow="1" w:lastRow="0" w:firstColumn="1" w:lastColumn="0" w:noHBand="0" w:noVBand="1"/>
      </w:tblPr>
      <w:tblGrid>
        <w:gridCol w:w="3256"/>
        <w:gridCol w:w="5238"/>
      </w:tblGrid>
      <w:tr w:rsidR="00D51D5F" w:rsidRPr="00F40B3B" w14:paraId="0AA8D593" w14:textId="77777777" w:rsidTr="00746871">
        <w:trPr>
          <w:trHeight w:val="340"/>
        </w:trPr>
        <w:tc>
          <w:tcPr>
            <w:tcW w:w="3256" w:type="dxa"/>
            <w:vAlign w:val="center"/>
          </w:tcPr>
          <w:p w14:paraId="11435092" w14:textId="25CC2287" w:rsidR="00D51D5F" w:rsidRPr="00F40B3B" w:rsidRDefault="00D51D5F"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b/>
                <w:bCs/>
                <w:sz w:val="20"/>
                <w:szCs w:val="20"/>
                <w:lang w:val="id-ID"/>
              </w:rPr>
            </w:pPr>
            <w:r w:rsidRPr="00F40B3B">
              <w:rPr>
                <w:b/>
                <w:bCs/>
                <w:sz w:val="20"/>
                <w:szCs w:val="20"/>
                <w:lang w:val="id-ID"/>
              </w:rPr>
              <w:t>Jenis Perangkat Lunak</w:t>
            </w:r>
          </w:p>
        </w:tc>
        <w:tc>
          <w:tcPr>
            <w:tcW w:w="5238" w:type="dxa"/>
            <w:vAlign w:val="center"/>
          </w:tcPr>
          <w:p w14:paraId="5E76B273" w14:textId="77777777" w:rsidR="00D51D5F" w:rsidRPr="00F40B3B" w:rsidRDefault="00D51D5F"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b/>
                <w:bCs/>
                <w:sz w:val="20"/>
                <w:szCs w:val="20"/>
                <w:lang w:val="id-ID"/>
              </w:rPr>
            </w:pPr>
            <w:r w:rsidRPr="00F40B3B">
              <w:rPr>
                <w:b/>
                <w:bCs/>
                <w:sz w:val="20"/>
                <w:szCs w:val="20"/>
                <w:lang w:val="id-ID"/>
              </w:rPr>
              <w:t>Spesifikasi</w:t>
            </w:r>
          </w:p>
        </w:tc>
      </w:tr>
      <w:tr w:rsidR="00D51D5F" w:rsidRPr="00F40B3B" w14:paraId="7EBE3518" w14:textId="77777777" w:rsidTr="00746871">
        <w:trPr>
          <w:trHeight w:val="340"/>
        </w:trPr>
        <w:tc>
          <w:tcPr>
            <w:tcW w:w="3256" w:type="dxa"/>
            <w:vAlign w:val="center"/>
          </w:tcPr>
          <w:p w14:paraId="0A161C2E" w14:textId="77777777" w:rsidR="00D51D5F" w:rsidRPr="00F40B3B" w:rsidRDefault="00D51D5F"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Sistem Operasi</w:t>
            </w:r>
          </w:p>
        </w:tc>
        <w:tc>
          <w:tcPr>
            <w:tcW w:w="5238" w:type="dxa"/>
            <w:vAlign w:val="center"/>
          </w:tcPr>
          <w:p w14:paraId="0D43D7E5" w14:textId="63AC3B98" w:rsidR="00D51D5F" w:rsidRPr="00F40B3B" w:rsidRDefault="00364E61"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Ubuntu 22.04.3 (</w:t>
            </w:r>
            <w:r w:rsidR="00D51D5F" w:rsidRPr="00F40B3B">
              <w:rPr>
                <w:sz w:val="20"/>
                <w:szCs w:val="20"/>
                <w:lang w:val="id-ID"/>
              </w:rPr>
              <w:t>Linux 6.6.56</w:t>
            </w:r>
            <w:r w:rsidRPr="00F40B3B">
              <w:rPr>
                <w:sz w:val="20"/>
                <w:szCs w:val="20"/>
                <w:lang w:val="id-ID"/>
              </w:rPr>
              <w:t>)</w:t>
            </w:r>
          </w:p>
        </w:tc>
      </w:tr>
      <w:tr w:rsidR="00D51D5F" w:rsidRPr="00F40B3B" w14:paraId="25D40BEF" w14:textId="77777777" w:rsidTr="00746871">
        <w:trPr>
          <w:trHeight w:val="340"/>
        </w:trPr>
        <w:tc>
          <w:tcPr>
            <w:tcW w:w="3256" w:type="dxa"/>
            <w:vAlign w:val="center"/>
          </w:tcPr>
          <w:p w14:paraId="6207CFCE" w14:textId="4CDB971C" w:rsidR="00D51D5F" w:rsidRPr="00F40B3B" w:rsidRDefault="00D51D5F"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Bahasa Pemograman</w:t>
            </w:r>
          </w:p>
        </w:tc>
        <w:tc>
          <w:tcPr>
            <w:tcW w:w="5238" w:type="dxa"/>
            <w:vAlign w:val="center"/>
          </w:tcPr>
          <w:p w14:paraId="60BBF5DD" w14:textId="4BD469EC" w:rsidR="00D51D5F" w:rsidRPr="00F40B3B" w:rsidRDefault="007807BA"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Python 3.10.12</w:t>
            </w:r>
          </w:p>
        </w:tc>
      </w:tr>
      <w:tr w:rsidR="00D51D5F" w:rsidRPr="00F40B3B" w14:paraId="3F24BC1F" w14:textId="77777777" w:rsidTr="00746871">
        <w:trPr>
          <w:trHeight w:val="340"/>
        </w:trPr>
        <w:tc>
          <w:tcPr>
            <w:tcW w:w="3256" w:type="dxa"/>
            <w:vAlign w:val="center"/>
          </w:tcPr>
          <w:p w14:paraId="52DA91D6" w14:textId="0B0580B2" w:rsidR="00D51D5F" w:rsidRPr="00F40B3B" w:rsidRDefault="009D2FA6"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Pustaka (</w:t>
            </w:r>
            <w:r w:rsidR="00D51D5F" w:rsidRPr="00F40B3B">
              <w:rPr>
                <w:i/>
                <w:iCs/>
                <w:sz w:val="20"/>
                <w:szCs w:val="20"/>
                <w:lang w:val="id-ID"/>
              </w:rPr>
              <w:t>Library</w:t>
            </w:r>
            <w:r w:rsidRPr="00F40B3B">
              <w:rPr>
                <w:sz w:val="20"/>
                <w:szCs w:val="20"/>
                <w:lang w:val="id-ID"/>
              </w:rPr>
              <w:t>)</w:t>
            </w:r>
          </w:p>
        </w:tc>
        <w:tc>
          <w:tcPr>
            <w:tcW w:w="5238" w:type="dxa"/>
            <w:vAlign w:val="center"/>
          </w:tcPr>
          <w:p w14:paraId="2619998F" w14:textId="67C03F49" w:rsidR="00D51D5F" w:rsidRPr="00F40B3B" w:rsidRDefault="00A76C38" w:rsidP="00D97543">
            <w:pPr>
              <w:pStyle w:val="Gambar"/>
              <w:pBdr>
                <w:top w:val="none" w:sz="0" w:space="0" w:color="auto"/>
                <w:left w:val="none" w:sz="0" w:space="0" w:color="auto"/>
                <w:bottom w:val="none" w:sz="0" w:space="0" w:color="auto"/>
                <w:right w:val="none" w:sz="0" w:space="0" w:color="auto"/>
                <w:between w:val="none" w:sz="0" w:space="0" w:color="auto"/>
              </w:pBdr>
              <w:spacing w:line="240" w:lineRule="auto"/>
              <w:rPr>
                <w:sz w:val="20"/>
                <w:szCs w:val="20"/>
                <w:lang w:val="id-ID"/>
              </w:rPr>
            </w:pPr>
            <w:r w:rsidRPr="00F40B3B">
              <w:rPr>
                <w:sz w:val="20"/>
                <w:szCs w:val="20"/>
                <w:lang w:val="id-ID"/>
              </w:rPr>
              <w:t>Jupyter</w:t>
            </w:r>
            <w:r w:rsidR="00755AEB" w:rsidRPr="00F40B3B">
              <w:rPr>
                <w:sz w:val="20"/>
                <w:szCs w:val="20"/>
                <w:lang w:val="id-ID"/>
              </w:rPr>
              <w:t xml:space="preserve">, </w:t>
            </w:r>
            <w:r w:rsidR="00FA02D3" w:rsidRPr="00F40B3B">
              <w:rPr>
                <w:sz w:val="20"/>
                <w:szCs w:val="20"/>
                <w:lang w:val="id-ID"/>
              </w:rPr>
              <w:t>Torch</w:t>
            </w:r>
            <w:r w:rsidR="00755AEB" w:rsidRPr="00F40B3B">
              <w:rPr>
                <w:sz w:val="20"/>
                <w:szCs w:val="20"/>
                <w:lang w:val="id-ID"/>
              </w:rPr>
              <w:t xml:space="preserve">, </w:t>
            </w:r>
            <w:r w:rsidR="00046950" w:rsidRPr="00F40B3B">
              <w:rPr>
                <w:sz w:val="20"/>
                <w:szCs w:val="20"/>
                <w:lang w:val="id-ID"/>
              </w:rPr>
              <w:t xml:space="preserve">Matplotlib, </w:t>
            </w:r>
            <w:r w:rsidR="00AD40BB" w:rsidRPr="00F40B3B">
              <w:rPr>
                <w:sz w:val="20"/>
                <w:szCs w:val="20"/>
                <w:lang w:val="id-ID"/>
              </w:rPr>
              <w:t xml:space="preserve">Numpy, Pillow, </w:t>
            </w:r>
            <w:r w:rsidR="00AF7FCB" w:rsidRPr="00F40B3B">
              <w:rPr>
                <w:sz w:val="20"/>
                <w:szCs w:val="20"/>
                <w:lang w:val="id-ID"/>
              </w:rPr>
              <w:t>Pandas,</w:t>
            </w:r>
            <w:r w:rsidR="00FF4E17">
              <w:rPr>
                <w:sz w:val="20"/>
                <w:szCs w:val="20"/>
                <w:lang w:val="id-ID"/>
              </w:rPr>
              <w:t xml:space="preserve"> </w:t>
            </w:r>
            <w:r w:rsidR="00AF7FCB" w:rsidRPr="00F40B3B">
              <w:rPr>
                <w:sz w:val="20"/>
                <w:szCs w:val="20"/>
                <w:lang w:val="id-ID"/>
              </w:rPr>
              <w:t>Open</w:t>
            </w:r>
            <w:r w:rsidR="00EB7A46" w:rsidRPr="00F40B3B">
              <w:rPr>
                <w:sz w:val="20"/>
                <w:szCs w:val="20"/>
                <w:lang w:val="id-ID"/>
              </w:rPr>
              <w:t>CV</w:t>
            </w:r>
          </w:p>
        </w:tc>
      </w:tr>
    </w:tbl>
    <w:p w14:paraId="047795A0" w14:textId="1C1CD05D" w:rsidR="00414DD2" w:rsidRDefault="00414DD2" w:rsidP="00414DD2">
      <w:pPr>
        <w:pStyle w:val="Heading2"/>
      </w:pPr>
      <w:r>
        <w:lastRenderedPageBreak/>
        <w:t>Jadwal Penelitian</w:t>
      </w:r>
    </w:p>
    <w:p w14:paraId="3ED36EB4" w14:textId="3C67E9D7" w:rsidR="00F14785" w:rsidRPr="00A8590B" w:rsidRDefault="00F14785" w:rsidP="00F14785">
      <w:pPr>
        <w:pStyle w:val="BODI"/>
      </w:pPr>
      <w:r w:rsidRPr="00A8590B">
        <w:t xml:space="preserve">Penelitian ini akan dilaksanakan pada bulan </w:t>
      </w:r>
      <w:r>
        <w:t>Juli</w:t>
      </w:r>
      <w:r w:rsidRPr="00A8590B">
        <w:t xml:space="preserve"> hingga </w:t>
      </w:r>
      <w:r>
        <w:t>Agustus</w:t>
      </w:r>
      <w:r w:rsidRPr="00A8590B">
        <w:t xml:space="preserve"> tahun 202</w:t>
      </w:r>
      <w:r w:rsidR="00953CE2">
        <w:t>5</w:t>
      </w:r>
      <w:r w:rsidRPr="00A8590B">
        <w:t xml:space="preserve">. Adapun tempat pelaksanaan penelitian dilakukan di </w:t>
      </w:r>
      <w:r>
        <w:t xml:space="preserve">Laboratorium </w:t>
      </w:r>
      <w:r>
        <w:t xml:space="preserve">Multimedia </w:t>
      </w:r>
      <w:r>
        <w:t xml:space="preserve">Informatika Universitas Mulawarman. </w:t>
      </w:r>
      <w:r w:rsidRPr="00A8590B">
        <w:t xml:space="preserve">Berbagai aktivitas dan kegiatan dalam penelitian ini dapat terjadwal dan </w:t>
      </w:r>
      <w:r>
        <w:t xml:space="preserve">diharapkan selesai </w:t>
      </w:r>
      <w:r w:rsidRPr="00A8590B">
        <w:t>sesuai dengan waktu yang telah ditentukan, maka perlu disusun dalam suatu jadwal penelitian yang dapat dilihat pada Tabel 3.1.</w:t>
      </w:r>
    </w:p>
    <w:p w14:paraId="504AD631" w14:textId="77777777" w:rsidR="00F14785" w:rsidRPr="00A8590B" w:rsidRDefault="00F14785" w:rsidP="00F14785">
      <w:pPr>
        <w:pStyle w:val="Caption"/>
        <w:keepNext/>
        <w:spacing w:before="120" w:after="120"/>
      </w:pPr>
      <w:bookmarkStart w:id="317" w:name="_Toc170733296"/>
      <w:r w:rsidRPr="00A8590B">
        <w:rPr>
          <w:b/>
          <w:bCs/>
        </w:rPr>
        <w:t>Tabel 3.</w:t>
      </w:r>
      <w:r w:rsidRPr="00A8590B">
        <w:rPr>
          <w:b/>
          <w:bCs/>
        </w:rPr>
        <w:fldChar w:fldCharType="begin"/>
      </w:r>
      <w:r w:rsidRPr="00A8590B">
        <w:rPr>
          <w:b/>
          <w:bCs/>
        </w:rPr>
        <w:instrText xml:space="preserve"> SEQ Tabel_3 \* ARABIC </w:instrText>
      </w:r>
      <w:r w:rsidRPr="00A8590B">
        <w:rPr>
          <w:b/>
          <w:bCs/>
        </w:rPr>
        <w:fldChar w:fldCharType="separate"/>
      </w:r>
      <w:r>
        <w:rPr>
          <w:b/>
          <w:bCs/>
        </w:rPr>
        <w:t>1</w:t>
      </w:r>
      <w:r w:rsidRPr="00A8590B">
        <w:rPr>
          <w:b/>
          <w:bCs/>
        </w:rPr>
        <w:fldChar w:fldCharType="end"/>
      </w:r>
      <w:r w:rsidRPr="00A8590B">
        <w:rPr>
          <w:b/>
          <w:bCs/>
        </w:rPr>
        <w:t xml:space="preserve"> </w:t>
      </w:r>
      <w:r w:rsidRPr="00A8590B">
        <w:t>Jadwal Penelitian</w:t>
      </w:r>
      <w:bookmarkEnd w:id="317"/>
    </w:p>
    <w:tbl>
      <w:tblPr>
        <w:tblW w:w="85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30"/>
        <w:gridCol w:w="3718"/>
        <w:gridCol w:w="709"/>
        <w:gridCol w:w="708"/>
        <w:gridCol w:w="709"/>
        <w:gridCol w:w="709"/>
        <w:gridCol w:w="709"/>
        <w:gridCol w:w="708"/>
      </w:tblGrid>
      <w:tr w:rsidR="00F14785" w:rsidRPr="00A8590B" w14:paraId="0BEADFB5" w14:textId="77777777" w:rsidTr="003C093E">
        <w:trPr>
          <w:trHeight w:val="278"/>
        </w:trPr>
        <w:tc>
          <w:tcPr>
            <w:tcW w:w="530" w:type="dxa"/>
            <w:vMerge w:val="restart"/>
            <w:vAlign w:val="center"/>
          </w:tcPr>
          <w:p w14:paraId="6207F7BB" w14:textId="77777777" w:rsidR="00F14785" w:rsidRPr="00B07AB8" w:rsidRDefault="00F14785" w:rsidP="003C093E">
            <w:pPr>
              <w:pBdr>
                <w:top w:val="nil"/>
                <w:left w:val="nil"/>
                <w:bottom w:val="nil"/>
                <w:right w:val="nil"/>
                <w:between w:val="nil"/>
              </w:pBdr>
              <w:jc w:val="center"/>
              <w:rPr>
                <w:rFonts w:eastAsia="Times New Roman" w:cstheme="minorHAnsi"/>
                <w:b/>
                <w:bCs/>
                <w:color w:val="000000"/>
                <w:sz w:val="22"/>
              </w:rPr>
            </w:pPr>
            <w:r w:rsidRPr="00B07AB8">
              <w:rPr>
                <w:rFonts w:eastAsia="Times New Roman" w:cstheme="minorHAnsi"/>
                <w:b/>
                <w:bCs/>
                <w:color w:val="000000"/>
                <w:sz w:val="22"/>
              </w:rPr>
              <w:t>No</w:t>
            </w:r>
          </w:p>
        </w:tc>
        <w:tc>
          <w:tcPr>
            <w:tcW w:w="3718" w:type="dxa"/>
            <w:vMerge w:val="restart"/>
            <w:vAlign w:val="center"/>
          </w:tcPr>
          <w:p w14:paraId="66B7AA48" w14:textId="77777777" w:rsidR="00F14785" w:rsidRPr="00B07AB8" w:rsidRDefault="00F14785" w:rsidP="003C093E">
            <w:pPr>
              <w:pBdr>
                <w:top w:val="nil"/>
                <w:left w:val="nil"/>
                <w:bottom w:val="nil"/>
                <w:right w:val="nil"/>
                <w:between w:val="nil"/>
              </w:pBdr>
              <w:jc w:val="center"/>
              <w:rPr>
                <w:rFonts w:eastAsia="Times New Roman" w:cstheme="minorHAnsi"/>
                <w:b/>
                <w:bCs/>
                <w:color w:val="000000"/>
                <w:sz w:val="22"/>
              </w:rPr>
            </w:pPr>
            <w:r w:rsidRPr="00B07AB8">
              <w:rPr>
                <w:rFonts w:eastAsia="Times New Roman" w:cstheme="minorHAnsi"/>
                <w:b/>
                <w:bCs/>
                <w:color w:val="000000"/>
                <w:sz w:val="22"/>
              </w:rPr>
              <w:t>Kegiatan</w:t>
            </w:r>
          </w:p>
        </w:tc>
        <w:tc>
          <w:tcPr>
            <w:tcW w:w="4252" w:type="dxa"/>
            <w:gridSpan w:val="6"/>
          </w:tcPr>
          <w:p w14:paraId="2F0C74D5" w14:textId="2718AEEF" w:rsidR="00F14785" w:rsidRPr="002C475A" w:rsidRDefault="00F14785" w:rsidP="003C093E">
            <w:pPr>
              <w:pBdr>
                <w:top w:val="nil"/>
                <w:left w:val="nil"/>
                <w:bottom w:val="nil"/>
                <w:right w:val="nil"/>
                <w:between w:val="nil"/>
              </w:pBdr>
              <w:jc w:val="center"/>
              <w:rPr>
                <w:rFonts w:eastAsia="Times New Roman" w:cstheme="minorHAnsi"/>
                <w:b/>
                <w:bCs/>
                <w:color w:val="000000"/>
                <w:sz w:val="22"/>
              </w:rPr>
            </w:pPr>
            <w:r w:rsidRPr="002C475A">
              <w:rPr>
                <w:rFonts w:eastAsia="Times New Roman" w:cstheme="minorHAnsi"/>
                <w:b/>
                <w:bCs/>
                <w:color w:val="000000"/>
                <w:sz w:val="22"/>
              </w:rPr>
              <w:t>Bulan (Tahun 202</w:t>
            </w:r>
            <w:r w:rsidR="00953CE2">
              <w:rPr>
                <w:rFonts w:eastAsia="Times New Roman" w:cstheme="minorHAnsi"/>
                <w:b/>
                <w:bCs/>
                <w:color w:val="000000"/>
                <w:sz w:val="22"/>
              </w:rPr>
              <w:t>5</w:t>
            </w:r>
            <w:r w:rsidRPr="002C475A">
              <w:rPr>
                <w:rFonts w:eastAsia="Times New Roman" w:cstheme="minorHAnsi"/>
                <w:b/>
                <w:bCs/>
                <w:color w:val="000000"/>
                <w:sz w:val="22"/>
              </w:rPr>
              <w:t>)</w:t>
            </w:r>
          </w:p>
        </w:tc>
      </w:tr>
      <w:tr w:rsidR="00F14785" w:rsidRPr="00A8590B" w14:paraId="0A8B4AED" w14:textId="77777777" w:rsidTr="003C093E">
        <w:tc>
          <w:tcPr>
            <w:tcW w:w="530" w:type="dxa"/>
            <w:vMerge/>
            <w:vAlign w:val="center"/>
          </w:tcPr>
          <w:p w14:paraId="4C94CB71"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vMerge/>
            <w:vAlign w:val="center"/>
          </w:tcPr>
          <w:p w14:paraId="034D79BB"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709" w:type="dxa"/>
          </w:tcPr>
          <w:p w14:paraId="4E43BFF1" w14:textId="629A554E" w:rsidR="00F14785" w:rsidRPr="00B07AB8" w:rsidRDefault="00953CE2" w:rsidP="003C093E">
            <w:pPr>
              <w:pBdr>
                <w:top w:val="nil"/>
                <w:left w:val="nil"/>
                <w:bottom w:val="nil"/>
                <w:right w:val="nil"/>
                <w:between w:val="nil"/>
              </w:pBdr>
              <w:jc w:val="center"/>
              <w:rPr>
                <w:rFonts w:eastAsia="Times New Roman" w:cstheme="minorHAnsi"/>
                <w:b/>
                <w:bCs/>
                <w:color w:val="000000"/>
                <w:sz w:val="22"/>
              </w:rPr>
            </w:pPr>
            <w:r>
              <w:rPr>
                <w:rFonts w:eastAsia="Times New Roman" w:cstheme="minorHAnsi"/>
                <w:b/>
                <w:bCs/>
                <w:color w:val="000000"/>
                <w:sz w:val="22"/>
              </w:rPr>
              <w:t>Jan</w:t>
            </w:r>
          </w:p>
        </w:tc>
        <w:tc>
          <w:tcPr>
            <w:tcW w:w="708" w:type="dxa"/>
          </w:tcPr>
          <w:p w14:paraId="1827658F" w14:textId="1B06281C" w:rsidR="00F14785" w:rsidRPr="00B07AB8" w:rsidRDefault="00953CE2" w:rsidP="003C093E">
            <w:pPr>
              <w:pBdr>
                <w:top w:val="nil"/>
                <w:left w:val="nil"/>
                <w:bottom w:val="nil"/>
                <w:right w:val="nil"/>
                <w:between w:val="nil"/>
              </w:pBdr>
              <w:jc w:val="center"/>
              <w:rPr>
                <w:rFonts w:eastAsia="Times New Roman" w:cstheme="minorHAnsi"/>
                <w:b/>
                <w:bCs/>
                <w:color w:val="000000"/>
                <w:sz w:val="22"/>
              </w:rPr>
            </w:pPr>
            <w:r>
              <w:rPr>
                <w:rFonts w:eastAsia="Times New Roman" w:cstheme="minorHAnsi"/>
                <w:b/>
                <w:bCs/>
                <w:color w:val="000000"/>
                <w:sz w:val="22"/>
              </w:rPr>
              <w:t>Feb</w:t>
            </w:r>
          </w:p>
        </w:tc>
        <w:tc>
          <w:tcPr>
            <w:tcW w:w="709" w:type="dxa"/>
          </w:tcPr>
          <w:p w14:paraId="3A6FE3BC" w14:textId="642DD31A" w:rsidR="00F14785" w:rsidRPr="00B07AB8" w:rsidRDefault="00953CE2" w:rsidP="003C093E">
            <w:pPr>
              <w:pBdr>
                <w:top w:val="nil"/>
                <w:left w:val="nil"/>
                <w:bottom w:val="nil"/>
                <w:right w:val="nil"/>
                <w:between w:val="nil"/>
              </w:pBdr>
              <w:jc w:val="center"/>
              <w:rPr>
                <w:rFonts w:eastAsia="Times New Roman" w:cstheme="minorHAnsi"/>
                <w:b/>
                <w:bCs/>
                <w:color w:val="000000"/>
                <w:sz w:val="22"/>
              </w:rPr>
            </w:pPr>
            <w:r>
              <w:rPr>
                <w:rFonts w:eastAsia="Times New Roman" w:cstheme="minorHAnsi"/>
                <w:b/>
                <w:bCs/>
                <w:color w:val="000000"/>
                <w:sz w:val="22"/>
              </w:rPr>
              <w:t>Mar</w:t>
            </w:r>
          </w:p>
        </w:tc>
        <w:tc>
          <w:tcPr>
            <w:tcW w:w="709" w:type="dxa"/>
          </w:tcPr>
          <w:p w14:paraId="71807364" w14:textId="7A6D2FC3" w:rsidR="00F14785" w:rsidRPr="00B07AB8" w:rsidRDefault="00F14785" w:rsidP="003C093E">
            <w:pPr>
              <w:pBdr>
                <w:top w:val="nil"/>
                <w:left w:val="nil"/>
                <w:bottom w:val="nil"/>
                <w:right w:val="nil"/>
                <w:between w:val="nil"/>
              </w:pBdr>
              <w:jc w:val="center"/>
              <w:rPr>
                <w:rFonts w:eastAsia="Times New Roman" w:cstheme="minorHAnsi"/>
                <w:b/>
                <w:bCs/>
                <w:color w:val="000000"/>
                <w:sz w:val="22"/>
              </w:rPr>
            </w:pPr>
            <w:r>
              <w:rPr>
                <w:rFonts w:eastAsia="Times New Roman" w:cstheme="minorHAnsi"/>
                <w:b/>
                <w:bCs/>
                <w:color w:val="000000"/>
                <w:sz w:val="22"/>
              </w:rPr>
              <w:t>A</w:t>
            </w:r>
            <w:r w:rsidR="00953CE2">
              <w:rPr>
                <w:rFonts w:eastAsia="Times New Roman" w:cstheme="minorHAnsi"/>
                <w:b/>
                <w:bCs/>
                <w:color w:val="000000"/>
                <w:sz w:val="22"/>
              </w:rPr>
              <w:t>pr</w:t>
            </w:r>
          </w:p>
        </w:tc>
        <w:tc>
          <w:tcPr>
            <w:tcW w:w="709" w:type="dxa"/>
          </w:tcPr>
          <w:p w14:paraId="67D7CA32" w14:textId="2987125C" w:rsidR="00F14785" w:rsidRPr="00B07AB8" w:rsidRDefault="00953CE2" w:rsidP="003C093E">
            <w:pPr>
              <w:pBdr>
                <w:top w:val="nil"/>
                <w:left w:val="nil"/>
                <w:bottom w:val="nil"/>
                <w:right w:val="nil"/>
                <w:between w:val="nil"/>
              </w:pBdr>
              <w:jc w:val="center"/>
              <w:rPr>
                <w:rFonts w:eastAsia="Times New Roman" w:cstheme="minorHAnsi"/>
                <w:b/>
                <w:bCs/>
                <w:color w:val="000000"/>
                <w:sz w:val="22"/>
              </w:rPr>
            </w:pPr>
            <w:r>
              <w:rPr>
                <w:rFonts w:eastAsia="Times New Roman" w:cstheme="minorHAnsi"/>
                <w:b/>
                <w:bCs/>
                <w:color w:val="000000"/>
                <w:sz w:val="22"/>
              </w:rPr>
              <w:t>Mei</w:t>
            </w:r>
          </w:p>
        </w:tc>
        <w:tc>
          <w:tcPr>
            <w:tcW w:w="708" w:type="dxa"/>
          </w:tcPr>
          <w:p w14:paraId="5C74DE91" w14:textId="5232D8E6" w:rsidR="00F14785" w:rsidRPr="00B07AB8" w:rsidRDefault="00953CE2" w:rsidP="003C093E">
            <w:pPr>
              <w:pBdr>
                <w:top w:val="nil"/>
                <w:left w:val="nil"/>
                <w:bottom w:val="nil"/>
                <w:right w:val="nil"/>
                <w:between w:val="nil"/>
              </w:pBdr>
              <w:jc w:val="center"/>
              <w:rPr>
                <w:rFonts w:eastAsia="Times New Roman" w:cstheme="minorHAnsi"/>
                <w:b/>
                <w:bCs/>
                <w:color w:val="000000"/>
                <w:sz w:val="22"/>
              </w:rPr>
            </w:pPr>
            <w:r>
              <w:rPr>
                <w:rFonts w:eastAsia="Times New Roman" w:cstheme="minorHAnsi"/>
                <w:b/>
                <w:bCs/>
                <w:color w:val="000000"/>
                <w:sz w:val="22"/>
              </w:rPr>
              <w:t>Jun</w:t>
            </w:r>
          </w:p>
        </w:tc>
      </w:tr>
      <w:tr w:rsidR="00F14785" w:rsidRPr="00A8590B" w14:paraId="0DB11C96" w14:textId="77777777" w:rsidTr="003C093E">
        <w:tc>
          <w:tcPr>
            <w:tcW w:w="530" w:type="dxa"/>
            <w:vMerge w:val="restart"/>
            <w:vAlign w:val="center"/>
          </w:tcPr>
          <w:p w14:paraId="1CC62F4E" w14:textId="77777777" w:rsidR="00F14785" w:rsidRPr="00B07AB8" w:rsidRDefault="00F14785" w:rsidP="003C093E">
            <w:pPr>
              <w:pBdr>
                <w:top w:val="nil"/>
                <w:left w:val="nil"/>
                <w:bottom w:val="nil"/>
                <w:right w:val="nil"/>
                <w:between w:val="nil"/>
              </w:pBdr>
              <w:jc w:val="center"/>
              <w:rPr>
                <w:rFonts w:eastAsia="Times New Roman" w:cstheme="minorHAnsi"/>
                <w:b/>
                <w:bCs/>
                <w:color w:val="000000"/>
                <w:sz w:val="22"/>
              </w:rPr>
            </w:pPr>
            <w:r w:rsidRPr="00B07AB8">
              <w:rPr>
                <w:rFonts w:eastAsia="Times New Roman" w:cstheme="minorHAnsi"/>
                <w:b/>
                <w:bCs/>
                <w:color w:val="000000"/>
                <w:sz w:val="22"/>
              </w:rPr>
              <w:t>I</w:t>
            </w:r>
          </w:p>
        </w:tc>
        <w:tc>
          <w:tcPr>
            <w:tcW w:w="7970" w:type="dxa"/>
            <w:gridSpan w:val="7"/>
          </w:tcPr>
          <w:p w14:paraId="7A118891" w14:textId="77777777" w:rsidR="00F14785" w:rsidRPr="00B07AB8" w:rsidRDefault="00F14785" w:rsidP="003C093E">
            <w:pPr>
              <w:pBdr>
                <w:top w:val="nil"/>
                <w:left w:val="nil"/>
                <w:bottom w:val="nil"/>
                <w:right w:val="nil"/>
                <w:between w:val="nil"/>
              </w:pBdr>
              <w:spacing w:line="276" w:lineRule="auto"/>
              <w:ind w:left="351" w:hanging="351"/>
              <w:rPr>
                <w:rFonts w:eastAsia="Times New Roman" w:cstheme="minorHAnsi"/>
                <w:b/>
                <w:bCs/>
                <w:color w:val="000000"/>
                <w:sz w:val="22"/>
              </w:rPr>
            </w:pPr>
            <w:r w:rsidRPr="00B07AB8">
              <w:rPr>
                <w:rFonts w:eastAsia="Times New Roman" w:cstheme="minorHAnsi"/>
                <w:b/>
                <w:bCs/>
                <w:color w:val="000000"/>
                <w:sz w:val="22"/>
              </w:rPr>
              <w:t>Tahap Persiapan Penelitian</w:t>
            </w:r>
          </w:p>
        </w:tc>
      </w:tr>
      <w:tr w:rsidR="00F14785" w:rsidRPr="00A8590B" w14:paraId="1FFAC268" w14:textId="77777777" w:rsidTr="003C093E">
        <w:tc>
          <w:tcPr>
            <w:tcW w:w="530" w:type="dxa"/>
            <w:vMerge/>
            <w:vAlign w:val="center"/>
          </w:tcPr>
          <w:p w14:paraId="5EA26E59"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tcPr>
          <w:p w14:paraId="18702D97" w14:textId="77777777" w:rsidR="00F14785" w:rsidRPr="00B07AB8" w:rsidRDefault="00F14785" w:rsidP="00F14785">
            <w:pPr>
              <w:numPr>
                <w:ilvl w:val="0"/>
                <w:numId w:val="21"/>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Pembuatan Proposal</w:t>
            </w:r>
          </w:p>
        </w:tc>
        <w:tc>
          <w:tcPr>
            <w:tcW w:w="709" w:type="dxa"/>
            <w:shd w:val="clear" w:color="auto" w:fill="A6A6A6" w:themeFill="background1" w:themeFillShade="A6"/>
          </w:tcPr>
          <w:p w14:paraId="2291CADB"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shd w:val="clear" w:color="auto" w:fill="A6A6A6" w:themeFill="background1" w:themeFillShade="A6"/>
          </w:tcPr>
          <w:p w14:paraId="4E1FF499"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3AF75E89"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3EF2762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76AB7B79"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2BACD1D6"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08D6B4A6" w14:textId="77777777" w:rsidTr="003C093E">
        <w:tc>
          <w:tcPr>
            <w:tcW w:w="530" w:type="dxa"/>
            <w:vMerge/>
            <w:vAlign w:val="center"/>
          </w:tcPr>
          <w:p w14:paraId="7200C414"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tcPr>
          <w:p w14:paraId="226F2B3A" w14:textId="77777777" w:rsidR="00F14785" w:rsidRPr="00B07AB8" w:rsidRDefault="00F14785" w:rsidP="00F14785">
            <w:pPr>
              <w:numPr>
                <w:ilvl w:val="0"/>
                <w:numId w:val="21"/>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Seminar Proposal</w:t>
            </w:r>
          </w:p>
        </w:tc>
        <w:tc>
          <w:tcPr>
            <w:tcW w:w="709" w:type="dxa"/>
          </w:tcPr>
          <w:p w14:paraId="1DDA2292"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546CEDFD"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71F2F08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10026148"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465AD2E9"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255A00A0"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13D79D90" w14:textId="77777777" w:rsidTr="003C093E">
        <w:tc>
          <w:tcPr>
            <w:tcW w:w="530" w:type="dxa"/>
            <w:vMerge/>
            <w:vAlign w:val="center"/>
          </w:tcPr>
          <w:p w14:paraId="2FDCF276"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tcPr>
          <w:p w14:paraId="4A4E6E83" w14:textId="77777777" w:rsidR="00F14785" w:rsidRPr="00B07AB8" w:rsidRDefault="00F14785" w:rsidP="00F14785">
            <w:pPr>
              <w:numPr>
                <w:ilvl w:val="0"/>
                <w:numId w:val="21"/>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Perbaikan Seminar Proposal</w:t>
            </w:r>
          </w:p>
        </w:tc>
        <w:tc>
          <w:tcPr>
            <w:tcW w:w="709" w:type="dxa"/>
          </w:tcPr>
          <w:p w14:paraId="3DF262AB"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16C0141D"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61D055C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1077AACF"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59E06FCF"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122E4346"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38EEADBB" w14:textId="77777777" w:rsidTr="003C093E">
        <w:tc>
          <w:tcPr>
            <w:tcW w:w="530" w:type="dxa"/>
            <w:vMerge w:val="restart"/>
            <w:vAlign w:val="center"/>
          </w:tcPr>
          <w:p w14:paraId="51C45B94" w14:textId="77777777" w:rsidR="00F14785" w:rsidRPr="00B07AB8" w:rsidRDefault="00F14785" w:rsidP="003C093E">
            <w:pPr>
              <w:pBdr>
                <w:top w:val="nil"/>
                <w:left w:val="nil"/>
                <w:bottom w:val="nil"/>
                <w:right w:val="nil"/>
                <w:between w:val="nil"/>
              </w:pBdr>
              <w:jc w:val="center"/>
              <w:rPr>
                <w:rFonts w:eastAsia="Times New Roman" w:cstheme="minorHAnsi"/>
                <w:b/>
                <w:bCs/>
                <w:color w:val="000000"/>
                <w:sz w:val="22"/>
              </w:rPr>
            </w:pPr>
            <w:r w:rsidRPr="00B07AB8">
              <w:rPr>
                <w:rFonts w:eastAsia="Times New Roman" w:cstheme="minorHAnsi"/>
                <w:b/>
                <w:bCs/>
                <w:color w:val="000000"/>
                <w:sz w:val="22"/>
              </w:rPr>
              <w:t>II</w:t>
            </w:r>
          </w:p>
        </w:tc>
        <w:tc>
          <w:tcPr>
            <w:tcW w:w="7970" w:type="dxa"/>
            <w:gridSpan w:val="7"/>
          </w:tcPr>
          <w:p w14:paraId="74FA146E" w14:textId="77777777" w:rsidR="00F14785" w:rsidRPr="00B07AB8" w:rsidRDefault="00F14785" w:rsidP="003C093E">
            <w:pPr>
              <w:pBdr>
                <w:top w:val="nil"/>
                <w:left w:val="nil"/>
                <w:bottom w:val="nil"/>
                <w:right w:val="nil"/>
                <w:between w:val="nil"/>
              </w:pBdr>
              <w:spacing w:line="276" w:lineRule="auto"/>
              <w:ind w:left="351" w:hanging="351"/>
              <w:rPr>
                <w:rFonts w:eastAsia="Times New Roman" w:cstheme="minorHAnsi"/>
                <w:b/>
                <w:bCs/>
                <w:color w:val="000000"/>
                <w:sz w:val="22"/>
              </w:rPr>
            </w:pPr>
            <w:r w:rsidRPr="00B07AB8">
              <w:rPr>
                <w:rFonts w:eastAsia="Times New Roman" w:cstheme="minorHAnsi"/>
                <w:b/>
                <w:bCs/>
                <w:color w:val="000000"/>
                <w:sz w:val="22"/>
              </w:rPr>
              <w:t>Tahap Pelaksanaan</w:t>
            </w:r>
          </w:p>
        </w:tc>
      </w:tr>
      <w:tr w:rsidR="00F14785" w:rsidRPr="00A8590B" w14:paraId="1B3F8208" w14:textId="77777777" w:rsidTr="003C093E">
        <w:tc>
          <w:tcPr>
            <w:tcW w:w="530" w:type="dxa"/>
            <w:vMerge/>
            <w:vAlign w:val="center"/>
          </w:tcPr>
          <w:p w14:paraId="378BBCD2"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tcPr>
          <w:p w14:paraId="06D78E9F" w14:textId="77777777" w:rsidR="00F14785" w:rsidRPr="00B07AB8" w:rsidRDefault="00F14785" w:rsidP="00F14785">
            <w:pPr>
              <w:numPr>
                <w:ilvl w:val="0"/>
                <w:numId w:val="22"/>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Pengumpulan Data</w:t>
            </w:r>
          </w:p>
        </w:tc>
        <w:tc>
          <w:tcPr>
            <w:tcW w:w="709" w:type="dxa"/>
          </w:tcPr>
          <w:p w14:paraId="1687246F"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598D726A"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226B4046"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078D8943"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5BD77BE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74B9E97E"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4037DB2B" w14:textId="77777777" w:rsidTr="003C093E">
        <w:tc>
          <w:tcPr>
            <w:tcW w:w="530" w:type="dxa"/>
            <w:vMerge/>
            <w:vAlign w:val="center"/>
          </w:tcPr>
          <w:p w14:paraId="6E6C3F1A"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tcPr>
          <w:p w14:paraId="49BDAC40" w14:textId="77777777" w:rsidR="00F14785" w:rsidRPr="00B07AB8" w:rsidRDefault="00F14785" w:rsidP="00F14785">
            <w:pPr>
              <w:numPr>
                <w:ilvl w:val="0"/>
                <w:numId w:val="22"/>
              </w:numPr>
              <w:pBdr>
                <w:top w:val="nil"/>
                <w:left w:val="nil"/>
                <w:bottom w:val="nil"/>
                <w:right w:val="nil"/>
                <w:between w:val="nil"/>
              </w:pBdr>
              <w:spacing w:line="276" w:lineRule="auto"/>
              <w:ind w:left="351" w:hanging="351"/>
              <w:rPr>
                <w:rFonts w:eastAsia="Times New Roman" w:cstheme="minorHAnsi"/>
                <w:color w:val="000000"/>
                <w:sz w:val="22"/>
              </w:rPr>
            </w:pPr>
            <w:r>
              <w:rPr>
                <w:rFonts w:eastAsia="Times New Roman" w:cstheme="minorHAnsi"/>
                <w:color w:val="000000"/>
                <w:sz w:val="22"/>
              </w:rPr>
              <w:t xml:space="preserve">Pengolahan </w:t>
            </w:r>
            <w:r w:rsidRPr="00B07AB8">
              <w:rPr>
                <w:rFonts w:eastAsia="Times New Roman" w:cstheme="minorHAnsi"/>
                <w:color w:val="000000"/>
                <w:sz w:val="22"/>
              </w:rPr>
              <w:t>Data</w:t>
            </w:r>
          </w:p>
        </w:tc>
        <w:tc>
          <w:tcPr>
            <w:tcW w:w="709" w:type="dxa"/>
          </w:tcPr>
          <w:p w14:paraId="0C85EAFF"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0894E0A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527B19FE"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57A10F5F"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58D79124"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60E805EA"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73D4C45A" w14:textId="77777777" w:rsidTr="003C093E">
        <w:tc>
          <w:tcPr>
            <w:tcW w:w="530" w:type="dxa"/>
            <w:vMerge/>
            <w:vAlign w:val="center"/>
          </w:tcPr>
          <w:p w14:paraId="39DFCF72"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tcPr>
          <w:p w14:paraId="5A26258C" w14:textId="77777777" w:rsidR="00F14785" w:rsidRPr="00B07AB8" w:rsidRDefault="00F14785" w:rsidP="00F14785">
            <w:pPr>
              <w:numPr>
                <w:ilvl w:val="0"/>
                <w:numId w:val="22"/>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Implementasi Metode</w:t>
            </w:r>
          </w:p>
        </w:tc>
        <w:tc>
          <w:tcPr>
            <w:tcW w:w="709" w:type="dxa"/>
          </w:tcPr>
          <w:p w14:paraId="047B6399"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0CA8A21A"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3C5F77CB"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35837100"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0E92E711"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34B73764"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6091164C" w14:textId="77777777" w:rsidTr="003C093E">
        <w:tc>
          <w:tcPr>
            <w:tcW w:w="530" w:type="dxa"/>
            <w:vMerge/>
            <w:vAlign w:val="center"/>
          </w:tcPr>
          <w:p w14:paraId="447DA668" w14:textId="77777777" w:rsidR="00F14785" w:rsidRPr="00B07AB8" w:rsidRDefault="00F14785" w:rsidP="003C093E">
            <w:pPr>
              <w:widowControl w:val="0"/>
              <w:pBdr>
                <w:top w:val="nil"/>
                <w:left w:val="nil"/>
                <w:bottom w:val="nil"/>
                <w:right w:val="nil"/>
                <w:between w:val="nil"/>
              </w:pBdr>
              <w:rPr>
                <w:rFonts w:eastAsia="Times New Roman" w:cstheme="minorHAnsi"/>
                <w:b/>
                <w:bCs/>
                <w:color w:val="000000"/>
                <w:sz w:val="22"/>
              </w:rPr>
            </w:pPr>
          </w:p>
        </w:tc>
        <w:tc>
          <w:tcPr>
            <w:tcW w:w="3718" w:type="dxa"/>
          </w:tcPr>
          <w:p w14:paraId="2365CB69" w14:textId="77777777" w:rsidR="00F14785" w:rsidRPr="00B07AB8" w:rsidRDefault="00F14785" w:rsidP="00F14785">
            <w:pPr>
              <w:numPr>
                <w:ilvl w:val="0"/>
                <w:numId w:val="22"/>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Perolehan Hasil Implementasi</w:t>
            </w:r>
          </w:p>
        </w:tc>
        <w:tc>
          <w:tcPr>
            <w:tcW w:w="709" w:type="dxa"/>
          </w:tcPr>
          <w:p w14:paraId="133936A4"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14F1ED99"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2034CD04"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24A9E26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245F5BFE"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7958D931"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60ABF72E" w14:textId="77777777" w:rsidTr="003C093E">
        <w:tc>
          <w:tcPr>
            <w:tcW w:w="530" w:type="dxa"/>
            <w:vMerge w:val="restart"/>
            <w:vAlign w:val="center"/>
          </w:tcPr>
          <w:p w14:paraId="39115839" w14:textId="77777777" w:rsidR="00F14785" w:rsidRPr="00B07AB8" w:rsidRDefault="00F14785" w:rsidP="003C093E">
            <w:pPr>
              <w:pBdr>
                <w:top w:val="nil"/>
                <w:left w:val="nil"/>
                <w:bottom w:val="nil"/>
                <w:right w:val="nil"/>
                <w:between w:val="nil"/>
              </w:pBdr>
              <w:jc w:val="center"/>
              <w:rPr>
                <w:rFonts w:eastAsia="Times New Roman" w:cstheme="minorHAnsi"/>
                <w:b/>
                <w:bCs/>
                <w:color w:val="000000"/>
                <w:sz w:val="22"/>
              </w:rPr>
            </w:pPr>
            <w:r w:rsidRPr="00B07AB8">
              <w:rPr>
                <w:rFonts w:eastAsia="Times New Roman" w:cstheme="minorHAnsi"/>
                <w:b/>
                <w:bCs/>
                <w:color w:val="000000"/>
                <w:sz w:val="22"/>
              </w:rPr>
              <w:t>III</w:t>
            </w:r>
          </w:p>
        </w:tc>
        <w:tc>
          <w:tcPr>
            <w:tcW w:w="7970" w:type="dxa"/>
            <w:gridSpan w:val="7"/>
          </w:tcPr>
          <w:p w14:paraId="69724AC9" w14:textId="77777777" w:rsidR="00F14785" w:rsidRPr="00B07AB8" w:rsidRDefault="00F14785" w:rsidP="003C093E">
            <w:pPr>
              <w:pBdr>
                <w:top w:val="nil"/>
                <w:left w:val="nil"/>
                <w:bottom w:val="nil"/>
                <w:right w:val="nil"/>
                <w:between w:val="nil"/>
              </w:pBdr>
              <w:spacing w:line="276" w:lineRule="auto"/>
              <w:ind w:left="351" w:hanging="351"/>
              <w:rPr>
                <w:rFonts w:eastAsia="Times New Roman" w:cstheme="minorHAnsi"/>
                <w:b/>
                <w:bCs/>
                <w:color w:val="000000"/>
                <w:sz w:val="22"/>
              </w:rPr>
            </w:pPr>
            <w:r w:rsidRPr="00B07AB8">
              <w:rPr>
                <w:rFonts w:eastAsia="Times New Roman" w:cstheme="minorHAnsi"/>
                <w:b/>
                <w:bCs/>
                <w:color w:val="000000"/>
                <w:sz w:val="22"/>
              </w:rPr>
              <w:t>Tahap Penyusunan Laporan</w:t>
            </w:r>
          </w:p>
        </w:tc>
      </w:tr>
      <w:tr w:rsidR="00F14785" w:rsidRPr="00A8590B" w14:paraId="67007D8B" w14:textId="77777777" w:rsidTr="003C093E">
        <w:tc>
          <w:tcPr>
            <w:tcW w:w="530" w:type="dxa"/>
            <w:vMerge/>
            <w:vAlign w:val="center"/>
          </w:tcPr>
          <w:p w14:paraId="40368AB5" w14:textId="77777777" w:rsidR="00F14785" w:rsidRPr="00B07AB8" w:rsidRDefault="00F14785" w:rsidP="003C093E">
            <w:pPr>
              <w:widowControl w:val="0"/>
              <w:pBdr>
                <w:top w:val="nil"/>
                <w:left w:val="nil"/>
                <w:bottom w:val="nil"/>
                <w:right w:val="nil"/>
                <w:between w:val="nil"/>
              </w:pBdr>
              <w:rPr>
                <w:rFonts w:eastAsia="Times New Roman" w:cstheme="minorHAnsi"/>
                <w:color w:val="000000"/>
                <w:sz w:val="22"/>
              </w:rPr>
            </w:pPr>
          </w:p>
        </w:tc>
        <w:tc>
          <w:tcPr>
            <w:tcW w:w="3718" w:type="dxa"/>
          </w:tcPr>
          <w:p w14:paraId="07742A48" w14:textId="77777777" w:rsidR="00F14785" w:rsidRPr="00B07AB8" w:rsidRDefault="00F14785" w:rsidP="00F14785">
            <w:pPr>
              <w:numPr>
                <w:ilvl w:val="0"/>
                <w:numId w:val="23"/>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Seminar Hasil</w:t>
            </w:r>
          </w:p>
        </w:tc>
        <w:tc>
          <w:tcPr>
            <w:tcW w:w="709" w:type="dxa"/>
          </w:tcPr>
          <w:p w14:paraId="0E86CE8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64AE81C9"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15B5ED50"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7F5DE21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4FB85A63"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6E705883"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2622E412" w14:textId="77777777" w:rsidTr="003C093E">
        <w:tc>
          <w:tcPr>
            <w:tcW w:w="530" w:type="dxa"/>
            <w:vMerge/>
            <w:vAlign w:val="center"/>
          </w:tcPr>
          <w:p w14:paraId="18DD2354" w14:textId="77777777" w:rsidR="00F14785" w:rsidRPr="00B07AB8" w:rsidRDefault="00F14785" w:rsidP="003C093E">
            <w:pPr>
              <w:widowControl w:val="0"/>
              <w:pBdr>
                <w:top w:val="nil"/>
                <w:left w:val="nil"/>
                <w:bottom w:val="nil"/>
                <w:right w:val="nil"/>
                <w:between w:val="nil"/>
              </w:pBdr>
              <w:rPr>
                <w:rFonts w:eastAsia="Times New Roman" w:cstheme="minorHAnsi"/>
                <w:color w:val="000000"/>
                <w:sz w:val="22"/>
              </w:rPr>
            </w:pPr>
          </w:p>
        </w:tc>
        <w:tc>
          <w:tcPr>
            <w:tcW w:w="3718" w:type="dxa"/>
          </w:tcPr>
          <w:p w14:paraId="76A0FB38" w14:textId="77777777" w:rsidR="00F14785" w:rsidRPr="00B07AB8" w:rsidRDefault="00F14785" w:rsidP="00F14785">
            <w:pPr>
              <w:numPr>
                <w:ilvl w:val="0"/>
                <w:numId w:val="23"/>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Perbaikan Seminar Hasil</w:t>
            </w:r>
          </w:p>
        </w:tc>
        <w:tc>
          <w:tcPr>
            <w:tcW w:w="709" w:type="dxa"/>
          </w:tcPr>
          <w:p w14:paraId="18D28BE8"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604E00C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2B8170D2"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1FD1F28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5452988F"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7FB38C86"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6D988DBB" w14:textId="77777777" w:rsidTr="003C093E">
        <w:tc>
          <w:tcPr>
            <w:tcW w:w="530" w:type="dxa"/>
            <w:vMerge/>
            <w:vAlign w:val="center"/>
          </w:tcPr>
          <w:p w14:paraId="239455E4" w14:textId="77777777" w:rsidR="00F14785" w:rsidRPr="00B07AB8" w:rsidRDefault="00F14785" w:rsidP="003C093E">
            <w:pPr>
              <w:widowControl w:val="0"/>
              <w:pBdr>
                <w:top w:val="nil"/>
                <w:left w:val="nil"/>
                <w:bottom w:val="nil"/>
                <w:right w:val="nil"/>
                <w:between w:val="nil"/>
              </w:pBdr>
              <w:rPr>
                <w:rFonts w:eastAsia="Times New Roman" w:cstheme="minorHAnsi"/>
                <w:color w:val="000000"/>
                <w:sz w:val="22"/>
              </w:rPr>
            </w:pPr>
          </w:p>
        </w:tc>
        <w:tc>
          <w:tcPr>
            <w:tcW w:w="3718" w:type="dxa"/>
          </w:tcPr>
          <w:p w14:paraId="0CAFCD05" w14:textId="77777777" w:rsidR="00F14785" w:rsidRPr="00B07AB8" w:rsidRDefault="00F14785" w:rsidP="00F14785">
            <w:pPr>
              <w:numPr>
                <w:ilvl w:val="0"/>
                <w:numId w:val="23"/>
              </w:numPr>
              <w:pBdr>
                <w:top w:val="nil"/>
                <w:left w:val="nil"/>
                <w:bottom w:val="nil"/>
                <w:right w:val="nil"/>
                <w:between w:val="nil"/>
              </w:pBdr>
              <w:spacing w:line="276" w:lineRule="auto"/>
              <w:ind w:left="351" w:hanging="351"/>
              <w:rPr>
                <w:rFonts w:eastAsia="Times New Roman" w:cstheme="minorHAnsi"/>
                <w:color w:val="000000"/>
                <w:sz w:val="22"/>
              </w:rPr>
            </w:pPr>
            <w:r w:rsidRPr="00357389">
              <w:rPr>
                <w:rFonts w:eastAsia="Times New Roman" w:cstheme="minorHAnsi"/>
                <w:sz w:val="22"/>
              </w:rPr>
              <w:t>Penulisan Artikel Ilmiah</w:t>
            </w:r>
          </w:p>
        </w:tc>
        <w:tc>
          <w:tcPr>
            <w:tcW w:w="709" w:type="dxa"/>
          </w:tcPr>
          <w:p w14:paraId="4F58ED5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2196091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13E83D3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4F81D3E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shd w:val="clear" w:color="auto" w:fill="A6A6A6" w:themeFill="background1" w:themeFillShade="A6"/>
          </w:tcPr>
          <w:p w14:paraId="42AB2C18"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3BC77321"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0B71759A" w14:textId="77777777" w:rsidTr="003C093E">
        <w:tc>
          <w:tcPr>
            <w:tcW w:w="530" w:type="dxa"/>
            <w:vMerge/>
            <w:vAlign w:val="center"/>
          </w:tcPr>
          <w:p w14:paraId="1082297C" w14:textId="77777777" w:rsidR="00F14785" w:rsidRPr="00B07AB8" w:rsidRDefault="00F14785" w:rsidP="003C093E">
            <w:pPr>
              <w:widowControl w:val="0"/>
              <w:pBdr>
                <w:top w:val="nil"/>
                <w:left w:val="nil"/>
                <w:bottom w:val="nil"/>
                <w:right w:val="nil"/>
                <w:between w:val="nil"/>
              </w:pBdr>
              <w:rPr>
                <w:rFonts w:eastAsia="Times New Roman" w:cstheme="minorHAnsi"/>
                <w:color w:val="000000"/>
                <w:sz w:val="22"/>
              </w:rPr>
            </w:pPr>
          </w:p>
        </w:tc>
        <w:tc>
          <w:tcPr>
            <w:tcW w:w="3718" w:type="dxa"/>
          </w:tcPr>
          <w:p w14:paraId="6C7E38E9" w14:textId="77777777" w:rsidR="00F14785" w:rsidRPr="00B07AB8" w:rsidRDefault="00F14785" w:rsidP="00F14785">
            <w:pPr>
              <w:numPr>
                <w:ilvl w:val="0"/>
                <w:numId w:val="23"/>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Seminar Akhir</w:t>
            </w:r>
          </w:p>
        </w:tc>
        <w:tc>
          <w:tcPr>
            <w:tcW w:w="709" w:type="dxa"/>
          </w:tcPr>
          <w:p w14:paraId="415A2BB2"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3B4B189E"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4AFC2DC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477516F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71FEDC3E"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shd w:val="clear" w:color="auto" w:fill="A6A6A6" w:themeFill="background1" w:themeFillShade="A6"/>
          </w:tcPr>
          <w:p w14:paraId="5954208C"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r w:rsidR="00F14785" w:rsidRPr="00A8590B" w14:paraId="183AEFF0" w14:textId="77777777" w:rsidTr="003C093E">
        <w:tc>
          <w:tcPr>
            <w:tcW w:w="530" w:type="dxa"/>
            <w:vMerge/>
            <w:vAlign w:val="center"/>
          </w:tcPr>
          <w:p w14:paraId="1AB94726" w14:textId="77777777" w:rsidR="00F14785" w:rsidRPr="00B07AB8" w:rsidRDefault="00F14785" w:rsidP="003C093E">
            <w:pPr>
              <w:widowControl w:val="0"/>
              <w:pBdr>
                <w:top w:val="nil"/>
                <w:left w:val="nil"/>
                <w:bottom w:val="nil"/>
                <w:right w:val="nil"/>
                <w:between w:val="nil"/>
              </w:pBdr>
              <w:rPr>
                <w:rFonts w:eastAsia="Times New Roman" w:cstheme="minorHAnsi"/>
                <w:color w:val="000000"/>
                <w:sz w:val="22"/>
              </w:rPr>
            </w:pPr>
          </w:p>
        </w:tc>
        <w:tc>
          <w:tcPr>
            <w:tcW w:w="3718" w:type="dxa"/>
          </w:tcPr>
          <w:p w14:paraId="50EB4B1B" w14:textId="77777777" w:rsidR="00F14785" w:rsidRPr="00B07AB8" w:rsidRDefault="00F14785" w:rsidP="00F14785">
            <w:pPr>
              <w:numPr>
                <w:ilvl w:val="0"/>
                <w:numId w:val="23"/>
              </w:numPr>
              <w:pBdr>
                <w:top w:val="nil"/>
                <w:left w:val="nil"/>
                <w:bottom w:val="nil"/>
                <w:right w:val="nil"/>
                <w:between w:val="nil"/>
              </w:pBdr>
              <w:spacing w:line="276" w:lineRule="auto"/>
              <w:ind w:left="351" w:hanging="351"/>
              <w:rPr>
                <w:rFonts w:eastAsia="Times New Roman" w:cstheme="minorHAnsi"/>
                <w:color w:val="000000"/>
                <w:sz w:val="22"/>
              </w:rPr>
            </w:pPr>
            <w:r w:rsidRPr="00B07AB8">
              <w:rPr>
                <w:rFonts w:eastAsia="Times New Roman" w:cstheme="minorHAnsi"/>
                <w:color w:val="000000"/>
                <w:sz w:val="22"/>
              </w:rPr>
              <w:t>Perbaikan Seminar Akhir</w:t>
            </w:r>
          </w:p>
        </w:tc>
        <w:tc>
          <w:tcPr>
            <w:tcW w:w="709" w:type="dxa"/>
          </w:tcPr>
          <w:p w14:paraId="6DAD1D87"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tcPr>
          <w:p w14:paraId="2552B244"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708D95AB"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02B3BF74"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9" w:type="dxa"/>
          </w:tcPr>
          <w:p w14:paraId="44C48235"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c>
          <w:tcPr>
            <w:tcW w:w="708" w:type="dxa"/>
            <w:shd w:val="clear" w:color="auto" w:fill="A6A6A6" w:themeFill="background1" w:themeFillShade="A6"/>
          </w:tcPr>
          <w:p w14:paraId="41C40685" w14:textId="77777777" w:rsidR="00F14785" w:rsidRPr="00B07AB8" w:rsidRDefault="00F14785" w:rsidP="003C093E">
            <w:pPr>
              <w:pBdr>
                <w:top w:val="nil"/>
                <w:left w:val="nil"/>
                <w:bottom w:val="nil"/>
                <w:right w:val="nil"/>
                <w:between w:val="nil"/>
              </w:pBdr>
              <w:ind w:left="351" w:hanging="351"/>
              <w:jc w:val="center"/>
              <w:rPr>
                <w:rFonts w:eastAsia="Times New Roman" w:cstheme="minorHAnsi"/>
                <w:color w:val="000000"/>
                <w:sz w:val="22"/>
              </w:rPr>
            </w:pPr>
          </w:p>
        </w:tc>
      </w:tr>
    </w:tbl>
    <w:p w14:paraId="3B5BE1E3" w14:textId="77777777" w:rsidR="00F14785" w:rsidRPr="00F14785" w:rsidRDefault="00F14785" w:rsidP="00F14785">
      <w:pPr>
        <w:pStyle w:val="BODI"/>
      </w:pPr>
    </w:p>
    <w:p w14:paraId="250F907C" w14:textId="361B09BD" w:rsidR="00D118B3" w:rsidRDefault="00FF4E17" w:rsidP="00FF4E17">
      <w:pPr>
        <w:shd w:val="clear" w:color="auto" w:fill="D9D9D9" w:themeFill="background1" w:themeFillShade="D9"/>
        <w:spacing w:after="160"/>
      </w:pPr>
      <w:r>
        <w:t>“Berhenti! Jangan lan</w:t>
      </w:r>
      <w:r w:rsidR="00D118B3">
        <w:t>g</w:t>
      </w:r>
      <w:r>
        <w:t>jyut!”</w:t>
      </w:r>
      <w:r w:rsidR="00D118B3">
        <w:t xml:space="preserve"> ucap anomali karakter film animasi Merah Putih: One For All kepada mahasisiwa/i yang baru mau Seminar Proposal.</w:t>
      </w:r>
    </w:p>
    <w:p w14:paraId="2EC409F5" w14:textId="4F57587C" w:rsidR="00FF4E17" w:rsidRDefault="00D118B3" w:rsidP="00FF4E17">
      <w:pPr>
        <w:shd w:val="clear" w:color="auto" w:fill="D9D9D9" w:themeFill="background1" w:themeFillShade="D9"/>
        <w:spacing w:after="160"/>
      </w:pPr>
      <w:r>
        <w:t xml:space="preserve">Bab 4 dan Bab 5 dapat Anda tulis setelah hasil penelitian sudah ada alias kalian siap untuk Seminar Hasil. Jadi, langsung skip ke Daftar Pustaka &amp; Lampiran dulu ya. </w:t>
      </w:r>
    </w:p>
    <w:p w14:paraId="5D8F7DBD" w14:textId="00F75959" w:rsidR="00D118B3" w:rsidRDefault="00D118B3" w:rsidP="00FF4E17">
      <w:pPr>
        <w:shd w:val="clear" w:color="auto" w:fill="D9D9D9" w:themeFill="background1" w:themeFillShade="D9"/>
        <w:spacing w:after="160"/>
      </w:pPr>
      <w:r>
        <w:t>Sebelum Seminar Hasil, mohon hapus terlebih dahulu sub-bab Jadwal Penelitian ini karena tidak dibutuhkan lagi untuk berikutnya dan sebaiknya jangan dimasukkan ke Lampiran juga.</w:t>
      </w:r>
    </w:p>
    <w:p w14:paraId="47A2E9D4" w14:textId="6E00C64A" w:rsidR="00847782" w:rsidRPr="00F40B3B" w:rsidRDefault="00847782">
      <w:pPr>
        <w:spacing w:after="160"/>
        <w:rPr>
          <w:rFonts w:ascii="Times New Roman" w:eastAsia="Times New Roman" w:hAnsi="Times New Roman" w:cs="Times New Roman"/>
          <w:szCs w:val="24"/>
        </w:rPr>
      </w:pPr>
      <w:r w:rsidRPr="00F40B3B">
        <w:br w:type="page"/>
      </w:r>
    </w:p>
    <w:p w14:paraId="5D50E47C" w14:textId="7672F122" w:rsidR="0004051C" w:rsidRPr="00F40B3B" w:rsidRDefault="0004051C" w:rsidP="006C4344">
      <w:pPr>
        <w:pStyle w:val="Heading1"/>
        <w:rPr>
          <w:rFonts w:cs="Times New Roman"/>
          <w:b w:val="0"/>
        </w:rPr>
      </w:pPr>
      <w:bookmarkStart w:id="318" w:name="_Toc45717890"/>
      <w:bookmarkStart w:id="319" w:name="_Toc201279358"/>
      <w:bookmarkStart w:id="320" w:name="_Toc199532173"/>
      <w:r w:rsidRPr="00F40B3B">
        <w:rPr>
          <w:rFonts w:cs="Times New Roman"/>
        </w:rPr>
        <w:lastRenderedPageBreak/>
        <w:t>BAB IV</w:t>
      </w:r>
      <w:bookmarkEnd w:id="318"/>
      <w:r w:rsidR="006C4344" w:rsidRPr="00F40B3B">
        <w:rPr>
          <w:rFonts w:cs="Times New Roman"/>
        </w:rPr>
        <w:br/>
      </w:r>
      <w:r w:rsidRPr="00F40B3B">
        <w:rPr>
          <w:rFonts w:cs="Times New Roman"/>
        </w:rPr>
        <w:t>HASIL DAN PEMBAHASAN</w:t>
      </w:r>
      <w:bookmarkEnd w:id="319"/>
      <w:bookmarkEnd w:id="320"/>
    </w:p>
    <w:p w14:paraId="035A59BE" w14:textId="77777777" w:rsidR="0004051C" w:rsidRPr="00F40B3B" w:rsidRDefault="0004051C" w:rsidP="0004051C">
      <w:pPr>
        <w:jc w:val="center"/>
        <w:rPr>
          <w:rFonts w:ascii="Times New Roman" w:hAnsi="Times New Roman" w:cs="Times New Roman"/>
          <w:b/>
          <w:szCs w:val="24"/>
        </w:rPr>
      </w:pPr>
    </w:p>
    <w:p w14:paraId="3C3188B1" w14:textId="77777777" w:rsidR="0004051C" w:rsidRPr="00F40B3B" w:rsidRDefault="0004051C" w:rsidP="00CB70AC">
      <w:pPr>
        <w:spacing w:line="360" w:lineRule="auto"/>
        <w:jc w:val="center"/>
        <w:rPr>
          <w:rFonts w:ascii="Times New Roman" w:hAnsi="Times New Roman" w:cs="Times New Roman"/>
          <w:b/>
          <w:szCs w:val="24"/>
        </w:rPr>
      </w:pPr>
    </w:p>
    <w:p w14:paraId="549CDE4B" w14:textId="77777777" w:rsidR="0004051C" w:rsidRPr="00F40B3B" w:rsidRDefault="0004051C" w:rsidP="002E39F0">
      <w:pPr>
        <w:pStyle w:val="ListParagraph"/>
        <w:keepNext/>
        <w:keepLines/>
        <w:numPr>
          <w:ilvl w:val="0"/>
          <w:numId w:val="3"/>
        </w:numPr>
        <w:spacing w:line="360" w:lineRule="auto"/>
        <w:contextualSpacing w:val="0"/>
        <w:outlineLvl w:val="1"/>
        <w:rPr>
          <w:rFonts w:ascii="Times New Roman" w:eastAsiaTheme="majorEastAsia" w:hAnsi="Times New Roman" w:cstheme="majorBidi"/>
          <w:b/>
          <w:vanish/>
          <w:sz w:val="26"/>
          <w:szCs w:val="26"/>
        </w:rPr>
      </w:pPr>
      <w:bookmarkStart w:id="321" w:name="_Toc182260641"/>
      <w:bookmarkStart w:id="322" w:name="_Toc183713566"/>
      <w:bookmarkStart w:id="323" w:name="_Toc184312014"/>
      <w:bookmarkStart w:id="324" w:name="_Toc188368601"/>
      <w:bookmarkStart w:id="325" w:name="_Toc188368665"/>
      <w:bookmarkStart w:id="326" w:name="_Toc190806468"/>
      <w:bookmarkStart w:id="327" w:name="_Toc190806562"/>
      <w:bookmarkStart w:id="328" w:name="_Toc192545833"/>
      <w:bookmarkStart w:id="329" w:name="_Toc192984546"/>
      <w:bookmarkStart w:id="330" w:name="_Toc197426183"/>
      <w:bookmarkStart w:id="331" w:name="_Toc199532030"/>
      <w:bookmarkStart w:id="332" w:name="_Toc199532174"/>
      <w:bookmarkStart w:id="333" w:name="_Toc201279359"/>
      <w:bookmarkStart w:id="334" w:name="_Toc45717891"/>
      <w:bookmarkEnd w:id="321"/>
      <w:bookmarkEnd w:id="322"/>
      <w:bookmarkEnd w:id="323"/>
      <w:bookmarkEnd w:id="324"/>
      <w:bookmarkEnd w:id="325"/>
      <w:bookmarkEnd w:id="326"/>
      <w:bookmarkEnd w:id="327"/>
      <w:bookmarkEnd w:id="328"/>
      <w:bookmarkEnd w:id="329"/>
      <w:bookmarkEnd w:id="330"/>
      <w:bookmarkEnd w:id="331"/>
      <w:bookmarkEnd w:id="332"/>
      <w:bookmarkEnd w:id="333"/>
    </w:p>
    <w:p w14:paraId="1C2A4BA0" w14:textId="1FFFFF14" w:rsidR="0004051C" w:rsidRPr="00F40B3B" w:rsidRDefault="0004051C" w:rsidP="0004051C">
      <w:pPr>
        <w:pStyle w:val="Heading2"/>
      </w:pPr>
      <w:bookmarkStart w:id="335" w:name="_Toc201279360"/>
      <w:bookmarkStart w:id="336" w:name="_Toc199532175"/>
      <w:bookmarkEnd w:id="334"/>
      <w:r w:rsidRPr="00F40B3B">
        <w:t>Pengolahan Data</w:t>
      </w:r>
      <w:bookmarkEnd w:id="335"/>
      <w:bookmarkEnd w:id="336"/>
    </w:p>
    <w:p w14:paraId="16E95336" w14:textId="318EB581" w:rsidR="00984DAC" w:rsidRDefault="005F2AF0" w:rsidP="009D3185">
      <w:pPr>
        <w:shd w:val="clear" w:color="auto" w:fill="D9D9D9" w:themeFill="background1" w:themeFillShade="D9"/>
        <w:spacing w:line="360" w:lineRule="auto"/>
        <w:ind w:firstLine="567"/>
        <w:jc w:val="both"/>
        <w:rPr>
          <w:rFonts w:ascii="Times New Roman" w:eastAsiaTheme="majorEastAsia" w:hAnsi="Times New Roman" w:cstheme="majorBidi"/>
          <w:szCs w:val="32"/>
        </w:rPr>
      </w:pPr>
      <w:r>
        <w:rPr>
          <w:rFonts w:ascii="Times New Roman" w:eastAsiaTheme="majorEastAsia" w:hAnsi="Times New Roman" w:cstheme="majorBidi"/>
          <w:szCs w:val="32"/>
        </w:rPr>
        <w:t>Jelaskan bagaimana cara Anda mengolah data sesuai dengan perancangan yang ada di Bab 3, tunjukkan proses hingga hasil dari data yang diolah. Jelaskan teknik apa saja yang digunakan untuk mengolah data</w:t>
      </w:r>
      <w:r w:rsidR="009D3185">
        <w:rPr>
          <w:rFonts w:ascii="Times New Roman" w:eastAsiaTheme="majorEastAsia" w:hAnsi="Times New Roman" w:cstheme="majorBidi"/>
          <w:szCs w:val="32"/>
        </w:rPr>
        <w:t>, dan berikan keterangan jumlah serta kualitas dari data tersebut apakah cukup untuk penelitian yang Anda lakukan.</w:t>
      </w:r>
    </w:p>
    <w:p w14:paraId="34D51FCF" w14:textId="77777777" w:rsidR="009D3185" w:rsidRPr="00F40B3B" w:rsidRDefault="009D3185" w:rsidP="00984DAC">
      <w:pPr>
        <w:spacing w:line="360" w:lineRule="auto"/>
        <w:ind w:firstLine="567"/>
        <w:jc w:val="both"/>
        <w:rPr>
          <w:rFonts w:ascii="Times New Roman" w:eastAsiaTheme="majorEastAsia" w:hAnsi="Times New Roman" w:cstheme="majorBidi"/>
          <w:szCs w:val="32"/>
        </w:rPr>
      </w:pPr>
    </w:p>
    <w:p w14:paraId="4A777AB8" w14:textId="0A8532F3" w:rsidR="00744122" w:rsidRPr="00F40B3B" w:rsidRDefault="009D3185" w:rsidP="009D3185">
      <w:pPr>
        <w:pStyle w:val="BODI"/>
        <w:shd w:val="clear" w:color="auto" w:fill="D9D9D9" w:themeFill="background1" w:themeFillShade="D9"/>
        <w:ind w:firstLine="0"/>
        <w:rPr>
          <w:rFonts w:eastAsiaTheme="majorEastAsia"/>
        </w:rPr>
      </w:pPr>
      <w:r>
        <w:rPr>
          <w:rFonts w:eastAsiaTheme="majorEastAsia"/>
        </w:rPr>
        <w:t>Contoh tabel alternatif Tabel 4.1:</w:t>
      </w:r>
    </w:p>
    <w:p w14:paraId="15A619E5" w14:textId="5E4E0800" w:rsidR="00C425BC" w:rsidRPr="00F40B3B" w:rsidRDefault="00C425BC" w:rsidP="00C425BC">
      <w:pPr>
        <w:pStyle w:val="Caption"/>
        <w:keepNext/>
        <w:spacing w:before="120" w:after="120"/>
      </w:pPr>
      <w:bookmarkStart w:id="337" w:name="_Toc199945571"/>
      <w:bookmarkStart w:id="338" w:name="_Toc205295692"/>
      <w:r w:rsidRPr="00F40B3B">
        <w:rPr>
          <w:b/>
          <w:bCs/>
        </w:rPr>
        <w:t>Tabel 4.</w:t>
      </w:r>
      <w:r w:rsidR="009762DA" w:rsidRPr="00F40B3B">
        <w:rPr>
          <w:b/>
          <w:bCs/>
        </w:rPr>
        <w:fldChar w:fldCharType="begin"/>
      </w:r>
      <w:r w:rsidR="009762DA" w:rsidRPr="00F40B3B">
        <w:rPr>
          <w:b/>
          <w:bCs/>
        </w:rPr>
        <w:instrText xml:space="preserve"> SEQ Tabel_4 \* ARABIC </w:instrText>
      </w:r>
      <w:r w:rsidR="009762DA" w:rsidRPr="00F40B3B">
        <w:rPr>
          <w:b/>
          <w:bCs/>
        </w:rPr>
        <w:fldChar w:fldCharType="separate"/>
      </w:r>
      <w:r w:rsidR="006B0D17">
        <w:rPr>
          <w:b/>
          <w:bCs/>
        </w:rPr>
        <w:t>1</w:t>
      </w:r>
      <w:r w:rsidR="009762DA" w:rsidRPr="00F40B3B">
        <w:rPr>
          <w:b/>
          <w:bCs/>
        </w:rPr>
        <w:fldChar w:fldCharType="end"/>
      </w:r>
      <w:r w:rsidRPr="00F40B3B">
        <w:t xml:space="preserve"> Keterangan Teknik </w:t>
      </w:r>
      <w:r w:rsidRPr="00F40B3B">
        <w:rPr>
          <w:i/>
          <w:iCs w:val="0"/>
        </w:rPr>
        <w:t>Image Augmentation</w:t>
      </w:r>
      <w:bookmarkEnd w:id="337"/>
      <w:bookmarkEnd w:id="338"/>
    </w:p>
    <w:tbl>
      <w:tblPr>
        <w:tblStyle w:val="TableGrid"/>
        <w:tblW w:w="0" w:type="auto"/>
        <w:tblLook w:val="04A0" w:firstRow="1" w:lastRow="0" w:firstColumn="1" w:lastColumn="0" w:noHBand="0" w:noVBand="1"/>
      </w:tblPr>
      <w:tblGrid>
        <w:gridCol w:w="1129"/>
        <w:gridCol w:w="7365"/>
      </w:tblGrid>
      <w:tr w:rsidR="00C425BC" w:rsidRPr="00F40B3B" w14:paraId="2AA60BBB" w14:textId="77777777" w:rsidTr="0062769E">
        <w:tc>
          <w:tcPr>
            <w:tcW w:w="1129" w:type="dxa"/>
            <w:vAlign w:val="center"/>
          </w:tcPr>
          <w:p w14:paraId="1E604183" w14:textId="68691CF7" w:rsidR="00C425BC" w:rsidRPr="00F40B3B" w:rsidRDefault="00C425BC" w:rsidP="00C425BC">
            <w:pPr>
              <w:pStyle w:val="BODI"/>
              <w:spacing w:line="240" w:lineRule="auto"/>
              <w:ind w:firstLine="0"/>
              <w:jc w:val="center"/>
              <w:rPr>
                <w:rFonts w:eastAsiaTheme="majorEastAsia"/>
                <w:b/>
                <w:bCs/>
                <w:i/>
                <w:iCs/>
                <w:sz w:val="20"/>
                <w:szCs w:val="20"/>
              </w:rPr>
            </w:pPr>
            <w:r w:rsidRPr="00F40B3B">
              <w:rPr>
                <w:rFonts w:eastAsiaTheme="majorEastAsia"/>
                <w:b/>
                <w:bCs/>
                <w:sz w:val="20"/>
                <w:szCs w:val="20"/>
              </w:rPr>
              <w:t>Teknik</w:t>
            </w:r>
          </w:p>
        </w:tc>
        <w:tc>
          <w:tcPr>
            <w:tcW w:w="7365" w:type="dxa"/>
            <w:vAlign w:val="center"/>
          </w:tcPr>
          <w:p w14:paraId="6DBDEFD1" w14:textId="5604479B" w:rsidR="00C425BC" w:rsidRPr="00F40B3B" w:rsidRDefault="00C425BC" w:rsidP="00C425BC">
            <w:pPr>
              <w:pStyle w:val="BODI"/>
              <w:spacing w:line="240" w:lineRule="auto"/>
              <w:ind w:firstLine="0"/>
              <w:jc w:val="center"/>
              <w:rPr>
                <w:rFonts w:eastAsiaTheme="majorEastAsia"/>
                <w:b/>
                <w:bCs/>
                <w:sz w:val="20"/>
                <w:szCs w:val="20"/>
              </w:rPr>
            </w:pPr>
            <w:r w:rsidRPr="00F40B3B">
              <w:rPr>
                <w:rFonts w:eastAsiaTheme="majorEastAsia"/>
                <w:b/>
                <w:bCs/>
                <w:sz w:val="20"/>
                <w:szCs w:val="20"/>
              </w:rPr>
              <w:t>Keterangan</w:t>
            </w:r>
          </w:p>
        </w:tc>
      </w:tr>
      <w:tr w:rsidR="00C425BC" w:rsidRPr="00F40B3B" w14:paraId="6DE2041B" w14:textId="77777777" w:rsidTr="0062769E">
        <w:trPr>
          <w:trHeight w:val="283"/>
        </w:trPr>
        <w:tc>
          <w:tcPr>
            <w:tcW w:w="1129" w:type="dxa"/>
            <w:vAlign w:val="center"/>
          </w:tcPr>
          <w:p w14:paraId="508BB38D" w14:textId="2940DD93" w:rsidR="00C425BC" w:rsidRPr="00F40B3B" w:rsidRDefault="00C425BC" w:rsidP="00C425BC">
            <w:pPr>
              <w:pStyle w:val="BODI"/>
              <w:spacing w:line="240" w:lineRule="auto"/>
              <w:ind w:firstLine="0"/>
              <w:jc w:val="left"/>
              <w:rPr>
                <w:rFonts w:eastAsiaTheme="majorEastAsia"/>
                <w:i/>
                <w:iCs/>
                <w:sz w:val="20"/>
                <w:szCs w:val="20"/>
              </w:rPr>
            </w:pPr>
            <w:r w:rsidRPr="00F40B3B">
              <w:rPr>
                <w:rFonts w:eastAsiaTheme="majorEastAsia"/>
                <w:i/>
                <w:iCs/>
                <w:sz w:val="20"/>
                <w:szCs w:val="20"/>
              </w:rPr>
              <w:t>Flip</w:t>
            </w:r>
          </w:p>
        </w:tc>
        <w:tc>
          <w:tcPr>
            <w:tcW w:w="7365" w:type="dxa"/>
            <w:vAlign w:val="center"/>
          </w:tcPr>
          <w:p w14:paraId="1A73F746" w14:textId="2C0B9514" w:rsidR="00C425BC" w:rsidRPr="00F40B3B" w:rsidRDefault="00C425BC" w:rsidP="00C425BC">
            <w:pPr>
              <w:pStyle w:val="BODI"/>
              <w:spacing w:line="240" w:lineRule="auto"/>
              <w:ind w:firstLine="0"/>
              <w:jc w:val="left"/>
              <w:rPr>
                <w:rFonts w:eastAsiaTheme="majorEastAsia"/>
                <w:sz w:val="20"/>
                <w:szCs w:val="20"/>
              </w:rPr>
            </w:pPr>
            <w:r w:rsidRPr="00F40B3B">
              <w:rPr>
                <w:rFonts w:eastAsiaTheme="majorEastAsia"/>
                <w:sz w:val="20"/>
                <w:szCs w:val="20"/>
              </w:rPr>
              <w:t xml:space="preserve">Membalik citra secara </w:t>
            </w:r>
            <w:r w:rsidR="001D3C72" w:rsidRPr="00F40B3B">
              <w:rPr>
                <w:rFonts w:eastAsiaTheme="majorEastAsia"/>
                <w:sz w:val="20"/>
                <w:szCs w:val="20"/>
              </w:rPr>
              <w:t>horizontal</w:t>
            </w:r>
            <w:r w:rsidRPr="00F40B3B">
              <w:rPr>
                <w:rFonts w:eastAsiaTheme="majorEastAsia"/>
                <w:sz w:val="20"/>
                <w:szCs w:val="20"/>
              </w:rPr>
              <w:t xml:space="preserve"> (dari kiri ke kanan)</w:t>
            </w:r>
          </w:p>
        </w:tc>
      </w:tr>
      <w:tr w:rsidR="00C425BC" w:rsidRPr="00F40B3B" w14:paraId="7568287E" w14:textId="77777777" w:rsidTr="0062769E">
        <w:trPr>
          <w:trHeight w:val="283"/>
        </w:trPr>
        <w:tc>
          <w:tcPr>
            <w:tcW w:w="1129" w:type="dxa"/>
            <w:vAlign w:val="center"/>
          </w:tcPr>
          <w:p w14:paraId="12C46B2F" w14:textId="5F487DDF" w:rsidR="00C425BC" w:rsidRPr="00F40B3B" w:rsidRDefault="00C425BC" w:rsidP="00C425BC">
            <w:pPr>
              <w:pStyle w:val="BODI"/>
              <w:spacing w:line="240" w:lineRule="auto"/>
              <w:ind w:firstLine="0"/>
              <w:jc w:val="left"/>
              <w:rPr>
                <w:rFonts w:eastAsiaTheme="majorEastAsia"/>
                <w:i/>
                <w:iCs/>
                <w:sz w:val="20"/>
                <w:szCs w:val="20"/>
              </w:rPr>
            </w:pPr>
            <w:r w:rsidRPr="00F40B3B">
              <w:rPr>
                <w:rFonts w:eastAsiaTheme="majorEastAsia"/>
                <w:i/>
                <w:iCs/>
                <w:sz w:val="20"/>
                <w:szCs w:val="20"/>
              </w:rPr>
              <w:t>Rotation</w:t>
            </w:r>
          </w:p>
        </w:tc>
        <w:tc>
          <w:tcPr>
            <w:tcW w:w="7365" w:type="dxa"/>
            <w:vAlign w:val="center"/>
          </w:tcPr>
          <w:p w14:paraId="1450A8CB" w14:textId="6924F907" w:rsidR="00C425BC" w:rsidRPr="00F40B3B" w:rsidRDefault="00C425BC" w:rsidP="00C425BC">
            <w:pPr>
              <w:pStyle w:val="BODI"/>
              <w:spacing w:line="240" w:lineRule="auto"/>
              <w:ind w:firstLine="0"/>
              <w:jc w:val="left"/>
              <w:rPr>
                <w:rFonts w:eastAsiaTheme="majorEastAsia"/>
                <w:sz w:val="20"/>
                <w:szCs w:val="20"/>
              </w:rPr>
            </w:pPr>
            <w:r w:rsidRPr="00F40B3B">
              <w:rPr>
                <w:rFonts w:eastAsiaTheme="majorEastAsia"/>
                <w:sz w:val="20"/>
                <w:szCs w:val="20"/>
              </w:rPr>
              <w:t>Memutar orientasi citra ke arah antara -15° dan +15°</w:t>
            </w:r>
          </w:p>
        </w:tc>
      </w:tr>
      <w:tr w:rsidR="00C425BC" w:rsidRPr="00F40B3B" w14:paraId="37E9BB08" w14:textId="77777777" w:rsidTr="0062769E">
        <w:trPr>
          <w:trHeight w:val="283"/>
        </w:trPr>
        <w:tc>
          <w:tcPr>
            <w:tcW w:w="1129" w:type="dxa"/>
            <w:vAlign w:val="center"/>
          </w:tcPr>
          <w:p w14:paraId="37E6652E" w14:textId="63D042E7" w:rsidR="00C425BC" w:rsidRPr="00F40B3B" w:rsidRDefault="00C425BC" w:rsidP="00C425BC">
            <w:pPr>
              <w:pStyle w:val="BODI"/>
              <w:spacing w:line="240" w:lineRule="auto"/>
              <w:ind w:firstLine="0"/>
              <w:jc w:val="left"/>
              <w:rPr>
                <w:rFonts w:eastAsiaTheme="majorEastAsia"/>
                <w:i/>
                <w:iCs/>
                <w:sz w:val="20"/>
                <w:szCs w:val="20"/>
              </w:rPr>
            </w:pPr>
            <w:r w:rsidRPr="00F40B3B">
              <w:rPr>
                <w:rFonts w:eastAsiaTheme="majorEastAsia"/>
                <w:i/>
                <w:iCs/>
                <w:sz w:val="20"/>
                <w:szCs w:val="20"/>
              </w:rPr>
              <w:t>Saturation</w:t>
            </w:r>
          </w:p>
        </w:tc>
        <w:tc>
          <w:tcPr>
            <w:tcW w:w="7365" w:type="dxa"/>
            <w:vAlign w:val="center"/>
          </w:tcPr>
          <w:p w14:paraId="1CC475D9" w14:textId="31BCDBEB" w:rsidR="00C425BC" w:rsidRPr="00F40B3B" w:rsidRDefault="00C425BC" w:rsidP="00C425BC">
            <w:pPr>
              <w:pStyle w:val="BODI"/>
              <w:spacing w:line="240" w:lineRule="auto"/>
              <w:ind w:firstLine="0"/>
              <w:jc w:val="left"/>
              <w:rPr>
                <w:rFonts w:eastAsiaTheme="majorEastAsia"/>
                <w:sz w:val="20"/>
                <w:szCs w:val="20"/>
              </w:rPr>
            </w:pPr>
            <w:r w:rsidRPr="00F40B3B">
              <w:rPr>
                <w:rFonts w:eastAsiaTheme="majorEastAsia"/>
                <w:sz w:val="20"/>
                <w:szCs w:val="20"/>
              </w:rPr>
              <w:t>Mencerahkan saturasi warna antara -20% dan +20%</w:t>
            </w:r>
          </w:p>
        </w:tc>
      </w:tr>
      <w:tr w:rsidR="00C425BC" w:rsidRPr="00F40B3B" w14:paraId="427BC6CF" w14:textId="77777777" w:rsidTr="0062769E">
        <w:trPr>
          <w:trHeight w:val="283"/>
        </w:trPr>
        <w:tc>
          <w:tcPr>
            <w:tcW w:w="1129" w:type="dxa"/>
            <w:vAlign w:val="center"/>
          </w:tcPr>
          <w:p w14:paraId="1CB8FA66" w14:textId="1AFEC9CE" w:rsidR="00C425BC" w:rsidRPr="00F40B3B" w:rsidRDefault="00C425BC" w:rsidP="00C425BC">
            <w:pPr>
              <w:pStyle w:val="BODI"/>
              <w:spacing w:line="240" w:lineRule="auto"/>
              <w:ind w:firstLine="0"/>
              <w:jc w:val="left"/>
              <w:rPr>
                <w:rFonts w:eastAsiaTheme="majorEastAsia"/>
                <w:i/>
                <w:iCs/>
                <w:sz w:val="20"/>
                <w:szCs w:val="20"/>
              </w:rPr>
            </w:pPr>
            <w:r w:rsidRPr="00F40B3B">
              <w:rPr>
                <w:rFonts w:eastAsiaTheme="majorEastAsia"/>
                <w:i/>
                <w:iCs/>
                <w:sz w:val="20"/>
                <w:szCs w:val="20"/>
              </w:rPr>
              <w:t>Brightness</w:t>
            </w:r>
          </w:p>
        </w:tc>
        <w:tc>
          <w:tcPr>
            <w:tcW w:w="7365" w:type="dxa"/>
            <w:vAlign w:val="center"/>
          </w:tcPr>
          <w:p w14:paraId="7F6AE262" w14:textId="63F790B2" w:rsidR="00C425BC" w:rsidRPr="00F40B3B" w:rsidRDefault="00C425BC" w:rsidP="00C425BC">
            <w:pPr>
              <w:pStyle w:val="BODI"/>
              <w:spacing w:line="240" w:lineRule="auto"/>
              <w:ind w:firstLine="0"/>
              <w:jc w:val="left"/>
              <w:rPr>
                <w:rFonts w:eastAsiaTheme="majorEastAsia"/>
                <w:sz w:val="20"/>
                <w:szCs w:val="20"/>
              </w:rPr>
            </w:pPr>
            <w:r w:rsidRPr="00F40B3B">
              <w:rPr>
                <w:rFonts w:eastAsiaTheme="majorEastAsia"/>
                <w:sz w:val="20"/>
                <w:szCs w:val="20"/>
              </w:rPr>
              <w:t>Menerangkan warna antara 0% dan +10%</w:t>
            </w:r>
          </w:p>
        </w:tc>
      </w:tr>
      <w:tr w:rsidR="00C425BC" w:rsidRPr="00F40B3B" w14:paraId="4E2BE6DA" w14:textId="77777777" w:rsidTr="0062769E">
        <w:trPr>
          <w:trHeight w:val="283"/>
        </w:trPr>
        <w:tc>
          <w:tcPr>
            <w:tcW w:w="1129" w:type="dxa"/>
            <w:vAlign w:val="center"/>
          </w:tcPr>
          <w:p w14:paraId="253C3AF5" w14:textId="1EC0C69B" w:rsidR="00C425BC" w:rsidRPr="00F40B3B" w:rsidRDefault="00C425BC" w:rsidP="00C425BC">
            <w:pPr>
              <w:pStyle w:val="BODI"/>
              <w:spacing w:line="240" w:lineRule="auto"/>
              <w:ind w:firstLine="0"/>
              <w:jc w:val="left"/>
              <w:rPr>
                <w:rFonts w:eastAsiaTheme="majorEastAsia"/>
                <w:i/>
                <w:iCs/>
                <w:sz w:val="20"/>
                <w:szCs w:val="20"/>
              </w:rPr>
            </w:pPr>
            <w:r w:rsidRPr="00F40B3B">
              <w:rPr>
                <w:rFonts w:eastAsiaTheme="majorEastAsia"/>
                <w:i/>
                <w:iCs/>
                <w:sz w:val="20"/>
                <w:szCs w:val="20"/>
              </w:rPr>
              <w:t>Exposure</w:t>
            </w:r>
          </w:p>
        </w:tc>
        <w:tc>
          <w:tcPr>
            <w:tcW w:w="7365" w:type="dxa"/>
            <w:vAlign w:val="center"/>
          </w:tcPr>
          <w:p w14:paraId="12AE9236" w14:textId="5B8CADE8" w:rsidR="00C425BC" w:rsidRPr="00F40B3B" w:rsidRDefault="00C425BC" w:rsidP="00C425BC">
            <w:pPr>
              <w:pStyle w:val="BODI"/>
              <w:spacing w:line="240" w:lineRule="auto"/>
              <w:ind w:firstLine="0"/>
              <w:jc w:val="left"/>
              <w:rPr>
                <w:rFonts w:eastAsiaTheme="majorEastAsia"/>
                <w:sz w:val="20"/>
                <w:szCs w:val="20"/>
              </w:rPr>
            </w:pPr>
            <w:r w:rsidRPr="00F40B3B">
              <w:rPr>
                <w:rFonts w:eastAsiaTheme="majorEastAsia"/>
                <w:sz w:val="20"/>
                <w:szCs w:val="20"/>
              </w:rPr>
              <w:t>Memberi eksposur antara -10% and +10%</w:t>
            </w:r>
          </w:p>
        </w:tc>
      </w:tr>
    </w:tbl>
    <w:p w14:paraId="72D84E06" w14:textId="44EBBC6B" w:rsidR="00620581" w:rsidRPr="00F40B3B" w:rsidRDefault="009D3185" w:rsidP="009D3185">
      <w:pPr>
        <w:pStyle w:val="BODI"/>
        <w:shd w:val="clear" w:color="auto" w:fill="D9D9D9" w:themeFill="background1" w:themeFillShade="D9"/>
        <w:spacing w:before="240"/>
        <w:rPr>
          <w:rFonts w:eastAsiaTheme="majorEastAsia"/>
        </w:rPr>
      </w:pPr>
      <w:r>
        <w:rPr>
          <w:rFonts w:eastAsiaTheme="majorEastAsia"/>
        </w:rPr>
        <w:t>Jelaskan isi dari tabel di sini.</w:t>
      </w:r>
    </w:p>
    <w:p w14:paraId="22E47CE4" w14:textId="77777777" w:rsidR="00127E1C" w:rsidRDefault="00127E1C" w:rsidP="00445469">
      <w:pPr>
        <w:pStyle w:val="BODI"/>
        <w:ind w:firstLine="0"/>
        <w:rPr>
          <w:rFonts w:eastAsiaTheme="majorEastAsia"/>
        </w:rPr>
      </w:pPr>
      <w:bookmarkStart w:id="339" w:name="_Toc201279361"/>
      <w:bookmarkStart w:id="340" w:name="_Toc199532176"/>
    </w:p>
    <w:p w14:paraId="36C76284" w14:textId="3F223E1D" w:rsidR="0004051C" w:rsidRDefault="0004051C" w:rsidP="00127E1C">
      <w:pPr>
        <w:pStyle w:val="Heading2"/>
      </w:pPr>
      <w:r w:rsidRPr="00F40B3B">
        <w:t>Penerapan Proses</w:t>
      </w:r>
      <w:bookmarkEnd w:id="339"/>
      <w:bookmarkEnd w:id="340"/>
    </w:p>
    <w:p w14:paraId="6A587095" w14:textId="6929AADC" w:rsidR="005D237C" w:rsidRDefault="005D237C" w:rsidP="005D237C">
      <w:pPr>
        <w:pStyle w:val="BODI"/>
        <w:shd w:val="clear" w:color="auto" w:fill="D9D9D9" w:themeFill="background1" w:themeFillShade="D9"/>
        <w:rPr>
          <w:rFonts w:eastAsiaTheme="majorEastAsia"/>
        </w:rPr>
      </w:pPr>
      <w:r>
        <w:rPr>
          <w:rFonts w:eastAsiaTheme="majorEastAsia"/>
        </w:rPr>
        <w:t>Jelaskan bagaimana penerapan proses dari penelitian Anda sesuai dengan Bab 3</w:t>
      </w:r>
      <w:r w:rsidR="00445469">
        <w:rPr>
          <w:rFonts w:eastAsiaTheme="majorEastAsia"/>
        </w:rPr>
        <w:t>, tahapannya dari prosesnya, sertai gambar dan tabel yang mendukung.</w:t>
      </w:r>
    </w:p>
    <w:p w14:paraId="0EFFE8A2" w14:textId="77777777" w:rsidR="005D237C" w:rsidRDefault="005D237C" w:rsidP="00445469">
      <w:pPr>
        <w:pStyle w:val="BODI"/>
        <w:ind w:firstLine="0"/>
        <w:rPr>
          <w:rFonts w:eastAsiaTheme="majorEastAsia"/>
        </w:rPr>
      </w:pPr>
    </w:p>
    <w:p w14:paraId="791E5276" w14:textId="5489A196" w:rsidR="005D237C" w:rsidRPr="00445469" w:rsidRDefault="005D237C" w:rsidP="00445469">
      <w:pPr>
        <w:pStyle w:val="BODI"/>
        <w:shd w:val="clear" w:color="auto" w:fill="D9D9D9" w:themeFill="background1" w:themeFillShade="D9"/>
        <w:ind w:firstLine="0"/>
        <w:rPr>
          <w:rFonts w:eastAsiaTheme="majorEastAsia"/>
        </w:rPr>
      </w:pPr>
      <w:r>
        <w:rPr>
          <w:rFonts w:eastAsiaTheme="majorEastAsia"/>
        </w:rPr>
        <w:t xml:space="preserve">Contoh penulisan </w:t>
      </w:r>
      <w:r w:rsidRPr="00F40B3B">
        <w:rPr>
          <w:rFonts w:eastAsiaTheme="majorEastAsia"/>
          <w:i/>
          <w:iCs/>
        </w:rPr>
        <w:t>Source Code</w:t>
      </w:r>
      <w:r>
        <w:rPr>
          <w:rFonts w:eastAsiaTheme="majorEastAsia"/>
        </w:rPr>
        <w:t>: font Consolas 9pt dalam Tabel 1x1.</w:t>
      </w:r>
    </w:p>
    <w:p w14:paraId="1C24B88D" w14:textId="71704C2F" w:rsidR="008532BE" w:rsidRPr="00F40B3B" w:rsidRDefault="008532BE" w:rsidP="00BE6175">
      <w:pPr>
        <w:pStyle w:val="BODI"/>
        <w:spacing w:before="240"/>
        <w:ind w:firstLine="0"/>
        <w:rPr>
          <w:sz w:val="22"/>
          <w:szCs w:val="22"/>
        </w:rPr>
      </w:pPr>
      <w:r w:rsidRPr="00F40B3B">
        <w:rPr>
          <w:b/>
          <w:bCs/>
          <w:i/>
          <w:iCs/>
          <w:sz w:val="22"/>
          <w:szCs w:val="22"/>
        </w:rPr>
        <w:t>Source Code</w:t>
      </w:r>
      <w:r w:rsidRPr="005D237C">
        <w:rPr>
          <w:i/>
          <w:iCs/>
          <w:sz w:val="22"/>
          <w:szCs w:val="22"/>
        </w:rPr>
        <w:t>:</w:t>
      </w:r>
      <w:r w:rsidRPr="00F40B3B">
        <w:rPr>
          <w:b/>
          <w:bCs/>
          <w:sz w:val="22"/>
          <w:szCs w:val="22"/>
        </w:rPr>
        <w:t xml:space="preserve"> </w:t>
      </w:r>
      <w:r w:rsidRPr="00F40B3B">
        <w:rPr>
          <w:sz w:val="22"/>
          <w:szCs w:val="22"/>
        </w:rPr>
        <w:t xml:space="preserve">Pengunduhan </w:t>
      </w:r>
      <w:r w:rsidR="0012195A" w:rsidRPr="00F40B3B">
        <w:rPr>
          <w:i/>
          <w:iCs/>
          <w:sz w:val="22"/>
          <w:szCs w:val="22"/>
        </w:rPr>
        <w:t>Pre-Trained Model</w:t>
      </w:r>
    </w:p>
    <w:tbl>
      <w:tblPr>
        <w:tblStyle w:val="TableGrid"/>
        <w:tblW w:w="0" w:type="auto"/>
        <w:tblLook w:val="04A0" w:firstRow="1" w:lastRow="0" w:firstColumn="1" w:lastColumn="0" w:noHBand="0" w:noVBand="1"/>
      </w:tblPr>
      <w:tblGrid>
        <w:gridCol w:w="8494"/>
      </w:tblGrid>
      <w:tr w:rsidR="00396C7A" w:rsidRPr="00F40B3B" w14:paraId="5DAAC797" w14:textId="77777777" w:rsidTr="0062769E">
        <w:tc>
          <w:tcPr>
            <w:tcW w:w="8494" w:type="dxa"/>
          </w:tcPr>
          <w:p w14:paraId="23E65574" w14:textId="77777777" w:rsidR="00C14A8F" w:rsidRPr="00F40B3B" w:rsidRDefault="00C14A8F" w:rsidP="00C14A8F">
            <w:pPr>
              <w:pStyle w:val="Code"/>
              <w:rPr>
                <w:sz w:val="18"/>
                <w:szCs w:val="18"/>
              </w:rPr>
            </w:pPr>
            <w:r w:rsidRPr="00F40B3B">
              <w:rPr>
                <w:sz w:val="18"/>
                <w:szCs w:val="18"/>
              </w:rPr>
              <w:t>for author in model_urls.keys():</w:t>
            </w:r>
          </w:p>
          <w:p w14:paraId="566900CE" w14:textId="77777777" w:rsidR="00C14A8F" w:rsidRPr="00F40B3B" w:rsidRDefault="00C14A8F" w:rsidP="00C14A8F">
            <w:pPr>
              <w:pStyle w:val="Code"/>
              <w:rPr>
                <w:sz w:val="18"/>
                <w:szCs w:val="18"/>
              </w:rPr>
            </w:pPr>
            <w:r w:rsidRPr="00F40B3B">
              <w:rPr>
                <w:sz w:val="18"/>
                <w:szCs w:val="18"/>
              </w:rPr>
              <w:t xml:space="preserve">    for v_model in model_urls[author]:</w:t>
            </w:r>
          </w:p>
          <w:p w14:paraId="1550CB7C" w14:textId="46E6AA7A" w:rsidR="00C14A8F" w:rsidRPr="00F40B3B" w:rsidRDefault="00C14A8F" w:rsidP="00C14A8F">
            <w:pPr>
              <w:pStyle w:val="Code"/>
              <w:rPr>
                <w:sz w:val="18"/>
                <w:szCs w:val="18"/>
              </w:rPr>
            </w:pPr>
            <w:r w:rsidRPr="00F40B3B">
              <w:rPr>
                <w:sz w:val="18"/>
                <w:szCs w:val="18"/>
              </w:rPr>
              <w:t xml:space="preserve">        model_name = v_model.split("/")[1]</w:t>
            </w:r>
          </w:p>
          <w:p w14:paraId="579B160F" w14:textId="77777777" w:rsidR="00C14A8F" w:rsidRPr="00F40B3B" w:rsidRDefault="00C14A8F" w:rsidP="00C14A8F">
            <w:pPr>
              <w:pStyle w:val="Code"/>
              <w:rPr>
                <w:sz w:val="18"/>
                <w:szCs w:val="18"/>
              </w:rPr>
            </w:pPr>
            <w:r w:rsidRPr="00F40B3B">
              <w:rPr>
                <w:sz w:val="18"/>
                <w:szCs w:val="18"/>
              </w:rPr>
              <w:t xml:space="preserve">        sizes_str = model_sizes[model_name]</w:t>
            </w:r>
          </w:p>
          <w:p w14:paraId="73AA1842" w14:textId="77777777" w:rsidR="00C14A8F" w:rsidRPr="00F40B3B" w:rsidRDefault="00C14A8F" w:rsidP="00C14A8F">
            <w:pPr>
              <w:pStyle w:val="Code"/>
              <w:rPr>
                <w:sz w:val="18"/>
                <w:szCs w:val="18"/>
              </w:rPr>
            </w:pPr>
            <w:r w:rsidRPr="00F40B3B">
              <w:rPr>
                <w:sz w:val="18"/>
                <w:szCs w:val="18"/>
              </w:rPr>
              <w:t xml:space="preserve">        for size in sizes_str:</w:t>
            </w:r>
          </w:p>
          <w:p w14:paraId="5F71A1DF" w14:textId="4F305FE7" w:rsidR="00C14A8F" w:rsidRPr="00F40B3B" w:rsidRDefault="00C14A8F" w:rsidP="00C14A8F">
            <w:pPr>
              <w:pStyle w:val="Code"/>
              <w:rPr>
                <w:sz w:val="18"/>
                <w:szCs w:val="18"/>
              </w:rPr>
            </w:pPr>
            <w:r w:rsidRPr="00F40B3B">
              <w:rPr>
                <w:sz w:val="18"/>
                <w:szCs w:val="18"/>
              </w:rPr>
              <w:t xml:space="preserve">            url = f"https://github.com/{author}/releases/download/{v_model}{size}"</w:t>
            </w:r>
          </w:p>
          <w:p w14:paraId="404171CD" w14:textId="3F29F68B" w:rsidR="00C14A8F" w:rsidRPr="00F40B3B" w:rsidRDefault="00C14A8F" w:rsidP="00C14A8F">
            <w:pPr>
              <w:pStyle w:val="Code"/>
              <w:rPr>
                <w:sz w:val="18"/>
                <w:szCs w:val="18"/>
              </w:rPr>
            </w:pPr>
            <w:r w:rsidRPr="00F40B3B">
              <w:rPr>
                <w:sz w:val="18"/>
                <w:szCs w:val="18"/>
              </w:rPr>
              <w:t xml:space="preserve">            dl_url = f"{url}.pt"</w:t>
            </w:r>
          </w:p>
          <w:p w14:paraId="0AB1AF9D" w14:textId="47E41B19" w:rsidR="00B85415" w:rsidRPr="00F40B3B" w:rsidRDefault="00C14A8F" w:rsidP="00C14A8F">
            <w:pPr>
              <w:pStyle w:val="Code"/>
              <w:rPr>
                <w:sz w:val="18"/>
                <w:szCs w:val="18"/>
              </w:rPr>
            </w:pPr>
            <w:r w:rsidRPr="00F40B3B">
              <w:rPr>
                <w:sz w:val="18"/>
                <w:szCs w:val="18"/>
              </w:rPr>
              <w:t xml:space="preserve">            !wget -q {dl_url}</w:t>
            </w:r>
          </w:p>
        </w:tc>
      </w:tr>
    </w:tbl>
    <w:p w14:paraId="17A7877D" w14:textId="77777777" w:rsidR="00445469" w:rsidRPr="00F40B3B" w:rsidRDefault="00445469" w:rsidP="00445469">
      <w:pPr>
        <w:pStyle w:val="BODI"/>
        <w:shd w:val="clear" w:color="auto" w:fill="D9D9D9" w:themeFill="background1" w:themeFillShade="D9"/>
        <w:spacing w:before="240"/>
        <w:rPr>
          <w:rFonts w:eastAsiaTheme="majorEastAsia"/>
        </w:rPr>
      </w:pPr>
      <w:r>
        <w:rPr>
          <w:rFonts w:eastAsiaTheme="majorEastAsia"/>
        </w:rPr>
        <w:t>Jelaskan isi dari source code di sini.</w:t>
      </w:r>
    </w:p>
    <w:p w14:paraId="2B79C335" w14:textId="77777777" w:rsidR="00445469" w:rsidRDefault="00445469" w:rsidP="00746B81">
      <w:pPr>
        <w:pStyle w:val="BODI"/>
      </w:pPr>
    </w:p>
    <w:p w14:paraId="080735CC" w14:textId="77777777" w:rsidR="00445469" w:rsidRDefault="00445469" w:rsidP="00746B81">
      <w:pPr>
        <w:pStyle w:val="BODI"/>
      </w:pPr>
    </w:p>
    <w:p w14:paraId="59171EAE" w14:textId="21757725" w:rsidR="0025470D" w:rsidRPr="00F40B3B" w:rsidRDefault="00445469" w:rsidP="00445469">
      <w:pPr>
        <w:pStyle w:val="BODI"/>
        <w:shd w:val="clear" w:color="auto" w:fill="D9D9D9" w:themeFill="background1" w:themeFillShade="D9"/>
        <w:ind w:firstLine="0"/>
      </w:pPr>
      <w:r>
        <w:t>Contoh sampel proses:</w:t>
      </w:r>
      <w:r w:rsidR="0025470D" w:rsidRPr="00F40B3B">
        <w:t xml:space="preserve"> </w:t>
      </w:r>
    </w:p>
    <w:p w14:paraId="6A439411" w14:textId="77777777" w:rsidR="004A2077" w:rsidRPr="00F40B3B" w:rsidRDefault="004A2077" w:rsidP="009677D5">
      <w:pPr>
        <w:pStyle w:val="Gambar"/>
        <w:keepNext/>
        <w:spacing w:before="120" w:line="276" w:lineRule="auto"/>
        <w:rPr>
          <w:lang w:val="id-ID"/>
        </w:rPr>
      </w:pPr>
      <w:r w:rsidRPr="00F40B3B">
        <w:rPr>
          <w:lang w:val="id-ID"/>
        </w:rPr>
        <w:drawing>
          <wp:inline distT="0" distB="0" distL="0" distR="0" wp14:anchorId="01515E1F" wp14:editId="757AAD98">
            <wp:extent cx="5364000" cy="1477352"/>
            <wp:effectExtent l="0" t="0" r="8255" b="8890"/>
            <wp:docPr id="1871117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117221" name=""/>
                    <pic:cNvPicPr/>
                  </pic:nvPicPr>
                  <pic:blipFill rotWithShape="1">
                    <a:blip r:embed="rId29"/>
                    <a:srcRect b="47963"/>
                    <a:stretch/>
                  </pic:blipFill>
                  <pic:spPr bwMode="auto">
                    <a:xfrm>
                      <a:off x="0" y="0"/>
                      <a:ext cx="5364000" cy="1477352"/>
                    </a:xfrm>
                    <a:prstGeom prst="rect">
                      <a:avLst/>
                    </a:prstGeom>
                    <a:ln>
                      <a:noFill/>
                    </a:ln>
                    <a:extLst>
                      <a:ext uri="{53640926-AAD7-44D8-BBD7-CCE9431645EC}">
                        <a14:shadowObscured xmlns:a14="http://schemas.microsoft.com/office/drawing/2010/main"/>
                      </a:ext>
                    </a:extLst>
                  </pic:spPr>
                </pic:pic>
              </a:graphicData>
            </a:graphic>
          </wp:inline>
        </w:drawing>
      </w:r>
    </w:p>
    <w:p w14:paraId="0FDB3B54" w14:textId="6F41080F" w:rsidR="00D6630F" w:rsidRPr="00F40B3B" w:rsidRDefault="004A2077" w:rsidP="008B7C4A">
      <w:pPr>
        <w:pStyle w:val="Caption"/>
      </w:pPr>
      <w:bookmarkStart w:id="341" w:name="_Toc199945556"/>
      <w:bookmarkStart w:id="342" w:name="_Toc208412497"/>
      <w:r w:rsidRPr="00F40B3B">
        <w:rPr>
          <w:b/>
          <w:bCs/>
        </w:rPr>
        <w:t>Gambar 4.</w:t>
      </w:r>
      <w:r w:rsidRPr="00F40B3B">
        <w:rPr>
          <w:b/>
          <w:bCs/>
        </w:rPr>
        <w:fldChar w:fldCharType="begin"/>
      </w:r>
      <w:r w:rsidRPr="00F40B3B">
        <w:rPr>
          <w:b/>
          <w:bCs/>
        </w:rPr>
        <w:instrText xml:space="preserve"> SEQ Gambar_4 \* ARABIC </w:instrText>
      </w:r>
      <w:r w:rsidRPr="00F40B3B">
        <w:rPr>
          <w:b/>
          <w:bCs/>
        </w:rPr>
        <w:fldChar w:fldCharType="separate"/>
      </w:r>
      <w:r w:rsidR="006B0D17">
        <w:rPr>
          <w:b/>
          <w:bCs/>
        </w:rPr>
        <w:t>6</w:t>
      </w:r>
      <w:r w:rsidRPr="00F40B3B">
        <w:rPr>
          <w:b/>
          <w:bCs/>
        </w:rPr>
        <w:fldChar w:fldCharType="end"/>
      </w:r>
      <w:r w:rsidRPr="00F40B3B">
        <w:t xml:space="preserve"> </w:t>
      </w:r>
      <w:r w:rsidR="00586892" w:rsidRPr="00F40B3B">
        <w:t xml:space="preserve">Sampel </w:t>
      </w:r>
      <w:r w:rsidRPr="00F40B3B">
        <w:t xml:space="preserve">Proses </w:t>
      </w:r>
      <w:r w:rsidR="001A13AF" w:rsidRPr="00F40B3B">
        <w:t xml:space="preserve">Awal </w:t>
      </w:r>
      <w:r w:rsidRPr="00F40B3B">
        <w:t>Pelatihan Model</w:t>
      </w:r>
      <w:bookmarkEnd w:id="341"/>
      <w:bookmarkEnd w:id="342"/>
    </w:p>
    <w:p w14:paraId="458552D9" w14:textId="41E37781" w:rsidR="00CD2145" w:rsidRDefault="00603043" w:rsidP="00445469">
      <w:pPr>
        <w:pStyle w:val="BODI"/>
        <w:rPr>
          <w:shd w:val="clear" w:color="auto" w:fill="D9D9D9" w:themeFill="background1" w:themeFillShade="D9"/>
        </w:rPr>
      </w:pPr>
      <w:r w:rsidRPr="00F40B3B">
        <w:rPr>
          <w:i/>
          <w:iCs/>
        </w:rPr>
        <w:t xml:space="preserve">Progress bar </w:t>
      </w:r>
      <w:r w:rsidRPr="00F40B3B">
        <w:t xml:space="preserve">kedua </w:t>
      </w:r>
      <w:r w:rsidR="0025470D" w:rsidRPr="00F40B3B">
        <w:t xml:space="preserve">dalam Gambar 4.6 </w:t>
      </w:r>
      <w:r w:rsidRPr="00F40B3B">
        <w:t xml:space="preserve">menampilkan </w:t>
      </w:r>
      <w:r w:rsidR="00445469" w:rsidRPr="00445469">
        <w:rPr>
          <w:shd w:val="clear" w:color="auto" w:fill="D9D9D9" w:themeFill="background1" w:themeFillShade="D9"/>
        </w:rPr>
        <w:t>{penjelasan mengenai gambar}</w:t>
      </w:r>
      <w:r w:rsidRPr="00445469">
        <w:rPr>
          <w:shd w:val="clear" w:color="auto" w:fill="D9D9D9" w:themeFill="background1" w:themeFillShade="D9"/>
        </w:rPr>
        <w:t>.</w:t>
      </w:r>
    </w:p>
    <w:p w14:paraId="313103C7" w14:textId="77777777" w:rsidR="00445469" w:rsidRPr="00445469" w:rsidRDefault="00445469" w:rsidP="00445469">
      <w:pPr>
        <w:pStyle w:val="BODI"/>
        <w:rPr>
          <w:shd w:val="clear" w:color="auto" w:fill="D9D9D9" w:themeFill="background1" w:themeFillShade="D9"/>
        </w:rPr>
      </w:pPr>
    </w:p>
    <w:p w14:paraId="5C5AC96E" w14:textId="06816D60" w:rsidR="0004051C" w:rsidRPr="00F40B3B" w:rsidRDefault="0004051C" w:rsidP="003D3167">
      <w:pPr>
        <w:pStyle w:val="Heading2"/>
      </w:pPr>
      <w:bookmarkStart w:id="343" w:name="_Toc201279365"/>
      <w:bookmarkStart w:id="344" w:name="_Toc199532180"/>
      <w:r w:rsidRPr="00F40B3B">
        <w:t>Hasil Pengujian</w:t>
      </w:r>
      <w:bookmarkEnd w:id="343"/>
      <w:bookmarkEnd w:id="344"/>
    </w:p>
    <w:p w14:paraId="5DFA8A01" w14:textId="43CE9501" w:rsidR="00FE0A05" w:rsidRDefault="00051221" w:rsidP="00FE0A05">
      <w:pPr>
        <w:pStyle w:val="BODI"/>
      </w:pPr>
      <w:r w:rsidRPr="00F40B3B">
        <w:t>Hasil pengujian dari proses pengujian model</w:t>
      </w:r>
      <w:r w:rsidR="00AD21BA">
        <w:t xml:space="preserve"> dalam </w:t>
      </w:r>
      <w:r w:rsidR="00A629D1">
        <w:t>S</w:t>
      </w:r>
      <w:r w:rsidR="00AD21BA">
        <w:t>ubbab 4.2.3</w:t>
      </w:r>
      <w:r w:rsidR="00C93945" w:rsidRPr="00F40B3B">
        <w:t xml:space="preserve"> terhadap data validasi dan data uji </w:t>
      </w:r>
      <w:r w:rsidR="003C2826" w:rsidRPr="00F40B3B">
        <w:t>yang terdiri dari</w:t>
      </w:r>
      <w:r w:rsidR="005825D1" w:rsidRPr="00F40B3B">
        <w:t xml:space="preserve"> </w:t>
      </w:r>
      <w:r w:rsidR="00C93945" w:rsidRPr="00F40B3B">
        <w:t>delapan</w:t>
      </w:r>
      <w:r w:rsidR="003C2826" w:rsidRPr="00F40B3B">
        <w:t xml:space="preserve"> metrik</w:t>
      </w:r>
      <w:r w:rsidR="00C1194C" w:rsidRPr="00F40B3B">
        <w:t xml:space="preserve"> evaluas</w:t>
      </w:r>
      <w:r w:rsidR="009743F9" w:rsidRPr="00F40B3B">
        <w:t>i</w:t>
      </w:r>
      <w:r w:rsidR="00C93945" w:rsidRPr="00F40B3B">
        <w:t xml:space="preserve"> </w:t>
      </w:r>
      <w:r w:rsidR="00C92361">
        <w:t xml:space="preserve">dirincikan </w:t>
      </w:r>
      <w:r w:rsidR="00C93945" w:rsidRPr="00F40B3B">
        <w:t xml:space="preserve">dalam </w:t>
      </w:r>
      <w:r w:rsidR="007157D3" w:rsidRPr="00F40B3B">
        <w:t>Tabel 4.</w:t>
      </w:r>
      <w:r w:rsidR="009762DA" w:rsidRPr="00F40B3B">
        <w:t>5</w:t>
      </w:r>
      <w:r w:rsidR="00C93945" w:rsidRPr="00F40B3B">
        <w:t xml:space="preserve"> dan Tabel 4.6</w:t>
      </w:r>
      <w:r w:rsidR="00B348F4" w:rsidRPr="00F40B3B">
        <w:t>.</w:t>
      </w:r>
      <w:r w:rsidR="00FE0A05">
        <w:t xml:space="preserve"> </w:t>
      </w:r>
      <w:r w:rsidR="00A629D1">
        <w:t xml:space="preserve">Kedua tabel </w:t>
      </w:r>
      <w:r w:rsidR="00137D59">
        <w:t xml:space="preserve">memiliki 5 atribut utama yang </w:t>
      </w:r>
      <w:r w:rsidR="00A629D1">
        <w:t>terdiri dari</w:t>
      </w:r>
      <w:r w:rsidR="009A4724">
        <w:t>:</w:t>
      </w:r>
    </w:p>
    <w:p w14:paraId="323AD6A6" w14:textId="0508EF68" w:rsidR="00FE0A05" w:rsidRPr="00137D59" w:rsidRDefault="00FE0A05" w:rsidP="002B057E">
      <w:pPr>
        <w:pStyle w:val="BODI"/>
        <w:numPr>
          <w:ilvl w:val="0"/>
          <w:numId w:val="17"/>
        </w:numPr>
        <w:tabs>
          <w:tab w:val="left" w:pos="2268"/>
          <w:tab w:val="left" w:pos="2410"/>
        </w:tabs>
        <w:ind w:left="567"/>
      </w:pPr>
      <w:r w:rsidRPr="00137D59">
        <w:t>Seri model</w:t>
      </w:r>
      <w:r w:rsidRPr="00137D59">
        <w:tab/>
        <w:t>:</w:t>
      </w:r>
      <w:r w:rsidR="008B14CE">
        <w:tab/>
      </w:r>
      <w:r w:rsidRPr="00137D59">
        <w:t xml:space="preserve">YOLOv8, RT-DETR, YOLOv9, YOLOv10, </w:t>
      </w:r>
      <w:r w:rsidR="00135406" w:rsidRPr="00137D59">
        <w:t xml:space="preserve">dan </w:t>
      </w:r>
      <w:r w:rsidRPr="00137D59">
        <w:t>YOLOv11</w:t>
      </w:r>
      <w:r w:rsidR="00E60D10">
        <w:t>.</w:t>
      </w:r>
    </w:p>
    <w:p w14:paraId="6063D4B0" w14:textId="22769C77" w:rsidR="00A629D1" w:rsidRPr="00137D59" w:rsidRDefault="00FE0A05" w:rsidP="002B057E">
      <w:pPr>
        <w:pStyle w:val="BODI"/>
        <w:numPr>
          <w:ilvl w:val="0"/>
          <w:numId w:val="17"/>
        </w:numPr>
        <w:tabs>
          <w:tab w:val="left" w:pos="2268"/>
          <w:tab w:val="left" w:pos="2410"/>
        </w:tabs>
        <w:ind w:left="567"/>
      </w:pPr>
      <w:r w:rsidRPr="00137D59">
        <w:t>V</w:t>
      </w:r>
      <w:r w:rsidR="00A629D1" w:rsidRPr="00137D59">
        <w:t>arian model</w:t>
      </w:r>
      <w:r w:rsidRPr="00137D59">
        <w:tab/>
        <w:t>:</w:t>
      </w:r>
      <w:r w:rsidR="008B14CE">
        <w:tab/>
      </w:r>
      <w:r w:rsidRPr="00237EE2">
        <w:rPr>
          <w:i/>
          <w:iCs/>
        </w:rPr>
        <w:t>Tiny</w:t>
      </w:r>
      <w:r w:rsidRPr="00137D59">
        <w:t xml:space="preserve"> (T), </w:t>
      </w:r>
      <w:r w:rsidRPr="00237EE2">
        <w:rPr>
          <w:i/>
          <w:iCs/>
        </w:rPr>
        <w:t>Nano</w:t>
      </w:r>
      <w:r w:rsidRPr="00137D59">
        <w:t xml:space="preserve"> (N), </w:t>
      </w:r>
      <w:r w:rsidRPr="00237EE2">
        <w:rPr>
          <w:i/>
          <w:iCs/>
        </w:rPr>
        <w:t>Small</w:t>
      </w:r>
      <w:r w:rsidRPr="00137D59">
        <w:t xml:space="preserve"> (S), </w:t>
      </w:r>
      <w:r w:rsidRPr="00237EE2">
        <w:rPr>
          <w:i/>
          <w:iCs/>
        </w:rPr>
        <w:t>Medium</w:t>
      </w:r>
      <w:r w:rsidRPr="00137D59">
        <w:t xml:space="preserve"> (M), </w:t>
      </w:r>
      <w:r w:rsidRPr="00237EE2">
        <w:rPr>
          <w:i/>
          <w:iCs/>
        </w:rPr>
        <w:t>Balanced</w:t>
      </w:r>
      <w:r w:rsidRPr="00137D59">
        <w:t xml:space="preserve"> (B), </w:t>
      </w:r>
      <w:r w:rsidR="00135406" w:rsidRPr="00137D59">
        <w:br/>
      </w:r>
      <w:r w:rsidR="00135406" w:rsidRPr="00137D59">
        <w:tab/>
      </w:r>
      <w:r w:rsidR="00135406" w:rsidRPr="00137D59">
        <w:tab/>
      </w:r>
      <w:r w:rsidRPr="00237EE2">
        <w:rPr>
          <w:i/>
          <w:iCs/>
        </w:rPr>
        <w:t>Compact</w:t>
      </w:r>
      <w:r w:rsidRPr="00137D59">
        <w:t xml:space="preserve"> (C), </w:t>
      </w:r>
      <w:r w:rsidRPr="00237EE2">
        <w:rPr>
          <w:i/>
          <w:iCs/>
        </w:rPr>
        <w:t>Large</w:t>
      </w:r>
      <w:r w:rsidRPr="00137D59">
        <w:t xml:space="preserve"> (L), </w:t>
      </w:r>
      <w:r w:rsidRPr="00237EE2">
        <w:rPr>
          <w:i/>
          <w:iCs/>
        </w:rPr>
        <w:t>Extra</w:t>
      </w:r>
      <w:r w:rsidRPr="00137D59">
        <w:t xml:space="preserve"> (X), dan </w:t>
      </w:r>
      <w:r w:rsidRPr="00237EE2">
        <w:rPr>
          <w:i/>
          <w:iCs/>
        </w:rPr>
        <w:t>Extended</w:t>
      </w:r>
      <w:r w:rsidRPr="00137D59">
        <w:t xml:space="preserve"> (E)</w:t>
      </w:r>
      <w:r w:rsidR="00135406" w:rsidRPr="00137D59">
        <w:t>.</w:t>
      </w:r>
    </w:p>
    <w:p w14:paraId="4052AB80" w14:textId="06FFC6C1" w:rsidR="00FE0A05" w:rsidRPr="00137D59" w:rsidRDefault="00FE0A05" w:rsidP="002B057E">
      <w:pPr>
        <w:pStyle w:val="BODI"/>
        <w:numPr>
          <w:ilvl w:val="0"/>
          <w:numId w:val="17"/>
        </w:numPr>
        <w:tabs>
          <w:tab w:val="left" w:pos="2268"/>
          <w:tab w:val="left" w:pos="2410"/>
        </w:tabs>
        <w:ind w:left="567"/>
      </w:pPr>
      <w:r w:rsidRPr="00137D59">
        <w:t>Ukuran model</w:t>
      </w:r>
      <w:r w:rsidRPr="00137D59">
        <w:tab/>
        <w:t>:</w:t>
      </w:r>
      <w:r w:rsidR="008B14CE">
        <w:tab/>
      </w:r>
      <w:r w:rsidR="004F1ABA" w:rsidRPr="00137D59">
        <w:t xml:space="preserve">Variatif dalam </w:t>
      </w:r>
      <w:r w:rsidR="00135406" w:rsidRPr="00137D59">
        <w:t>satuan juta.</w:t>
      </w:r>
      <w:r w:rsidR="00A030D3">
        <w:t xml:space="preserve"> </w:t>
      </w:r>
    </w:p>
    <w:p w14:paraId="33A453B3" w14:textId="31097ADD" w:rsidR="00DB1152" w:rsidRPr="00137D59" w:rsidRDefault="00135406" w:rsidP="002B057E">
      <w:pPr>
        <w:pStyle w:val="BODI"/>
        <w:numPr>
          <w:ilvl w:val="0"/>
          <w:numId w:val="17"/>
        </w:numPr>
        <w:tabs>
          <w:tab w:val="left" w:pos="2268"/>
          <w:tab w:val="left" w:pos="2410"/>
        </w:tabs>
        <w:ind w:left="567"/>
      </w:pPr>
      <w:r w:rsidRPr="00137D59">
        <w:t>Kelas objek</w:t>
      </w:r>
      <w:r w:rsidRPr="00137D59">
        <w:tab/>
        <w:t>:</w:t>
      </w:r>
      <w:r w:rsidR="008B14CE">
        <w:tab/>
      </w:r>
      <w:r w:rsidR="00DF0B2C" w:rsidRPr="00137D59">
        <w:t xml:space="preserve">Huruf </w:t>
      </w:r>
      <w:r w:rsidRPr="00137D59">
        <w:t xml:space="preserve">“G” </w:t>
      </w:r>
      <w:r w:rsidR="00DF0B2C" w:rsidRPr="00137D59">
        <w:t xml:space="preserve">merupakan </w:t>
      </w:r>
      <w:r w:rsidRPr="00137D59">
        <w:t xml:space="preserve">inisial dari </w:t>
      </w:r>
      <w:r w:rsidR="00176069" w:rsidRPr="00176069">
        <w:rPr>
          <w:i/>
        </w:rPr>
        <w:t>Ganoderma</w:t>
      </w:r>
      <w:r w:rsidR="00DF0B2C" w:rsidRPr="00137D59">
        <w:t xml:space="preserve">, sedangkan </w:t>
      </w:r>
      <w:r w:rsidR="00DF0B2C" w:rsidRPr="00137D59">
        <w:br/>
      </w:r>
      <w:r w:rsidR="00DF0B2C" w:rsidRPr="00137D59">
        <w:tab/>
      </w:r>
      <w:r w:rsidR="00DF0B2C" w:rsidRPr="00137D59">
        <w:tab/>
        <w:t xml:space="preserve">huruf </w:t>
      </w:r>
      <w:r w:rsidRPr="00137D59">
        <w:t xml:space="preserve">“P” </w:t>
      </w:r>
      <w:r w:rsidR="00DB1152" w:rsidRPr="00137D59">
        <w:t xml:space="preserve">merupakan </w:t>
      </w:r>
      <w:r w:rsidRPr="00137D59">
        <w:t xml:space="preserve">inisial dari </w:t>
      </w:r>
      <w:r w:rsidR="00176069" w:rsidRPr="00176069">
        <w:rPr>
          <w:i/>
        </w:rPr>
        <w:t>Primordium</w:t>
      </w:r>
      <w:r w:rsidR="00DF0B2C" w:rsidRPr="00137D59">
        <w:t>.</w:t>
      </w:r>
    </w:p>
    <w:p w14:paraId="39554BEF" w14:textId="32D18311" w:rsidR="00A90AB4" w:rsidRDefault="004234B6" w:rsidP="002B057E">
      <w:pPr>
        <w:pStyle w:val="BODI"/>
        <w:numPr>
          <w:ilvl w:val="0"/>
          <w:numId w:val="17"/>
        </w:numPr>
        <w:tabs>
          <w:tab w:val="left" w:pos="2268"/>
          <w:tab w:val="left" w:pos="2410"/>
        </w:tabs>
        <w:ind w:left="567"/>
      </w:pPr>
      <w:r w:rsidRPr="00137D59">
        <w:t>Metrik evaluasi</w:t>
      </w:r>
      <w:r w:rsidR="00DB1152">
        <w:tab/>
      </w:r>
      <w:r w:rsidR="00DB1152" w:rsidRPr="00DB1152">
        <w:t>:</w:t>
      </w:r>
      <w:r w:rsidR="008B14CE">
        <w:tab/>
      </w:r>
      <w:r w:rsidRPr="00DB1152">
        <w:rPr>
          <w:i/>
          <w:iCs/>
        </w:rPr>
        <w:t>Precision</w:t>
      </w:r>
      <w:r w:rsidRPr="00F40B3B">
        <w:t xml:space="preserve"> (P), </w:t>
      </w:r>
      <w:r w:rsidRPr="00DB1152">
        <w:rPr>
          <w:i/>
          <w:iCs/>
        </w:rPr>
        <w:t>Recall</w:t>
      </w:r>
      <w:r w:rsidRPr="00F40B3B">
        <w:t xml:space="preserve"> (R), </w:t>
      </w:r>
      <w:r w:rsidRPr="00DB1152">
        <w:rPr>
          <w:i/>
          <w:iCs/>
        </w:rPr>
        <w:t>Mean Precision</w:t>
      </w:r>
      <w:r w:rsidRPr="00F40B3B">
        <w:t xml:space="preserve"> (mP), </w:t>
      </w:r>
      <w:r w:rsidRPr="00DB1152">
        <w:rPr>
          <w:i/>
          <w:iCs/>
        </w:rPr>
        <w:t>Mean Recall</w:t>
      </w:r>
      <w:r w:rsidRPr="00F40B3B">
        <w:t xml:space="preserve"> </w:t>
      </w:r>
      <w:r w:rsidR="00A90AB4">
        <w:br/>
      </w:r>
      <w:r w:rsidR="00A90AB4">
        <w:tab/>
      </w:r>
      <w:r w:rsidR="00A90AB4">
        <w:tab/>
      </w:r>
      <w:r w:rsidRPr="00F40B3B">
        <w:t xml:space="preserve">(mR), </w:t>
      </w:r>
      <w:r w:rsidRPr="00DB1152">
        <w:rPr>
          <w:i/>
          <w:iCs/>
        </w:rPr>
        <w:t>Average Precision</w:t>
      </w:r>
      <w:r w:rsidRPr="00F40B3B">
        <w:t xml:space="preserve"> (AP), dan </w:t>
      </w:r>
      <w:r w:rsidRPr="00DB1152">
        <w:rPr>
          <w:i/>
          <w:iCs/>
        </w:rPr>
        <w:t>Mean Average Precision</w:t>
      </w:r>
      <w:r w:rsidRPr="00F40B3B">
        <w:t xml:space="preserve"> </w:t>
      </w:r>
      <w:r w:rsidR="00A90AB4">
        <w:br/>
      </w:r>
      <w:r w:rsidR="00A90AB4">
        <w:tab/>
      </w:r>
      <w:r w:rsidR="00A90AB4">
        <w:tab/>
      </w:r>
      <w:r w:rsidRPr="00F40B3B">
        <w:t xml:space="preserve">(mAP) dalam satuan persen (%). </w:t>
      </w:r>
    </w:p>
    <w:p w14:paraId="2EDB737C" w14:textId="49B5A925" w:rsidR="00351CD7" w:rsidRDefault="00445469" w:rsidP="00351CD7">
      <w:pPr>
        <w:pStyle w:val="BODI"/>
        <w:shd w:val="clear" w:color="auto" w:fill="D9D9D9" w:themeFill="background1" w:themeFillShade="D9"/>
        <w:ind w:firstLine="0"/>
        <w:rPr>
          <w:shd w:val="clear" w:color="auto" w:fill="D9D9D9" w:themeFill="background1" w:themeFillShade="D9"/>
        </w:rPr>
      </w:pPr>
      <w:r w:rsidRPr="00351CD7">
        <w:rPr>
          <w:shd w:val="clear" w:color="auto" w:fill="D9D9D9" w:themeFill="background1" w:themeFillShade="D9"/>
        </w:rPr>
        <w:t xml:space="preserve">Jelaskan </w:t>
      </w:r>
      <w:r w:rsidR="00351CD7" w:rsidRPr="00351CD7">
        <w:rPr>
          <w:shd w:val="clear" w:color="auto" w:fill="D9D9D9" w:themeFill="background1" w:themeFillShade="D9"/>
        </w:rPr>
        <w:t>mengenai atribut ataupun isi dari tabel</w:t>
      </w:r>
      <w:r w:rsidR="00351CD7">
        <w:rPr>
          <w:shd w:val="clear" w:color="auto" w:fill="D9D9D9" w:themeFill="background1" w:themeFillShade="D9"/>
        </w:rPr>
        <w:t xml:space="preserve"> sebelum terdapat tabel</w:t>
      </w:r>
      <w:r w:rsidR="006A208E" w:rsidRPr="00351CD7">
        <w:rPr>
          <w:shd w:val="clear" w:color="auto" w:fill="D9D9D9" w:themeFill="background1" w:themeFillShade="D9"/>
        </w:rPr>
        <w:t>.</w:t>
      </w:r>
    </w:p>
    <w:p w14:paraId="6542C174" w14:textId="513D11A9" w:rsidR="00AD21BA" w:rsidRDefault="00AD21BA" w:rsidP="00351CD7">
      <w:pPr>
        <w:pStyle w:val="BODI"/>
        <w:ind w:firstLine="0"/>
      </w:pPr>
      <w:r>
        <w:br w:type="page"/>
      </w:r>
    </w:p>
    <w:p w14:paraId="32B7EC5C" w14:textId="56A4422F" w:rsidR="00243F20" w:rsidRPr="00F40B3B" w:rsidRDefault="009E3A1A" w:rsidP="00543651">
      <w:pPr>
        <w:pStyle w:val="Caption"/>
        <w:keepNext/>
        <w:spacing w:before="120" w:after="120"/>
      </w:pPr>
      <w:bookmarkStart w:id="345" w:name="_Toc199945575"/>
      <w:bookmarkStart w:id="346" w:name="_Toc205295696"/>
      <w:r w:rsidRPr="00F40B3B">
        <w:rPr>
          <w:b/>
          <w:bCs/>
        </w:rPr>
        <w:lastRenderedPageBreak/>
        <w:t>Tabel 4.</w:t>
      </w:r>
      <w:r w:rsidR="009762DA" w:rsidRPr="00F40B3B">
        <w:rPr>
          <w:b/>
          <w:bCs/>
        </w:rPr>
        <w:fldChar w:fldCharType="begin"/>
      </w:r>
      <w:r w:rsidR="009762DA" w:rsidRPr="00F40B3B">
        <w:rPr>
          <w:b/>
          <w:bCs/>
        </w:rPr>
        <w:instrText xml:space="preserve"> SEQ Tabel_4 \* ARABIC </w:instrText>
      </w:r>
      <w:r w:rsidR="009762DA" w:rsidRPr="00F40B3B">
        <w:rPr>
          <w:b/>
          <w:bCs/>
        </w:rPr>
        <w:fldChar w:fldCharType="separate"/>
      </w:r>
      <w:r w:rsidR="006B0D17">
        <w:rPr>
          <w:b/>
          <w:bCs/>
        </w:rPr>
        <w:t>5</w:t>
      </w:r>
      <w:r w:rsidR="009762DA" w:rsidRPr="00F40B3B">
        <w:rPr>
          <w:b/>
          <w:bCs/>
        </w:rPr>
        <w:fldChar w:fldCharType="end"/>
      </w:r>
      <w:r w:rsidRPr="00F40B3B">
        <w:t xml:space="preserve"> </w:t>
      </w:r>
      <w:r w:rsidR="00C26005" w:rsidRPr="00F40B3B">
        <w:t>Hasil Pengujian Model Terhadap Data Validasi</w:t>
      </w:r>
      <w:bookmarkEnd w:id="345"/>
      <w:bookmarkEnd w:id="346"/>
    </w:p>
    <w:tbl>
      <w:tblPr>
        <w:tblStyle w:val="TableGrid"/>
        <w:tblW w:w="8500" w:type="dxa"/>
        <w:tblLayout w:type="fixed"/>
        <w:tblCellMar>
          <w:left w:w="0" w:type="dxa"/>
          <w:right w:w="0" w:type="dxa"/>
        </w:tblCellMar>
        <w:tblLook w:val="04A0" w:firstRow="1" w:lastRow="0" w:firstColumn="1" w:lastColumn="0" w:noHBand="0" w:noVBand="1"/>
      </w:tblPr>
      <w:tblGrid>
        <w:gridCol w:w="420"/>
        <w:gridCol w:w="283"/>
        <w:gridCol w:w="709"/>
        <w:gridCol w:w="283"/>
        <w:gridCol w:w="850"/>
        <w:gridCol w:w="851"/>
        <w:gridCol w:w="850"/>
        <w:gridCol w:w="851"/>
        <w:gridCol w:w="851"/>
        <w:gridCol w:w="850"/>
        <w:gridCol w:w="851"/>
        <w:gridCol w:w="851"/>
      </w:tblGrid>
      <w:tr w:rsidR="00CE5B80" w:rsidRPr="00F40B3B" w14:paraId="6D36B3CC" w14:textId="77777777" w:rsidTr="00D86956">
        <w:trPr>
          <w:cantSplit/>
          <w:trHeight w:val="340"/>
        </w:trPr>
        <w:tc>
          <w:tcPr>
            <w:tcW w:w="420" w:type="dxa"/>
            <w:vMerge w:val="restart"/>
            <w:noWrap/>
            <w:textDirection w:val="btLr"/>
            <w:vAlign w:val="center"/>
          </w:tcPr>
          <w:p w14:paraId="1ACEDDBD" w14:textId="77777777" w:rsidR="00CE5B80" w:rsidRPr="00F40B3B" w:rsidRDefault="00CE5B80" w:rsidP="006C2F26">
            <w:pPr>
              <w:pStyle w:val="BODI"/>
              <w:spacing w:line="240" w:lineRule="auto"/>
              <w:ind w:left="113" w:right="113" w:firstLine="0"/>
              <w:jc w:val="center"/>
              <w:rPr>
                <w:b/>
                <w:bCs/>
                <w:sz w:val="18"/>
                <w:szCs w:val="18"/>
              </w:rPr>
            </w:pPr>
            <w:r w:rsidRPr="00F40B3B">
              <w:rPr>
                <w:b/>
                <w:bCs/>
                <w:sz w:val="18"/>
                <w:szCs w:val="18"/>
              </w:rPr>
              <w:t>Seri</w:t>
            </w:r>
          </w:p>
        </w:tc>
        <w:tc>
          <w:tcPr>
            <w:tcW w:w="283" w:type="dxa"/>
            <w:vMerge w:val="restart"/>
            <w:noWrap/>
            <w:textDirection w:val="btLr"/>
            <w:vAlign w:val="center"/>
          </w:tcPr>
          <w:p w14:paraId="0D1D6ADD" w14:textId="77777777" w:rsidR="00CE5B80" w:rsidRPr="00F40B3B" w:rsidRDefault="00CE5B80" w:rsidP="006C2F26">
            <w:pPr>
              <w:pStyle w:val="BODI"/>
              <w:spacing w:line="240" w:lineRule="auto"/>
              <w:ind w:firstLine="0"/>
              <w:jc w:val="center"/>
              <w:rPr>
                <w:b/>
                <w:bCs/>
                <w:sz w:val="18"/>
                <w:szCs w:val="18"/>
              </w:rPr>
            </w:pPr>
            <w:r w:rsidRPr="00F40B3B">
              <w:rPr>
                <w:b/>
                <w:bCs/>
                <w:sz w:val="18"/>
                <w:szCs w:val="18"/>
              </w:rPr>
              <w:t>Varian</w:t>
            </w:r>
          </w:p>
        </w:tc>
        <w:tc>
          <w:tcPr>
            <w:tcW w:w="709" w:type="dxa"/>
            <w:vMerge w:val="restart"/>
            <w:noWrap/>
            <w:vAlign w:val="center"/>
          </w:tcPr>
          <w:p w14:paraId="1332AAF4" w14:textId="39BF1E70" w:rsidR="00CE5B80" w:rsidRPr="00F40B3B" w:rsidRDefault="00CE5B80" w:rsidP="006C2F26">
            <w:pPr>
              <w:pStyle w:val="BODI"/>
              <w:spacing w:line="240" w:lineRule="auto"/>
              <w:ind w:left="5" w:firstLine="0"/>
              <w:jc w:val="center"/>
              <w:rPr>
                <w:b/>
                <w:bCs/>
                <w:sz w:val="18"/>
                <w:szCs w:val="18"/>
              </w:rPr>
            </w:pPr>
            <w:r w:rsidRPr="00F40B3B">
              <w:rPr>
                <w:b/>
                <w:bCs/>
                <w:sz w:val="18"/>
                <w:szCs w:val="18"/>
              </w:rPr>
              <w:t>Ukuran (</w:t>
            </w:r>
            <w:r w:rsidR="004234B6">
              <w:rPr>
                <w:b/>
                <w:bCs/>
                <w:sz w:val="18"/>
                <w:szCs w:val="18"/>
              </w:rPr>
              <w:t>juta</w:t>
            </w:r>
            <w:r w:rsidRPr="00F40B3B">
              <w:rPr>
                <w:b/>
                <w:bCs/>
                <w:sz w:val="18"/>
                <w:szCs w:val="18"/>
              </w:rPr>
              <w:t>)</w:t>
            </w:r>
          </w:p>
        </w:tc>
        <w:tc>
          <w:tcPr>
            <w:tcW w:w="283" w:type="dxa"/>
            <w:vMerge w:val="restart"/>
            <w:noWrap/>
            <w:textDirection w:val="btLr"/>
            <w:vAlign w:val="center"/>
          </w:tcPr>
          <w:p w14:paraId="3C995389" w14:textId="63356A0F" w:rsidR="00CE5B80" w:rsidRPr="00F40B3B" w:rsidRDefault="00CE5B80" w:rsidP="006C2F26">
            <w:pPr>
              <w:pStyle w:val="BODI"/>
              <w:spacing w:line="240" w:lineRule="auto"/>
              <w:ind w:left="113" w:right="113" w:firstLine="0"/>
              <w:jc w:val="center"/>
              <w:rPr>
                <w:b/>
                <w:bCs/>
                <w:sz w:val="18"/>
                <w:szCs w:val="18"/>
              </w:rPr>
            </w:pPr>
            <w:r w:rsidRPr="00F40B3B">
              <w:rPr>
                <w:b/>
                <w:bCs/>
                <w:sz w:val="18"/>
                <w:szCs w:val="18"/>
              </w:rPr>
              <w:t>Kelas</w:t>
            </w:r>
          </w:p>
        </w:tc>
        <w:tc>
          <w:tcPr>
            <w:tcW w:w="6805" w:type="dxa"/>
            <w:gridSpan w:val="8"/>
            <w:tcBorders>
              <w:bottom w:val="single" w:sz="4" w:space="0" w:color="auto"/>
            </w:tcBorders>
            <w:noWrap/>
            <w:vAlign w:val="center"/>
          </w:tcPr>
          <w:p w14:paraId="39C59D77" w14:textId="0A3E3B2F" w:rsidR="00CE5B80" w:rsidRPr="00F40B3B" w:rsidRDefault="00CE5B80" w:rsidP="006C2F26">
            <w:pPr>
              <w:jc w:val="center"/>
              <w:rPr>
                <w:b/>
                <w:bCs/>
                <w:sz w:val="18"/>
                <w:szCs w:val="18"/>
              </w:rPr>
            </w:pPr>
            <w:r w:rsidRPr="00F40B3B">
              <w:rPr>
                <w:b/>
                <w:bCs/>
                <w:sz w:val="18"/>
                <w:szCs w:val="18"/>
              </w:rPr>
              <w:t>Metrik Evaluasi (%)</w:t>
            </w:r>
          </w:p>
        </w:tc>
      </w:tr>
      <w:tr w:rsidR="00CE5B80" w:rsidRPr="00F40B3B" w14:paraId="23C877AF" w14:textId="77777777" w:rsidTr="00D86956">
        <w:trPr>
          <w:cantSplit/>
          <w:trHeight w:val="340"/>
        </w:trPr>
        <w:tc>
          <w:tcPr>
            <w:tcW w:w="420" w:type="dxa"/>
            <w:vMerge/>
            <w:tcBorders>
              <w:bottom w:val="single" w:sz="6" w:space="0" w:color="auto"/>
            </w:tcBorders>
            <w:noWrap/>
            <w:textDirection w:val="btLr"/>
            <w:vAlign w:val="center"/>
          </w:tcPr>
          <w:p w14:paraId="6C2D7B67" w14:textId="77777777" w:rsidR="00CE5B80" w:rsidRPr="00F40B3B" w:rsidRDefault="00CE5B80" w:rsidP="00CE5B80">
            <w:pPr>
              <w:pStyle w:val="BODI"/>
              <w:spacing w:line="240" w:lineRule="auto"/>
              <w:ind w:left="113" w:right="113" w:firstLine="0"/>
              <w:jc w:val="center"/>
              <w:rPr>
                <w:b/>
                <w:bCs/>
                <w:sz w:val="18"/>
                <w:szCs w:val="18"/>
              </w:rPr>
            </w:pPr>
          </w:p>
        </w:tc>
        <w:tc>
          <w:tcPr>
            <w:tcW w:w="283" w:type="dxa"/>
            <w:vMerge/>
            <w:tcBorders>
              <w:bottom w:val="single" w:sz="6" w:space="0" w:color="auto"/>
            </w:tcBorders>
            <w:noWrap/>
            <w:textDirection w:val="btLr"/>
            <w:vAlign w:val="center"/>
          </w:tcPr>
          <w:p w14:paraId="27E404EC" w14:textId="77777777" w:rsidR="00CE5B80" w:rsidRPr="00F40B3B" w:rsidRDefault="00CE5B80" w:rsidP="00CE5B80">
            <w:pPr>
              <w:pStyle w:val="BODI"/>
              <w:spacing w:line="240" w:lineRule="auto"/>
              <w:ind w:firstLine="0"/>
              <w:jc w:val="center"/>
              <w:rPr>
                <w:b/>
                <w:bCs/>
                <w:sz w:val="18"/>
                <w:szCs w:val="18"/>
              </w:rPr>
            </w:pPr>
          </w:p>
        </w:tc>
        <w:tc>
          <w:tcPr>
            <w:tcW w:w="709" w:type="dxa"/>
            <w:vMerge/>
            <w:tcBorders>
              <w:bottom w:val="single" w:sz="6" w:space="0" w:color="auto"/>
            </w:tcBorders>
            <w:noWrap/>
            <w:vAlign w:val="center"/>
          </w:tcPr>
          <w:p w14:paraId="719D97CA" w14:textId="77777777" w:rsidR="00CE5B80" w:rsidRPr="00F40B3B" w:rsidRDefault="00CE5B80" w:rsidP="00CE5B80">
            <w:pPr>
              <w:pStyle w:val="BODI"/>
              <w:spacing w:line="240" w:lineRule="auto"/>
              <w:ind w:left="5" w:firstLine="0"/>
              <w:jc w:val="center"/>
              <w:rPr>
                <w:b/>
                <w:bCs/>
                <w:sz w:val="18"/>
                <w:szCs w:val="18"/>
              </w:rPr>
            </w:pPr>
          </w:p>
        </w:tc>
        <w:tc>
          <w:tcPr>
            <w:tcW w:w="283" w:type="dxa"/>
            <w:vMerge/>
            <w:tcBorders>
              <w:bottom w:val="single" w:sz="6" w:space="0" w:color="auto"/>
            </w:tcBorders>
            <w:noWrap/>
            <w:textDirection w:val="btLr"/>
            <w:vAlign w:val="center"/>
          </w:tcPr>
          <w:p w14:paraId="45D51A37" w14:textId="77777777" w:rsidR="00CE5B80" w:rsidRPr="00F40B3B" w:rsidRDefault="00CE5B80" w:rsidP="00CE5B80">
            <w:pPr>
              <w:pStyle w:val="BODI"/>
              <w:spacing w:line="240" w:lineRule="auto"/>
              <w:ind w:left="113" w:right="113" w:firstLine="0"/>
              <w:jc w:val="center"/>
              <w:rPr>
                <w:b/>
                <w:bCs/>
                <w:sz w:val="18"/>
                <w:szCs w:val="18"/>
              </w:rPr>
            </w:pPr>
          </w:p>
        </w:tc>
        <w:tc>
          <w:tcPr>
            <w:tcW w:w="850" w:type="dxa"/>
            <w:tcBorders>
              <w:top w:val="single" w:sz="4" w:space="0" w:color="auto"/>
              <w:bottom w:val="single" w:sz="6" w:space="0" w:color="auto"/>
            </w:tcBorders>
            <w:noWrap/>
            <w:vAlign w:val="center"/>
          </w:tcPr>
          <w:p w14:paraId="1AE8B41A" w14:textId="0A91F20B" w:rsidR="00CE5B80" w:rsidRPr="00F40B3B" w:rsidRDefault="00FB7DD1" w:rsidP="00CE5B80">
            <w:pPr>
              <w:pStyle w:val="BODI"/>
              <w:spacing w:line="240" w:lineRule="auto"/>
              <w:ind w:firstLine="0"/>
              <w:jc w:val="center"/>
              <w:rPr>
                <w:b/>
                <w:bCs/>
                <w:sz w:val="18"/>
                <w:szCs w:val="18"/>
              </w:rPr>
            </w:pPr>
            <w:r w:rsidRPr="00F40B3B">
              <w:rPr>
                <w:b/>
                <w:bCs/>
                <w:sz w:val="18"/>
                <w:szCs w:val="18"/>
              </w:rPr>
              <w:t>P</w:t>
            </w:r>
          </w:p>
        </w:tc>
        <w:tc>
          <w:tcPr>
            <w:tcW w:w="851" w:type="dxa"/>
            <w:tcBorders>
              <w:top w:val="single" w:sz="4" w:space="0" w:color="auto"/>
              <w:bottom w:val="single" w:sz="6" w:space="0" w:color="auto"/>
            </w:tcBorders>
            <w:noWrap/>
            <w:vAlign w:val="center"/>
          </w:tcPr>
          <w:p w14:paraId="6C520563" w14:textId="4A27504F" w:rsidR="00CE5B80" w:rsidRPr="00F40B3B" w:rsidRDefault="00FB7DD1" w:rsidP="00CE5B80">
            <w:pPr>
              <w:pStyle w:val="BODI"/>
              <w:spacing w:line="240" w:lineRule="auto"/>
              <w:ind w:firstLine="0"/>
              <w:jc w:val="center"/>
              <w:rPr>
                <w:b/>
                <w:bCs/>
                <w:sz w:val="18"/>
                <w:szCs w:val="18"/>
              </w:rPr>
            </w:pPr>
            <w:r w:rsidRPr="00F40B3B">
              <w:rPr>
                <w:b/>
                <w:bCs/>
                <w:sz w:val="18"/>
                <w:szCs w:val="18"/>
              </w:rPr>
              <w:t>R</w:t>
            </w:r>
          </w:p>
        </w:tc>
        <w:tc>
          <w:tcPr>
            <w:tcW w:w="850" w:type="dxa"/>
            <w:tcBorders>
              <w:top w:val="single" w:sz="4" w:space="0" w:color="auto"/>
              <w:bottom w:val="single" w:sz="6" w:space="0" w:color="auto"/>
            </w:tcBorders>
            <w:noWrap/>
            <w:vAlign w:val="center"/>
          </w:tcPr>
          <w:p w14:paraId="21A58CCB" w14:textId="1FC30943" w:rsidR="00CE5B80" w:rsidRPr="00F40B3B" w:rsidRDefault="00CE5B80" w:rsidP="00CE5B80">
            <w:pPr>
              <w:pStyle w:val="BODI"/>
              <w:spacing w:line="240" w:lineRule="auto"/>
              <w:ind w:firstLine="0"/>
              <w:jc w:val="center"/>
              <w:rPr>
                <w:b/>
                <w:bCs/>
                <w:sz w:val="18"/>
                <w:szCs w:val="18"/>
              </w:rPr>
            </w:pPr>
            <w:r w:rsidRPr="00F40B3B">
              <w:rPr>
                <w:b/>
                <w:bCs/>
                <w:sz w:val="18"/>
                <w:szCs w:val="18"/>
              </w:rPr>
              <w:t>AP</w:t>
            </w:r>
            <w:r w:rsidRPr="00F40B3B">
              <w:rPr>
                <w:b/>
                <w:bCs/>
                <w:sz w:val="18"/>
                <w:szCs w:val="18"/>
                <w:vertAlign w:val="subscript"/>
              </w:rPr>
              <w:t>50</w:t>
            </w:r>
          </w:p>
        </w:tc>
        <w:tc>
          <w:tcPr>
            <w:tcW w:w="851" w:type="dxa"/>
            <w:tcBorders>
              <w:top w:val="single" w:sz="4" w:space="0" w:color="auto"/>
              <w:bottom w:val="single" w:sz="6" w:space="0" w:color="auto"/>
            </w:tcBorders>
            <w:noWrap/>
            <w:vAlign w:val="center"/>
          </w:tcPr>
          <w:p w14:paraId="67171BE3" w14:textId="1847067D" w:rsidR="00CE5B80" w:rsidRPr="00F40B3B" w:rsidRDefault="00CE5B80" w:rsidP="00CE5B80">
            <w:pPr>
              <w:pStyle w:val="BODI"/>
              <w:spacing w:line="240" w:lineRule="auto"/>
              <w:ind w:firstLine="0"/>
              <w:jc w:val="center"/>
              <w:rPr>
                <w:b/>
                <w:bCs/>
                <w:sz w:val="18"/>
                <w:szCs w:val="18"/>
              </w:rPr>
            </w:pPr>
            <w:r w:rsidRPr="00F40B3B">
              <w:rPr>
                <w:b/>
                <w:bCs/>
                <w:sz w:val="18"/>
                <w:szCs w:val="18"/>
              </w:rPr>
              <w:t>AP</w:t>
            </w:r>
            <w:r w:rsidRPr="00F40B3B">
              <w:rPr>
                <w:b/>
                <w:bCs/>
                <w:sz w:val="18"/>
                <w:szCs w:val="18"/>
                <w:vertAlign w:val="subscript"/>
              </w:rPr>
              <w:t>50-95</w:t>
            </w:r>
          </w:p>
        </w:tc>
        <w:tc>
          <w:tcPr>
            <w:tcW w:w="851" w:type="dxa"/>
            <w:tcBorders>
              <w:top w:val="single" w:sz="4" w:space="0" w:color="auto"/>
              <w:bottom w:val="single" w:sz="6" w:space="0" w:color="auto"/>
            </w:tcBorders>
            <w:noWrap/>
            <w:vAlign w:val="center"/>
          </w:tcPr>
          <w:p w14:paraId="7C95D2FD" w14:textId="14B1A28F" w:rsidR="00CE5B80" w:rsidRPr="00F40B3B" w:rsidRDefault="00A938A9" w:rsidP="00CE5B80">
            <w:pPr>
              <w:pStyle w:val="BODI"/>
              <w:spacing w:line="240" w:lineRule="auto"/>
              <w:ind w:firstLine="0"/>
              <w:jc w:val="center"/>
              <w:rPr>
                <w:b/>
                <w:bCs/>
                <w:sz w:val="18"/>
                <w:szCs w:val="18"/>
              </w:rPr>
            </w:pPr>
            <w:r w:rsidRPr="00F40B3B">
              <w:rPr>
                <w:b/>
                <w:bCs/>
                <w:sz w:val="18"/>
                <w:szCs w:val="18"/>
              </w:rPr>
              <w:t>mP</w:t>
            </w:r>
          </w:p>
        </w:tc>
        <w:tc>
          <w:tcPr>
            <w:tcW w:w="850" w:type="dxa"/>
            <w:tcBorders>
              <w:top w:val="single" w:sz="4" w:space="0" w:color="auto"/>
              <w:bottom w:val="single" w:sz="6" w:space="0" w:color="auto"/>
            </w:tcBorders>
            <w:noWrap/>
            <w:vAlign w:val="center"/>
          </w:tcPr>
          <w:p w14:paraId="1ACC39F6" w14:textId="7C040A5D" w:rsidR="00CE5B80" w:rsidRPr="00F40B3B" w:rsidRDefault="00A938A9" w:rsidP="00CE5B80">
            <w:pPr>
              <w:pStyle w:val="BODI"/>
              <w:spacing w:line="240" w:lineRule="auto"/>
              <w:ind w:firstLine="0"/>
              <w:jc w:val="center"/>
              <w:rPr>
                <w:b/>
                <w:bCs/>
                <w:sz w:val="18"/>
                <w:szCs w:val="18"/>
              </w:rPr>
            </w:pPr>
            <w:r w:rsidRPr="00F40B3B">
              <w:rPr>
                <w:b/>
                <w:bCs/>
                <w:sz w:val="18"/>
                <w:szCs w:val="18"/>
              </w:rPr>
              <w:t>mR</w:t>
            </w:r>
          </w:p>
        </w:tc>
        <w:tc>
          <w:tcPr>
            <w:tcW w:w="851" w:type="dxa"/>
            <w:tcBorders>
              <w:top w:val="single" w:sz="4" w:space="0" w:color="auto"/>
              <w:bottom w:val="single" w:sz="6" w:space="0" w:color="auto"/>
            </w:tcBorders>
            <w:noWrap/>
            <w:vAlign w:val="center"/>
          </w:tcPr>
          <w:p w14:paraId="27D84432" w14:textId="09A1EBC5" w:rsidR="00CE5B80" w:rsidRPr="00F40B3B" w:rsidRDefault="00CE5B80" w:rsidP="00CE5B80">
            <w:pPr>
              <w:pStyle w:val="BODI"/>
              <w:spacing w:line="240" w:lineRule="auto"/>
              <w:ind w:firstLine="0"/>
              <w:jc w:val="center"/>
              <w:rPr>
                <w:b/>
                <w:bCs/>
                <w:sz w:val="18"/>
                <w:szCs w:val="18"/>
              </w:rPr>
            </w:pPr>
            <w:r w:rsidRPr="00F40B3B">
              <w:rPr>
                <w:b/>
                <w:bCs/>
                <w:sz w:val="18"/>
                <w:szCs w:val="18"/>
              </w:rPr>
              <w:t>mAP</w:t>
            </w:r>
            <w:r w:rsidRPr="00F40B3B">
              <w:rPr>
                <w:b/>
                <w:bCs/>
                <w:sz w:val="18"/>
                <w:szCs w:val="18"/>
                <w:vertAlign w:val="subscript"/>
              </w:rPr>
              <w:t>50</w:t>
            </w:r>
          </w:p>
        </w:tc>
        <w:tc>
          <w:tcPr>
            <w:tcW w:w="851" w:type="dxa"/>
            <w:tcBorders>
              <w:top w:val="single" w:sz="4" w:space="0" w:color="auto"/>
              <w:bottom w:val="single" w:sz="6" w:space="0" w:color="auto"/>
            </w:tcBorders>
            <w:noWrap/>
            <w:vAlign w:val="center"/>
          </w:tcPr>
          <w:p w14:paraId="1B5B974F" w14:textId="23DEAB27" w:rsidR="00CE5B80" w:rsidRPr="00F40B3B" w:rsidRDefault="00CE5B80" w:rsidP="00CE5B80">
            <w:pPr>
              <w:pStyle w:val="BODI"/>
              <w:spacing w:line="240" w:lineRule="auto"/>
              <w:ind w:firstLine="0"/>
              <w:jc w:val="center"/>
              <w:rPr>
                <w:b/>
                <w:bCs/>
                <w:sz w:val="18"/>
                <w:szCs w:val="18"/>
              </w:rPr>
            </w:pPr>
            <w:r w:rsidRPr="00F40B3B">
              <w:rPr>
                <w:b/>
                <w:bCs/>
                <w:sz w:val="18"/>
                <w:szCs w:val="18"/>
              </w:rPr>
              <w:t>mAP</w:t>
            </w:r>
            <w:r w:rsidRPr="00F40B3B">
              <w:rPr>
                <w:b/>
                <w:bCs/>
                <w:sz w:val="18"/>
                <w:szCs w:val="18"/>
                <w:vertAlign w:val="subscript"/>
              </w:rPr>
              <w:t>50-95</w:t>
            </w:r>
          </w:p>
        </w:tc>
      </w:tr>
      <w:tr w:rsidR="005C490B" w:rsidRPr="00F40B3B" w14:paraId="0DE72739" w14:textId="77777777" w:rsidTr="00D86956">
        <w:trPr>
          <w:cantSplit/>
          <w:trHeight w:val="255"/>
        </w:trPr>
        <w:tc>
          <w:tcPr>
            <w:tcW w:w="420" w:type="dxa"/>
            <w:vMerge w:val="restart"/>
            <w:tcBorders>
              <w:top w:val="single" w:sz="6" w:space="0" w:color="auto"/>
            </w:tcBorders>
            <w:noWrap/>
            <w:textDirection w:val="btLr"/>
            <w:vAlign w:val="center"/>
          </w:tcPr>
          <w:p w14:paraId="669C8395" w14:textId="77777777" w:rsidR="00703D22" w:rsidRPr="00F40B3B" w:rsidRDefault="00703D22" w:rsidP="006C2F26">
            <w:pPr>
              <w:pStyle w:val="BODI"/>
              <w:spacing w:line="240" w:lineRule="auto"/>
              <w:ind w:left="113" w:right="113" w:firstLine="0"/>
              <w:jc w:val="center"/>
              <w:rPr>
                <w:sz w:val="18"/>
                <w:szCs w:val="18"/>
              </w:rPr>
            </w:pPr>
            <w:r w:rsidRPr="00F40B3B">
              <w:rPr>
                <w:sz w:val="18"/>
                <w:szCs w:val="18"/>
              </w:rPr>
              <w:t>YOLOv8</w:t>
            </w:r>
          </w:p>
        </w:tc>
        <w:tc>
          <w:tcPr>
            <w:tcW w:w="283" w:type="dxa"/>
            <w:vMerge w:val="restart"/>
            <w:tcBorders>
              <w:top w:val="single" w:sz="6" w:space="0" w:color="auto"/>
            </w:tcBorders>
            <w:noWrap/>
            <w:vAlign w:val="center"/>
          </w:tcPr>
          <w:p w14:paraId="1D70C951" w14:textId="77777777" w:rsidR="00703D22" w:rsidRPr="00F40B3B" w:rsidRDefault="00703D22" w:rsidP="006C2F26">
            <w:pPr>
              <w:pStyle w:val="BODI"/>
              <w:spacing w:line="240" w:lineRule="auto"/>
              <w:ind w:firstLine="0"/>
              <w:jc w:val="center"/>
              <w:rPr>
                <w:sz w:val="18"/>
                <w:szCs w:val="18"/>
              </w:rPr>
            </w:pPr>
            <w:r w:rsidRPr="00F40B3B">
              <w:rPr>
                <w:sz w:val="18"/>
                <w:szCs w:val="18"/>
              </w:rPr>
              <w:t>N</w:t>
            </w:r>
          </w:p>
        </w:tc>
        <w:tc>
          <w:tcPr>
            <w:tcW w:w="709" w:type="dxa"/>
            <w:vMerge w:val="restart"/>
            <w:tcBorders>
              <w:top w:val="single" w:sz="6" w:space="0" w:color="auto"/>
            </w:tcBorders>
            <w:noWrap/>
            <w:vAlign w:val="center"/>
          </w:tcPr>
          <w:p w14:paraId="10AFB03C" w14:textId="055B6FE4" w:rsidR="00703D22" w:rsidRPr="00F40B3B" w:rsidRDefault="00703D22" w:rsidP="006C2F26">
            <w:pPr>
              <w:pStyle w:val="BODI"/>
              <w:spacing w:line="240" w:lineRule="auto"/>
              <w:ind w:firstLine="0"/>
              <w:jc w:val="center"/>
              <w:rPr>
                <w:sz w:val="18"/>
                <w:szCs w:val="18"/>
              </w:rPr>
            </w:pPr>
            <w:r w:rsidRPr="00F40B3B">
              <w:rPr>
                <w:sz w:val="18"/>
                <w:szCs w:val="18"/>
              </w:rPr>
              <w:t>3,2</w:t>
            </w:r>
          </w:p>
        </w:tc>
        <w:tc>
          <w:tcPr>
            <w:tcW w:w="283" w:type="dxa"/>
            <w:tcBorders>
              <w:top w:val="single" w:sz="6" w:space="0" w:color="auto"/>
            </w:tcBorders>
            <w:noWrap/>
            <w:vAlign w:val="center"/>
          </w:tcPr>
          <w:p w14:paraId="0AE7E845" w14:textId="66C78E6C" w:rsidR="00703D22" w:rsidRPr="00F40B3B" w:rsidRDefault="00703D22" w:rsidP="006C2F26">
            <w:pPr>
              <w:pStyle w:val="BODI"/>
              <w:spacing w:line="240" w:lineRule="auto"/>
              <w:ind w:firstLine="0"/>
              <w:jc w:val="center"/>
              <w:rPr>
                <w:sz w:val="18"/>
                <w:szCs w:val="18"/>
              </w:rPr>
            </w:pPr>
            <w:r w:rsidRPr="00F40B3B">
              <w:rPr>
                <w:sz w:val="18"/>
                <w:szCs w:val="18"/>
              </w:rPr>
              <w:t>G</w:t>
            </w:r>
          </w:p>
        </w:tc>
        <w:tc>
          <w:tcPr>
            <w:tcW w:w="850" w:type="dxa"/>
            <w:tcBorders>
              <w:top w:val="single" w:sz="6" w:space="0" w:color="auto"/>
            </w:tcBorders>
            <w:noWrap/>
            <w:vAlign w:val="center"/>
          </w:tcPr>
          <w:p w14:paraId="7DC6493F" w14:textId="01F60DF0"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6,42</w:t>
            </w:r>
          </w:p>
        </w:tc>
        <w:tc>
          <w:tcPr>
            <w:tcW w:w="851" w:type="dxa"/>
            <w:tcBorders>
              <w:top w:val="single" w:sz="6" w:space="0" w:color="auto"/>
            </w:tcBorders>
            <w:noWrap/>
            <w:vAlign w:val="center"/>
          </w:tcPr>
          <w:p w14:paraId="3E4BEE14" w14:textId="2371BE37"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7,51 </w:t>
            </w:r>
            <w:r w:rsidRPr="00F40B3B">
              <w:rPr>
                <w:rFonts w:asciiTheme="minorHAnsi" w:hAnsiTheme="minorHAnsi" w:cstheme="minorHAnsi"/>
                <w:b/>
                <w:bCs/>
                <w:sz w:val="18"/>
                <w:szCs w:val="18"/>
                <w:vertAlign w:val="superscript"/>
              </w:rPr>
              <w:t>[2]</w:t>
            </w:r>
          </w:p>
        </w:tc>
        <w:tc>
          <w:tcPr>
            <w:tcW w:w="850" w:type="dxa"/>
            <w:tcBorders>
              <w:top w:val="single" w:sz="6" w:space="0" w:color="auto"/>
            </w:tcBorders>
            <w:noWrap/>
            <w:vAlign w:val="center"/>
          </w:tcPr>
          <w:p w14:paraId="73CBB64F" w14:textId="0F404E32"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97</w:t>
            </w:r>
          </w:p>
        </w:tc>
        <w:tc>
          <w:tcPr>
            <w:tcW w:w="851" w:type="dxa"/>
            <w:tcBorders>
              <w:top w:val="single" w:sz="6" w:space="0" w:color="auto"/>
            </w:tcBorders>
            <w:noWrap/>
            <w:vAlign w:val="center"/>
          </w:tcPr>
          <w:p w14:paraId="72F14D3B" w14:textId="5917D731"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1,14</w:t>
            </w:r>
          </w:p>
        </w:tc>
        <w:tc>
          <w:tcPr>
            <w:tcW w:w="851" w:type="dxa"/>
            <w:vMerge w:val="restart"/>
            <w:tcBorders>
              <w:top w:val="single" w:sz="6" w:space="0" w:color="auto"/>
            </w:tcBorders>
            <w:noWrap/>
            <w:vAlign w:val="center"/>
          </w:tcPr>
          <w:p w14:paraId="3AF50034" w14:textId="6C50CDBA"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0,34</w:t>
            </w:r>
          </w:p>
        </w:tc>
        <w:tc>
          <w:tcPr>
            <w:tcW w:w="850" w:type="dxa"/>
            <w:vMerge w:val="restart"/>
            <w:tcBorders>
              <w:top w:val="single" w:sz="6" w:space="0" w:color="auto"/>
            </w:tcBorders>
            <w:noWrap/>
            <w:vAlign w:val="center"/>
          </w:tcPr>
          <w:p w14:paraId="2F2956EA" w14:textId="625B02D4"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82</w:t>
            </w:r>
          </w:p>
        </w:tc>
        <w:tc>
          <w:tcPr>
            <w:tcW w:w="851" w:type="dxa"/>
            <w:vMerge w:val="restart"/>
            <w:tcBorders>
              <w:top w:val="single" w:sz="6" w:space="0" w:color="auto"/>
            </w:tcBorders>
            <w:noWrap/>
            <w:vAlign w:val="center"/>
          </w:tcPr>
          <w:p w14:paraId="4D1EABB2" w14:textId="7E9EF2F1"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5,75</w:t>
            </w:r>
          </w:p>
        </w:tc>
        <w:tc>
          <w:tcPr>
            <w:tcW w:w="851" w:type="dxa"/>
            <w:vMerge w:val="restart"/>
            <w:tcBorders>
              <w:top w:val="single" w:sz="6" w:space="0" w:color="auto"/>
            </w:tcBorders>
            <w:noWrap/>
            <w:vAlign w:val="center"/>
          </w:tcPr>
          <w:p w14:paraId="1C629B29" w14:textId="77D82A56"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73,01</w:t>
            </w:r>
          </w:p>
        </w:tc>
      </w:tr>
      <w:tr w:rsidR="005C490B" w:rsidRPr="00F40B3B" w14:paraId="6AF92266" w14:textId="77777777" w:rsidTr="00D86956">
        <w:trPr>
          <w:cantSplit/>
          <w:trHeight w:val="255"/>
        </w:trPr>
        <w:tc>
          <w:tcPr>
            <w:tcW w:w="420" w:type="dxa"/>
            <w:vMerge/>
            <w:noWrap/>
            <w:textDirection w:val="btLr"/>
            <w:vAlign w:val="center"/>
          </w:tcPr>
          <w:p w14:paraId="77D87970" w14:textId="77777777" w:rsidR="00703D22" w:rsidRPr="00F40B3B" w:rsidRDefault="00703D22" w:rsidP="006C2F26">
            <w:pPr>
              <w:pStyle w:val="BODI"/>
              <w:spacing w:line="240" w:lineRule="auto"/>
              <w:ind w:left="113" w:right="113" w:firstLine="0"/>
              <w:jc w:val="center"/>
              <w:rPr>
                <w:sz w:val="18"/>
                <w:szCs w:val="18"/>
              </w:rPr>
            </w:pPr>
          </w:p>
        </w:tc>
        <w:tc>
          <w:tcPr>
            <w:tcW w:w="283" w:type="dxa"/>
            <w:vMerge/>
            <w:noWrap/>
            <w:vAlign w:val="center"/>
          </w:tcPr>
          <w:p w14:paraId="46B7C5AF" w14:textId="77777777" w:rsidR="00703D22" w:rsidRPr="00F40B3B" w:rsidRDefault="00703D22" w:rsidP="006C2F26">
            <w:pPr>
              <w:pStyle w:val="BODI"/>
              <w:spacing w:line="240" w:lineRule="auto"/>
              <w:ind w:firstLine="0"/>
              <w:jc w:val="center"/>
              <w:rPr>
                <w:sz w:val="18"/>
                <w:szCs w:val="18"/>
              </w:rPr>
            </w:pPr>
          </w:p>
        </w:tc>
        <w:tc>
          <w:tcPr>
            <w:tcW w:w="709" w:type="dxa"/>
            <w:vMerge/>
            <w:noWrap/>
            <w:vAlign w:val="center"/>
          </w:tcPr>
          <w:p w14:paraId="0A7679B7" w14:textId="77777777" w:rsidR="00703D22" w:rsidRPr="00F40B3B" w:rsidRDefault="00703D22" w:rsidP="006C2F26">
            <w:pPr>
              <w:pStyle w:val="BODI"/>
              <w:spacing w:line="240" w:lineRule="auto"/>
              <w:ind w:firstLine="0"/>
              <w:jc w:val="center"/>
              <w:rPr>
                <w:sz w:val="18"/>
                <w:szCs w:val="18"/>
              </w:rPr>
            </w:pPr>
          </w:p>
        </w:tc>
        <w:tc>
          <w:tcPr>
            <w:tcW w:w="283" w:type="dxa"/>
            <w:noWrap/>
            <w:vAlign w:val="center"/>
          </w:tcPr>
          <w:p w14:paraId="13279821" w14:textId="51CEED67" w:rsidR="00703D22" w:rsidRPr="00F40B3B" w:rsidRDefault="00703D22" w:rsidP="006C2F26">
            <w:pPr>
              <w:pStyle w:val="BODI"/>
              <w:spacing w:line="240" w:lineRule="auto"/>
              <w:ind w:firstLine="0"/>
              <w:jc w:val="center"/>
              <w:rPr>
                <w:sz w:val="18"/>
                <w:szCs w:val="18"/>
              </w:rPr>
            </w:pPr>
            <w:r w:rsidRPr="00F40B3B">
              <w:rPr>
                <w:sz w:val="18"/>
                <w:szCs w:val="18"/>
              </w:rPr>
              <w:t>P</w:t>
            </w:r>
          </w:p>
        </w:tc>
        <w:tc>
          <w:tcPr>
            <w:tcW w:w="850" w:type="dxa"/>
            <w:noWrap/>
            <w:vAlign w:val="center"/>
          </w:tcPr>
          <w:p w14:paraId="7103DD63" w14:textId="57815055"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28</w:t>
            </w:r>
          </w:p>
        </w:tc>
        <w:tc>
          <w:tcPr>
            <w:tcW w:w="851" w:type="dxa"/>
            <w:noWrap/>
            <w:vAlign w:val="center"/>
          </w:tcPr>
          <w:p w14:paraId="229D5F63" w14:textId="5D9B1B58"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0,13</w:t>
            </w:r>
          </w:p>
        </w:tc>
        <w:tc>
          <w:tcPr>
            <w:tcW w:w="850" w:type="dxa"/>
            <w:noWrap/>
            <w:vAlign w:val="center"/>
          </w:tcPr>
          <w:p w14:paraId="6D464F41" w14:textId="31047EF3"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54</w:t>
            </w:r>
          </w:p>
        </w:tc>
        <w:tc>
          <w:tcPr>
            <w:tcW w:w="851" w:type="dxa"/>
            <w:noWrap/>
            <w:vAlign w:val="center"/>
          </w:tcPr>
          <w:p w14:paraId="12A69D9E" w14:textId="02A74AC5" w:rsidR="00703D22" w:rsidRPr="00F40B3B" w:rsidRDefault="00703D22"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64,90</w:t>
            </w:r>
          </w:p>
        </w:tc>
        <w:tc>
          <w:tcPr>
            <w:tcW w:w="851" w:type="dxa"/>
            <w:vMerge/>
            <w:noWrap/>
            <w:vAlign w:val="center"/>
          </w:tcPr>
          <w:p w14:paraId="3C511008" w14:textId="07D1B202" w:rsidR="00703D22" w:rsidRPr="00F40B3B" w:rsidRDefault="00703D22" w:rsidP="006C2F26">
            <w:pPr>
              <w:pStyle w:val="BODI"/>
              <w:spacing w:line="240" w:lineRule="auto"/>
              <w:ind w:firstLine="0"/>
              <w:jc w:val="center"/>
              <w:rPr>
                <w:rFonts w:asciiTheme="minorHAnsi" w:hAnsiTheme="minorHAnsi" w:cstheme="minorHAnsi"/>
                <w:sz w:val="18"/>
                <w:szCs w:val="18"/>
              </w:rPr>
            </w:pPr>
          </w:p>
        </w:tc>
        <w:tc>
          <w:tcPr>
            <w:tcW w:w="850" w:type="dxa"/>
            <w:vMerge/>
            <w:noWrap/>
            <w:vAlign w:val="center"/>
          </w:tcPr>
          <w:p w14:paraId="2A111698" w14:textId="77777777" w:rsidR="00703D22" w:rsidRPr="00F40B3B" w:rsidRDefault="00703D22"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4D5B6D78" w14:textId="77777777" w:rsidR="00703D22" w:rsidRPr="00F40B3B" w:rsidRDefault="00703D22"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187566E5" w14:textId="77777777" w:rsidR="00703D22" w:rsidRPr="00F40B3B" w:rsidRDefault="00703D22" w:rsidP="006C2F26">
            <w:pPr>
              <w:pStyle w:val="BODI"/>
              <w:spacing w:line="240" w:lineRule="auto"/>
              <w:ind w:firstLine="0"/>
              <w:jc w:val="center"/>
              <w:rPr>
                <w:rFonts w:asciiTheme="minorHAnsi" w:hAnsiTheme="minorHAnsi" w:cstheme="minorHAnsi"/>
                <w:sz w:val="18"/>
                <w:szCs w:val="18"/>
              </w:rPr>
            </w:pPr>
          </w:p>
        </w:tc>
      </w:tr>
      <w:tr w:rsidR="005C490B" w:rsidRPr="00F40B3B" w14:paraId="29C18BD1" w14:textId="77777777" w:rsidTr="00D86956">
        <w:trPr>
          <w:cantSplit/>
          <w:trHeight w:val="255"/>
        </w:trPr>
        <w:tc>
          <w:tcPr>
            <w:tcW w:w="420" w:type="dxa"/>
            <w:vMerge/>
            <w:noWrap/>
            <w:textDirection w:val="btLr"/>
            <w:vAlign w:val="center"/>
          </w:tcPr>
          <w:p w14:paraId="29F8BF00" w14:textId="77777777" w:rsidR="00161099" w:rsidRPr="00F40B3B" w:rsidRDefault="00161099" w:rsidP="006C2F26">
            <w:pPr>
              <w:pStyle w:val="BODI"/>
              <w:spacing w:line="240" w:lineRule="auto"/>
              <w:ind w:left="113" w:right="113" w:firstLine="0"/>
              <w:jc w:val="center"/>
              <w:rPr>
                <w:sz w:val="18"/>
                <w:szCs w:val="18"/>
              </w:rPr>
            </w:pPr>
          </w:p>
        </w:tc>
        <w:tc>
          <w:tcPr>
            <w:tcW w:w="283" w:type="dxa"/>
            <w:vMerge/>
            <w:noWrap/>
            <w:vAlign w:val="center"/>
          </w:tcPr>
          <w:p w14:paraId="46C429CF" w14:textId="77777777" w:rsidR="00161099" w:rsidRPr="00F40B3B" w:rsidRDefault="00161099" w:rsidP="006C2F26">
            <w:pPr>
              <w:pStyle w:val="BODI"/>
              <w:spacing w:line="240" w:lineRule="auto"/>
              <w:ind w:firstLine="0"/>
              <w:jc w:val="center"/>
              <w:rPr>
                <w:sz w:val="18"/>
                <w:szCs w:val="18"/>
              </w:rPr>
            </w:pPr>
          </w:p>
        </w:tc>
        <w:tc>
          <w:tcPr>
            <w:tcW w:w="709" w:type="dxa"/>
            <w:vMerge/>
            <w:noWrap/>
            <w:vAlign w:val="center"/>
          </w:tcPr>
          <w:p w14:paraId="6C521D8B" w14:textId="77777777" w:rsidR="00161099" w:rsidRPr="00F40B3B" w:rsidRDefault="00161099" w:rsidP="006C2F26">
            <w:pPr>
              <w:pStyle w:val="BODI"/>
              <w:spacing w:line="240" w:lineRule="auto"/>
              <w:ind w:firstLine="0"/>
              <w:jc w:val="center"/>
              <w:rPr>
                <w:sz w:val="18"/>
                <w:szCs w:val="18"/>
              </w:rPr>
            </w:pPr>
          </w:p>
        </w:tc>
        <w:tc>
          <w:tcPr>
            <w:tcW w:w="283" w:type="dxa"/>
            <w:noWrap/>
            <w:vAlign w:val="center"/>
          </w:tcPr>
          <w:p w14:paraId="6E84B6A0" w14:textId="158A0E45" w:rsidR="00161099" w:rsidRPr="00F40B3B" w:rsidRDefault="00161099" w:rsidP="006C2F26">
            <w:pPr>
              <w:pStyle w:val="BODI"/>
              <w:spacing w:line="240" w:lineRule="auto"/>
              <w:ind w:firstLine="0"/>
              <w:jc w:val="center"/>
              <w:rPr>
                <w:sz w:val="18"/>
                <w:szCs w:val="18"/>
              </w:rPr>
            </w:pPr>
            <w:r w:rsidRPr="00F40B3B">
              <w:rPr>
                <w:sz w:val="18"/>
                <w:szCs w:val="18"/>
              </w:rPr>
              <w:t>P</w:t>
            </w:r>
          </w:p>
        </w:tc>
        <w:tc>
          <w:tcPr>
            <w:tcW w:w="850" w:type="dxa"/>
            <w:noWrap/>
            <w:vAlign w:val="center"/>
          </w:tcPr>
          <w:p w14:paraId="745EFC73" w14:textId="6AA801B8"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49</w:t>
            </w:r>
          </w:p>
        </w:tc>
        <w:tc>
          <w:tcPr>
            <w:tcW w:w="851" w:type="dxa"/>
            <w:noWrap/>
            <w:vAlign w:val="center"/>
          </w:tcPr>
          <w:p w14:paraId="7F3CABB9" w14:textId="6D7B620A"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42</w:t>
            </w:r>
          </w:p>
        </w:tc>
        <w:tc>
          <w:tcPr>
            <w:tcW w:w="850" w:type="dxa"/>
            <w:noWrap/>
            <w:vAlign w:val="center"/>
          </w:tcPr>
          <w:p w14:paraId="0BBA0AC1" w14:textId="1D3870CA"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05</w:t>
            </w:r>
          </w:p>
        </w:tc>
        <w:tc>
          <w:tcPr>
            <w:tcW w:w="851" w:type="dxa"/>
            <w:noWrap/>
            <w:vAlign w:val="center"/>
          </w:tcPr>
          <w:p w14:paraId="128BE1C2" w14:textId="3EFD4CA9"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70,35 </w:t>
            </w:r>
            <w:r w:rsidRPr="00F40B3B">
              <w:rPr>
                <w:rFonts w:asciiTheme="minorHAnsi" w:hAnsiTheme="minorHAnsi" w:cstheme="minorHAnsi"/>
                <w:b/>
                <w:bCs/>
                <w:sz w:val="18"/>
                <w:szCs w:val="18"/>
                <w:vertAlign w:val="superscript"/>
              </w:rPr>
              <w:t>[3]</w:t>
            </w:r>
          </w:p>
        </w:tc>
        <w:tc>
          <w:tcPr>
            <w:tcW w:w="851" w:type="dxa"/>
            <w:vMerge/>
            <w:noWrap/>
            <w:vAlign w:val="center"/>
          </w:tcPr>
          <w:p w14:paraId="7B07D05E" w14:textId="0BB0A3E3"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0" w:type="dxa"/>
            <w:vMerge/>
            <w:noWrap/>
            <w:vAlign w:val="center"/>
          </w:tcPr>
          <w:p w14:paraId="07AB13A7"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0FF862E9"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16DFFB8A"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r>
      <w:tr w:rsidR="005C490B" w:rsidRPr="00F40B3B" w14:paraId="4E62BFC0" w14:textId="77777777" w:rsidTr="00D86956">
        <w:trPr>
          <w:cantSplit/>
          <w:trHeight w:val="255"/>
        </w:trPr>
        <w:tc>
          <w:tcPr>
            <w:tcW w:w="420" w:type="dxa"/>
            <w:vMerge/>
            <w:noWrap/>
            <w:textDirection w:val="btLr"/>
            <w:vAlign w:val="center"/>
          </w:tcPr>
          <w:p w14:paraId="011D8AA0" w14:textId="77777777" w:rsidR="00161099" w:rsidRPr="00F40B3B" w:rsidRDefault="00161099" w:rsidP="006C2F26">
            <w:pPr>
              <w:pStyle w:val="BODI"/>
              <w:spacing w:line="240" w:lineRule="auto"/>
              <w:ind w:left="113" w:right="113" w:firstLine="0"/>
              <w:jc w:val="center"/>
              <w:rPr>
                <w:sz w:val="18"/>
                <w:szCs w:val="18"/>
              </w:rPr>
            </w:pPr>
          </w:p>
        </w:tc>
        <w:tc>
          <w:tcPr>
            <w:tcW w:w="283" w:type="dxa"/>
            <w:vMerge w:val="restart"/>
            <w:noWrap/>
            <w:vAlign w:val="center"/>
          </w:tcPr>
          <w:p w14:paraId="655BCA5B" w14:textId="77777777" w:rsidR="00161099" w:rsidRPr="00F40B3B" w:rsidRDefault="00161099" w:rsidP="006C2F26">
            <w:pPr>
              <w:pStyle w:val="BODI"/>
              <w:spacing w:line="240" w:lineRule="auto"/>
              <w:ind w:firstLine="0"/>
              <w:jc w:val="center"/>
              <w:rPr>
                <w:sz w:val="18"/>
                <w:szCs w:val="18"/>
              </w:rPr>
            </w:pPr>
            <w:r w:rsidRPr="00F40B3B">
              <w:rPr>
                <w:sz w:val="18"/>
                <w:szCs w:val="18"/>
              </w:rPr>
              <w:t>L</w:t>
            </w:r>
          </w:p>
        </w:tc>
        <w:tc>
          <w:tcPr>
            <w:tcW w:w="709" w:type="dxa"/>
            <w:vMerge w:val="restart"/>
            <w:noWrap/>
            <w:vAlign w:val="center"/>
          </w:tcPr>
          <w:p w14:paraId="4CC3FA33" w14:textId="04E8A838" w:rsidR="00161099" w:rsidRPr="00F40B3B" w:rsidRDefault="00161099" w:rsidP="006C2F26">
            <w:pPr>
              <w:pStyle w:val="BODI"/>
              <w:spacing w:line="240" w:lineRule="auto"/>
              <w:ind w:firstLine="0"/>
              <w:jc w:val="center"/>
              <w:rPr>
                <w:sz w:val="18"/>
                <w:szCs w:val="18"/>
              </w:rPr>
            </w:pPr>
            <w:r w:rsidRPr="00F40B3B">
              <w:rPr>
                <w:sz w:val="18"/>
                <w:szCs w:val="18"/>
              </w:rPr>
              <w:t>43,7</w:t>
            </w:r>
          </w:p>
        </w:tc>
        <w:tc>
          <w:tcPr>
            <w:tcW w:w="283" w:type="dxa"/>
            <w:noWrap/>
            <w:vAlign w:val="center"/>
          </w:tcPr>
          <w:p w14:paraId="0D6EE1AD" w14:textId="6FDEADF1" w:rsidR="00161099" w:rsidRPr="00F40B3B" w:rsidRDefault="00161099" w:rsidP="006C2F26">
            <w:pPr>
              <w:pStyle w:val="BODI"/>
              <w:spacing w:line="240" w:lineRule="auto"/>
              <w:ind w:firstLine="0"/>
              <w:jc w:val="center"/>
              <w:rPr>
                <w:sz w:val="18"/>
                <w:szCs w:val="18"/>
              </w:rPr>
            </w:pPr>
            <w:r w:rsidRPr="00F40B3B">
              <w:rPr>
                <w:sz w:val="18"/>
                <w:szCs w:val="18"/>
              </w:rPr>
              <w:t>G</w:t>
            </w:r>
          </w:p>
        </w:tc>
        <w:tc>
          <w:tcPr>
            <w:tcW w:w="850" w:type="dxa"/>
            <w:noWrap/>
            <w:vAlign w:val="center"/>
          </w:tcPr>
          <w:p w14:paraId="71D455E7" w14:textId="4A56D1C6"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1,53</w:t>
            </w:r>
          </w:p>
        </w:tc>
        <w:tc>
          <w:tcPr>
            <w:tcW w:w="851" w:type="dxa"/>
            <w:noWrap/>
            <w:vAlign w:val="center"/>
          </w:tcPr>
          <w:p w14:paraId="3250830B" w14:textId="316D0861"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6,37</w:t>
            </w:r>
          </w:p>
        </w:tc>
        <w:tc>
          <w:tcPr>
            <w:tcW w:w="850" w:type="dxa"/>
            <w:noWrap/>
            <w:vAlign w:val="center"/>
          </w:tcPr>
          <w:p w14:paraId="098C79E5" w14:textId="194BA6B0"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44</w:t>
            </w:r>
          </w:p>
        </w:tc>
        <w:tc>
          <w:tcPr>
            <w:tcW w:w="851" w:type="dxa"/>
            <w:noWrap/>
            <w:vAlign w:val="center"/>
          </w:tcPr>
          <w:p w14:paraId="71C14781" w14:textId="1672CC9C"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83,42 </w:t>
            </w:r>
            <w:r w:rsidRPr="00F40B3B">
              <w:rPr>
                <w:rFonts w:asciiTheme="minorHAnsi" w:hAnsiTheme="minorHAnsi" w:cstheme="minorHAnsi"/>
                <w:b/>
                <w:bCs/>
                <w:sz w:val="18"/>
                <w:szCs w:val="18"/>
                <w:vertAlign w:val="superscript"/>
              </w:rPr>
              <w:t>[1]</w:t>
            </w:r>
          </w:p>
        </w:tc>
        <w:tc>
          <w:tcPr>
            <w:tcW w:w="851" w:type="dxa"/>
            <w:vMerge w:val="restart"/>
            <w:noWrap/>
            <w:vAlign w:val="center"/>
          </w:tcPr>
          <w:p w14:paraId="79F077A0" w14:textId="7DC10A9E"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17</w:t>
            </w:r>
          </w:p>
        </w:tc>
        <w:tc>
          <w:tcPr>
            <w:tcW w:w="850" w:type="dxa"/>
            <w:vMerge w:val="restart"/>
            <w:noWrap/>
            <w:vAlign w:val="center"/>
          </w:tcPr>
          <w:p w14:paraId="0124C219" w14:textId="62F335A5" w:rsidR="00161099" w:rsidRPr="00F40B3B" w:rsidRDefault="00161099"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6,13 </w:t>
            </w:r>
            <w:r w:rsidRPr="00F40B3B">
              <w:rPr>
                <w:rFonts w:asciiTheme="minorHAnsi" w:hAnsiTheme="minorHAnsi" w:cstheme="minorHAnsi"/>
                <w:b/>
                <w:bCs/>
                <w:sz w:val="18"/>
                <w:szCs w:val="18"/>
                <w:vertAlign w:val="superscript"/>
              </w:rPr>
              <w:t>[1]</w:t>
            </w:r>
          </w:p>
        </w:tc>
        <w:tc>
          <w:tcPr>
            <w:tcW w:w="851" w:type="dxa"/>
            <w:vMerge w:val="restart"/>
            <w:noWrap/>
            <w:vAlign w:val="center"/>
          </w:tcPr>
          <w:p w14:paraId="26F02934" w14:textId="02599D85" w:rsidR="00161099" w:rsidRPr="00F40B3B" w:rsidRDefault="00161099"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7,86 </w:t>
            </w:r>
            <w:r w:rsidRPr="00F40B3B">
              <w:rPr>
                <w:rFonts w:asciiTheme="minorHAnsi" w:hAnsiTheme="minorHAnsi" w:cstheme="minorHAnsi"/>
                <w:b/>
                <w:bCs/>
                <w:sz w:val="18"/>
                <w:szCs w:val="18"/>
                <w:vertAlign w:val="superscript"/>
              </w:rPr>
              <w:t>[1]</w:t>
            </w:r>
          </w:p>
        </w:tc>
        <w:tc>
          <w:tcPr>
            <w:tcW w:w="851" w:type="dxa"/>
            <w:vMerge w:val="restart"/>
            <w:noWrap/>
            <w:vAlign w:val="center"/>
          </w:tcPr>
          <w:p w14:paraId="775D390E" w14:textId="34521E7D" w:rsidR="00161099" w:rsidRPr="00F40B3B" w:rsidRDefault="00161099"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77,12 </w:t>
            </w:r>
            <w:r w:rsidRPr="00F40B3B">
              <w:rPr>
                <w:rFonts w:asciiTheme="minorHAnsi" w:hAnsiTheme="minorHAnsi" w:cstheme="minorHAnsi"/>
                <w:b/>
                <w:bCs/>
                <w:sz w:val="18"/>
                <w:szCs w:val="18"/>
                <w:vertAlign w:val="superscript"/>
              </w:rPr>
              <w:t>[1]</w:t>
            </w:r>
          </w:p>
        </w:tc>
      </w:tr>
      <w:tr w:rsidR="005C490B" w:rsidRPr="00F40B3B" w14:paraId="6101657D" w14:textId="77777777" w:rsidTr="00D86956">
        <w:trPr>
          <w:cantSplit/>
          <w:trHeight w:val="255"/>
        </w:trPr>
        <w:tc>
          <w:tcPr>
            <w:tcW w:w="420" w:type="dxa"/>
            <w:vMerge/>
            <w:noWrap/>
            <w:textDirection w:val="btLr"/>
            <w:vAlign w:val="center"/>
          </w:tcPr>
          <w:p w14:paraId="3D6317B8" w14:textId="77777777" w:rsidR="00161099" w:rsidRPr="00F40B3B" w:rsidRDefault="00161099" w:rsidP="006C2F26">
            <w:pPr>
              <w:pStyle w:val="BODI"/>
              <w:spacing w:line="240" w:lineRule="auto"/>
              <w:ind w:left="113" w:right="113" w:firstLine="0"/>
              <w:jc w:val="center"/>
              <w:rPr>
                <w:sz w:val="18"/>
                <w:szCs w:val="18"/>
              </w:rPr>
            </w:pPr>
          </w:p>
        </w:tc>
        <w:tc>
          <w:tcPr>
            <w:tcW w:w="283" w:type="dxa"/>
            <w:vMerge/>
            <w:noWrap/>
            <w:vAlign w:val="center"/>
          </w:tcPr>
          <w:p w14:paraId="1D91C80F" w14:textId="77777777" w:rsidR="00161099" w:rsidRPr="00F40B3B" w:rsidRDefault="00161099" w:rsidP="006C2F26">
            <w:pPr>
              <w:pStyle w:val="BODI"/>
              <w:spacing w:line="240" w:lineRule="auto"/>
              <w:ind w:firstLine="0"/>
              <w:jc w:val="center"/>
              <w:rPr>
                <w:sz w:val="18"/>
                <w:szCs w:val="18"/>
              </w:rPr>
            </w:pPr>
          </w:p>
        </w:tc>
        <w:tc>
          <w:tcPr>
            <w:tcW w:w="709" w:type="dxa"/>
            <w:vMerge/>
            <w:noWrap/>
            <w:vAlign w:val="center"/>
          </w:tcPr>
          <w:p w14:paraId="296B6C84" w14:textId="77777777" w:rsidR="00161099" w:rsidRPr="00F40B3B" w:rsidRDefault="00161099" w:rsidP="006C2F26">
            <w:pPr>
              <w:pStyle w:val="BODI"/>
              <w:spacing w:line="240" w:lineRule="auto"/>
              <w:ind w:firstLine="0"/>
              <w:jc w:val="center"/>
              <w:rPr>
                <w:sz w:val="18"/>
                <w:szCs w:val="18"/>
              </w:rPr>
            </w:pPr>
          </w:p>
        </w:tc>
        <w:tc>
          <w:tcPr>
            <w:tcW w:w="283" w:type="dxa"/>
            <w:noWrap/>
            <w:vAlign w:val="center"/>
          </w:tcPr>
          <w:p w14:paraId="7CB4B599" w14:textId="61D7A896" w:rsidR="00161099" w:rsidRPr="00F40B3B" w:rsidRDefault="00161099" w:rsidP="006C2F26">
            <w:pPr>
              <w:pStyle w:val="BODI"/>
              <w:spacing w:line="240" w:lineRule="auto"/>
              <w:ind w:firstLine="0"/>
              <w:jc w:val="center"/>
              <w:rPr>
                <w:sz w:val="18"/>
                <w:szCs w:val="18"/>
              </w:rPr>
            </w:pPr>
            <w:r w:rsidRPr="00F40B3B">
              <w:rPr>
                <w:sz w:val="18"/>
                <w:szCs w:val="18"/>
              </w:rPr>
              <w:t>P</w:t>
            </w:r>
          </w:p>
        </w:tc>
        <w:tc>
          <w:tcPr>
            <w:tcW w:w="850" w:type="dxa"/>
            <w:noWrap/>
            <w:vAlign w:val="center"/>
          </w:tcPr>
          <w:p w14:paraId="3BA799BB" w14:textId="7FBA8246"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80</w:t>
            </w:r>
          </w:p>
        </w:tc>
        <w:tc>
          <w:tcPr>
            <w:tcW w:w="851" w:type="dxa"/>
            <w:noWrap/>
            <w:vAlign w:val="center"/>
          </w:tcPr>
          <w:p w14:paraId="077D7F05" w14:textId="3EE736B2"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5,89 </w:t>
            </w:r>
            <w:r w:rsidRPr="00F40B3B">
              <w:rPr>
                <w:rFonts w:asciiTheme="minorHAnsi" w:hAnsiTheme="minorHAnsi" w:cstheme="minorHAnsi"/>
                <w:b/>
                <w:bCs/>
                <w:sz w:val="18"/>
                <w:szCs w:val="18"/>
                <w:vertAlign w:val="superscript"/>
              </w:rPr>
              <w:t>[1]</w:t>
            </w:r>
          </w:p>
        </w:tc>
        <w:tc>
          <w:tcPr>
            <w:tcW w:w="850" w:type="dxa"/>
            <w:noWrap/>
            <w:vAlign w:val="center"/>
          </w:tcPr>
          <w:p w14:paraId="0D6006A3" w14:textId="06467559"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8,28 </w:t>
            </w:r>
            <w:r w:rsidRPr="00F40B3B">
              <w:rPr>
                <w:rFonts w:asciiTheme="minorHAnsi" w:hAnsiTheme="minorHAnsi" w:cstheme="minorHAnsi"/>
                <w:b/>
                <w:bCs/>
                <w:sz w:val="18"/>
                <w:szCs w:val="18"/>
                <w:vertAlign w:val="superscript"/>
              </w:rPr>
              <w:t>[2]</w:t>
            </w:r>
          </w:p>
        </w:tc>
        <w:tc>
          <w:tcPr>
            <w:tcW w:w="851" w:type="dxa"/>
            <w:noWrap/>
            <w:vAlign w:val="center"/>
          </w:tcPr>
          <w:p w14:paraId="1C251FAB" w14:textId="4D202EA6"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70,82</w:t>
            </w:r>
          </w:p>
        </w:tc>
        <w:tc>
          <w:tcPr>
            <w:tcW w:w="851" w:type="dxa"/>
            <w:vMerge/>
            <w:noWrap/>
            <w:vAlign w:val="center"/>
          </w:tcPr>
          <w:p w14:paraId="27C16B2F" w14:textId="73298D78"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0" w:type="dxa"/>
            <w:vMerge/>
            <w:noWrap/>
            <w:vAlign w:val="center"/>
          </w:tcPr>
          <w:p w14:paraId="3A747855"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26949F1E"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25163BD0"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r>
      <w:tr w:rsidR="005C490B" w:rsidRPr="00F40B3B" w14:paraId="29B4EAAB" w14:textId="77777777" w:rsidTr="00D86956">
        <w:trPr>
          <w:cantSplit/>
          <w:trHeight w:val="255"/>
        </w:trPr>
        <w:tc>
          <w:tcPr>
            <w:tcW w:w="420" w:type="dxa"/>
            <w:vMerge/>
            <w:noWrap/>
            <w:textDirection w:val="btLr"/>
            <w:vAlign w:val="center"/>
          </w:tcPr>
          <w:p w14:paraId="0D9F5ED4" w14:textId="77777777" w:rsidR="00161099" w:rsidRPr="00F40B3B" w:rsidRDefault="00161099" w:rsidP="006C2F26">
            <w:pPr>
              <w:pStyle w:val="BODI"/>
              <w:spacing w:line="240" w:lineRule="auto"/>
              <w:ind w:left="113" w:right="113" w:firstLine="0"/>
              <w:jc w:val="center"/>
              <w:rPr>
                <w:sz w:val="18"/>
                <w:szCs w:val="18"/>
              </w:rPr>
            </w:pPr>
          </w:p>
        </w:tc>
        <w:tc>
          <w:tcPr>
            <w:tcW w:w="283" w:type="dxa"/>
            <w:vMerge w:val="restart"/>
            <w:noWrap/>
            <w:vAlign w:val="center"/>
          </w:tcPr>
          <w:p w14:paraId="3605AC81" w14:textId="77777777" w:rsidR="00161099" w:rsidRPr="00F40B3B" w:rsidRDefault="00161099" w:rsidP="006C2F26">
            <w:pPr>
              <w:pStyle w:val="BODI"/>
              <w:spacing w:line="240" w:lineRule="auto"/>
              <w:ind w:firstLine="0"/>
              <w:jc w:val="center"/>
              <w:rPr>
                <w:sz w:val="18"/>
                <w:szCs w:val="18"/>
              </w:rPr>
            </w:pPr>
            <w:r w:rsidRPr="00F40B3B">
              <w:rPr>
                <w:sz w:val="18"/>
                <w:szCs w:val="18"/>
              </w:rPr>
              <w:t>X</w:t>
            </w:r>
          </w:p>
        </w:tc>
        <w:tc>
          <w:tcPr>
            <w:tcW w:w="709" w:type="dxa"/>
            <w:vMerge w:val="restart"/>
            <w:noWrap/>
            <w:vAlign w:val="center"/>
          </w:tcPr>
          <w:p w14:paraId="67F69ACB" w14:textId="6C8A1A1F" w:rsidR="00161099" w:rsidRPr="00F40B3B" w:rsidRDefault="00161099" w:rsidP="006C2F26">
            <w:pPr>
              <w:pStyle w:val="BODI"/>
              <w:spacing w:line="240" w:lineRule="auto"/>
              <w:ind w:firstLine="0"/>
              <w:jc w:val="center"/>
              <w:rPr>
                <w:sz w:val="18"/>
                <w:szCs w:val="18"/>
              </w:rPr>
            </w:pPr>
            <w:r w:rsidRPr="00F40B3B">
              <w:rPr>
                <w:sz w:val="18"/>
                <w:szCs w:val="18"/>
              </w:rPr>
              <w:t>68,2</w:t>
            </w:r>
          </w:p>
        </w:tc>
        <w:tc>
          <w:tcPr>
            <w:tcW w:w="283" w:type="dxa"/>
            <w:noWrap/>
            <w:vAlign w:val="center"/>
          </w:tcPr>
          <w:p w14:paraId="12B7A144" w14:textId="63DB1D0E" w:rsidR="00161099" w:rsidRPr="00F40B3B" w:rsidRDefault="00161099" w:rsidP="006C2F26">
            <w:pPr>
              <w:pStyle w:val="BODI"/>
              <w:spacing w:line="240" w:lineRule="auto"/>
              <w:ind w:firstLine="0"/>
              <w:jc w:val="center"/>
              <w:rPr>
                <w:sz w:val="18"/>
                <w:szCs w:val="18"/>
              </w:rPr>
            </w:pPr>
            <w:r w:rsidRPr="00F40B3B">
              <w:rPr>
                <w:sz w:val="18"/>
                <w:szCs w:val="18"/>
              </w:rPr>
              <w:t>G</w:t>
            </w:r>
          </w:p>
        </w:tc>
        <w:tc>
          <w:tcPr>
            <w:tcW w:w="850" w:type="dxa"/>
            <w:noWrap/>
            <w:vAlign w:val="center"/>
          </w:tcPr>
          <w:p w14:paraId="29B25D5C" w14:textId="3124C678"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0,91</w:t>
            </w:r>
          </w:p>
        </w:tc>
        <w:tc>
          <w:tcPr>
            <w:tcW w:w="851" w:type="dxa"/>
            <w:noWrap/>
            <w:vAlign w:val="center"/>
          </w:tcPr>
          <w:p w14:paraId="46F5614B" w14:textId="472A331D"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5,97</w:t>
            </w:r>
          </w:p>
        </w:tc>
        <w:tc>
          <w:tcPr>
            <w:tcW w:w="850" w:type="dxa"/>
            <w:noWrap/>
            <w:vAlign w:val="center"/>
          </w:tcPr>
          <w:p w14:paraId="180F0015" w14:textId="58108EC7"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11</w:t>
            </w:r>
          </w:p>
        </w:tc>
        <w:tc>
          <w:tcPr>
            <w:tcW w:w="851" w:type="dxa"/>
            <w:noWrap/>
            <w:vAlign w:val="center"/>
          </w:tcPr>
          <w:p w14:paraId="68918F63" w14:textId="66AA7610"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2,44</w:t>
            </w:r>
          </w:p>
        </w:tc>
        <w:tc>
          <w:tcPr>
            <w:tcW w:w="851" w:type="dxa"/>
            <w:vMerge w:val="restart"/>
            <w:noWrap/>
            <w:vAlign w:val="center"/>
          </w:tcPr>
          <w:p w14:paraId="3AB459FB" w14:textId="5480B44B"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42</w:t>
            </w:r>
          </w:p>
        </w:tc>
        <w:tc>
          <w:tcPr>
            <w:tcW w:w="850" w:type="dxa"/>
            <w:vMerge w:val="restart"/>
            <w:noWrap/>
            <w:vAlign w:val="center"/>
          </w:tcPr>
          <w:p w14:paraId="1B4B1729" w14:textId="338BBE21" w:rsidR="00161099" w:rsidRPr="00F40B3B" w:rsidRDefault="00161099"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4,85 </w:t>
            </w:r>
            <w:r w:rsidRPr="00F40B3B">
              <w:rPr>
                <w:rFonts w:asciiTheme="minorHAnsi" w:hAnsiTheme="minorHAnsi" w:cstheme="minorHAnsi"/>
                <w:b/>
                <w:bCs/>
                <w:sz w:val="18"/>
                <w:szCs w:val="18"/>
                <w:vertAlign w:val="superscript"/>
              </w:rPr>
              <w:t>[3]</w:t>
            </w:r>
          </w:p>
        </w:tc>
        <w:tc>
          <w:tcPr>
            <w:tcW w:w="851" w:type="dxa"/>
            <w:vMerge w:val="restart"/>
            <w:noWrap/>
            <w:vAlign w:val="center"/>
          </w:tcPr>
          <w:p w14:paraId="45C2605D" w14:textId="22092A8F" w:rsidR="00161099" w:rsidRPr="00F40B3B" w:rsidRDefault="00161099"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7,81 </w:t>
            </w:r>
            <w:r w:rsidRPr="00F40B3B">
              <w:rPr>
                <w:rFonts w:asciiTheme="minorHAnsi" w:hAnsiTheme="minorHAnsi" w:cstheme="minorHAnsi"/>
                <w:b/>
                <w:bCs/>
                <w:sz w:val="18"/>
                <w:szCs w:val="18"/>
                <w:vertAlign w:val="superscript"/>
              </w:rPr>
              <w:t>[3]</w:t>
            </w:r>
          </w:p>
        </w:tc>
        <w:tc>
          <w:tcPr>
            <w:tcW w:w="851" w:type="dxa"/>
            <w:vMerge w:val="restart"/>
            <w:noWrap/>
            <w:vAlign w:val="center"/>
          </w:tcPr>
          <w:p w14:paraId="526FE51A" w14:textId="1DB3547B" w:rsidR="00161099" w:rsidRPr="00F40B3B" w:rsidRDefault="00161099"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76,91 </w:t>
            </w:r>
            <w:r w:rsidRPr="00F40B3B">
              <w:rPr>
                <w:rFonts w:asciiTheme="minorHAnsi" w:hAnsiTheme="minorHAnsi" w:cstheme="minorHAnsi"/>
                <w:b/>
                <w:bCs/>
                <w:sz w:val="18"/>
                <w:szCs w:val="18"/>
                <w:vertAlign w:val="superscript"/>
              </w:rPr>
              <w:t>[3]</w:t>
            </w:r>
          </w:p>
        </w:tc>
      </w:tr>
      <w:tr w:rsidR="005C490B" w:rsidRPr="00F40B3B" w14:paraId="494D5E70" w14:textId="77777777" w:rsidTr="00D86956">
        <w:trPr>
          <w:cantSplit/>
          <w:trHeight w:val="255"/>
        </w:trPr>
        <w:tc>
          <w:tcPr>
            <w:tcW w:w="420" w:type="dxa"/>
            <w:vMerge/>
            <w:tcBorders>
              <w:bottom w:val="single" w:sz="6" w:space="0" w:color="auto"/>
            </w:tcBorders>
            <w:noWrap/>
            <w:textDirection w:val="btLr"/>
            <w:vAlign w:val="center"/>
          </w:tcPr>
          <w:p w14:paraId="1C9B5BE5" w14:textId="77777777" w:rsidR="00161099" w:rsidRPr="00F40B3B" w:rsidRDefault="00161099" w:rsidP="006C2F26">
            <w:pPr>
              <w:pStyle w:val="BODI"/>
              <w:spacing w:line="240" w:lineRule="auto"/>
              <w:ind w:left="113" w:right="113" w:firstLine="0"/>
              <w:jc w:val="center"/>
              <w:rPr>
                <w:sz w:val="18"/>
                <w:szCs w:val="18"/>
              </w:rPr>
            </w:pPr>
          </w:p>
        </w:tc>
        <w:tc>
          <w:tcPr>
            <w:tcW w:w="283" w:type="dxa"/>
            <w:vMerge/>
            <w:tcBorders>
              <w:bottom w:val="single" w:sz="6" w:space="0" w:color="auto"/>
            </w:tcBorders>
            <w:noWrap/>
            <w:vAlign w:val="center"/>
          </w:tcPr>
          <w:p w14:paraId="0F211565" w14:textId="77777777" w:rsidR="00161099" w:rsidRPr="00F40B3B" w:rsidRDefault="00161099" w:rsidP="006C2F26">
            <w:pPr>
              <w:pStyle w:val="BODI"/>
              <w:spacing w:line="240" w:lineRule="auto"/>
              <w:ind w:firstLine="0"/>
              <w:jc w:val="center"/>
              <w:rPr>
                <w:sz w:val="18"/>
                <w:szCs w:val="18"/>
              </w:rPr>
            </w:pPr>
          </w:p>
        </w:tc>
        <w:tc>
          <w:tcPr>
            <w:tcW w:w="709" w:type="dxa"/>
            <w:vMerge/>
            <w:tcBorders>
              <w:bottom w:val="single" w:sz="6" w:space="0" w:color="auto"/>
            </w:tcBorders>
            <w:noWrap/>
            <w:vAlign w:val="center"/>
          </w:tcPr>
          <w:p w14:paraId="03695229" w14:textId="77777777" w:rsidR="00161099" w:rsidRPr="00F40B3B" w:rsidRDefault="00161099" w:rsidP="006C2F26">
            <w:pPr>
              <w:pStyle w:val="BODI"/>
              <w:spacing w:line="240" w:lineRule="auto"/>
              <w:ind w:firstLine="0"/>
              <w:jc w:val="center"/>
              <w:rPr>
                <w:sz w:val="18"/>
                <w:szCs w:val="18"/>
              </w:rPr>
            </w:pPr>
          </w:p>
        </w:tc>
        <w:tc>
          <w:tcPr>
            <w:tcW w:w="283" w:type="dxa"/>
            <w:tcBorders>
              <w:bottom w:val="single" w:sz="6" w:space="0" w:color="auto"/>
            </w:tcBorders>
            <w:noWrap/>
            <w:vAlign w:val="center"/>
          </w:tcPr>
          <w:p w14:paraId="033E75D3" w14:textId="7DF6E2D7" w:rsidR="00161099" w:rsidRPr="00F40B3B" w:rsidRDefault="00161099" w:rsidP="006C2F26">
            <w:pPr>
              <w:pStyle w:val="BODI"/>
              <w:spacing w:line="240" w:lineRule="auto"/>
              <w:ind w:firstLine="0"/>
              <w:jc w:val="center"/>
              <w:rPr>
                <w:sz w:val="18"/>
                <w:szCs w:val="18"/>
              </w:rPr>
            </w:pPr>
            <w:r w:rsidRPr="00F40B3B">
              <w:rPr>
                <w:sz w:val="18"/>
                <w:szCs w:val="18"/>
              </w:rPr>
              <w:t>P</w:t>
            </w:r>
          </w:p>
        </w:tc>
        <w:tc>
          <w:tcPr>
            <w:tcW w:w="850" w:type="dxa"/>
            <w:tcBorders>
              <w:bottom w:val="single" w:sz="6" w:space="0" w:color="auto"/>
            </w:tcBorders>
            <w:noWrap/>
            <w:vAlign w:val="center"/>
          </w:tcPr>
          <w:p w14:paraId="0E3AC0A0" w14:textId="6ADEB9FD"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94</w:t>
            </w:r>
          </w:p>
        </w:tc>
        <w:tc>
          <w:tcPr>
            <w:tcW w:w="851" w:type="dxa"/>
            <w:tcBorders>
              <w:bottom w:val="single" w:sz="6" w:space="0" w:color="auto"/>
            </w:tcBorders>
            <w:noWrap/>
            <w:vAlign w:val="center"/>
          </w:tcPr>
          <w:p w14:paraId="67462527" w14:textId="38F7C151"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3,73 </w:t>
            </w:r>
            <w:r w:rsidRPr="00F40B3B">
              <w:rPr>
                <w:rFonts w:asciiTheme="minorHAnsi" w:hAnsiTheme="minorHAnsi" w:cstheme="minorHAnsi"/>
                <w:b/>
                <w:bCs/>
                <w:sz w:val="18"/>
                <w:szCs w:val="18"/>
                <w:vertAlign w:val="superscript"/>
              </w:rPr>
              <w:t>[3]</w:t>
            </w:r>
          </w:p>
        </w:tc>
        <w:tc>
          <w:tcPr>
            <w:tcW w:w="850" w:type="dxa"/>
            <w:tcBorders>
              <w:bottom w:val="single" w:sz="6" w:space="0" w:color="auto"/>
            </w:tcBorders>
            <w:noWrap/>
            <w:vAlign w:val="center"/>
          </w:tcPr>
          <w:p w14:paraId="7B1B05D8" w14:textId="0E425205"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8,51 </w:t>
            </w:r>
            <w:r w:rsidRPr="00F40B3B">
              <w:rPr>
                <w:rFonts w:asciiTheme="minorHAnsi" w:hAnsiTheme="minorHAnsi" w:cstheme="minorHAnsi"/>
                <w:b/>
                <w:bCs/>
                <w:sz w:val="18"/>
                <w:szCs w:val="18"/>
                <w:vertAlign w:val="superscript"/>
              </w:rPr>
              <w:t>[1]</w:t>
            </w:r>
          </w:p>
        </w:tc>
        <w:tc>
          <w:tcPr>
            <w:tcW w:w="851" w:type="dxa"/>
            <w:tcBorders>
              <w:bottom w:val="single" w:sz="6" w:space="0" w:color="auto"/>
            </w:tcBorders>
            <w:noWrap/>
            <w:vAlign w:val="center"/>
          </w:tcPr>
          <w:p w14:paraId="09A3A2A9" w14:textId="348022E6" w:rsidR="00161099" w:rsidRPr="00F40B3B" w:rsidRDefault="00161099"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71,39 </w:t>
            </w:r>
            <w:r w:rsidRPr="00F40B3B">
              <w:rPr>
                <w:rFonts w:asciiTheme="minorHAnsi" w:hAnsiTheme="minorHAnsi" w:cstheme="minorHAnsi"/>
                <w:b/>
                <w:bCs/>
                <w:sz w:val="18"/>
                <w:szCs w:val="18"/>
                <w:vertAlign w:val="superscript"/>
              </w:rPr>
              <w:t>[1]</w:t>
            </w:r>
          </w:p>
        </w:tc>
        <w:tc>
          <w:tcPr>
            <w:tcW w:w="851" w:type="dxa"/>
            <w:vMerge/>
            <w:tcBorders>
              <w:bottom w:val="single" w:sz="6" w:space="0" w:color="auto"/>
            </w:tcBorders>
            <w:noWrap/>
            <w:vAlign w:val="center"/>
          </w:tcPr>
          <w:p w14:paraId="7EFC6A9A" w14:textId="0218B9FC"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0" w:type="dxa"/>
            <w:vMerge/>
            <w:tcBorders>
              <w:bottom w:val="single" w:sz="6" w:space="0" w:color="auto"/>
            </w:tcBorders>
            <w:noWrap/>
            <w:vAlign w:val="center"/>
          </w:tcPr>
          <w:p w14:paraId="77493988"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1" w:type="dxa"/>
            <w:vMerge/>
            <w:tcBorders>
              <w:bottom w:val="single" w:sz="6" w:space="0" w:color="auto"/>
            </w:tcBorders>
            <w:noWrap/>
            <w:vAlign w:val="center"/>
          </w:tcPr>
          <w:p w14:paraId="266BB0CE"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c>
          <w:tcPr>
            <w:tcW w:w="851" w:type="dxa"/>
            <w:vMerge/>
            <w:tcBorders>
              <w:bottom w:val="single" w:sz="6" w:space="0" w:color="auto"/>
            </w:tcBorders>
            <w:noWrap/>
            <w:vAlign w:val="center"/>
          </w:tcPr>
          <w:p w14:paraId="728DE9C0" w14:textId="77777777" w:rsidR="00161099" w:rsidRPr="00F40B3B" w:rsidRDefault="00161099" w:rsidP="006C2F26">
            <w:pPr>
              <w:pStyle w:val="BODI"/>
              <w:spacing w:line="240" w:lineRule="auto"/>
              <w:ind w:firstLine="0"/>
              <w:jc w:val="center"/>
              <w:rPr>
                <w:rFonts w:asciiTheme="minorHAnsi" w:hAnsiTheme="minorHAnsi" w:cstheme="minorHAnsi"/>
                <w:sz w:val="18"/>
                <w:szCs w:val="18"/>
              </w:rPr>
            </w:pPr>
          </w:p>
        </w:tc>
      </w:tr>
      <w:tr w:rsidR="005C490B" w:rsidRPr="00F40B3B" w14:paraId="2D5D28AD" w14:textId="77777777" w:rsidTr="00D86956">
        <w:trPr>
          <w:cantSplit/>
          <w:trHeight w:val="255"/>
        </w:trPr>
        <w:tc>
          <w:tcPr>
            <w:tcW w:w="420" w:type="dxa"/>
            <w:vMerge/>
            <w:tcBorders>
              <w:bottom w:val="single" w:sz="6" w:space="0" w:color="auto"/>
            </w:tcBorders>
            <w:noWrap/>
            <w:textDirection w:val="btLr"/>
            <w:vAlign w:val="center"/>
          </w:tcPr>
          <w:p w14:paraId="393385F3" w14:textId="77777777" w:rsidR="00757BBE" w:rsidRPr="00F40B3B" w:rsidRDefault="00757BBE" w:rsidP="006C2F26">
            <w:pPr>
              <w:pStyle w:val="BODI"/>
              <w:spacing w:line="240" w:lineRule="auto"/>
              <w:ind w:left="113" w:right="113" w:firstLine="0"/>
              <w:jc w:val="center"/>
              <w:rPr>
                <w:sz w:val="18"/>
                <w:szCs w:val="18"/>
              </w:rPr>
            </w:pPr>
          </w:p>
        </w:tc>
        <w:tc>
          <w:tcPr>
            <w:tcW w:w="283" w:type="dxa"/>
            <w:vMerge/>
            <w:tcBorders>
              <w:bottom w:val="single" w:sz="6" w:space="0" w:color="auto"/>
            </w:tcBorders>
            <w:noWrap/>
            <w:vAlign w:val="center"/>
          </w:tcPr>
          <w:p w14:paraId="08A69725" w14:textId="77777777" w:rsidR="00757BBE" w:rsidRPr="00F40B3B" w:rsidRDefault="00757BBE" w:rsidP="006C2F26">
            <w:pPr>
              <w:pStyle w:val="BODI"/>
              <w:spacing w:line="240" w:lineRule="auto"/>
              <w:ind w:firstLine="0"/>
              <w:jc w:val="center"/>
              <w:rPr>
                <w:sz w:val="18"/>
                <w:szCs w:val="18"/>
              </w:rPr>
            </w:pPr>
          </w:p>
        </w:tc>
        <w:tc>
          <w:tcPr>
            <w:tcW w:w="709" w:type="dxa"/>
            <w:vMerge/>
            <w:tcBorders>
              <w:bottom w:val="single" w:sz="6" w:space="0" w:color="auto"/>
            </w:tcBorders>
            <w:noWrap/>
            <w:vAlign w:val="center"/>
          </w:tcPr>
          <w:p w14:paraId="7C87C361" w14:textId="77777777" w:rsidR="00757BBE" w:rsidRPr="00F40B3B" w:rsidRDefault="00757BBE" w:rsidP="006C2F26">
            <w:pPr>
              <w:pStyle w:val="BODI"/>
              <w:spacing w:line="240" w:lineRule="auto"/>
              <w:ind w:firstLine="0"/>
              <w:jc w:val="center"/>
              <w:rPr>
                <w:sz w:val="18"/>
                <w:szCs w:val="18"/>
              </w:rPr>
            </w:pPr>
          </w:p>
        </w:tc>
        <w:tc>
          <w:tcPr>
            <w:tcW w:w="283" w:type="dxa"/>
            <w:tcBorders>
              <w:bottom w:val="single" w:sz="6" w:space="0" w:color="auto"/>
            </w:tcBorders>
            <w:noWrap/>
            <w:vAlign w:val="center"/>
          </w:tcPr>
          <w:p w14:paraId="7A010E13" w14:textId="0D6526A2" w:rsidR="00757BBE" w:rsidRPr="00F40B3B" w:rsidRDefault="00757BBE" w:rsidP="006C2F26">
            <w:pPr>
              <w:pStyle w:val="BODI"/>
              <w:spacing w:line="240" w:lineRule="auto"/>
              <w:ind w:firstLine="0"/>
              <w:jc w:val="center"/>
              <w:rPr>
                <w:sz w:val="18"/>
                <w:szCs w:val="18"/>
              </w:rPr>
            </w:pPr>
            <w:r w:rsidRPr="00F40B3B">
              <w:rPr>
                <w:sz w:val="18"/>
                <w:szCs w:val="18"/>
              </w:rPr>
              <w:t>P</w:t>
            </w:r>
          </w:p>
        </w:tc>
        <w:tc>
          <w:tcPr>
            <w:tcW w:w="850" w:type="dxa"/>
            <w:tcBorders>
              <w:bottom w:val="single" w:sz="6" w:space="0" w:color="auto"/>
            </w:tcBorders>
            <w:noWrap/>
            <w:vAlign w:val="center"/>
          </w:tcPr>
          <w:p w14:paraId="1585F27B" w14:textId="13205AF1" w:rsidR="00757BBE" w:rsidRPr="00F40B3B" w:rsidRDefault="00757BBE"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8,50 </w:t>
            </w:r>
            <w:r w:rsidRPr="00F40B3B">
              <w:rPr>
                <w:rFonts w:asciiTheme="minorHAnsi" w:hAnsiTheme="minorHAnsi" w:cstheme="minorHAnsi"/>
                <w:b/>
                <w:bCs/>
                <w:sz w:val="18"/>
                <w:szCs w:val="18"/>
                <w:vertAlign w:val="superscript"/>
              </w:rPr>
              <w:t>[3]</w:t>
            </w:r>
          </w:p>
        </w:tc>
        <w:tc>
          <w:tcPr>
            <w:tcW w:w="851" w:type="dxa"/>
            <w:tcBorders>
              <w:bottom w:val="single" w:sz="6" w:space="0" w:color="auto"/>
            </w:tcBorders>
            <w:noWrap/>
            <w:vAlign w:val="center"/>
          </w:tcPr>
          <w:p w14:paraId="41A5B297" w14:textId="35325076"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6,16</w:t>
            </w:r>
          </w:p>
        </w:tc>
        <w:tc>
          <w:tcPr>
            <w:tcW w:w="850" w:type="dxa"/>
            <w:tcBorders>
              <w:bottom w:val="single" w:sz="6" w:space="0" w:color="auto"/>
            </w:tcBorders>
            <w:noWrap/>
            <w:vAlign w:val="center"/>
          </w:tcPr>
          <w:p w14:paraId="5B470136" w14:textId="469ACB51"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77</w:t>
            </w:r>
          </w:p>
        </w:tc>
        <w:tc>
          <w:tcPr>
            <w:tcW w:w="851" w:type="dxa"/>
            <w:tcBorders>
              <w:bottom w:val="single" w:sz="6" w:space="0" w:color="auto"/>
            </w:tcBorders>
            <w:noWrap/>
            <w:vAlign w:val="center"/>
          </w:tcPr>
          <w:p w14:paraId="284E5A2D" w14:textId="79A2B17F"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63,65</w:t>
            </w:r>
          </w:p>
        </w:tc>
        <w:tc>
          <w:tcPr>
            <w:tcW w:w="851" w:type="dxa"/>
            <w:vMerge/>
            <w:tcBorders>
              <w:bottom w:val="single" w:sz="6" w:space="0" w:color="auto"/>
            </w:tcBorders>
            <w:noWrap/>
            <w:vAlign w:val="center"/>
          </w:tcPr>
          <w:p w14:paraId="4EB40AA9" w14:textId="7D224F6F"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0" w:type="dxa"/>
            <w:vMerge/>
            <w:tcBorders>
              <w:bottom w:val="single" w:sz="6" w:space="0" w:color="auto"/>
            </w:tcBorders>
            <w:noWrap/>
            <w:vAlign w:val="center"/>
          </w:tcPr>
          <w:p w14:paraId="50431840"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tcBorders>
              <w:bottom w:val="single" w:sz="6" w:space="0" w:color="auto"/>
            </w:tcBorders>
            <w:noWrap/>
            <w:vAlign w:val="center"/>
          </w:tcPr>
          <w:p w14:paraId="3F48C7A9"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tcBorders>
              <w:bottom w:val="single" w:sz="6" w:space="0" w:color="auto"/>
            </w:tcBorders>
            <w:noWrap/>
            <w:vAlign w:val="center"/>
          </w:tcPr>
          <w:p w14:paraId="0843D55E"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r>
      <w:tr w:rsidR="00746871" w:rsidRPr="00F40B3B" w14:paraId="4F443842" w14:textId="77777777" w:rsidTr="00746871">
        <w:trPr>
          <w:cantSplit/>
          <w:trHeight w:val="255"/>
        </w:trPr>
        <w:tc>
          <w:tcPr>
            <w:tcW w:w="8500" w:type="dxa"/>
            <w:gridSpan w:val="12"/>
            <w:tcBorders>
              <w:top w:val="single" w:sz="6" w:space="0" w:color="auto"/>
            </w:tcBorders>
            <w:noWrap/>
            <w:vAlign w:val="center"/>
          </w:tcPr>
          <w:p w14:paraId="5AAD8E98" w14:textId="730E0DE6" w:rsidR="00746871" w:rsidRPr="00F40B3B" w:rsidRDefault="00746871" w:rsidP="006C2F26">
            <w:pPr>
              <w:pStyle w:val="BODI"/>
              <w:spacing w:line="240" w:lineRule="auto"/>
              <w:ind w:firstLine="0"/>
              <w:jc w:val="center"/>
              <w:rPr>
                <w:rFonts w:asciiTheme="minorHAnsi" w:hAnsiTheme="minorHAnsi" w:cstheme="minorHAnsi"/>
                <w:sz w:val="18"/>
                <w:szCs w:val="18"/>
              </w:rPr>
            </w:pPr>
            <w:r>
              <w:rPr>
                <w:rFonts w:asciiTheme="minorHAnsi" w:hAnsiTheme="minorHAnsi" w:cstheme="minorHAnsi"/>
                <w:sz w:val="18"/>
                <w:szCs w:val="18"/>
              </w:rPr>
              <w:t>REDACTED FOR CONFIDENTIALITY</w:t>
            </w:r>
          </w:p>
        </w:tc>
      </w:tr>
      <w:tr w:rsidR="005C490B" w:rsidRPr="00F40B3B" w14:paraId="1984A9BA" w14:textId="77777777" w:rsidTr="00D86956">
        <w:trPr>
          <w:cantSplit/>
          <w:trHeight w:val="255"/>
        </w:trPr>
        <w:tc>
          <w:tcPr>
            <w:tcW w:w="420" w:type="dxa"/>
            <w:vMerge w:val="restart"/>
            <w:tcBorders>
              <w:top w:val="single" w:sz="6" w:space="0" w:color="auto"/>
            </w:tcBorders>
            <w:noWrap/>
            <w:textDirection w:val="btLr"/>
            <w:vAlign w:val="center"/>
          </w:tcPr>
          <w:p w14:paraId="69EE5128" w14:textId="77777777" w:rsidR="00757BBE" w:rsidRPr="00F40B3B" w:rsidRDefault="00757BBE" w:rsidP="006C2F26">
            <w:pPr>
              <w:pStyle w:val="BODI"/>
              <w:spacing w:line="240" w:lineRule="auto"/>
              <w:ind w:left="113" w:right="113" w:firstLine="0"/>
              <w:jc w:val="center"/>
              <w:rPr>
                <w:sz w:val="18"/>
                <w:szCs w:val="18"/>
              </w:rPr>
            </w:pPr>
            <w:r w:rsidRPr="00F40B3B">
              <w:rPr>
                <w:sz w:val="18"/>
                <w:szCs w:val="18"/>
              </w:rPr>
              <w:t>YOLOv11</w:t>
            </w:r>
          </w:p>
        </w:tc>
        <w:tc>
          <w:tcPr>
            <w:tcW w:w="283" w:type="dxa"/>
            <w:vMerge w:val="restart"/>
            <w:tcBorders>
              <w:top w:val="single" w:sz="6" w:space="0" w:color="auto"/>
            </w:tcBorders>
            <w:noWrap/>
            <w:vAlign w:val="center"/>
          </w:tcPr>
          <w:p w14:paraId="76AC6357" w14:textId="77777777" w:rsidR="00757BBE" w:rsidRPr="00F40B3B" w:rsidRDefault="00757BBE" w:rsidP="006C2F26">
            <w:pPr>
              <w:pStyle w:val="BODI"/>
              <w:spacing w:line="240" w:lineRule="auto"/>
              <w:ind w:firstLine="0"/>
              <w:jc w:val="center"/>
              <w:rPr>
                <w:sz w:val="18"/>
                <w:szCs w:val="18"/>
              </w:rPr>
            </w:pPr>
            <w:r w:rsidRPr="00F40B3B">
              <w:rPr>
                <w:sz w:val="18"/>
                <w:szCs w:val="18"/>
              </w:rPr>
              <w:t>N</w:t>
            </w:r>
          </w:p>
        </w:tc>
        <w:tc>
          <w:tcPr>
            <w:tcW w:w="709" w:type="dxa"/>
            <w:vMerge w:val="restart"/>
            <w:tcBorders>
              <w:top w:val="single" w:sz="6" w:space="0" w:color="auto"/>
            </w:tcBorders>
            <w:noWrap/>
            <w:vAlign w:val="center"/>
          </w:tcPr>
          <w:p w14:paraId="4BD400CB" w14:textId="44645843" w:rsidR="00757BBE" w:rsidRPr="00F40B3B" w:rsidRDefault="00757BBE" w:rsidP="006C2F26">
            <w:pPr>
              <w:pStyle w:val="BODI"/>
              <w:spacing w:line="240" w:lineRule="auto"/>
              <w:ind w:firstLine="0"/>
              <w:jc w:val="center"/>
              <w:rPr>
                <w:sz w:val="18"/>
                <w:szCs w:val="18"/>
              </w:rPr>
            </w:pPr>
            <w:r w:rsidRPr="00F40B3B">
              <w:rPr>
                <w:sz w:val="18"/>
                <w:szCs w:val="18"/>
              </w:rPr>
              <w:t>2,6</w:t>
            </w:r>
          </w:p>
        </w:tc>
        <w:tc>
          <w:tcPr>
            <w:tcW w:w="283" w:type="dxa"/>
            <w:tcBorders>
              <w:top w:val="single" w:sz="6" w:space="0" w:color="auto"/>
            </w:tcBorders>
            <w:noWrap/>
            <w:vAlign w:val="center"/>
          </w:tcPr>
          <w:p w14:paraId="4E6BEB74" w14:textId="0CE517F0" w:rsidR="00757BBE" w:rsidRPr="00F40B3B" w:rsidRDefault="00757BBE" w:rsidP="006C2F26">
            <w:pPr>
              <w:pStyle w:val="BODI"/>
              <w:spacing w:line="240" w:lineRule="auto"/>
              <w:ind w:firstLine="0"/>
              <w:jc w:val="center"/>
              <w:rPr>
                <w:b/>
                <w:bCs/>
                <w:sz w:val="18"/>
                <w:szCs w:val="18"/>
              </w:rPr>
            </w:pPr>
            <w:r w:rsidRPr="00F40B3B">
              <w:rPr>
                <w:sz w:val="18"/>
                <w:szCs w:val="18"/>
              </w:rPr>
              <w:t>G</w:t>
            </w:r>
          </w:p>
        </w:tc>
        <w:tc>
          <w:tcPr>
            <w:tcW w:w="850" w:type="dxa"/>
            <w:tcBorders>
              <w:top w:val="single" w:sz="6" w:space="0" w:color="auto"/>
            </w:tcBorders>
            <w:noWrap/>
            <w:vAlign w:val="center"/>
          </w:tcPr>
          <w:p w14:paraId="1D349BE2" w14:textId="7324EB9B"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2,30</w:t>
            </w:r>
          </w:p>
        </w:tc>
        <w:tc>
          <w:tcPr>
            <w:tcW w:w="851" w:type="dxa"/>
            <w:tcBorders>
              <w:top w:val="single" w:sz="6" w:space="0" w:color="auto"/>
            </w:tcBorders>
            <w:noWrap/>
            <w:vAlign w:val="center"/>
          </w:tcPr>
          <w:p w14:paraId="454D95C0" w14:textId="66457F74"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55</w:t>
            </w:r>
          </w:p>
        </w:tc>
        <w:tc>
          <w:tcPr>
            <w:tcW w:w="850" w:type="dxa"/>
            <w:tcBorders>
              <w:top w:val="single" w:sz="6" w:space="0" w:color="auto"/>
            </w:tcBorders>
            <w:noWrap/>
            <w:vAlign w:val="center"/>
          </w:tcPr>
          <w:p w14:paraId="62AAB269" w14:textId="3B76B4EC"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6,84</w:t>
            </w:r>
          </w:p>
        </w:tc>
        <w:tc>
          <w:tcPr>
            <w:tcW w:w="851" w:type="dxa"/>
            <w:tcBorders>
              <w:top w:val="single" w:sz="6" w:space="0" w:color="auto"/>
            </w:tcBorders>
            <w:noWrap/>
            <w:vAlign w:val="center"/>
          </w:tcPr>
          <w:p w14:paraId="4751EC11" w14:textId="71805A48"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77,03</w:t>
            </w:r>
          </w:p>
        </w:tc>
        <w:tc>
          <w:tcPr>
            <w:tcW w:w="851" w:type="dxa"/>
            <w:vMerge w:val="restart"/>
            <w:tcBorders>
              <w:top w:val="single" w:sz="6" w:space="0" w:color="auto"/>
            </w:tcBorders>
            <w:noWrap/>
            <w:vAlign w:val="center"/>
          </w:tcPr>
          <w:p w14:paraId="064CDF4F" w14:textId="5F8D35B3"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31</w:t>
            </w:r>
          </w:p>
        </w:tc>
        <w:tc>
          <w:tcPr>
            <w:tcW w:w="850" w:type="dxa"/>
            <w:vMerge w:val="restart"/>
            <w:tcBorders>
              <w:top w:val="single" w:sz="6" w:space="0" w:color="auto"/>
            </w:tcBorders>
            <w:noWrap/>
            <w:vAlign w:val="center"/>
          </w:tcPr>
          <w:p w14:paraId="29BD1CF0" w14:textId="2706EBB5"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7,56</w:t>
            </w:r>
          </w:p>
        </w:tc>
        <w:tc>
          <w:tcPr>
            <w:tcW w:w="851" w:type="dxa"/>
            <w:vMerge w:val="restart"/>
            <w:tcBorders>
              <w:top w:val="single" w:sz="6" w:space="0" w:color="auto"/>
            </w:tcBorders>
            <w:noWrap/>
            <w:vAlign w:val="center"/>
          </w:tcPr>
          <w:p w14:paraId="7F44E640" w14:textId="2DA126D9"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79</w:t>
            </w:r>
          </w:p>
        </w:tc>
        <w:tc>
          <w:tcPr>
            <w:tcW w:w="851" w:type="dxa"/>
            <w:vMerge w:val="restart"/>
            <w:tcBorders>
              <w:top w:val="single" w:sz="6" w:space="0" w:color="auto"/>
            </w:tcBorders>
            <w:noWrap/>
            <w:vAlign w:val="center"/>
          </w:tcPr>
          <w:p w14:paraId="30507426" w14:textId="59DDC4BC"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69,59</w:t>
            </w:r>
          </w:p>
        </w:tc>
      </w:tr>
      <w:tr w:rsidR="005C490B" w:rsidRPr="00F40B3B" w14:paraId="450F6232" w14:textId="77777777" w:rsidTr="00D86956">
        <w:trPr>
          <w:cantSplit/>
          <w:trHeight w:val="255"/>
        </w:trPr>
        <w:tc>
          <w:tcPr>
            <w:tcW w:w="420" w:type="dxa"/>
            <w:vMerge/>
            <w:noWrap/>
            <w:textDirection w:val="btLr"/>
            <w:vAlign w:val="center"/>
          </w:tcPr>
          <w:p w14:paraId="117008D5" w14:textId="77777777" w:rsidR="00757BBE" w:rsidRPr="00F40B3B" w:rsidRDefault="00757BBE" w:rsidP="006C2F26">
            <w:pPr>
              <w:pStyle w:val="BODI"/>
              <w:spacing w:line="240" w:lineRule="auto"/>
              <w:ind w:left="113" w:right="113" w:firstLine="0"/>
              <w:jc w:val="center"/>
              <w:rPr>
                <w:sz w:val="18"/>
                <w:szCs w:val="18"/>
              </w:rPr>
            </w:pPr>
          </w:p>
        </w:tc>
        <w:tc>
          <w:tcPr>
            <w:tcW w:w="283" w:type="dxa"/>
            <w:vMerge/>
            <w:noWrap/>
            <w:vAlign w:val="center"/>
          </w:tcPr>
          <w:p w14:paraId="120F9911" w14:textId="77777777" w:rsidR="00757BBE" w:rsidRPr="00F40B3B" w:rsidRDefault="00757BBE" w:rsidP="006C2F26">
            <w:pPr>
              <w:pStyle w:val="BODI"/>
              <w:spacing w:line="240" w:lineRule="auto"/>
              <w:ind w:firstLine="0"/>
              <w:jc w:val="center"/>
              <w:rPr>
                <w:sz w:val="18"/>
                <w:szCs w:val="18"/>
              </w:rPr>
            </w:pPr>
          </w:p>
        </w:tc>
        <w:tc>
          <w:tcPr>
            <w:tcW w:w="709" w:type="dxa"/>
            <w:vMerge/>
            <w:noWrap/>
            <w:vAlign w:val="center"/>
          </w:tcPr>
          <w:p w14:paraId="221DA594" w14:textId="77777777" w:rsidR="00757BBE" w:rsidRPr="00F40B3B" w:rsidRDefault="00757BBE" w:rsidP="006C2F26">
            <w:pPr>
              <w:pStyle w:val="BODI"/>
              <w:spacing w:line="240" w:lineRule="auto"/>
              <w:ind w:firstLine="0"/>
              <w:jc w:val="center"/>
              <w:rPr>
                <w:sz w:val="18"/>
                <w:szCs w:val="18"/>
              </w:rPr>
            </w:pPr>
          </w:p>
        </w:tc>
        <w:tc>
          <w:tcPr>
            <w:tcW w:w="283" w:type="dxa"/>
            <w:noWrap/>
            <w:vAlign w:val="center"/>
          </w:tcPr>
          <w:p w14:paraId="7B6FD1CD" w14:textId="427BCABE" w:rsidR="00757BBE" w:rsidRPr="00F40B3B" w:rsidRDefault="00757BBE" w:rsidP="006C2F26">
            <w:pPr>
              <w:pStyle w:val="BODI"/>
              <w:spacing w:line="240" w:lineRule="auto"/>
              <w:ind w:firstLine="0"/>
              <w:jc w:val="center"/>
              <w:rPr>
                <w:b/>
                <w:bCs/>
                <w:sz w:val="18"/>
                <w:szCs w:val="18"/>
              </w:rPr>
            </w:pPr>
            <w:r w:rsidRPr="00F40B3B">
              <w:rPr>
                <w:sz w:val="18"/>
                <w:szCs w:val="18"/>
              </w:rPr>
              <w:t>P</w:t>
            </w:r>
          </w:p>
        </w:tc>
        <w:tc>
          <w:tcPr>
            <w:tcW w:w="850" w:type="dxa"/>
            <w:noWrap/>
            <w:vAlign w:val="center"/>
          </w:tcPr>
          <w:p w14:paraId="0BD0A142" w14:textId="6A6F88A6"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32</w:t>
            </w:r>
          </w:p>
        </w:tc>
        <w:tc>
          <w:tcPr>
            <w:tcW w:w="851" w:type="dxa"/>
            <w:noWrap/>
            <w:vAlign w:val="center"/>
          </w:tcPr>
          <w:p w14:paraId="01DFF011" w14:textId="13377503"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1,58</w:t>
            </w:r>
          </w:p>
        </w:tc>
        <w:tc>
          <w:tcPr>
            <w:tcW w:w="850" w:type="dxa"/>
            <w:noWrap/>
            <w:vAlign w:val="center"/>
          </w:tcPr>
          <w:p w14:paraId="6665AFDF" w14:textId="54079B0C"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0,75</w:t>
            </w:r>
          </w:p>
        </w:tc>
        <w:tc>
          <w:tcPr>
            <w:tcW w:w="851" w:type="dxa"/>
            <w:noWrap/>
            <w:vAlign w:val="center"/>
          </w:tcPr>
          <w:p w14:paraId="2C97A216" w14:textId="641473D1"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62,16</w:t>
            </w:r>
          </w:p>
        </w:tc>
        <w:tc>
          <w:tcPr>
            <w:tcW w:w="851" w:type="dxa"/>
            <w:vMerge/>
            <w:noWrap/>
            <w:vAlign w:val="center"/>
          </w:tcPr>
          <w:p w14:paraId="5DC71726" w14:textId="636ECC11"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0" w:type="dxa"/>
            <w:vMerge/>
            <w:noWrap/>
            <w:vAlign w:val="center"/>
          </w:tcPr>
          <w:p w14:paraId="79B02403"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6034F6AF"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74142D01"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r>
      <w:tr w:rsidR="005C490B" w:rsidRPr="00F40B3B" w14:paraId="7173DC76" w14:textId="77777777" w:rsidTr="00D86956">
        <w:trPr>
          <w:cantSplit/>
          <w:trHeight w:val="255"/>
        </w:trPr>
        <w:tc>
          <w:tcPr>
            <w:tcW w:w="420" w:type="dxa"/>
            <w:vMerge/>
            <w:noWrap/>
            <w:vAlign w:val="center"/>
          </w:tcPr>
          <w:p w14:paraId="55E71BDE" w14:textId="77777777" w:rsidR="00757BBE" w:rsidRPr="00F40B3B" w:rsidRDefault="00757BBE" w:rsidP="006C2F26">
            <w:pPr>
              <w:pStyle w:val="BODI"/>
              <w:spacing w:line="240" w:lineRule="auto"/>
              <w:ind w:firstLine="0"/>
              <w:jc w:val="left"/>
              <w:rPr>
                <w:sz w:val="18"/>
                <w:szCs w:val="18"/>
              </w:rPr>
            </w:pPr>
          </w:p>
        </w:tc>
        <w:tc>
          <w:tcPr>
            <w:tcW w:w="283" w:type="dxa"/>
            <w:vMerge/>
            <w:noWrap/>
            <w:vAlign w:val="center"/>
          </w:tcPr>
          <w:p w14:paraId="1E250A43" w14:textId="77777777" w:rsidR="00757BBE" w:rsidRPr="00F40B3B" w:rsidRDefault="00757BBE" w:rsidP="006C2F26">
            <w:pPr>
              <w:pStyle w:val="BODI"/>
              <w:spacing w:line="240" w:lineRule="auto"/>
              <w:ind w:firstLine="0"/>
              <w:jc w:val="center"/>
              <w:rPr>
                <w:sz w:val="18"/>
                <w:szCs w:val="18"/>
              </w:rPr>
            </w:pPr>
          </w:p>
        </w:tc>
        <w:tc>
          <w:tcPr>
            <w:tcW w:w="709" w:type="dxa"/>
            <w:vMerge/>
            <w:noWrap/>
            <w:vAlign w:val="center"/>
          </w:tcPr>
          <w:p w14:paraId="75AB451A" w14:textId="77777777" w:rsidR="00757BBE" w:rsidRPr="00F40B3B" w:rsidRDefault="00757BBE" w:rsidP="006C2F26">
            <w:pPr>
              <w:pStyle w:val="BODI"/>
              <w:spacing w:line="240" w:lineRule="auto"/>
              <w:ind w:firstLine="0"/>
              <w:jc w:val="center"/>
              <w:rPr>
                <w:sz w:val="18"/>
                <w:szCs w:val="18"/>
              </w:rPr>
            </w:pPr>
          </w:p>
        </w:tc>
        <w:tc>
          <w:tcPr>
            <w:tcW w:w="283" w:type="dxa"/>
            <w:noWrap/>
            <w:vAlign w:val="center"/>
          </w:tcPr>
          <w:p w14:paraId="0E07746D" w14:textId="01C8211F" w:rsidR="00757BBE" w:rsidRPr="00F40B3B" w:rsidRDefault="00757BBE" w:rsidP="006C2F26">
            <w:pPr>
              <w:pStyle w:val="BODI"/>
              <w:spacing w:line="240" w:lineRule="auto"/>
              <w:ind w:firstLine="0"/>
              <w:jc w:val="center"/>
              <w:rPr>
                <w:sz w:val="18"/>
                <w:szCs w:val="18"/>
              </w:rPr>
            </w:pPr>
            <w:r w:rsidRPr="00F40B3B">
              <w:rPr>
                <w:sz w:val="18"/>
                <w:szCs w:val="18"/>
              </w:rPr>
              <w:t>P</w:t>
            </w:r>
          </w:p>
        </w:tc>
        <w:tc>
          <w:tcPr>
            <w:tcW w:w="850" w:type="dxa"/>
            <w:noWrap/>
            <w:vAlign w:val="center"/>
          </w:tcPr>
          <w:p w14:paraId="4F0A2308" w14:textId="594FAE1A"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90</w:t>
            </w:r>
          </w:p>
        </w:tc>
        <w:tc>
          <w:tcPr>
            <w:tcW w:w="851" w:type="dxa"/>
            <w:noWrap/>
            <w:vAlign w:val="center"/>
          </w:tcPr>
          <w:p w14:paraId="20A7DAF8" w14:textId="19572D1A"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1,84</w:t>
            </w:r>
          </w:p>
        </w:tc>
        <w:tc>
          <w:tcPr>
            <w:tcW w:w="850" w:type="dxa"/>
            <w:noWrap/>
            <w:vAlign w:val="center"/>
          </w:tcPr>
          <w:p w14:paraId="22DFB3D2" w14:textId="1F9C9321"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6,22</w:t>
            </w:r>
          </w:p>
        </w:tc>
        <w:tc>
          <w:tcPr>
            <w:tcW w:w="851" w:type="dxa"/>
            <w:noWrap/>
            <w:vAlign w:val="center"/>
          </w:tcPr>
          <w:p w14:paraId="4EE7B346" w14:textId="7C4341F2"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68,80</w:t>
            </w:r>
          </w:p>
        </w:tc>
        <w:tc>
          <w:tcPr>
            <w:tcW w:w="851" w:type="dxa"/>
            <w:vMerge/>
            <w:noWrap/>
            <w:vAlign w:val="center"/>
          </w:tcPr>
          <w:p w14:paraId="52EED4E7" w14:textId="42E7BA6D"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0" w:type="dxa"/>
            <w:vMerge/>
            <w:noWrap/>
            <w:vAlign w:val="center"/>
          </w:tcPr>
          <w:p w14:paraId="254DF9CD"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13449E22"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43FA3945"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r>
      <w:tr w:rsidR="005C490B" w:rsidRPr="00F40B3B" w14:paraId="4AB37FEC" w14:textId="77777777" w:rsidTr="00D86956">
        <w:trPr>
          <w:cantSplit/>
          <w:trHeight w:val="255"/>
        </w:trPr>
        <w:tc>
          <w:tcPr>
            <w:tcW w:w="420" w:type="dxa"/>
            <w:vMerge/>
            <w:noWrap/>
            <w:vAlign w:val="center"/>
          </w:tcPr>
          <w:p w14:paraId="04DD9741" w14:textId="77777777" w:rsidR="00757BBE" w:rsidRPr="00F40B3B" w:rsidRDefault="00757BBE" w:rsidP="006C2F26">
            <w:pPr>
              <w:pStyle w:val="BODI"/>
              <w:spacing w:line="240" w:lineRule="auto"/>
              <w:ind w:firstLine="0"/>
              <w:jc w:val="left"/>
              <w:rPr>
                <w:sz w:val="18"/>
                <w:szCs w:val="18"/>
              </w:rPr>
            </w:pPr>
          </w:p>
        </w:tc>
        <w:tc>
          <w:tcPr>
            <w:tcW w:w="283" w:type="dxa"/>
            <w:vMerge w:val="restart"/>
            <w:noWrap/>
            <w:vAlign w:val="center"/>
          </w:tcPr>
          <w:p w14:paraId="440039CE" w14:textId="77777777" w:rsidR="00757BBE" w:rsidRPr="00F40B3B" w:rsidRDefault="00757BBE" w:rsidP="006C2F26">
            <w:pPr>
              <w:pStyle w:val="BODI"/>
              <w:spacing w:line="240" w:lineRule="auto"/>
              <w:ind w:firstLine="0"/>
              <w:jc w:val="center"/>
              <w:rPr>
                <w:color w:val="FF0000"/>
                <w:sz w:val="18"/>
                <w:szCs w:val="18"/>
              </w:rPr>
            </w:pPr>
            <w:r w:rsidRPr="00F40B3B">
              <w:rPr>
                <w:sz w:val="18"/>
                <w:szCs w:val="18"/>
              </w:rPr>
              <w:t>L</w:t>
            </w:r>
          </w:p>
        </w:tc>
        <w:tc>
          <w:tcPr>
            <w:tcW w:w="709" w:type="dxa"/>
            <w:vMerge w:val="restart"/>
            <w:noWrap/>
            <w:vAlign w:val="center"/>
          </w:tcPr>
          <w:p w14:paraId="5C10FB68" w14:textId="627799B1" w:rsidR="00757BBE" w:rsidRPr="00F40B3B" w:rsidRDefault="00757BBE" w:rsidP="006C2F26">
            <w:pPr>
              <w:pStyle w:val="BODI"/>
              <w:spacing w:line="240" w:lineRule="auto"/>
              <w:ind w:firstLine="0"/>
              <w:jc w:val="center"/>
              <w:rPr>
                <w:sz w:val="18"/>
                <w:szCs w:val="18"/>
              </w:rPr>
            </w:pPr>
            <w:r w:rsidRPr="00F40B3B">
              <w:rPr>
                <w:sz w:val="18"/>
                <w:szCs w:val="18"/>
              </w:rPr>
              <w:t>25,3</w:t>
            </w:r>
          </w:p>
        </w:tc>
        <w:tc>
          <w:tcPr>
            <w:tcW w:w="283" w:type="dxa"/>
            <w:noWrap/>
            <w:vAlign w:val="center"/>
          </w:tcPr>
          <w:p w14:paraId="57B67F95" w14:textId="2B905B72" w:rsidR="00757BBE" w:rsidRPr="00F40B3B" w:rsidRDefault="00757BBE" w:rsidP="006C2F26">
            <w:pPr>
              <w:pStyle w:val="BODI"/>
              <w:spacing w:line="240" w:lineRule="auto"/>
              <w:ind w:firstLine="0"/>
              <w:jc w:val="center"/>
              <w:rPr>
                <w:sz w:val="18"/>
                <w:szCs w:val="18"/>
              </w:rPr>
            </w:pPr>
            <w:r w:rsidRPr="00F40B3B">
              <w:rPr>
                <w:sz w:val="18"/>
                <w:szCs w:val="18"/>
              </w:rPr>
              <w:t>G</w:t>
            </w:r>
          </w:p>
        </w:tc>
        <w:tc>
          <w:tcPr>
            <w:tcW w:w="850" w:type="dxa"/>
            <w:noWrap/>
            <w:vAlign w:val="center"/>
          </w:tcPr>
          <w:p w14:paraId="0F49589D" w14:textId="60D707F1"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1,15</w:t>
            </w:r>
          </w:p>
        </w:tc>
        <w:tc>
          <w:tcPr>
            <w:tcW w:w="851" w:type="dxa"/>
            <w:noWrap/>
            <w:vAlign w:val="center"/>
          </w:tcPr>
          <w:p w14:paraId="71646346" w14:textId="406A0DDF"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5,97</w:t>
            </w:r>
          </w:p>
        </w:tc>
        <w:tc>
          <w:tcPr>
            <w:tcW w:w="850" w:type="dxa"/>
            <w:noWrap/>
            <w:vAlign w:val="center"/>
          </w:tcPr>
          <w:p w14:paraId="2F295C28" w14:textId="54C51BC0"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6,58</w:t>
            </w:r>
          </w:p>
        </w:tc>
        <w:tc>
          <w:tcPr>
            <w:tcW w:w="851" w:type="dxa"/>
            <w:noWrap/>
            <w:vAlign w:val="center"/>
          </w:tcPr>
          <w:p w14:paraId="4B9E4A78" w14:textId="3B45C937"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83,23 </w:t>
            </w:r>
            <w:r w:rsidRPr="00F40B3B">
              <w:rPr>
                <w:rFonts w:asciiTheme="minorHAnsi" w:hAnsiTheme="minorHAnsi" w:cstheme="minorHAnsi"/>
                <w:b/>
                <w:bCs/>
                <w:sz w:val="18"/>
                <w:szCs w:val="18"/>
                <w:vertAlign w:val="superscript"/>
              </w:rPr>
              <w:t>[3]</w:t>
            </w:r>
          </w:p>
        </w:tc>
        <w:tc>
          <w:tcPr>
            <w:tcW w:w="851" w:type="dxa"/>
            <w:vMerge w:val="restart"/>
            <w:noWrap/>
            <w:vAlign w:val="center"/>
          </w:tcPr>
          <w:p w14:paraId="0BD93E94" w14:textId="2FCC4C77"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54</w:t>
            </w:r>
          </w:p>
        </w:tc>
        <w:tc>
          <w:tcPr>
            <w:tcW w:w="850" w:type="dxa"/>
            <w:vMerge w:val="restart"/>
            <w:noWrap/>
            <w:vAlign w:val="center"/>
          </w:tcPr>
          <w:p w14:paraId="16AD8521" w14:textId="1A604F95"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65</w:t>
            </w:r>
          </w:p>
        </w:tc>
        <w:tc>
          <w:tcPr>
            <w:tcW w:w="851" w:type="dxa"/>
            <w:vMerge w:val="restart"/>
            <w:noWrap/>
            <w:vAlign w:val="center"/>
          </w:tcPr>
          <w:p w14:paraId="3500B30E" w14:textId="6136F3FD"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16</w:t>
            </w:r>
          </w:p>
        </w:tc>
        <w:tc>
          <w:tcPr>
            <w:tcW w:w="851" w:type="dxa"/>
            <w:vMerge w:val="restart"/>
            <w:noWrap/>
            <w:vAlign w:val="center"/>
          </w:tcPr>
          <w:p w14:paraId="572F3FE8" w14:textId="33AAC895"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76,75</w:t>
            </w:r>
          </w:p>
        </w:tc>
      </w:tr>
      <w:tr w:rsidR="005C490B" w:rsidRPr="00F40B3B" w14:paraId="37C9B00B" w14:textId="77777777" w:rsidTr="00D86956">
        <w:trPr>
          <w:cantSplit/>
          <w:trHeight w:val="255"/>
        </w:trPr>
        <w:tc>
          <w:tcPr>
            <w:tcW w:w="420" w:type="dxa"/>
            <w:vMerge/>
            <w:noWrap/>
            <w:vAlign w:val="center"/>
          </w:tcPr>
          <w:p w14:paraId="633F5600" w14:textId="77777777" w:rsidR="00757BBE" w:rsidRPr="00F40B3B" w:rsidRDefault="00757BBE" w:rsidP="006C2F26">
            <w:pPr>
              <w:pStyle w:val="BODI"/>
              <w:spacing w:line="240" w:lineRule="auto"/>
              <w:ind w:firstLine="0"/>
              <w:jc w:val="left"/>
              <w:rPr>
                <w:sz w:val="18"/>
                <w:szCs w:val="18"/>
              </w:rPr>
            </w:pPr>
          </w:p>
        </w:tc>
        <w:tc>
          <w:tcPr>
            <w:tcW w:w="283" w:type="dxa"/>
            <w:vMerge/>
            <w:noWrap/>
            <w:vAlign w:val="center"/>
          </w:tcPr>
          <w:p w14:paraId="0FD332F7" w14:textId="77777777" w:rsidR="00757BBE" w:rsidRPr="00F40B3B" w:rsidRDefault="00757BBE" w:rsidP="006C2F26">
            <w:pPr>
              <w:pStyle w:val="BODI"/>
              <w:spacing w:line="240" w:lineRule="auto"/>
              <w:ind w:firstLine="0"/>
              <w:jc w:val="center"/>
              <w:rPr>
                <w:sz w:val="18"/>
                <w:szCs w:val="18"/>
              </w:rPr>
            </w:pPr>
          </w:p>
        </w:tc>
        <w:tc>
          <w:tcPr>
            <w:tcW w:w="709" w:type="dxa"/>
            <w:vMerge/>
            <w:noWrap/>
            <w:vAlign w:val="center"/>
          </w:tcPr>
          <w:p w14:paraId="254010BF" w14:textId="77777777" w:rsidR="00757BBE" w:rsidRPr="00F40B3B" w:rsidRDefault="00757BBE" w:rsidP="006C2F26">
            <w:pPr>
              <w:pStyle w:val="BODI"/>
              <w:spacing w:line="240" w:lineRule="auto"/>
              <w:ind w:firstLine="0"/>
              <w:jc w:val="center"/>
              <w:rPr>
                <w:sz w:val="18"/>
                <w:szCs w:val="18"/>
              </w:rPr>
            </w:pPr>
          </w:p>
        </w:tc>
        <w:tc>
          <w:tcPr>
            <w:tcW w:w="283" w:type="dxa"/>
            <w:noWrap/>
            <w:vAlign w:val="center"/>
          </w:tcPr>
          <w:p w14:paraId="3456F5F6" w14:textId="0764132B" w:rsidR="00757BBE" w:rsidRPr="00F40B3B" w:rsidRDefault="00757BBE" w:rsidP="006C2F26">
            <w:pPr>
              <w:pStyle w:val="BODI"/>
              <w:spacing w:line="240" w:lineRule="auto"/>
              <w:ind w:firstLine="0"/>
              <w:jc w:val="center"/>
              <w:rPr>
                <w:sz w:val="18"/>
                <w:szCs w:val="18"/>
              </w:rPr>
            </w:pPr>
            <w:r w:rsidRPr="00F40B3B">
              <w:rPr>
                <w:sz w:val="18"/>
                <w:szCs w:val="18"/>
              </w:rPr>
              <w:t>P</w:t>
            </w:r>
          </w:p>
        </w:tc>
        <w:tc>
          <w:tcPr>
            <w:tcW w:w="850" w:type="dxa"/>
            <w:noWrap/>
            <w:vAlign w:val="center"/>
          </w:tcPr>
          <w:p w14:paraId="0726BC1B" w14:textId="345882FE"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93</w:t>
            </w:r>
          </w:p>
        </w:tc>
        <w:tc>
          <w:tcPr>
            <w:tcW w:w="851" w:type="dxa"/>
            <w:noWrap/>
            <w:vAlign w:val="center"/>
          </w:tcPr>
          <w:p w14:paraId="6C9A798F" w14:textId="3FA2EC2B"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33</w:t>
            </w:r>
          </w:p>
        </w:tc>
        <w:tc>
          <w:tcPr>
            <w:tcW w:w="850" w:type="dxa"/>
            <w:noWrap/>
            <w:vAlign w:val="center"/>
          </w:tcPr>
          <w:p w14:paraId="71E0E850" w14:textId="28C66886"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72</w:t>
            </w:r>
          </w:p>
        </w:tc>
        <w:tc>
          <w:tcPr>
            <w:tcW w:w="851" w:type="dxa"/>
            <w:noWrap/>
            <w:vAlign w:val="center"/>
          </w:tcPr>
          <w:p w14:paraId="72FD1B70" w14:textId="7F4516D2"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70,27</w:t>
            </w:r>
          </w:p>
        </w:tc>
        <w:tc>
          <w:tcPr>
            <w:tcW w:w="851" w:type="dxa"/>
            <w:vMerge/>
            <w:noWrap/>
            <w:vAlign w:val="center"/>
          </w:tcPr>
          <w:p w14:paraId="740B1433" w14:textId="185E4155"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0" w:type="dxa"/>
            <w:vMerge/>
            <w:noWrap/>
            <w:vAlign w:val="center"/>
          </w:tcPr>
          <w:p w14:paraId="35078741"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378D6B19"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40487BFF"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r>
      <w:tr w:rsidR="005C490B" w:rsidRPr="00F40B3B" w14:paraId="70A5DD05" w14:textId="77777777" w:rsidTr="00D86956">
        <w:trPr>
          <w:cantSplit/>
          <w:trHeight w:val="255"/>
        </w:trPr>
        <w:tc>
          <w:tcPr>
            <w:tcW w:w="420" w:type="dxa"/>
            <w:vMerge/>
            <w:noWrap/>
            <w:vAlign w:val="center"/>
          </w:tcPr>
          <w:p w14:paraId="4F7357A2" w14:textId="77777777" w:rsidR="00757BBE" w:rsidRPr="00F40B3B" w:rsidRDefault="00757BBE" w:rsidP="006C2F26">
            <w:pPr>
              <w:pStyle w:val="BODI"/>
              <w:spacing w:line="240" w:lineRule="auto"/>
              <w:ind w:firstLine="0"/>
              <w:jc w:val="left"/>
              <w:rPr>
                <w:sz w:val="18"/>
                <w:szCs w:val="18"/>
              </w:rPr>
            </w:pPr>
          </w:p>
        </w:tc>
        <w:tc>
          <w:tcPr>
            <w:tcW w:w="283" w:type="dxa"/>
            <w:vMerge w:val="restart"/>
            <w:noWrap/>
            <w:vAlign w:val="center"/>
          </w:tcPr>
          <w:p w14:paraId="16F5C030" w14:textId="77777777" w:rsidR="00757BBE" w:rsidRPr="00F40B3B" w:rsidRDefault="00757BBE" w:rsidP="006C2F26">
            <w:pPr>
              <w:pStyle w:val="BODI"/>
              <w:spacing w:line="240" w:lineRule="auto"/>
              <w:ind w:firstLine="0"/>
              <w:jc w:val="center"/>
              <w:rPr>
                <w:sz w:val="18"/>
                <w:szCs w:val="18"/>
              </w:rPr>
            </w:pPr>
            <w:r w:rsidRPr="00F40B3B">
              <w:rPr>
                <w:sz w:val="18"/>
                <w:szCs w:val="18"/>
              </w:rPr>
              <w:t>X</w:t>
            </w:r>
          </w:p>
        </w:tc>
        <w:tc>
          <w:tcPr>
            <w:tcW w:w="709" w:type="dxa"/>
            <w:vMerge w:val="restart"/>
            <w:noWrap/>
            <w:vAlign w:val="center"/>
          </w:tcPr>
          <w:p w14:paraId="511066FC" w14:textId="214FFFC8" w:rsidR="00757BBE" w:rsidRPr="00F40B3B" w:rsidRDefault="00757BBE" w:rsidP="006C2F26">
            <w:pPr>
              <w:pStyle w:val="BODI"/>
              <w:spacing w:line="240" w:lineRule="auto"/>
              <w:ind w:firstLine="0"/>
              <w:jc w:val="center"/>
              <w:rPr>
                <w:sz w:val="18"/>
                <w:szCs w:val="18"/>
              </w:rPr>
            </w:pPr>
            <w:r w:rsidRPr="00F40B3B">
              <w:rPr>
                <w:sz w:val="18"/>
                <w:szCs w:val="18"/>
              </w:rPr>
              <w:t>56,9</w:t>
            </w:r>
          </w:p>
        </w:tc>
        <w:tc>
          <w:tcPr>
            <w:tcW w:w="283" w:type="dxa"/>
            <w:noWrap/>
            <w:vAlign w:val="center"/>
          </w:tcPr>
          <w:p w14:paraId="6CDABF36" w14:textId="0AF76CAA" w:rsidR="00757BBE" w:rsidRPr="00F40B3B" w:rsidRDefault="00757BBE" w:rsidP="006C2F26">
            <w:pPr>
              <w:pStyle w:val="BODI"/>
              <w:spacing w:line="240" w:lineRule="auto"/>
              <w:ind w:firstLine="0"/>
              <w:jc w:val="center"/>
              <w:rPr>
                <w:sz w:val="18"/>
                <w:szCs w:val="18"/>
              </w:rPr>
            </w:pPr>
            <w:r w:rsidRPr="00F40B3B">
              <w:rPr>
                <w:sz w:val="18"/>
                <w:szCs w:val="18"/>
              </w:rPr>
              <w:t>G</w:t>
            </w:r>
          </w:p>
        </w:tc>
        <w:tc>
          <w:tcPr>
            <w:tcW w:w="850" w:type="dxa"/>
            <w:noWrap/>
            <w:vAlign w:val="center"/>
          </w:tcPr>
          <w:p w14:paraId="1EE6694A" w14:textId="42A606F7"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7,93</w:t>
            </w:r>
          </w:p>
        </w:tc>
        <w:tc>
          <w:tcPr>
            <w:tcW w:w="851" w:type="dxa"/>
            <w:noWrap/>
            <w:vAlign w:val="center"/>
          </w:tcPr>
          <w:p w14:paraId="38381078" w14:textId="684B0463"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6,94 </w:t>
            </w:r>
            <w:r w:rsidRPr="00F40B3B">
              <w:rPr>
                <w:rFonts w:asciiTheme="minorHAnsi" w:hAnsiTheme="minorHAnsi" w:cstheme="minorHAnsi"/>
                <w:b/>
                <w:bCs/>
                <w:sz w:val="18"/>
                <w:szCs w:val="18"/>
                <w:vertAlign w:val="superscript"/>
              </w:rPr>
              <w:t>[3]</w:t>
            </w:r>
          </w:p>
        </w:tc>
        <w:tc>
          <w:tcPr>
            <w:tcW w:w="850" w:type="dxa"/>
            <w:noWrap/>
            <w:vAlign w:val="center"/>
          </w:tcPr>
          <w:p w14:paraId="7533B7CF" w14:textId="5EA49300"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69</w:t>
            </w:r>
          </w:p>
        </w:tc>
        <w:tc>
          <w:tcPr>
            <w:tcW w:w="851" w:type="dxa"/>
            <w:noWrap/>
            <w:vAlign w:val="center"/>
          </w:tcPr>
          <w:p w14:paraId="6CD9B003" w14:textId="1889804F"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1,95</w:t>
            </w:r>
          </w:p>
        </w:tc>
        <w:tc>
          <w:tcPr>
            <w:tcW w:w="851" w:type="dxa"/>
            <w:vMerge w:val="restart"/>
            <w:noWrap/>
            <w:vAlign w:val="center"/>
          </w:tcPr>
          <w:p w14:paraId="0861FA4D" w14:textId="799F3C50"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2,38</w:t>
            </w:r>
          </w:p>
        </w:tc>
        <w:tc>
          <w:tcPr>
            <w:tcW w:w="850" w:type="dxa"/>
            <w:vMerge w:val="restart"/>
            <w:noWrap/>
            <w:vAlign w:val="center"/>
          </w:tcPr>
          <w:p w14:paraId="7E3CCC24" w14:textId="3D8F6B05" w:rsidR="00757BBE" w:rsidRPr="00F40B3B" w:rsidRDefault="00757BBE" w:rsidP="006C2F26">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5,50 </w:t>
            </w:r>
            <w:r w:rsidRPr="00F40B3B">
              <w:rPr>
                <w:rFonts w:asciiTheme="minorHAnsi" w:hAnsiTheme="minorHAnsi" w:cstheme="minorHAnsi"/>
                <w:b/>
                <w:bCs/>
                <w:sz w:val="18"/>
                <w:szCs w:val="18"/>
                <w:vertAlign w:val="superscript"/>
              </w:rPr>
              <w:t>[2]</w:t>
            </w:r>
          </w:p>
        </w:tc>
        <w:tc>
          <w:tcPr>
            <w:tcW w:w="851" w:type="dxa"/>
            <w:vMerge w:val="restart"/>
            <w:noWrap/>
            <w:vAlign w:val="center"/>
          </w:tcPr>
          <w:p w14:paraId="60D190D4" w14:textId="4472AF28"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46</w:t>
            </w:r>
          </w:p>
        </w:tc>
        <w:tc>
          <w:tcPr>
            <w:tcW w:w="851" w:type="dxa"/>
            <w:vMerge w:val="restart"/>
            <w:noWrap/>
            <w:vAlign w:val="center"/>
          </w:tcPr>
          <w:p w14:paraId="490F726F" w14:textId="0DA6F8E0"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75,52</w:t>
            </w:r>
          </w:p>
        </w:tc>
      </w:tr>
      <w:tr w:rsidR="005C490B" w:rsidRPr="00F40B3B" w14:paraId="52F5A458" w14:textId="77777777" w:rsidTr="00D86956">
        <w:trPr>
          <w:cantSplit/>
          <w:trHeight w:val="255"/>
        </w:trPr>
        <w:tc>
          <w:tcPr>
            <w:tcW w:w="420" w:type="dxa"/>
            <w:vMerge/>
            <w:noWrap/>
            <w:vAlign w:val="center"/>
          </w:tcPr>
          <w:p w14:paraId="261CFAB6" w14:textId="77777777" w:rsidR="00757BBE" w:rsidRPr="00F40B3B" w:rsidRDefault="00757BBE" w:rsidP="006C2F26">
            <w:pPr>
              <w:pStyle w:val="BODI"/>
              <w:spacing w:line="240" w:lineRule="auto"/>
              <w:ind w:firstLine="0"/>
              <w:jc w:val="left"/>
              <w:rPr>
                <w:sz w:val="18"/>
                <w:szCs w:val="18"/>
              </w:rPr>
            </w:pPr>
          </w:p>
        </w:tc>
        <w:tc>
          <w:tcPr>
            <w:tcW w:w="283" w:type="dxa"/>
            <w:vMerge/>
            <w:noWrap/>
            <w:vAlign w:val="center"/>
          </w:tcPr>
          <w:p w14:paraId="40CACF31" w14:textId="77777777" w:rsidR="00757BBE" w:rsidRPr="00F40B3B" w:rsidRDefault="00757BBE" w:rsidP="006C2F26">
            <w:pPr>
              <w:pStyle w:val="BODI"/>
              <w:spacing w:line="240" w:lineRule="auto"/>
              <w:ind w:firstLine="0"/>
              <w:jc w:val="center"/>
              <w:rPr>
                <w:sz w:val="18"/>
                <w:szCs w:val="18"/>
              </w:rPr>
            </w:pPr>
          </w:p>
        </w:tc>
        <w:tc>
          <w:tcPr>
            <w:tcW w:w="709" w:type="dxa"/>
            <w:vMerge/>
            <w:noWrap/>
            <w:vAlign w:val="center"/>
          </w:tcPr>
          <w:p w14:paraId="07BAFF7D" w14:textId="77777777" w:rsidR="00757BBE" w:rsidRPr="00F40B3B" w:rsidRDefault="00757BBE" w:rsidP="006C2F26">
            <w:pPr>
              <w:pStyle w:val="BODI"/>
              <w:spacing w:line="240" w:lineRule="auto"/>
              <w:ind w:firstLine="0"/>
              <w:jc w:val="center"/>
              <w:rPr>
                <w:sz w:val="18"/>
                <w:szCs w:val="18"/>
              </w:rPr>
            </w:pPr>
          </w:p>
        </w:tc>
        <w:tc>
          <w:tcPr>
            <w:tcW w:w="283" w:type="dxa"/>
            <w:noWrap/>
            <w:vAlign w:val="center"/>
          </w:tcPr>
          <w:p w14:paraId="3F7B51AF" w14:textId="6738C3C3" w:rsidR="00757BBE" w:rsidRPr="00F40B3B" w:rsidRDefault="00757BBE" w:rsidP="006C2F26">
            <w:pPr>
              <w:pStyle w:val="BODI"/>
              <w:spacing w:line="240" w:lineRule="auto"/>
              <w:ind w:firstLine="0"/>
              <w:jc w:val="center"/>
              <w:rPr>
                <w:sz w:val="18"/>
                <w:szCs w:val="18"/>
              </w:rPr>
            </w:pPr>
            <w:r w:rsidRPr="00F40B3B">
              <w:rPr>
                <w:sz w:val="18"/>
                <w:szCs w:val="18"/>
              </w:rPr>
              <w:t>P</w:t>
            </w:r>
          </w:p>
        </w:tc>
        <w:tc>
          <w:tcPr>
            <w:tcW w:w="850" w:type="dxa"/>
            <w:noWrap/>
            <w:vAlign w:val="center"/>
          </w:tcPr>
          <w:p w14:paraId="78F979F7" w14:textId="76661083"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6,83</w:t>
            </w:r>
          </w:p>
        </w:tc>
        <w:tc>
          <w:tcPr>
            <w:tcW w:w="851" w:type="dxa"/>
            <w:noWrap/>
            <w:vAlign w:val="center"/>
          </w:tcPr>
          <w:p w14:paraId="19966783" w14:textId="20F430D8"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4,08 </w:t>
            </w:r>
            <w:r w:rsidRPr="00F40B3B">
              <w:rPr>
                <w:rFonts w:asciiTheme="minorHAnsi" w:hAnsiTheme="minorHAnsi" w:cstheme="minorHAnsi"/>
                <w:b/>
                <w:bCs/>
                <w:sz w:val="18"/>
                <w:szCs w:val="18"/>
                <w:vertAlign w:val="superscript"/>
              </w:rPr>
              <w:t>[2]</w:t>
            </w:r>
          </w:p>
        </w:tc>
        <w:tc>
          <w:tcPr>
            <w:tcW w:w="850" w:type="dxa"/>
            <w:noWrap/>
            <w:vAlign w:val="center"/>
          </w:tcPr>
          <w:p w14:paraId="5AF58372" w14:textId="6AA85B49"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23</w:t>
            </w:r>
          </w:p>
        </w:tc>
        <w:tc>
          <w:tcPr>
            <w:tcW w:w="851" w:type="dxa"/>
            <w:noWrap/>
            <w:vAlign w:val="center"/>
          </w:tcPr>
          <w:p w14:paraId="03C26208" w14:textId="6E0C20A7" w:rsidR="00757BBE" w:rsidRPr="00F40B3B" w:rsidRDefault="00757BBE" w:rsidP="006C2F26">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69,09</w:t>
            </w:r>
          </w:p>
        </w:tc>
        <w:tc>
          <w:tcPr>
            <w:tcW w:w="851" w:type="dxa"/>
            <w:vMerge/>
            <w:noWrap/>
            <w:vAlign w:val="center"/>
          </w:tcPr>
          <w:p w14:paraId="15C8FF4E" w14:textId="33D16953"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0" w:type="dxa"/>
            <w:vMerge/>
            <w:noWrap/>
            <w:vAlign w:val="center"/>
          </w:tcPr>
          <w:p w14:paraId="531A9C3B"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7657352E" w14:textId="77777777" w:rsidR="00757BBE" w:rsidRPr="00F40B3B" w:rsidRDefault="00757BBE" w:rsidP="006C2F26">
            <w:pPr>
              <w:pStyle w:val="BODI"/>
              <w:spacing w:line="240" w:lineRule="auto"/>
              <w:ind w:firstLine="0"/>
              <w:jc w:val="center"/>
              <w:rPr>
                <w:rFonts w:asciiTheme="minorHAnsi" w:hAnsiTheme="minorHAnsi" w:cstheme="minorHAnsi"/>
                <w:sz w:val="18"/>
                <w:szCs w:val="18"/>
              </w:rPr>
            </w:pPr>
          </w:p>
        </w:tc>
        <w:tc>
          <w:tcPr>
            <w:tcW w:w="851" w:type="dxa"/>
            <w:vMerge/>
            <w:noWrap/>
            <w:vAlign w:val="center"/>
          </w:tcPr>
          <w:p w14:paraId="3CC454CA" w14:textId="77777777" w:rsidR="00757BBE" w:rsidRPr="00F40B3B" w:rsidRDefault="00757BBE" w:rsidP="006C2F26">
            <w:pPr>
              <w:pStyle w:val="BODI"/>
              <w:spacing w:line="240" w:lineRule="auto"/>
              <w:ind w:firstLine="0"/>
              <w:jc w:val="center"/>
              <w:rPr>
                <w:rFonts w:asciiTheme="minorHAnsi" w:hAnsiTheme="minorHAnsi" w:cstheme="minorHAnsi"/>
                <w:b/>
                <w:bCs/>
                <w:sz w:val="18"/>
                <w:szCs w:val="18"/>
              </w:rPr>
            </w:pPr>
          </w:p>
        </w:tc>
      </w:tr>
    </w:tbl>
    <w:p w14:paraId="04B46BBE" w14:textId="77777777" w:rsidR="00351CD7" w:rsidRDefault="00351CD7" w:rsidP="00ED5D84">
      <w:pPr>
        <w:pStyle w:val="Caption"/>
        <w:keepNext/>
        <w:spacing w:before="120" w:after="120"/>
        <w:rPr>
          <w:b/>
          <w:bCs/>
        </w:rPr>
      </w:pPr>
      <w:bookmarkStart w:id="347" w:name="_Toc199945576"/>
      <w:bookmarkStart w:id="348" w:name="_Toc205295697"/>
    </w:p>
    <w:p w14:paraId="3A398F4C" w14:textId="5B0FB58B" w:rsidR="009762DA" w:rsidRPr="00F40B3B" w:rsidRDefault="009762DA" w:rsidP="00ED5D84">
      <w:pPr>
        <w:pStyle w:val="Caption"/>
        <w:keepNext/>
        <w:spacing w:before="120" w:after="120"/>
      </w:pPr>
      <w:r w:rsidRPr="00F40B3B">
        <w:rPr>
          <w:b/>
          <w:bCs/>
        </w:rPr>
        <w:t>Tabel 4.</w:t>
      </w:r>
      <w:r w:rsidRPr="00F40B3B">
        <w:rPr>
          <w:b/>
          <w:bCs/>
        </w:rPr>
        <w:fldChar w:fldCharType="begin"/>
      </w:r>
      <w:r w:rsidRPr="00F40B3B">
        <w:rPr>
          <w:b/>
          <w:bCs/>
        </w:rPr>
        <w:instrText xml:space="preserve"> SEQ Tabel_4 \* ARABIC </w:instrText>
      </w:r>
      <w:r w:rsidRPr="00F40B3B">
        <w:rPr>
          <w:b/>
          <w:bCs/>
        </w:rPr>
        <w:fldChar w:fldCharType="separate"/>
      </w:r>
      <w:r w:rsidR="006B0D17">
        <w:rPr>
          <w:b/>
          <w:bCs/>
        </w:rPr>
        <w:t>6</w:t>
      </w:r>
      <w:r w:rsidRPr="00F40B3B">
        <w:rPr>
          <w:b/>
          <w:bCs/>
        </w:rPr>
        <w:fldChar w:fldCharType="end"/>
      </w:r>
      <w:r w:rsidRPr="00F40B3B">
        <w:t xml:space="preserve"> Hasil Pengujian Model </w:t>
      </w:r>
      <w:r w:rsidR="00C26005" w:rsidRPr="00F40B3B">
        <w:t>Terhadap</w:t>
      </w:r>
      <w:r w:rsidRPr="00F40B3B">
        <w:t xml:space="preserve"> Data Uji</w:t>
      </w:r>
      <w:bookmarkEnd w:id="347"/>
      <w:bookmarkEnd w:id="348"/>
    </w:p>
    <w:tbl>
      <w:tblPr>
        <w:tblStyle w:val="TableGrid"/>
        <w:tblW w:w="8500" w:type="dxa"/>
        <w:tblLayout w:type="fixed"/>
        <w:tblCellMar>
          <w:left w:w="0" w:type="dxa"/>
          <w:right w:w="0" w:type="dxa"/>
        </w:tblCellMar>
        <w:tblLook w:val="04A0" w:firstRow="1" w:lastRow="0" w:firstColumn="1" w:lastColumn="0" w:noHBand="0" w:noVBand="1"/>
      </w:tblPr>
      <w:tblGrid>
        <w:gridCol w:w="421"/>
        <w:gridCol w:w="283"/>
        <w:gridCol w:w="709"/>
        <w:gridCol w:w="283"/>
        <w:gridCol w:w="850"/>
        <w:gridCol w:w="851"/>
        <w:gridCol w:w="850"/>
        <w:gridCol w:w="851"/>
        <w:gridCol w:w="850"/>
        <w:gridCol w:w="851"/>
        <w:gridCol w:w="850"/>
        <w:gridCol w:w="851"/>
      </w:tblGrid>
      <w:tr w:rsidR="001D4D82" w:rsidRPr="00F40B3B" w14:paraId="3258342F" w14:textId="77777777" w:rsidTr="00D86956">
        <w:trPr>
          <w:cantSplit/>
          <w:trHeight w:val="340"/>
        </w:trPr>
        <w:tc>
          <w:tcPr>
            <w:tcW w:w="421" w:type="dxa"/>
            <w:vMerge w:val="restart"/>
            <w:textDirection w:val="btLr"/>
            <w:vAlign w:val="center"/>
          </w:tcPr>
          <w:p w14:paraId="11C23577" w14:textId="467C1AE6" w:rsidR="001D4D82" w:rsidRPr="00F40B3B" w:rsidRDefault="001D4D82" w:rsidP="00524011">
            <w:pPr>
              <w:pStyle w:val="BODI"/>
              <w:spacing w:line="240" w:lineRule="auto"/>
              <w:ind w:left="113" w:right="113" w:firstLine="0"/>
              <w:jc w:val="center"/>
              <w:rPr>
                <w:b/>
                <w:bCs/>
                <w:sz w:val="18"/>
                <w:szCs w:val="18"/>
              </w:rPr>
            </w:pPr>
            <w:r w:rsidRPr="00F40B3B">
              <w:rPr>
                <w:b/>
                <w:bCs/>
                <w:sz w:val="18"/>
                <w:szCs w:val="18"/>
              </w:rPr>
              <w:t>Seri</w:t>
            </w:r>
          </w:p>
        </w:tc>
        <w:tc>
          <w:tcPr>
            <w:tcW w:w="283" w:type="dxa"/>
            <w:vMerge w:val="restart"/>
            <w:textDirection w:val="btLr"/>
            <w:vAlign w:val="center"/>
          </w:tcPr>
          <w:p w14:paraId="6289E175" w14:textId="4CB0585D" w:rsidR="001D4D82" w:rsidRPr="00F40B3B" w:rsidRDefault="001D4D82" w:rsidP="00524011">
            <w:pPr>
              <w:pStyle w:val="BODI"/>
              <w:spacing w:line="240" w:lineRule="auto"/>
              <w:ind w:firstLine="0"/>
              <w:jc w:val="center"/>
              <w:rPr>
                <w:b/>
                <w:bCs/>
                <w:sz w:val="18"/>
                <w:szCs w:val="18"/>
              </w:rPr>
            </w:pPr>
            <w:r w:rsidRPr="00F40B3B">
              <w:rPr>
                <w:b/>
                <w:bCs/>
                <w:sz w:val="18"/>
                <w:szCs w:val="18"/>
              </w:rPr>
              <w:t>Varian</w:t>
            </w:r>
          </w:p>
        </w:tc>
        <w:tc>
          <w:tcPr>
            <w:tcW w:w="709" w:type="dxa"/>
            <w:vMerge w:val="restart"/>
            <w:vAlign w:val="center"/>
          </w:tcPr>
          <w:p w14:paraId="7B582AAA" w14:textId="3728EE6F" w:rsidR="001D4D82" w:rsidRPr="00F40B3B" w:rsidRDefault="001D4D82" w:rsidP="00524011">
            <w:pPr>
              <w:pStyle w:val="BODI"/>
              <w:spacing w:line="240" w:lineRule="auto"/>
              <w:ind w:firstLine="0"/>
              <w:jc w:val="center"/>
              <w:rPr>
                <w:b/>
                <w:bCs/>
                <w:sz w:val="18"/>
                <w:szCs w:val="18"/>
              </w:rPr>
            </w:pPr>
            <w:r w:rsidRPr="00F40B3B">
              <w:rPr>
                <w:b/>
                <w:bCs/>
                <w:sz w:val="18"/>
                <w:szCs w:val="18"/>
              </w:rPr>
              <w:t>Ukuran (</w:t>
            </w:r>
            <w:r w:rsidR="00ED2518" w:rsidRPr="00F40B3B">
              <w:rPr>
                <w:b/>
                <w:bCs/>
                <w:sz w:val="18"/>
                <w:szCs w:val="18"/>
              </w:rPr>
              <w:t>juta</w:t>
            </w:r>
            <w:r w:rsidRPr="00F40B3B">
              <w:rPr>
                <w:b/>
                <w:bCs/>
                <w:sz w:val="18"/>
                <w:szCs w:val="18"/>
              </w:rPr>
              <w:t>)</w:t>
            </w:r>
          </w:p>
        </w:tc>
        <w:tc>
          <w:tcPr>
            <w:tcW w:w="283" w:type="dxa"/>
            <w:vMerge w:val="restart"/>
            <w:textDirection w:val="btLr"/>
            <w:vAlign w:val="center"/>
          </w:tcPr>
          <w:p w14:paraId="235B3AEE" w14:textId="4A996F85" w:rsidR="001D4D82" w:rsidRPr="00F40B3B" w:rsidRDefault="001D4D82" w:rsidP="00524011">
            <w:pPr>
              <w:pStyle w:val="BODI"/>
              <w:spacing w:line="240" w:lineRule="auto"/>
              <w:ind w:left="113" w:right="113" w:firstLine="0"/>
              <w:jc w:val="center"/>
              <w:rPr>
                <w:b/>
                <w:bCs/>
                <w:sz w:val="18"/>
                <w:szCs w:val="18"/>
              </w:rPr>
            </w:pPr>
            <w:r w:rsidRPr="00F40B3B">
              <w:rPr>
                <w:b/>
                <w:bCs/>
                <w:sz w:val="18"/>
                <w:szCs w:val="18"/>
              </w:rPr>
              <w:t>Kelas</w:t>
            </w:r>
          </w:p>
        </w:tc>
        <w:tc>
          <w:tcPr>
            <w:tcW w:w="6804" w:type="dxa"/>
            <w:gridSpan w:val="8"/>
            <w:tcBorders>
              <w:bottom w:val="single" w:sz="4" w:space="0" w:color="auto"/>
            </w:tcBorders>
            <w:vAlign w:val="center"/>
          </w:tcPr>
          <w:p w14:paraId="7BB38DEA" w14:textId="39F51D9A" w:rsidR="001D4D82" w:rsidRPr="00F40B3B" w:rsidRDefault="00C26005" w:rsidP="00524011">
            <w:pPr>
              <w:jc w:val="center"/>
              <w:rPr>
                <w:b/>
                <w:bCs/>
                <w:sz w:val="18"/>
                <w:szCs w:val="18"/>
              </w:rPr>
            </w:pPr>
            <w:r w:rsidRPr="00F40B3B">
              <w:rPr>
                <w:b/>
                <w:bCs/>
                <w:sz w:val="18"/>
                <w:szCs w:val="18"/>
              </w:rPr>
              <w:t>Metrik Evaluasi (%)</w:t>
            </w:r>
          </w:p>
        </w:tc>
      </w:tr>
      <w:tr w:rsidR="005C490B" w:rsidRPr="00F40B3B" w14:paraId="6148D695" w14:textId="77777777" w:rsidTr="00D86956">
        <w:trPr>
          <w:cantSplit/>
          <w:trHeight w:val="340"/>
        </w:trPr>
        <w:tc>
          <w:tcPr>
            <w:tcW w:w="421" w:type="dxa"/>
            <w:vMerge/>
            <w:tcBorders>
              <w:bottom w:val="single" w:sz="6" w:space="0" w:color="auto"/>
            </w:tcBorders>
            <w:textDirection w:val="btLr"/>
            <w:vAlign w:val="center"/>
          </w:tcPr>
          <w:p w14:paraId="4FFE3B0B" w14:textId="77777777" w:rsidR="005C490B" w:rsidRPr="00F40B3B" w:rsidRDefault="005C490B" w:rsidP="005C490B">
            <w:pPr>
              <w:pStyle w:val="BODI"/>
              <w:spacing w:line="240" w:lineRule="auto"/>
              <w:ind w:left="113" w:right="113" w:firstLine="0"/>
              <w:jc w:val="center"/>
              <w:rPr>
                <w:b/>
                <w:bCs/>
                <w:sz w:val="18"/>
                <w:szCs w:val="18"/>
              </w:rPr>
            </w:pPr>
          </w:p>
        </w:tc>
        <w:tc>
          <w:tcPr>
            <w:tcW w:w="283" w:type="dxa"/>
            <w:vMerge/>
            <w:tcBorders>
              <w:bottom w:val="single" w:sz="6" w:space="0" w:color="auto"/>
            </w:tcBorders>
            <w:textDirection w:val="btLr"/>
            <w:vAlign w:val="center"/>
          </w:tcPr>
          <w:p w14:paraId="672BE34B" w14:textId="77777777" w:rsidR="005C490B" w:rsidRPr="00F40B3B" w:rsidRDefault="005C490B" w:rsidP="005C490B">
            <w:pPr>
              <w:pStyle w:val="BODI"/>
              <w:spacing w:line="240" w:lineRule="auto"/>
              <w:ind w:firstLine="0"/>
              <w:jc w:val="center"/>
              <w:rPr>
                <w:b/>
                <w:bCs/>
                <w:sz w:val="18"/>
                <w:szCs w:val="18"/>
              </w:rPr>
            </w:pPr>
          </w:p>
        </w:tc>
        <w:tc>
          <w:tcPr>
            <w:tcW w:w="709" w:type="dxa"/>
            <w:vMerge/>
            <w:tcBorders>
              <w:bottom w:val="single" w:sz="6" w:space="0" w:color="auto"/>
            </w:tcBorders>
            <w:vAlign w:val="center"/>
          </w:tcPr>
          <w:p w14:paraId="19BBAD55" w14:textId="77777777" w:rsidR="005C490B" w:rsidRPr="00F40B3B" w:rsidRDefault="005C490B" w:rsidP="005C490B">
            <w:pPr>
              <w:pStyle w:val="BODI"/>
              <w:spacing w:line="240" w:lineRule="auto"/>
              <w:ind w:firstLine="0"/>
              <w:jc w:val="center"/>
              <w:rPr>
                <w:b/>
                <w:bCs/>
                <w:sz w:val="18"/>
                <w:szCs w:val="18"/>
              </w:rPr>
            </w:pPr>
          </w:p>
        </w:tc>
        <w:tc>
          <w:tcPr>
            <w:tcW w:w="283" w:type="dxa"/>
            <w:vMerge/>
            <w:tcBorders>
              <w:bottom w:val="single" w:sz="6" w:space="0" w:color="auto"/>
            </w:tcBorders>
            <w:textDirection w:val="btLr"/>
            <w:vAlign w:val="center"/>
          </w:tcPr>
          <w:p w14:paraId="4FF55DBC" w14:textId="77777777" w:rsidR="005C490B" w:rsidRPr="00F40B3B" w:rsidRDefault="005C490B" w:rsidP="005C490B">
            <w:pPr>
              <w:pStyle w:val="BODI"/>
              <w:spacing w:line="240" w:lineRule="auto"/>
              <w:ind w:left="113" w:right="113" w:firstLine="0"/>
              <w:jc w:val="center"/>
              <w:rPr>
                <w:b/>
                <w:bCs/>
                <w:sz w:val="18"/>
                <w:szCs w:val="18"/>
              </w:rPr>
            </w:pPr>
          </w:p>
        </w:tc>
        <w:tc>
          <w:tcPr>
            <w:tcW w:w="850" w:type="dxa"/>
            <w:tcBorders>
              <w:top w:val="single" w:sz="4" w:space="0" w:color="auto"/>
              <w:bottom w:val="single" w:sz="6" w:space="0" w:color="auto"/>
            </w:tcBorders>
            <w:vAlign w:val="center"/>
          </w:tcPr>
          <w:p w14:paraId="684D27D1" w14:textId="2B92A1B5" w:rsidR="005C490B" w:rsidRPr="00F40B3B" w:rsidRDefault="00FB7DD1" w:rsidP="005C490B">
            <w:pPr>
              <w:pStyle w:val="BODI"/>
              <w:spacing w:line="240" w:lineRule="auto"/>
              <w:ind w:firstLine="0"/>
              <w:jc w:val="center"/>
              <w:rPr>
                <w:b/>
                <w:bCs/>
                <w:sz w:val="18"/>
                <w:szCs w:val="18"/>
              </w:rPr>
            </w:pPr>
            <w:r w:rsidRPr="00F40B3B">
              <w:rPr>
                <w:b/>
                <w:bCs/>
                <w:sz w:val="18"/>
                <w:szCs w:val="18"/>
              </w:rPr>
              <w:t>P</w:t>
            </w:r>
          </w:p>
        </w:tc>
        <w:tc>
          <w:tcPr>
            <w:tcW w:w="851" w:type="dxa"/>
            <w:tcBorders>
              <w:top w:val="single" w:sz="4" w:space="0" w:color="auto"/>
              <w:bottom w:val="single" w:sz="6" w:space="0" w:color="auto"/>
            </w:tcBorders>
            <w:vAlign w:val="center"/>
          </w:tcPr>
          <w:p w14:paraId="72FD7449" w14:textId="7B2CB2F3" w:rsidR="005C490B" w:rsidRPr="00F40B3B" w:rsidRDefault="00FB7DD1" w:rsidP="005C490B">
            <w:pPr>
              <w:pStyle w:val="BODI"/>
              <w:spacing w:line="240" w:lineRule="auto"/>
              <w:ind w:firstLine="0"/>
              <w:jc w:val="center"/>
              <w:rPr>
                <w:b/>
                <w:bCs/>
                <w:sz w:val="18"/>
                <w:szCs w:val="18"/>
              </w:rPr>
            </w:pPr>
            <w:r w:rsidRPr="00F40B3B">
              <w:rPr>
                <w:b/>
                <w:bCs/>
                <w:sz w:val="18"/>
                <w:szCs w:val="18"/>
              </w:rPr>
              <w:t>R</w:t>
            </w:r>
          </w:p>
        </w:tc>
        <w:tc>
          <w:tcPr>
            <w:tcW w:w="850" w:type="dxa"/>
            <w:tcBorders>
              <w:top w:val="single" w:sz="4" w:space="0" w:color="auto"/>
              <w:bottom w:val="single" w:sz="6" w:space="0" w:color="auto"/>
            </w:tcBorders>
            <w:vAlign w:val="center"/>
          </w:tcPr>
          <w:p w14:paraId="0062FBED" w14:textId="20E30670" w:rsidR="005C490B" w:rsidRPr="00F40B3B" w:rsidRDefault="005C490B" w:rsidP="005C490B">
            <w:pPr>
              <w:pStyle w:val="BODI"/>
              <w:spacing w:line="240" w:lineRule="auto"/>
              <w:ind w:firstLine="0"/>
              <w:jc w:val="center"/>
              <w:rPr>
                <w:b/>
                <w:bCs/>
                <w:sz w:val="18"/>
                <w:szCs w:val="18"/>
              </w:rPr>
            </w:pPr>
            <w:r w:rsidRPr="00F40B3B">
              <w:rPr>
                <w:b/>
                <w:bCs/>
                <w:sz w:val="18"/>
                <w:szCs w:val="18"/>
              </w:rPr>
              <w:t>AP</w:t>
            </w:r>
            <w:r w:rsidRPr="00F40B3B">
              <w:rPr>
                <w:b/>
                <w:bCs/>
                <w:sz w:val="18"/>
                <w:szCs w:val="18"/>
                <w:vertAlign w:val="subscript"/>
              </w:rPr>
              <w:t>50</w:t>
            </w:r>
          </w:p>
        </w:tc>
        <w:tc>
          <w:tcPr>
            <w:tcW w:w="851" w:type="dxa"/>
            <w:tcBorders>
              <w:top w:val="single" w:sz="4" w:space="0" w:color="auto"/>
              <w:bottom w:val="single" w:sz="6" w:space="0" w:color="auto"/>
            </w:tcBorders>
            <w:vAlign w:val="center"/>
          </w:tcPr>
          <w:p w14:paraId="706759AF" w14:textId="407AACB6" w:rsidR="005C490B" w:rsidRPr="00F40B3B" w:rsidRDefault="005C490B" w:rsidP="005C490B">
            <w:pPr>
              <w:pStyle w:val="BODI"/>
              <w:spacing w:line="240" w:lineRule="auto"/>
              <w:ind w:firstLine="0"/>
              <w:jc w:val="center"/>
              <w:rPr>
                <w:b/>
                <w:bCs/>
                <w:sz w:val="18"/>
                <w:szCs w:val="18"/>
              </w:rPr>
            </w:pPr>
            <w:r w:rsidRPr="00F40B3B">
              <w:rPr>
                <w:b/>
                <w:bCs/>
                <w:sz w:val="18"/>
                <w:szCs w:val="18"/>
              </w:rPr>
              <w:t>AP</w:t>
            </w:r>
            <w:r w:rsidRPr="00F40B3B">
              <w:rPr>
                <w:b/>
                <w:bCs/>
                <w:sz w:val="18"/>
                <w:szCs w:val="18"/>
                <w:vertAlign w:val="subscript"/>
              </w:rPr>
              <w:t>50-95</w:t>
            </w:r>
          </w:p>
        </w:tc>
        <w:tc>
          <w:tcPr>
            <w:tcW w:w="850" w:type="dxa"/>
            <w:tcBorders>
              <w:top w:val="single" w:sz="4" w:space="0" w:color="auto"/>
              <w:bottom w:val="single" w:sz="6" w:space="0" w:color="auto"/>
            </w:tcBorders>
            <w:vAlign w:val="center"/>
          </w:tcPr>
          <w:p w14:paraId="47E87D52" w14:textId="4C279A9A" w:rsidR="005C490B" w:rsidRPr="00F40B3B" w:rsidRDefault="005C490B" w:rsidP="005C490B">
            <w:pPr>
              <w:pStyle w:val="BODI"/>
              <w:spacing w:line="240" w:lineRule="auto"/>
              <w:ind w:firstLine="0"/>
              <w:jc w:val="center"/>
              <w:rPr>
                <w:b/>
                <w:bCs/>
                <w:sz w:val="18"/>
                <w:szCs w:val="18"/>
              </w:rPr>
            </w:pPr>
            <w:r w:rsidRPr="00F40B3B">
              <w:rPr>
                <w:b/>
                <w:bCs/>
                <w:sz w:val="18"/>
                <w:szCs w:val="18"/>
              </w:rPr>
              <w:t>mP</w:t>
            </w:r>
          </w:p>
        </w:tc>
        <w:tc>
          <w:tcPr>
            <w:tcW w:w="851" w:type="dxa"/>
            <w:tcBorders>
              <w:top w:val="single" w:sz="4" w:space="0" w:color="auto"/>
              <w:bottom w:val="single" w:sz="6" w:space="0" w:color="auto"/>
            </w:tcBorders>
            <w:vAlign w:val="center"/>
          </w:tcPr>
          <w:p w14:paraId="3D1C867C" w14:textId="3AAE6E00" w:rsidR="005C490B" w:rsidRPr="00F40B3B" w:rsidRDefault="005C490B" w:rsidP="005C490B">
            <w:pPr>
              <w:pStyle w:val="BODI"/>
              <w:spacing w:line="240" w:lineRule="auto"/>
              <w:ind w:firstLine="0"/>
              <w:jc w:val="center"/>
              <w:rPr>
                <w:b/>
                <w:bCs/>
                <w:sz w:val="18"/>
                <w:szCs w:val="18"/>
              </w:rPr>
            </w:pPr>
            <w:r w:rsidRPr="00F40B3B">
              <w:rPr>
                <w:b/>
                <w:bCs/>
                <w:sz w:val="18"/>
                <w:szCs w:val="18"/>
              </w:rPr>
              <w:t>mR</w:t>
            </w:r>
          </w:p>
        </w:tc>
        <w:tc>
          <w:tcPr>
            <w:tcW w:w="850" w:type="dxa"/>
            <w:tcBorders>
              <w:top w:val="single" w:sz="4" w:space="0" w:color="auto"/>
              <w:bottom w:val="single" w:sz="6" w:space="0" w:color="auto"/>
            </w:tcBorders>
            <w:vAlign w:val="center"/>
          </w:tcPr>
          <w:p w14:paraId="0A6018C5" w14:textId="16440551" w:rsidR="005C490B" w:rsidRPr="00F40B3B" w:rsidRDefault="005C490B" w:rsidP="005C490B">
            <w:pPr>
              <w:pStyle w:val="BODI"/>
              <w:spacing w:line="240" w:lineRule="auto"/>
              <w:ind w:firstLine="0"/>
              <w:jc w:val="center"/>
              <w:rPr>
                <w:b/>
                <w:bCs/>
                <w:sz w:val="18"/>
                <w:szCs w:val="18"/>
              </w:rPr>
            </w:pPr>
            <w:r w:rsidRPr="00F40B3B">
              <w:rPr>
                <w:b/>
                <w:bCs/>
                <w:sz w:val="18"/>
                <w:szCs w:val="18"/>
              </w:rPr>
              <w:t>mAP</w:t>
            </w:r>
            <w:r w:rsidRPr="00F40B3B">
              <w:rPr>
                <w:b/>
                <w:bCs/>
                <w:sz w:val="18"/>
                <w:szCs w:val="18"/>
                <w:vertAlign w:val="subscript"/>
              </w:rPr>
              <w:t>50</w:t>
            </w:r>
          </w:p>
        </w:tc>
        <w:tc>
          <w:tcPr>
            <w:tcW w:w="851" w:type="dxa"/>
            <w:tcBorders>
              <w:top w:val="single" w:sz="4" w:space="0" w:color="auto"/>
              <w:bottom w:val="single" w:sz="6" w:space="0" w:color="auto"/>
            </w:tcBorders>
            <w:vAlign w:val="center"/>
          </w:tcPr>
          <w:p w14:paraId="1319D68F" w14:textId="4A8CBBAF" w:rsidR="005C490B" w:rsidRPr="00F40B3B" w:rsidRDefault="005C490B" w:rsidP="005C490B">
            <w:pPr>
              <w:pStyle w:val="BODI"/>
              <w:spacing w:line="240" w:lineRule="auto"/>
              <w:ind w:firstLine="0"/>
              <w:jc w:val="center"/>
              <w:rPr>
                <w:b/>
                <w:bCs/>
                <w:sz w:val="18"/>
                <w:szCs w:val="18"/>
              </w:rPr>
            </w:pPr>
            <w:r w:rsidRPr="00F40B3B">
              <w:rPr>
                <w:b/>
                <w:bCs/>
                <w:sz w:val="18"/>
                <w:szCs w:val="18"/>
              </w:rPr>
              <w:t>mAP</w:t>
            </w:r>
            <w:r w:rsidRPr="00F40B3B">
              <w:rPr>
                <w:b/>
                <w:bCs/>
                <w:sz w:val="18"/>
                <w:szCs w:val="18"/>
                <w:vertAlign w:val="subscript"/>
              </w:rPr>
              <w:t>50-95</w:t>
            </w:r>
          </w:p>
        </w:tc>
      </w:tr>
      <w:tr w:rsidR="0052744C" w:rsidRPr="00F40B3B" w14:paraId="240EF002" w14:textId="77777777" w:rsidTr="00D86956">
        <w:trPr>
          <w:cantSplit/>
          <w:trHeight w:val="255"/>
        </w:trPr>
        <w:tc>
          <w:tcPr>
            <w:tcW w:w="421" w:type="dxa"/>
            <w:vMerge w:val="restart"/>
            <w:tcBorders>
              <w:top w:val="single" w:sz="6" w:space="0" w:color="auto"/>
            </w:tcBorders>
            <w:textDirection w:val="btLr"/>
            <w:vAlign w:val="center"/>
          </w:tcPr>
          <w:p w14:paraId="29909123" w14:textId="77777777" w:rsidR="0052744C" w:rsidRPr="00F40B3B" w:rsidRDefault="0052744C" w:rsidP="00113554">
            <w:pPr>
              <w:pStyle w:val="BODI"/>
              <w:spacing w:line="240" w:lineRule="auto"/>
              <w:ind w:left="113" w:right="113" w:firstLine="0"/>
              <w:jc w:val="center"/>
              <w:rPr>
                <w:sz w:val="18"/>
                <w:szCs w:val="18"/>
              </w:rPr>
            </w:pPr>
            <w:r w:rsidRPr="00F40B3B">
              <w:rPr>
                <w:sz w:val="18"/>
                <w:szCs w:val="18"/>
              </w:rPr>
              <w:t>YOLOv8</w:t>
            </w:r>
          </w:p>
        </w:tc>
        <w:tc>
          <w:tcPr>
            <w:tcW w:w="283" w:type="dxa"/>
            <w:vMerge w:val="restart"/>
            <w:tcBorders>
              <w:top w:val="single" w:sz="6" w:space="0" w:color="auto"/>
            </w:tcBorders>
            <w:vAlign w:val="center"/>
          </w:tcPr>
          <w:p w14:paraId="2A1CB9CB" w14:textId="77777777" w:rsidR="0052744C" w:rsidRPr="00F40B3B" w:rsidRDefault="0052744C" w:rsidP="00113554">
            <w:pPr>
              <w:pStyle w:val="BODI"/>
              <w:spacing w:line="240" w:lineRule="auto"/>
              <w:ind w:firstLine="0"/>
              <w:jc w:val="center"/>
              <w:rPr>
                <w:sz w:val="18"/>
                <w:szCs w:val="18"/>
              </w:rPr>
            </w:pPr>
            <w:r w:rsidRPr="00F40B3B">
              <w:rPr>
                <w:sz w:val="18"/>
                <w:szCs w:val="18"/>
              </w:rPr>
              <w:t>N</w:t>
            </w:r>
          </w:p>
        </w:tc>
        <w:tc>
          <w:tcPr>
            <w:tcW w:w="709" w:type="dxa"/>
            <w:vMerge w:val="restart"/>
            <w:tcBorders>
              <w:top w:val="single" w:sz="6" w:space="0" w:color="auto"/>
            </w:tcBorders>
            <w:vAlign w:val="center"/>
          </w:tcPr>
          <w:p w14:paraId="49843003" w14:textId="67D1508A" w:rsidR="0052744C" w:rsidRPr="00F40B3B" w:rsidRDefault="004B2A22" w:rsidP="008576C5">
            <w:pPr>
              <w:pStyle w:val="BODI"/>
              <w:spacing w:line="240" w:lineRule="auto"/>
              <w:ind w:firstLine="0"/>
              <w:jc w:val="center"/>
              <w:rPr>
                <w:sz w:val="18"/>
                <w:szCs w:val="18"/>
              </w:rPr>
            </w:pPr>
            <w:r w:rsidRPr="00F40B3B">
              <w:rPr>
                <w:sz w:val="18"/>
                <w:szCs w:val="18"/>
              </w:rPr>
              <w:t>3,2</w:t>
            </w:r>
          </w:p>
        </w:tc>
        <w:tc>
          <w:tcPr>
            <w:tcW w:w="283" w:type="dxa"/>
            <w:tcBorders>
              <w:top w:val="single" w:sz="6" w:space="0" w:color="auto"/>
            </w:tcBorders>
            <w:vAlign w:val="center"/>
          </w:tcPr>
          <w:p w14:paraId="37157B8C" w14:textId="00CCBD3B" w:rsidR="0052744C" w:rsidRPr="00F40B3B" w:rsidRDefault="0052744C" w:rsidP="00113554">
            <w:pPr>
              <w:pStyle w:val="BODI"/>
              <w:spacing w:line="240" w:lineRule="auto"/>
              <w:ind w:firstLine="0"/>
              <w:jc w:val="center"/>
              <w:rPr>
                <w:sz w:val="18"/>
                <w:szCs w:val="18"/>
              </w:rPr>
            </w:pPr>
            <w:r w:rsidRPr="00F40B3B">
              <w:rPr>
                <w:sz w:val="18"/>
                <w:szCs w:val="18"/>
              </w:rPr>
              <w:t>G</w:t>
            </w:r>
          </w:p>
        </w:tc>
        <w:tc>
          <w:tcPr>
            <w:tcW w:w="850" w:type="dxa"/>
            <w:tcBorders>
              <w:top w:val="single" w:sz="6" w:space="0" w:color="auto"/>
            </w:tcBorders>
            <w:vAlign w:val="center"/>
          </w:tcPr>
          <w:p w14:paraId="0DB8E55B" w14:textId="1ACE9E06"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87,90</w:t>
            </w:r>
          </w:p>
        </w:tc>
        <w:tc>
          <w:tcPr>
            <w:tcW w:w="851" w:type="dxa"/>
            <w:tcBorders>
              <w:top w:val="single" w:sz="6" w:space="0" w:color="auto"/>
            </w:tcBorders>
            <w:vAlign w:val="center"/>
          </w:tcPr>
          <w:p w14:paraId="0FA610FE" w14:textId="3807B684"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b/>
                <w:bCs/>
                <w:sz w:val="18"/>
                <w:szCs w:val="18"/>
              </w:rPr>
              <w:t>94,81</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2.4]</w:t>
            </w:r>
          </w:p>
        </w:tc>
        <w:tc>
          <w:tcPr>
            <w:tcW w:w="850" w:type="dxa"/>
            <w:tcBorders>
              <w:top w:val="single" w:sz="6" w:space="0" w:color="auto"/>
            </w:tcBorders>
            <w:vAlign w:val="center"/>
          </w:tcPr>
          <w:p w14:paraId="1C975F79" w14:textId="26BB7DF0"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4,44</w:t>
            </w:r>
          </w:p>
        </w:tc>
        <w:tc>
          <w:tcPr>
            <w:tcW w:w="851" w:type="dxa"/>
            <w:tcBorders>
              <w:top w:val="single" w:sz="6" w:space="0" w:color="auto"/>
            </w:tcBorders>
            <w:vAlign w:val="center"/>
          </w:tcPr>
          <w:p w14:paraId="126E6372" w14:textId="5E3FE387"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76,39</w:t>
            </w:r>
          </w:p>
        </w:tc>
        <w:tc>
          <w:tcPr>
            <w:tcW w:w="850" w:type="dxa"/>
            <w:vMerge w:val="restart"/>
            <w:tcBorders>
              <w:top w:val="single" w:sz="6" w:space="0" w:color="auto"/>
            </w:tcBorders>
            <w:vAlign w:val="center"/>
          </w:tcPr>
          <w:p w14:paraId="2B105E90" w14:textId="68B8BE6E"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2,51</w:t>
            </w:r>
          </w:p>
        </w:tc>
        <w:tc>
          <w:tcPr>
            <w:tcW w:w="851" w:type="dxa"/>
            <w:vMerge w:val="restart"/>
            <w:tcBorders>
              <w:top w:val="single" w:sz="6" w:space="0" w:color="auto"/>
            </w:tcBorders>
            <w:vAlign w:val="center"/>
          </w:tcPr>
          <w:p w14:paraId="2E088E89" w14:textId="49F6DF5A" w:rsidR="0052744C" w:rsidRPr="00F40B3B" w:rsidRDefault="0052744C" w:rsidP="005E19F4">
            <w:pPr>
              <w:pStyle w:val="BODI"/>
              <w:spacing w:line="240" w:lineRule="auto"/>
              <w:ind w:firstLine="0"/>
              <w:jc w:val="center"/>
              <w:rPr>
                <w:sz w:val="18"/>
                <w:szCs w:val="18"/>
              </w:rPr>
            </w:pPr>
            <w:r w:rsidRPr="00F40B3B">
              <w:rPr>
                <w:sz w:val="18"/>
                <w:szCs w:val="18"/>
              </w:rPr>
              <w:t>90,66</w:t>
            </w:r>
          </w:p>
        </w:tc>
        <w:tc>
          <w:tcPr>
            <w:tcW w:w="850" w:type="dxa"/>
            <w:vMerge w:val="restart"/>
            <w:tcBorders>
              <w:top w:val="single" w:sz="6" w:space="0" w:color="auto"/>
            </w:tcBorders>
            <w:vAlign w:val="center"/>
          </w:tcPr>
          <w:p w14:paraId="74F09BC0" w14:textId="687CB306" w:rsidR="0052744C" w:rsidRPr="00F40B3B" w:rsidRDefault="0052744C" w:rsidP="005E19F4">
            <w:pPr>
              <w:pStyle w:val="BODI"/>
              <w:spacing w:line="240" w:lineRule="auto"/>
              <w:ind w:firstLine="0"/>
              <w:jc w:val="center"/>
              <w:rPr>
                <w:sz w:val="18"/>
                <w:szCs w:val="18"/>
              </w:rPr>
            </w:pPr>
            <w:r w:rsidRPr="00F40B3B">
              <w:rPr>
                <w:sz w:val="18"/>
                <w:szCs w:val="18"/>
              </w:rPr>
              <w:t>92,56</w:t>
            </w:r>
          </w:p>
        </w:tc>
        <w:tc>
          <w:tcPr>
            <w:tcW w:w="851" w:type="dxa"/>
            <w:vMerge w:val="restart"/>
            <w:tcBorders>
              <w:top w:val="single" w:sz="6" w:space="0" w:color="auto"/>
            </w:tcBorders>
            <w:vAlign w:val="center"/>
          </w:tcPr>
          <w:p w14:paraId="1B47943F" w14:textId="64AD3AF6" w:rsidR="0052744C" w:rsidRPr="00F40B3B" w:rsidRDefault="0052744C" w:rsidP="005E19F4">
            <w:pPr>
              <w:pStyle w:val="BODI"/>
              <w:spacing w:line="240" w:lineRule="auto"/>
              <w:ind w:firstLine="0"/>
              <w:jc w:val="center"/>
              <w:rPr>
                <w:sz w:val="18"/>
                <w:szCs w:val="18"/>
              </w:rPr>
            </w:pPr>
            <w:r w:rsidRPr="00F40B3B">
              <w:rPr>
                <w:sz w:val="18"/>
                <w:szCs w:val="18"/>
              </w:rPr>
              <w:t>69,84</w:t>
            </w:r>
          </w:p>
        </w:tc>
      </w:tr>
      <w:tr w:rsidR="0052744C" w:rsidRPr="00F40B3B" w14:paraId="24A3A4C2" w14:textId="77777777" w:rsidTr="00D86956">
        <w:trPr>
          <w:cantSplit/>
          <w:trHeight w:val="255"/>
        </w:trPr>
        <w:tc>
          <w:tcPr>
            <w:tcW w:w="421" w:type="dxa"/>
            <w:vMerge/>
            <w:textDirection w:val="btLr"/>
            <w:vAlign w:val="center"/>
          </w:tcPr>
          <w:p w14:paraId="3A783F89" w14:textId="77777777" w:rsidR="0052744C" w:rsidRPr="00F40B3B" w:rsidRDefault="0052744C" w:rsidP="00113554">
            <w:pPr>
              <w:pStyle w:val="BODI"/>
              <w:spacing w:line="240" w:lineRule="auto"/>
              <w:ind w:left="113" w:right="113" w:firstLine="0"/>
              <w:jc w:val="center"/>
              <w:rPr>
                <w:sz w:val="18"/>
                <w:szCs w:val="18"/>
              </w:rPr>
            </w:pPr>
          </w:p>
        </w:tc>
        <w:tc>
          <w:tcPr>
            <w:tcW w:w="283" w:type="dxa"/>
            <w:vMerge/>
            <w:vAlign w:val="center"/>
          </w:tcPr>
          <w:p w14:paraId="322A3D7E" w14:textId="77777777" w:rsidR="0052744C" w:rsidRPr="00F40B3B" w:rsidRDefault="0052744C" w:rsidP="00113554">
            <w:pPr>
              <w:pStyle w:val="BODI"/>
              <w:spacing w:line="240" w:lineRule="auto"/>
              <w:ind w:firstLine="0"/>
              <w:jc w:val="center"/>
              <w:rPr>
                <w:sz w:val="18"/>
                <w:szCs w:val="18"/>
              </w:rPr>
            </w:pPr>
          </w:p>
        </w:tc>
        <w:tc>
          <w:tcPr>
            <w:tcW w:w="709" w:type="dxa"/>
            <w:vMerge/>
            <w:vAlign w:val="center"/>
          </w:tcPr>
          <w:p w14:paraId="2F34B8BF" w14:textId="77777777" w:rsidR="0052744C" w:rsidRPr="00F40B3B" w:rsidRDefault="0052744C" w:rsidP="008576C5">
            <w:pPr>
              <w:pStyle w:val="BODI"/>
              <w:spacing w:line="240" w:lineRule="auto"/>
              <w:ind w:firstLine="0"/>
              <w:jc w:val="center"/>
              <w:rPr>
                <w:sz w:val="18"/>
                <w:szCs w:val="18"/>
              </w:rPr>
            </w:pPr>
          </w:p>
        </w:tc>
        <w:tc>
          <w:tcPr>
            <w:tcW w:w="283" w:type="dxa"/>
            <w:vAlign w:val="center"/>
          </w:tcPr>
          <w:p w14:paraId="185FD033" w14:textId="1992C8F9" w:rsidR="0052744C" w:rsidRPr="00F40B3B" w:rsidRDefault="0052744C" w:rsidP="00113554">
            <w:pPr>
              <w:pStyle w:val="BODI"/>
              <w:spacing w:line="240" w:lineRule="auto"/>
              <w:ind w:firstLine="0"/>
              <w:jc w:val="center"/>
              <w:rPr>
                <w:sz w:val="18"/>
                <w:szCs w:val="18"/>
              </w:rPr>
            </w:pPr>
            <w:r w:rsidRPr="00F40B3B">
              <w:rPr>
                <w:sz w:val="18"/>
                <w:szCs w:val="18"/>
              </w:rPr>
              <w:t>P</w:t>
            </w:r>
          </w:p>
        </w:tc>
        <w:tc>
          <w:tcPr>
            <w:tcW w:w="850" w:type="dxa"/>
            <w:vAlign w:val="center"/>
          </w:tcPr>
          <w:p w14:paraId="1985D2A2" w14:textId="0390FDF0"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7,12</w:t>
            </w:r>
          </w:p>
        </w:tc>
        <w:tc>
          <w:tcPr>
            <w:tcW w:w="851" w:type="dxa"/>
            <w:vAlign w:val="center"/>
          </w:tcPr>
          <w:p w14:paraId="413A32E2" w14:textId="1AF1B501"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86,52</w:t>
            </w:r>
          </w:p>
        </w:tc>
        <w:tc>
          <w:tcPr>
            <w:tcW w:w="850" w:type="dxa"/>
            <w:vAlign w:val="center"/>
          </w:tcPr>
          <w:p w14:paraId="0FE1C261" w14:textId="01DB1936"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0,68</w:t>
            </w:r>
          </w:p>
        </w:tc>
        <w:tc>
          <w:tcPr>
            <w:tcW w:w="851" w:type="dxa"/>
            <w:vAlign w:val="center"/>
          </w:tcPr>
          <w:p w14:paraId="4F928BB3" w14:textId="5408AC06"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63,29</w:t>
            </w:r>
          </w:p>
        </w:tc>
        <w:tc>
          <w:tcPr>
            <w:tcW w:w="850" w:type="dxa"/>
            <w:vMerge/>
            <w:vAlign w:val="center"/>
          </w:tcPr>
          <w:p w14:paraId="3DEE4BBF" w14:textId="006C234A" w:rsidR="0052744C" w:rsidRPr="00F40B3B" w:rsidRDefault="0052744C" w:rsidP="005E19F4">
            <w:pPr>
              <w:pStyle w:val="BODI"/>
              <w:spacing w:line="240" w:lineRule="auto"/>
              <w:ind w:firstLine="0"/>
              <w:jc w:val="center"/>
              <w:rPr>
                <w:rFonts w:asciiTheme="minorHAnsi" w:hAnsiTheme="minorHAnsi" w:cstheme="minorHAnsi"/>
                <w:sz w:val="18"/>
                <w:szCs w:val="18"/>
              </w:rPr>
            </w:pPr>
          </w:p>
        </w:tc>
        <w:tc>
          <w:tcPr>
            <w:tcW w:w="851" w:type="dxa"/>
            <w:vMerge/>
            <w:vAlign w:val="center"/>
          </w:tcPr>
          <w:p w14:paraId="22412A01" w14:textId="77777777" w:rsidR="0052744C" w:rsidRPr="00F40B3B" w:rsidRDefault="0052744C" w:rsidP="005E19F4">
            <w:pPr>
              <w:pStyle w:val="BODI"/>
              <w:spacing w:line="240" w:lineRule="auto"/>
              <w:ind w:firstLine="0"/>
              <w:jc w:val="center"/>
              <w:rPr>
                <w:sz w:val="18"/>
                <w:szCs w:val="18"/>
              </w:rPr>
            </w:pPr>
          </w:p>
        </w:tc>
        <w:tc>
          <w:tcPr>
            <w:tcW w:w="850" w:type="dxa"/>
            <w:vMerge/>
            <w:vAlign w:val="center"/>
          </w:tcPr>
          <w:p w14:paraId="71C2C681" w14:textId="77777777" w:rsidR="0052744C" w:rsidRPr="00F40B3B" w:rsidRDefault="0052744C" w:rsidP="005E19F4">
            <w:pPr>
              <w:pStyle w:val="BODI"/>
              <w:spacing w:line="240" w:lineRule="auto"/>
              <w:ind w:firstLine="0"/>
              <w:jc w:val="center"/>
              <w:rPr>
                <w:sz w:val="18"/>
                <w:szCs w:val="18"/>
              </w:rPr>
            </w:pPr>
          </w:p>
        </w:tc>
        <w:tc>
          <w:tcPr>
            <w:tcW w:w="851" w:type="dxa"/>
            <w:vMerge/>
            <w:vAlign w:val="center"/>
          </w:tcPr>
          <w:p w14:paraId="43AB7B3D" w14:textId="77777777" w:rsidR="0052744C" w:rsidRPr="00F40B3B" w:rsidRDefault="0052744C" w:rsidP="005E19F4">
            <w:pPr>
              <w:pStyle w:val="BODI"/>
              <w:spacing w:line="240" w:lineRule="auto"/>
              <w:ind w:firstLine="0"/>
              <w:jc w:val="center"/>
              <w:rPr>
                <w:sz w:val="18"/>
                <w:szCs w:val="18"/>
              </w:rPr>
            </w:pPr>
          </w:p>
        </w:tc>
      </w:tr>
      <w:tr w:rsidR="0052744C" w:rsidRPr="00F40B3B" w14:paraId="2692AF9F" w14:textId="77777777" w:rsidTr="00D86956">
        <w:trPr>
          <w:cantSplit/>
          <w:trHeight w:val="255"/>
        </w:trPr>
        <w:tc>
          <w:tcPr>
            <w:tcW w:w="421" w:type="dxa"/>
            <w:vMerge/>
            <w:textDirection w:val="btLr"/>
            <w:vAlign w:val="center"/>
          </w:tcPr>
          <w:p w14:paraId="351DB518" w14:textId="77777777" w:rsidR="0052744C" w:rsidRPr="00F40B3B" w:rsidRDefault="0052744C" w:rsidP="00113554">
            <w:pPr>
              <w:pStyle w:val="BODI"/>
              <w:spacing w:line="240" w:lineRule="auto"/>
              <w:ind w:left="113" w:right="113" w:firstLine="0"/>
              <w:jc w:val="center"/>
              <w:rPr>
                <w:sz w:val="18"/>
                <w:szCs w:val="18"/>
              </w:rPr>
            </w:pPr>
          </w:p>
        </w:tc>
        <w:tc>
          <w:tcPr>
            <w:tcW w:w="283" w:type="dxa"/>
            <w:vMerge/>
            <w:vAlign w:val="center"/>
          </w:tcPr>
          <w:p w14:paraId="4FB91C8E" w14:textId="77777777" w:rsidR="0052744C" w:rsidRPr="00F40B3B" w:rsidRDefault="0052744C" w:rsidP="00113554">
            <w:pPr>
              <w:pStyle w:val="BODI"/>
              <w:spacing w:line="240" w:lineRule="auto"/>
              <w:ind w:firstLine="0"/>
              <w:jc w:val="center"/>
              <w:rPr>
                <w:sz w:val="18"/>
                <w:szCs w:val="18"/>
              </w:rPr>
            </w:pPr>
          </w:p>
        </w:tc>
        <w:tc>
          <w:tcPr>
            <w:tcW w:w="709" w:type="dxa"/>
            <w:vMerge/>
            <w:vAlign w:val="center"/>
          </w:tcPr>
          <w:p w14:paraId="16622DCF" w14:textId="77777777" w:rsidR="0052744C" w:rsidRPr="00F40B3B" w:rsidRDefault="0052744C" w:rsidP="008576C5">
            <w:pPr>
              <w:pStyle w:val="BODI"/>
              <w:spacing w:line="240" w:lineRule="auto"/>
              <w:ind w:firstLine="0"/>
              <w:jc w:val="center"/>
              <w:rPr>
                <w:sz w:val="18"/>
                <w:szCs w:val="18"/>
              </w:rPr>
            </w:pPr>
          </w:p>
        </w:tc>
        <w:tc>
          <w:tcPr>
            <w:tcW w:w="283" w:type="dxa"/>
            <w:vAlign w:val="center"/>
          </w:tcPr>
          <w:p w14:paraId="7FFD6561" w14:textId="3FE38495" w:rsidR="0052744C" w:rsidRPr="00F40B3B" w:rsidRDefault="0052744C" w:rsidP="00113554">
            <w:pPr>
              <w:pStyle w:val="BODI"/>
              <w:spacing w:line="240" w:lineRule="auto"/>
              <w:ind w:firstLine="0"/>
              <w:jc w:val="center"/>
              <w:rPr>
                <w:sz w:val="18"/>
                <w:szCs w:val="18"/>
              </w:rPr>
            </w:pPr>
            <w:r w:rsidRPr="00F40B3B">
              <w:rPr>
                <w:sz w:val="18"/>
                <w:szCs w:val="18"/>
              </w:rPr>
              <w:t>P</w:t>
            </w:r>
          </w:p>
        </w:tc>
        <w:tc>
          <w:tcPr>
            <w:tcW w:w="850" w:type="dxa"/>
            <w:vAlign w:val="center"/>
          </w:tcPr>
          <w:p w14:paraId="0B894E54" w14:textId="5124051C"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7,22</w:t>
            </w:r>
          </w:p>
        </w:tc>
        <w:tc>
          <w:tcPr>
            <w:tcW w:w="851" w:type="dxa"/>
            <w:vAlign w:val="center"/>
          </w:tcPr>
          <w:p w14:paraId="7853FE6C" w14:textId="10436B4C"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89,58</w:t>
            </w:r>
          </w:p>
        </w:tc>
        <w:tc>
          <w:tcPr>
            <w:tcW w:w="850" w:type="dxa"/>
            <w:vAlign w:val="center"/>
          </w:tcPr>
          <w:p w14:paraId="2D8ED149" w14:textId="71497C16"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5,68</w:t>
            </w:r>
          </w:p>
        </w:tc>
        <w:tc>
          <w:tcPr>
            <w:tcW w:w="851" w:type="dxa"/>
            <w:vAlign w:val="center"/>
          </w:tcPr>
          <w:p w14:paraId="6FA43634" w14:textId="6465193F"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71,85</w:t>
            </w:r>
          </w:p>
        </w:tc>
        <w:tc>
          <w:tcPr>
            <w:tcW w:w="850" w:type="dxa"/>
            <w:vMerge/>
            <w:vAlign w:val="center"/>
          </w:tcPr>
          <w:p w14:paraId="2D8E9EB8" w14:textId="7C5F509B" w:rsidR="0052744C" w:rsidRPr="00F40B3B" w:rsidRDefault="0052744C" w:rsidP="005E19F4">
            <w:pPr>
              <w:pStyle w:val="BODI"/>
              <w:spacing w:line="240" w:lineRule="auto"/>
              <w:ind w:firstLine="0"/>
              <w:jc w:val="center"/>
              <w:rPr>
                <w:rFonts w:asciiTheme="minorHAnsi" w:hAnsiTheme="minorHAnsi" w:cstheme="minorHAnsi"/>
                <w:sz w:val="18"/>
                <w:szCs w:val="18"/>
              </w:rPr>
            </w:pPr>
          </w:p>
        </w:tc>
        <w:tc>
          <w:tcPr>
            <w:tcW w:w="851" w:type="dxa"/>
            <w:vMerge/>
            <w:vAlign w:val="center"/>
          </w:tcPr>
          <w:p w14:paraId="68C3A929" w14:textId="77777777" w:rsidR="0052744C" w:rsidRPr="00F40B3B" w:rsidRDefault="0052744C" w:rsidP="005E19F4">
            <w:pPr>
              <w:pStyle w:val="BODI"/>
              <w:spacing w:line="240" w:lineRule="auto"/>
              <w:ind w:firstLine="0"/>
              <w:jc w:val="center"/>
              <w:rPr>
                <w:sz w:val="18"/>
                <w:szCs w:val="18"/>
              </w:rPr>
            </w:pPr>
          </w:p>
        </w:tc>
        <w:tc>
          <w:tcPr>
            <w:tcW w:w="850" w:type="dxa"/>
            <w:vMerge/>
            <w:vAlign w:val="center"/>
          </w:tcPr>
          <w:p w14:paraId="35BE29BF" w14:textId="77777777" w:rsidR="0052744C" w:rsidRPr="00F40B3B" w:rsidRDefault="0052744C" w:rsidP="005E19F4">
            <w:pPr>
              <w:pStyle w:val="BODI"/>
              <w:spacing w:line="240" w:lineRule="auto"/>
              <w:ind w:firstLine="0"/>
              <w:jc w:val="center"/>
              <w:rPr>
                <w:sz w:val="18"/>
                <w:szCs w:val="18"/>
              </w:rPr>
            </w:pPr>
          </w:p>
        </w:tc>
        <w:tc>
          <w:tcPr>
            <w:tcW w:w="851" w:type="dxa"/>
            <w:vMerge/>
            <w:vAlign w:val="center"/>
          </w:tcPr>
          <w:p w14:paraId="2EDE709B" w14:textId="77777777" w:rsidR="0052744C" w:rsidRPr="00F40B3B" w:rsidRDefault="0052744C" w:rsidP="005E19F4">
            <w:pPr>
              <w:pStyle w:val="BODI"/>
              <w:spacing w:line="240" w:lineRule="auto"/>
              <w:ind w:firstLine="0"/>
              <w:jc w:val="center"/>
              <w:rPr>
                <w:sz w:val="18"/>
                <w:szCs w:val="18"/>
              </w:rPr>
            </w:pPr>
          </w:p>
        </w:tc>
      </w:tr>
      <w:tr w:rsidR="0052744C" w:rsidRPr="00F40B3B" w14:paraId="2C78BE1B" w14:textId="77777777" w:rsidTr="00D86956">
        <w:trPr>
          <w:cantSplit/>
          <w:trHeight w:val="255"/>
        </w:trPr>
        <w:tc>
          <w:tcPr>
            <w:tcW w:w="421" w:type="dxa"/>
            <w:vMerge/>
            <w:textDirection w:val="btLr"/>
            <w:vAlign w:val="center"/>
          </w:tcPr>
          <w:p w14:paraId="455D92E1" w14:textId="77777777" w:rsidR="0052744C" w:rsidRPr="00F40B3B" w:rsidRDefault="0052744C" w:rsidP="00113554">
            <w:pPr>
              <w:pStyle w:val="BODI"/>
              <w:spacing w:line="240" w:lineRule="auto"/>
              <w:ind w:left="113" w:right="113" w:firstLine="0"/>
              <w:jc w:val="center"/>
              <w:rPr>
                <w:sz w:val="18"/>
                <w:szCs w:val="18"/>
              </w:rPr>
            </w:pPr>
          </w:p>
        </w:tc>
        <w:tc>
          <w:tcPr>
            <w:tcW w:w="283" w:type="dxa"/>
            <w:vMerge w:val="restart"/>
            <w:vAlign w:val="center"/>
          </w:tcPr>
          <w:p w14:paraId="31D893C9" w14:textId="77777777" w:rsidR="0052744C" w:rsidRPr="00F40B3B" w:rsidRDefault="0052744C" w:rsidP="00113554">
            <w:pPr>
              <w:pStyle w:val="BODI"/>
              <w:spacing w:line="240" w:lineRule="auto"/>
              <w:ind w:firstLine="0"/>
              <w:jc w:val="center"/>
              <w:rPr>
                <w:sz w:val="18"/>
                <w:szCs w:val="18"/>
              </w:rPr>
            </w:pPr>
            <w:r w:rsidRPr="00F40B3B">
              <w:rPr>
                <w:sz w:val="18"/>
                <w:szCs w:val="18"/>
              </w:rPr>
              <w:t>L</w:t>
            </w:r>
          </w:p>
        </w:tc>
        <w:tc>
          <w:tcPr>
            <w:tcW w:w="709" w:type="dxa"/>
            <w:vMerge w:val="restart"/>
            <w:vAlign w:val="center"/>
          </w:tcPr>
          <w:p w14:paraId="7461BE77" w14:textId="3FE65F6D" w:rsidR="0052744C" w:rsidRPr="00F40B3B" w:rsidRDefault="004B2A22" w:rsidP="008576C5">
            <w:pPr>
              <w:pStyle w:val="BODI"/>
              <w:spacing w:line="240" w:lineRule="auto"/>
              <w:ind w:firstLine="0"/>
              <w:jc w:val="center"/>
              <w:rPr>
                <w:sz w:val="18"/>
                <w:szCs w:val="18"/>
              </w:rPr>
            </w:pPr>
            <w:r w:rsidRPr="00F40B3B">
              <w:rPr>
                <w:sz w:val="18"/>
                <w:szCs w:val="18"/>
              </w:rPr>
              <w:t>43,7</w:t>
            </w:r>
          </w:p>
        </w:tc>
        <w:tc>
          <w:tcPr>
            <w:tcW w:w="283" w:type="dxa"/>
            <w:vAlign w:val="center"/>
          </w:tcPr>
          <w:p w14:paraId="00C43F77" w14:textId="1923257C" w:rsidR="0052744C" w:rsidRPr="00F40B3B" w:rsidRDefault="0052744C" w:rsidP="00113554">
            <w:pPr>
              <w:pStyle w:val="BODI"/>
              <w:spacing w:line="240" w:lineRule="auto"/>
              <w:ind w:firstLine="0"/>
              <w:jc w:val="center"/>
              <w:rPr>
                <w:sz w:val="18"/>
                <w:szCs w:val="18"/>
              </w:rPr>
            </w:pPr>
            <w:r w:rsidRPr="00F40B3B">
              <w:rPr>
                <w:sz w:val="18"/>
                <w:szCs w:val="18"/>
              </w:rPr>
              <w:t>G</w:t>
            </w:r>
          </w:p>
        </w:tc>
        <w:tc>
          <w:tcPr>
            <w:tcW w:w="850" w:type="dxa"/>
            <w:vAlign w:val="center"/>
          </w:tcPr>
          <w:p w14:paraId="2330F9F7" w14:textId="2454FB92"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89,94</w:t>
            </w:r>
          </w:p>
        </w:tc>
        <w:tc>
          <w:tcPr>
            <w:tcW w:w="851" w:type="dxa"/>
            <w:vAlign w:val="center"/>
          </w:tcPr>
          <w:p w14:paraId="4BA215A6" w14:textId="05780320" w:rsidR="0052744C" w:rsidRPr="00F40B3B" w:rsidRDefault="0052744C" w:rsidP="005E19F4">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4,81 </w:t>
            </w:r>
            <w:r w:rsidRPr="00F40B3B">
              <w:rPr>
                <w:rFonts w:asciiTheme="minorHAnsi" w:hAnsiTheme="minorHAnsi" w:cstheme="minorHAnsi"/>
                <w:b/>
                <w:bCs/>
                <w:sz w:val="18"/>
                <w:szCs w:val="18"/>
                <w:vertAlign w:val="superscript"/>
              </w:rPr>
              <w:t>[2.3]</w:t>
            </w:r>
          </w:p>
        </w:tc>
        <w:tc>
          <w:tcPr>
            <w:tcW w:w="850" w:type="dxa"/>
            <w:vAlign w:val="center"/>
          </w:tcPr>
          <w:p w14:paraId="7344F38C" w14:textId="2B2A54E6" w:rsidR="0052744C" w:rsidRPr="00F40B3B" w:rsidRDefault="0052744C" w:rsidP="005E19F4">
            <w:pPr>
              <w:pStyle w:val="BODI"/>
              <w:spacing w:line="240" w:lineRule="auto"/>
              <w:ind w:firstLine="0"/>
              <w:jc w:val="center"/>
              <w:rPr>
                <w:rFonts w:asciiTheme="minorHAnsi" w:hAnsiTheme="minorHAnsi" w:cstheme="minorHAnsi"/>
                <w:b/>
                <w:bCs/>
                <w:sz w:val="18"/>
                <w:szCs w:val="18"/>
              </w:rPr>
            </w:pPr>
            <w:r w:rsidRPr="00F40B3B">
              <w:rPr>
                <w:sz w:val="18"/>
                <w:szCs w:val="18"/>
              </w:rPr>
              <w:t>93,69</w:t>
            </w:r>
          </w:p>
        </w:tc>
        <w:tc>
          <w:tcPr>
            <w:tcW w:w="851" w:type="dxa"/>
            <w:vAlign w:val="center"/>
          </w:tcPr>
          <w:p w14:paraId="2352458B" w14:textId="15865FE1" w:rsidR="0052744C" w:rsidRPr="00F40B3B" w:rsidRDefault="0052744C" w:rsidP="005E19F4">
            <w:pPr>
              <w:pStyle w:val="BODI"/>
              <w:spacing w:line="240" w:lineRule="auto"/>
              <w:ind w:firstLine="0"/>
              <w:jc w:val="center"/>
              <w:rPr>
                <w:rFonts w:asciiTheme="minorHAnsi" w:hAnsiTheme="minorHAnsi" w:cstheme="minorHAnsi"/>
                <w:b/>
                <w:bCs/>
                <w:sz w:val="18"/>
                <w:szCs w:val="18"/>
              </w:rPr>
            </w:pPr>
            <w:r w:rsidRPr="00F40B3B">
              <w:rPr>
                <w:sz w:val="18"/>
                <w:szCs w:val="18"/>
              </w:rPr>
              <w:t>75,21</w:t>
            </w:r>
          </w:p>
        </w:tc>
        <w:tc>
          <w:tcPr>
            <w:tcW w:w="850" w:type="dxa"/>
            <w:vMerge w:val="restart"/>
            <w:vAlign w:val="center"/>
          </w:tcPr>
          <w:p w14:paraId="5CAA5BE3" w14:textId="6ECC0114" w:rsidR="0052744C" w:rsidRPr="00F40B3B" w:rsidRDefault="0052744C" w:rsidP="005E19F4">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4,86 </w:t>
            </w:r>
            <w:r w:rsidRPr="00F40B3B">
              <w:rPr>
                <w:rFonts w:asciiTheme="minorHAnsi" w:hAnsiTheme="minorHAnsi" w:cstheme="minorHAnsi"/>
                <w:b/>
                <w:bCs/>
                <w:sz w:val="18"/>
                <w:szCs w:val="18"/>
                <w:vertAlign w:val="superscript"/>
              </w:rPr>
              <w:t>[3]</w:t>
            </w:r>
          </w:p>
        </w:tc>
        <w:tc>
          <w:tcPr>
            <w:tcW w:w="851" w:type="dxa"/>
            <w:vMerge w:val="restart"/>
            <w:vAlign w:val="center"/>
          </w:tcPr>
          <w:p w14:paraId="0E93F374" w14:textId="49522236" w:rsidR="0052744C" w:rsidRPr="00F40B3B" w:rsidRDefault="0052744C" w:rsidP="005E19F4">
            <w:pPr>
              <w:pStyle w:val="BODI"/>
              <w:spacing w:line="240" w:lineRule="auto"/>
              <w:ind w:firstLine="0"/>
              <w:jc w:val="center"/>
              <w:rPr>
                <w:sz w:val="18"/>
                <w:szCs w:val="18"/>
              </w:rPr>
            </w:pPr>
            <w:r w:rsidRPr="00F40B3B">
              <w:rPr>
                <w:sz w:val="18"/>
                <w:szCs w:val="18"/>
              </w:rPr>
              <w:t>93,56</w:t>
            </w:r>
          </w:p>
        </w:tc>
        <w:tc>
          <w:tcPr>
            <w:tcW w:w="850" w:type="dxa"/>
            <w:vMerge w:val="restart"/>
            <w:vAlign w:val="center"/>
          </w:tcPr>
          <w:p w14:paraId="233A3BC7" w14:textId="298A868C" w:rsidR="0052744C" w:rsidRPr="00F40B3B" w:rsidRDefault="0052744C" w:rsidP="005E19F4">
            <w:pPr>
              <w:pStyle w:val="BODI"/>
              <w:spacing w:line="240" w:lineRule="auto"/>
              <w:ind w:firstLine="0"/>
              <w:jc w:val="center"/>
              <w:rPr>
                <w:sz w:val="18"/>
                <w:szCs w:val="18"/>
              </w:rPr>
            </w:pPr>
            <w:r w:rsidRPr="00F40B3B">
              <w:rPr>
                <w:sz w:val="18"/>
                <w:szCs w:val="18"/>
              </w:rPr>
              <w:t>95,87</w:t>
            </w:r>
          </w:p>
        </w:tc>
        <w:tc>
          <w:tcPr>
            <w:tcW w:w="851" w:type="dxa"/>
            <w:vMerge w:val="restart"/>
            <w:vAlign w:val="center"/>
          </w:tcPr>
          <w:p w14:paraId="50998464" w14:textId="1D9A69F1" w:rsidR="0052744C" w:rsidRPr="00F40B3B" w:rsidRDefault="0052744C" w:rsidP="005E19F4">
            <w:pPr>
              <w:pStyle w:val="BODI"/>
              <w:spacing w:line="240" w:lineRule="auto"/>
              <w:ind w:firstLine="0"/>
              <w:jc w:val="center"/>
              <w:rPr>
                <w:sz w:val="18"/>
                <w:szCs w:val="18"/>
              </w:rPr>
            </w:pPr>
            <w:r w:rsidRPr="00F40B3B">
              <w:rPr>
                <w:sz w:val="18"/>
                <w:szCs w:val="18"/>
              </w:rPr>
              <w:t>74,21</w:t>
            </w:r>
          </w:p>
        </w:tc>
      </w:tr>
      <w:tr w:rsidR="0052744C" w:rsidRPr="00F40B3B" w14:paraId="169E4E4A" w14:textId="77777777" w:rsidTr="00D86956">
        <w:trPr>
          <w:cantSplit/>
          <w:trHeight w:val="255"/>
        </w:trPr>
        <w:tc>
          <w:tcPr>
            <w:tcW w:w="421" w:type="dxa"/>
            <w:vMerge/>
            <w:textDirection w:val="btLr"/>
            <w:vAlign w:val="center"/>
          </w:tcPr>
          <w:p w14:paraId="0441C3E2" w14:textId="77777777" w:rsidR="0052744C" w:rsidRPr="00F40B3B" w:rsidRDefault="0052744C" w:rsidP="00113554">
            <w:pPr>
              <w:pStyle w:val="BODI"/>
              <w:spacing w:line="240" w:lineRule="auto"/>
              <w:ind w:left="113" w:right="113" w:firstLine="0"/>
              <w:jc w:val="center"/>
              <w:rPr>
                <w:sz w:val="18"/>
                <w:szCs w:val="18"/>
              </w:rPr>
            </w:pPr>
          </w:p>
        </w:tc>
        <w:tc>
          <w:tcPr>
            <w:tcW w:w="283" w:type="dxa"/>
            <w:vMerge/>
            <w:vAlign w:val="center"/>
          </w:tcPr>
          <w:p w14:paraId="6A045A44" w14:textId="77777777" w:rsidR="0052744C" w:rsidRPr="00F40B3B" w:rsidRDefault="0052744C" w:rsidP="00113554">
            <w:pPr>
              <w:pStyle w:val="BODI"/>
              <w:spacing w:line="240" w:lineRule="auto"/>
              <w:ind w:firstLine="0"/>
              <w:jc w:val="center"/>
              <w:rPr>
                <w:sz w:val="18"/>
                <w:szCs w:val="18"/>
              </w:rPr>
            </w:pPr>
          </w:p>
        </w:tc>
        <w:tc>
          <w:tcPr>
            <w:tcW w:w="709" w:type="dxa"/>
            <w:vMerge/>
            <w:vAlign w:val="center"/>
          </w:tcPr>
          <w:p w14:paraId="2EF93574" w14:textId="77777777" w:rsidR="0052744C" w:rsidRPr="00F40B3B" w:rsidRDefault="0052744C" w:rsidP="008576C5">
            <w:pPr>
              <w:pStyle w:val="BODI"/>
              <w:spacing w:line="240" w:lineRule="auto"/>
              <w:ind w:firstLine="0"/>
              <w:jc w:val="center"/>
              <w:rPr>
                <w:sz w:val="18"/>
                <w:szCs w:val="18"/>
              </w:rPr>
            </w:pPr>
          </w:p>
        </w:tc>
        <w:tc>
          <w:tcPr>
            <w:tcW w:w="283" w:type="dxa"/>
            <w:vAlign w:val="center"/>
          </w:tcPr>
          <w:p w14:paraId="34EF92C0" w14:textId="0025389B" w:rsidR="0052744C" w:rsidRPr="00F40B3B" w:rsidRDefault="0052744C" w:rsidP="00113554">
            <w:pPr>
              <w:pStyle w:val="BODI"/>
              <w:spacing w:line="240" w:lineRule="auto"/>
              <w:ind w:firstLine="0"/>
              <w:jc w:val="center"/>
              <w:rPr>
                <w:sz w:val="18"/>
                <w:szCs w:val="18"/>
              </w:rPr>
            </w:pPr>
            <w:r w:rsidRPr="00F40B3B">
              <w:rPr>
                <w:sz w:val="18"/>
                <w:szCs w:val="18"/>
              </w:rPr>
              <w:t>P</w:t>
            </w:r>
          </w:p>
        </w:tc>
        <w:tc>
          <w:tcPr>
            <w:tcW w:w="850" w:type="dxa"/>
            <w:vAlign w:val="center"/>
          </w:tcPr>
          <w:p w14:paraId="4407C024" w14:textId="101760E3" w:rsidR="0052744C" w:rsidRPr="00F40B3B" w:rsidRDefault="0052744C" w:rsidP="005E19F4">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9,79 </w:t>
            </w:r>
            <w:r w:rsidRPr="00F40B3B">
              <w:rPr>
                <w:rFonts w:asciiTheme="minorHAnsi" w:hAnsiTheme="minorHAnsi" w:cstheme="minorHAnsi"/>
                <w:b/>
                <w:bCs/>
                <w:sz w:val="18"/>
                <w:szCs w:val="18"/>
                <w:vertAlign w:val="superscript"/>
              </w:rPr>
              <w:t>[3]</w:t>
            </w:r>
          </w:p>
        </w:tc>
        <w:tc>
          <w:tcPr>
            <w:tcW w:w="851" w:type="dxa"/>
            <w:vAlign w:val="center"/>
          </w:tcPr>
          <w:p w14:paraId="054992FA" w14:textId="681CA529"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2,31</w:t>
            </w:r>
          </w:p>
        </w:tc>
        <w:tc>
          <w:tcPr>
            <w:tcW w:w="850" w:type="dxa"/>
            <w:vAlign w:val="center"/>
          </w:tcPr>
          <w:p w14:paraId="044A9A1A" w14:textId="1207CD9B"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8,06</w:t>
            </w:r>
          </w:p>
        </w:tc>
        <w:tc>
          <w:tcPr>
            <w:tcW w:w="851" w:type="dxa"/>
            <w:vAlign w:val="center"/>
          </w:tcPr>
          <w:p w14:paraId="3BD0F5F5" w14:textId="5F18F3FB"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b/>
                <w:bCs/>
                <w:sz w:val="18"/>
                <w:szCs w:val="18"/>
              </w:rPr>
              <w:t>73,22</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w:t>
            </w:r>
          </w:p>
        </w:tc>
        <w:tc>
          <w:tcPr>
            <w:tcW w:w="850" w:type="dxa"/>
            <w:vMerge/>
            <w:vAlign w:val="center"/>
          </w:tcPr>
          <w:p w14:paraId="7862EBF5" w14:textId="32FD55CA" w:rsidR="0052744C" w:rsidRPr="00F40B3B" w:rsidRDefault="0052744C" w:rsidP="005E19F4">
            <w:pPr>
              <w:pStyle w:val="BODI"/>
              <w:spacing w:line="240" w:lineRule="auto"/>
              <w:ind w:firstLine="0"/>
              <w:jc w:val="center"/>
              <w:rPr>
                <w:rFonts w:asciiTheme="minorHAnsi" w:hAnsiTheme="minorHAnsi" w:cstheme="minorHAnsi"/>
                <w:sz w:val="18"/>
                <w:szCs w:val="18"/>
              </w:rPr>
            </w:pPr>
          </w:p>
        </w:tc>
        <w:tc>
          <w:tcPr>
            <w:tcW w:w="851" w:type="dxa"/>
            <w:vMerge/>
            <w:vAlign w:val="center"/>
          </w:tcPr>
          <w:p w14:paraId="3E808C20" w14:textId="77777777" w:rsidR="0052744C" w:rsidRPr="00F40B3B" w:rsidRDefault="0052744C" w:rsidP="005E19F4">
            <w:pPr>
              <w:pStyle w:val="BODI"/>
              <w:spacing w:line="240" w:lineRule="auto"/>
              <w:ind w:firstLine="0"/>
              <w:jc w:val="center"/>
              <w:rPr>
                <w:sz w:val="18"/>
                <w:szCs w:val="18"/>
              </w:rPr>
            </w:pPr>
          </w:p>
        </w:tc>
        <w:tc>
          <w:tcPr>
            <w:tcW w:w="850" w:type="dxa"/>
            <w:vMerge/>
            <w:vAlign w:val="center"/>
          </w:tcPr>
          <w:p w14:paraId="692CB96F" w14:textId="77777777" w:rsidR="0052744C" w:rsidRPr="00F40B3B" w:rsidRDefault="0052744C" w:rsidP="005E19F4">
            <w:pPr>
              <w:pStyle w:val="BODI"/>
              <w:spacing w:line="240" w:lineRule="auto"/>
              <w:ind w:firstLine="0"/>
              <w:jc w:val="center"/>
              <w:rPr>
                <w:sz w:val="18"/>
                <w:szCs w:val="18"/>
              </w:rPr>
            </w:pPr>
          </w:p>
        </w:tc>
        <w:tc>
          <w:tcPr>
            <w:tcW w:w="851" w:type="dxa"/>
            <w:vMerge/>
            <w:vAlign w:val="center"/>
          </w:tcPr>
          <w:p w14:paraId="03E8D775" w14:textId="77777777" w:rsidR="0052744C" w:rsidRPr="00F40B3B" w:rsidRDefault="0052744C" w:rsidP="005E19F4">
            <w:pPr>
              <w:pStyle w:val="BODI"/>
              <w:spacing w:line="240" w:lineRule="auto"/>
              <w:ind w:firstLine="0"/>
              <w:jc w:val="center"/>
              <w:rPr>
                <w:sz w:val="18"/>
                <w:szCs w:val="18"/>
              </w:rPr>
            </w:pPr>
          </w:p>
        </w:tc>
      </w:tr>
      <w:tr w:rsidR="0052744C" w:rsidRPr="00F40B3B" w14:paraId="3E5349DD" w14:textId="77777777" w:rsidTr="00D86956">
        <w:trPr>
          <w:cantSplit/>
          <w:trHeight w:val="255"/>
        </w:trPr>
        <w:tc>
          <w:tcPr>
            <w:tcW w:w="421" w:type="dxa"/>
            <w:vMerge/>
            <w:textDirection w:val="btLr"/>
            <w:vAlign w:val="center"/>
          </w:tcPr>
          <w:p w14:paraId="2F21DA1E" w14:textId="77777777" w:rsidR="0052744C" w:rsidRPr="00F40B3B" w:rsidRDefault="0052744C" w:rsidP="00113554">
            <w:pPr>
              <w:pStyle w:val="BODI"/>
              <w:spacing w:line="240" w:lineRule="auto"/>
              <w:ind w:left="113" w:right="113" w:firstLine="0"/>
              <w:jc w:val="center"/>
              <w:rPr>
                <w:sz w:val="18"/>
                <w:szCs w:val="18"/>
              </w:rPr>
            </w:pPr>
          </w:p>
        </w:tc>
        <w:tc>
          <w:tcPr>
            <w:tcW w:w="283" w:type="dxa"/>
            <w:vMerge w:val="restart"/>
            <w:vAlign w:val="center"/>
          </w:tcPr>
          <w:p w14:paraId="40B96F3D" w14:textId="77777777" w:rsidR="0052744C" w:rsidRPr="00F40B3B" w:rsidRDefault="0052744C" w:rsidP="00113554">
            <w:pPr>
              <w:pStyle w:val="BODI"/>
              <w:spacing w:line="240" w:lineRule="auto"/>
              <w:ind w:firstLine="0"/>
              <w:jc w:val="center"/>
              <w:rPr>
                <w:sz w:val="18"/>
                <w:szCs w:val="18"/>
              </w:rPr>
            </w:pPr>
            <w:r w:rsidRPr="00F40B3B">
              <w:rPr>
                <w:sz w:val="18"/>
                <w:szCs w:val="18"/>
              </w:rPr>
              <w:t>X</w:t>
            </w:r>
          </w:p>
        </w:tc>
        <w:tc>
          <w:tcPr>
            <w:tcW w:w="709" w:type="dxa"/>
            <w:vMerge w:val="restart"/>
            <w:vAlign w:val="center"/>
          </w:tcPr>
          <w:p w14:paraId="4A622B5D" w14:textId="17AC3CC5" w:rsidR="0052744C" w:rsidRPr="00F40B3B" w:rsidRDefault="004B2A22" w:rsidP="008576C5">
            <w:pPr>
              <w:pStyle w:val="BODI"/>
              <w:spacing w:line="240" w:lineRule="auto"/>
              <w:ind w:firstLine="0"/>
              <w:jc w:val="center"/>
              <w:rPr>
                <w:sz w:val="18"/>
                <w:szCs w:val="18"/>
              </w:rPr>
            </w:pPr>
            <w:r w:rsidRPr="00F40B3B">
              <w:rPr>
                <w:sz w:val="18"/>
                <w:szCs w:val="18"/>
              </w:rPr>
              <w:t>68,2</w:t>
            </w:r>
          </w:p>
        </w:tc>
        <w:tc>
          <w:tcPr>
            <w:tcW w:w="283" w:type="dxa"/>
            <w:vAlign w:val="center"/>
          </w:tcPr>
          <w:p w14:paraId="3A046247" w14:textId="23673B7F" w:rsidR="0052744C" w:rsidRPr="00F40B3B" w:rsidRDefault="0052744C" w:rsidP="00113554">
            <w:pPr>
              <w:pStyle w:val="BODI"/>
              <w:spacing w:line="240" w:lineRule="auto"/>
              <w:ind w:firstLine="0"/>
              <w:jc w:val="center"/>
              <w:rPr>
                <w:sz w:val="18"/>
                <w:szCs w:val="18"/>
              </w:rPr>
            </w:pPr>
            <w:r w:rsidRPr="00F40B3B">
              <w:rPr>
                <w:sz w:val="18"/>
                <w:szCs w:val="18"/>
              </w:rPr>
              <w:t>G</w:t>
            </w:r>
          </w:p>
        </w:tc>
        <w:tc>
          <w:tcPr>
            <w:tcW w:w="850" w:type="dxa"/>
            <w:vAlign w:val="center"/>
          </w:tcPr>
          <w:p w14:paraId="2C8B2F00" w14:textId="79CE5772" w:rsidR="0052744C" w:rsidRPr="00F40B3B" w:rsidRDefault="0052744C" w:rsidP="005E19F4">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0,78 </w:t>
            </w:r>
            <w:r w:rsidRPr="00F40B3B">
              <w:rPr>
                <w:rFonts w:asciiTheme="minorHAnsi" w:hAnsiTheme="minorHAnsi" w:cstheme="minorHAnsi"/>
                <w:b/>
                <w:bCs/>
                <w:sz w:val="18"/>
                <w:szCs w:val="18"/>
                <w:vertAlign w:val="superscript"/>
              </w:rPr>
              <w:t>[3]</w:t>
            </w:r>
          </w:p>
        </w:tc>
        <w:tc>
          <w:tcPr>
            <w:tcW w:w="851" w:type="dxa"/>
            <w:vAlign w:val="center"/>
          </w:tcPr>
          <w:p w14:paraId="7E74869C" w14:textId="2DF8FB20"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b/>
                <w:bCs/>
                <w:sz w:val="18"/>
                <w:szCs w:val="18"/>
              </w:rPr>
              <w:t xml:space="preserve">94,81 </w:t>
            </w:r>
            <w:r w:rsidRPr="00F40B3B">
              <w:rPr>
                <w:rFonts w:asciiTheme="minorHAnsi" w:hAnsiTheme="minorHAnsi" w:cstheme="minorHAnsi"/>
                <w:b/>
                <w:bCs/>
                <w:sz w:val="18"/>
                <w:szCs w:val="18"/>
                <w:vertAlign w:val="superscript"/>
              </w:rPr>
              <w:t>[2.2]</w:t>
            </w:r>
          </w:p>
        </w:tc>
        <w:tc>
          <w:tcPr>
            <w:tcW w:w="850" w:type="dxa"/>
            <w:vAlign w:val="center"/>
          </w:tcPr>
          <w:p w14:paraId="4F884467" w14:textId="506762D0"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5,48</w:t>
            </w:r>
          </w:p>
        </w:tc>
        <w:tc>
          <w:tcPr>
            <w:tcW w:w="851" w:type="dxa"/>
            <w:vAlign w:val="center"/>
          </w:tcPr>
          <w:p w14:paraId="7C992AAD" w14:textId="5B54DBB1"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76,62</w:t>
            </w:r>
          </w:p>
        </w:tc>
        <w:tc>
          <w:tcPr>
            <w:tcW w:w="850" w:type="dxa"/>
            <w:vMerge w:val="restart"/>
            <w:vAlign w:val="center"/>
          </w:tcPr>
          <w:p w14:paraId="24ED55CC" w14:textId="6092D8EF"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4,02</w:t>
            </w:r>
          </w:p>
        </w:tc>
        <w:tc>
          <w:tcPr>
            <w:tcW w:w="851" w:type="dxa"/>
            <w:vMerge w:val="restart"/>
            <w:vAlign w:val="center"/>
          </w:tcPr>
          <w:p w14:paraId="40013665" w14:textId="68303025" w:rsidR="0052744C" w:rsidRPr="00F40B3B" w:rsidRDefault="0052744C" w:rsidP="005E19F4">
            <w:pPr>
              <w:pStyle w:val="BODI"/>
              <w:spacing w:line="240" w:lineRule="auto"/>
              <w:ind w:firstLine="0"/>
              <w:jc w:val="center"/>
              <w:rPr>
                <w:sz w:val="18"/>
                <w:szCs w:val="18"/>
              </w:rPr>
            </w:pPr>
            <w:r w:rsidRPr="00F40B3B">
              <w:rPr>
                <w:sz w:val="18"/>
                <w:szCs w:val="18"/>
              </w:rPr>
              <w:t>92,89</w:t>
            </w:r>
          </w:p>
        </w:tc>
        <w:tc>
          <w:tcPr>
            <w:tcW w:w="850" w:type="dxa"/>
            <w:vMerge w:val="restart"/>
            <w:vAlign w:val="center"/>
          </w:tcPr>
          <w:p w14:paraId="1C9AA1CF" w14:textId="7FF7AD5A" w:rsidR="0052744C" w:rsidRPr="00F40B3B" w:rsidRDefault="0052744C" w:rsidP="005E19F4">
            <w:pPr>
              <w:pStyle w:val="BODI"/>
              <w:spacing w:line="240" w:lineRule="auto"/>
              <w:ind w:firstLine="0"/>
              <w:jc w:val="center"/>
              <w:rPr>
                <w:sz w:val="18"/>
                <w:szCs w:val="18"/>
              </w:rPr>
            </w:pPr>
            <w:r w:rsidRPr="00F40B3B">
              <w:rPr>
                <w:sz w:val="18"/>
                <w:szCs w:val="18"/>
              </w:rPr>
              <w:t>95,43</w:t>
            </w:r>
          </w:p>
        </w:tc>
        <w:tc>
          <w:tcPr>
            <w:tcW w:w="851" w:type="dxa"/>
            <w:vMerge w:val="restart"/>
            <w:vAlign w:val="center"/>
          </w:tcPr>
          <w:p w14:paraId="23DF086F" w14:textId="2C42C142" w:rsidR="0052744C" w:rsidRPr="00F40B3B" w:rsidRDefault="0052744C" w:rsidP="005E19F4">
            <w:pPr>
              <w:pStyle w:val="BODI"/>
              <w:spacing w:line="240" w:lineRule="auto"/>
              <w:ind w:firstLine="0"/>
              <w:jc w:val="center"/>
              <w:rPr>
                <w:sz w:val="18"/>
                <w:szCs w:val="18"/>
              </w:rPr>
            </w:pPr>
            <w:r w:rsidRPr="00F40B3B">
              <w:rPr>
                <w:sz w:val="18"/>
                <w:szCs w:val="18"/>
              </w:rPr>
              <w:t>73,09</w:t>
            </w:r>
          </w:p>
        </w:tc>
      </w:tr>
      <w:tr w:rsidR="0052744C" w:rsidRPr="00F40B3B" w14:paraId="1DC5E570" w14:textId="77777777" w:rsidTr="00D86956">
        <w:trPr>
          <w:cantSplit/>
          <w:trHeight w:val="255"/>
        </w:trPr>
        <w:tc>
          <w:tcPr>
            <w:tcW w:w="421" w:type="dxa"/>
            <w:vMerge/>
            <w:tcBorders>
              <w:bottom w:val="single" w:sz="6" w:space="0" w:color="auto"/>
            </w:tcBorders>
            <w:textDirection w:val="btLr"/>
            <w:vAlign w:val="center"/>
          </w:tcPr>
          <w:p w14:paraId="749A4D82" w14:textId="77777777" w:rsidR="0052744C" w:rsidRPr="00F40B3B" w:rsidRDefault="0052744C" w:rsidP="00113554">
            <w:pPr>
              <w:pStyle w:val="BODI"/>
              <w:spacing w:line="240" w:lineRule="auto"/>
              <w:ind w:left="113" w:right="113" w:firstLine="0"/>
              <w:jc w:val="center"/>
              <w:rPr>
                <w:sz w:val="18"/>
                <w:szCs w:val="18"/>
              </w:rPr>
            </w:pPr>
          </w:p>
        </w:tc>
        <w:tc>
          <w:tcPr>
            <w:tcW w:w="283" w:type="dxa"/>
            <w:vMerge/>
            <w:tcBorders>
              <w:bottom w:val="single" w:sz="6" w:space="0" w:color="auto"/>
            </w:tcBorders>
            <w:vAlign w:val="center"/>
          </w:tcPr>
          <w:p w14:paraId="5E9C6597" w14:textId="77777777" w:rsidR="0052744C" w:rsidRPr="00F40B3B" w:rsidRDefault="0052744C" w:rsidP="00113554">
            <w:pPr>
              <w:pStyle w:val="BODI"/>
              <w:spacing w:line="240" w:lineRule="auto"/>
              <w:ind w:firstLine="0"/>
              <w:jc w:val="center"/>
              <w:rPr>
                <w:sz w:val="18"/>
                <w:szCs w:val="18"/>
              </w:rPr>
            </w:pPr>
          </w:p>
        </w:tc>
        <w:tc>
          <w:tcPr>
            <w:tcW w:w="709" w:type="dxa"/>
            <w:vMerge/>
            <w:tcBorders>
              <w:bottom w:val="single" w:sz="6" w:space="0" w:color="auto"/>
            </w:tcBorders>
            <w:vAlign w:val="center"/>
          </w:tcPr>
          <w:p w14:paraId="7606AD90" w14:textId="77777777" w:rsidR="0052744C" w:rsidRPr="00F40B3B" w:rsidRDefault="0052744C" w:rsidP="008576C5">
            <w:pPr>
              <w:pStyle w:val="BODI"/>
              <w:spacing w:line="240" w:lineRule="auto"/>
              <w:ind w:firstLine="0"/>
              <w:jc w:val="center"/>
              <w:rPr>
                <w:sz w:val="18"/>
                <w:szCs w:val="18"/>
              </w:rPr>
            </w:pPr>
          </w:p>
        </w:tc>
        <w:tc>
          <w:tcPr>
            <w:tcW w:w="283" w:type="dxa"/>
            <w:tcBorders>
              <w:bottom w:val="single" w:sz="6" w:space="0" w:color="auto"/>
            </w:tcBorders>
            <w:vAlign w:val="center"/>
          </w:tcPr>
          <w:p w14:paraId="4FAF7A80" w14:textId="17C4DAB2" w:rsidR="0052744C" w:rsidRPr="00F40B3B" w:rsidRDefault="0052744C" w:rsidP="00113554">
            <w:pPr>
              <w:pStyle w:val="BODI"/>
              <w:spacing w:line="240" w:lineRule="auto"/>
              <w:ind w:firstLine="0"/>
              <w:jc w:val="center"/>
              <w:rPr>
                <w:sz w:val="18"/>
                <w:szCs w:val="18"/>
              </w:rPr>
            </w:pPr>
            <w:r w:rsidRPr="00F40B3B">
              <w:rPr>
                <w:sz w:val="18"/>
                <w:szCs w:val="18"/>
              </w:rPr>
              <w:t>P</w:t>
            </w:r>
          </w:p>
        </w:tc>
        <w:tc>
          <w:tcPr>
            <w:tcW w:w="850" w:type="dxa"/>
            <w:tcBorders>
              <w:bottom w:val="single" w:sz="6" w:space="0" w:color="auto"/>
            </w:tcBorders>
            <w:vAlign w:val="center"/>
          </w:tcPr>
          <w:p w14:paraId="30F24B51" w14:textId="0E4952A6"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7,26</w:t>
            </w:r>
          </w:p>
        </w:tc>
        <w:tc>
          <w:tcPr>
            <w:tcW w:w="851" w:type="dxa"/>
            <w:tcBorders>
              <w:bottom w:val="single" w:sz="6" w:space="0" w:color="auto"/>
            </w:tcBorders>
            <w:vAlign w:val="center"/>
          </w:tcPr>
          <w:p w14:paraId="4D1D255C" w14:textId="43C6BD50"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0,98</w:t>
            </w:r>
          </w:p>
        </w:tc>
        <w:tc>
          <w:tcPr>
            <w:tcW w:w="850" w:type="dxa"/>
            <w:tcBorders>
              <w:bottom w:val="single" w:sz="6" w:space="0" w:color="auto"/>
            </w:tcBorders>
            <w:vAlign w:val="center"/>
          </w:tcPr>
          <w:p w14:paraId="08581B39" w14:textId="2946A58C"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95,38</w:t>
            </w:r>
          </w:p>
        </w:tc>
        <w:tc>
          <w:tcPr>
            <w:tcW w:w="851" w:type="dxa"/>
            <w:tcBorders>
              <w:bottom w:val="single" w:sz="6" w:space="0" w:color="auto"/>
            </w:tcBorders>
            <w:vAlign w:val="center"/>
          </w:tcPr>
          <w:p w14:paraId="440C6FDC" w14:textId="617D0AA3" w:rsidR="0052744C" w:rsidRPr="00F40B3B" w:rsidRDefault="0052744C" w:rsidP="005E19F4">
            <w:pPr>
              <w:pStyle w:val="BODI"/>
              <w:spacing w:line="240" w:lineRule="auto"/>
              <w:ind w:firstLine="0"/>
              <w:jc w:val="center"/>
              <w:rPr>
                <w:rFonts w:asciiTheme="minorHAnsi" w:hAnsiTheme="minorHAnsi" w:cstheme="minorHAnsi"/>
                <w:sz w:val="18"/>
                <w:szCs w:val="18"/>
              </w:rPr>
            </w:pPr>
            <w:r w:rsidRPr="00F40B3B">
              <w:rPr>
                <w:sz w:val="18"/>
                <w:szCs w:val="18"/>
              </w:rPr>
              <w:t>69,56</w:t>
            </w:r>
          </w:p>
        </w:tc>
        <w:tc>
          <w:tcPr>
            <w:tcW w:w="850" w:type="dxa"/>
            <w:vMerge/>
            <w:tcBorders>
              <w:bottom w:val="single" w:sz="6" w:space="0" w:color="auto"/>
            </w:tcBorders>
            <w:vAlign w:val="center"/>
          </w:tcPr>
          <w:p w14:paraId="5A4026C2" w14:textId="53461E7C" w:rsidR="0052744C" w:rsidRPr="00F40B3B" w:rsidRDefault="0052744C" w:rsidP="005E19F4">
            <w:pPr>
              <w:pStyle w:val="BODI"/>
              <w:spacing w:line="240" w:lineRule="auto"/>
              <w:ind w:firstLine="0"/>
              <w:jc w:val="center"/>
              <w:rPr>
                <w:rFonts w:asciiTheme="minorHAnsi" w:hAnsiTheme="minorHAnsi" w:cstheme="minorHAnsi"/>
                <w:sz w:val="18"/>
                <w:szCs w:val="18"/>
              </w:rPr>
            </w:pPr>
          </w:p>
        </w:tc>
        <w:tc>
          <w:tcPr>
            <w:tcW w:w="851" w:type="dxa"/>
            <w:vMerge/>
            <w:tcBorders>
              <w:bottom w:val="single" w:sz="6" w:space="0" w:color="auto"/>
            </w:tcBorders>
            <w:vAlign w:val="center"/>
          </w:tcPr>
          <w:p w14:paraId="488D5BA5" w14:textId="77777777" w:rsidR="0052744C" w:rsidRPr="00F40B3B" w:rsidRDefault="0052744C" w:rsidP="005E19F4">
            <w:pPr>
              <w:pStyle w:val="BODI"/>
              <w:spacing w:line="240" w:lineRule="auto"/>
              <w:ind w:firstLine="0"/>
              <w:jc w:val="center"/>
              <w:rPr>
                <w:sz w:val="18"/>
                <w:szCs w:val="18"/>
              </w:rPr>
            </w:pPr>
          </w:p>
        </w:tc>
        <w:tc>
          <w:tcPr>
            <w:tcW w:w="850" w:type="dxa"/>
            <w:vMerge/>
            <w:tcBorders>
              <w:bottom w:val="single" w:sz="6" w:space="0" w:color="auto"/>
            </w:tcBorders>
            <w:vAlign w:val="center"/>
          </w:tcPr>
          <w:p w14:paraId="26A8ADD0" w14:textId="77777777" w:rsidR="0052744C" w:rsidRPr="00F40B3B" w:rsidRDefault="0052744C" w:rsidP="005E19F4">
            <w:pPr>
              <w:pStyle w:val="BODI"/>
              <w:spacing w:line="240" w:lineRule="auto"/>
              <w:ind w:firstLine="0"/>
              <w:jc w:val="center"/>
              <w:rPr>
                <w:sz w:val="18"/>
                <w:szCs w:val="18"/>
              </w:rPr>
            </w:pPr>
          </w:p>
        </w:tc>
        <w:tc>
          <w:tcPr>
            <w:tcW w:w="851" w:type="dxa"/>
            <w:vMerge/>
            <w:tcBorders>
              <w:bottom w:val="single" w:sz="6" w:space="0" w:color="auto"/>
            </w:tcBorders>
            <w:vAlign w:val="center"/>
          </w:tcPr>
          <w:p w14:paraId="42C86B37" w14:textId="77777777" w:rsidR="0052744C" w:rsidRPr="00F40B3B" w:rsidRDefault="0052744C" w:rsidP="005E19F4">
            <w:pPr>
              <w:pStyle w:val="BODI"/>
              <w:spacing w:line="240" w:lineRule="auto"/>
              <w:ind w:firstLine="0"/>
              <w:jc w:val="center"/>
              <w:rPr>
                <w:sz w:val="18"/>
                <w:szCs w:val="18"/>
              </w:rPr>
            </w:pPr>
          </w:p>
        </w:tc>
      </w:tr>
      <w:tr w:rsidR="008D0C0E" w:rsidRPr="00F40B3B" w14:paraId="7FBA9AE9" w14:textId="77777777" w:rsidTr="00D86956">
        <w:trPr>
          <w:cantSplit/>
          <w:trHeight w:val="255"/>
        </w:trPr>
        <w:tc>
          <w:tcPr>
            <w:tcW w:w="421" w:type="dxa"/>
            <w:vMerge/>
            <w:tcBorders>
              <w:bottom w:val="single" w:sz="6" w:space="0" w:color="auto"/>
            </w:tcBorders>
            <w:textDirection w:val="btLr"/>
            <w:vAlign w:val="center"/>
          </w:tcPr>
          <w:p w14:paraId="71B4D3AD" w14:textId="77777777" w:rsidR="008D0C0E" w:rsidRPr="00F40B3B" w:rsidRDefault="008D0C0E" w:rsidP="00113554">
            <w:pPr>
              <w:pStyle w:val="BODI"/>
              <w:spacing w:line="240" w:lineRule="auto"/>
              <w:ind w:left="113" w:right="113" w:firstLine="0"/>
              <w:jc w:val="center"/>
              <w:rPr>
                <w:sz w:val="18"/>
                <w:szCs w:val="18"/>
              </w:rPr>
            </w:pPr>
          </w:p>
        </w:tc>
        <w:tc>
          <w:tcPr>
            <w:tcW w:w="283" w:type="dxa"/>
            <w:vMerge/>
            <w:tcBorders>
              <w:bottom w:val="single" w:sz="6" w:space="0" w:color="auto"/>
            </w:tcBorders>
            <w:vAlign w:val="center"/>
          </w:tcPr>
          <w:p w14:paraId="41298298" w14:textId="77777777" w:rsidR="008D0C0E" w:rsidRPr="00F40B3B" w:rsidRDefault="008D0C0E" w:rsidP="00113554">
            <w:pPr>
              <w:pStyle w:val="BODI"/>
              <w:spacing w:line="240" w:lineRule="auto"/>
              <w:ind w:firstLine="0"/>
              <w:jc w:val="center"/>
              <w:rPr>
                <w:sz w:val="18"/>
                <w:szCs w:val="18"/>
              </w:rPr>
            </w:pPr>
          </w:p>
        </w:tc>
        <w:tc>
          <w:tcPr>
            <w:tcW w:w="709" w:type="dxa"/>
            <w:vMerge/>
            <w:tcBorders>
              <w:bottom w:val="single" w:sz="6" w:space="0" w:color="auto"/>
            </w:tcBorders>
            <w:vAlign w:val="center"/>
          </w:tcPr>
          <w:p w14:paraId="4DF2AA6F" w14:textId="77777777" w:rsidR="008D0C0E" w:rsidRPr="00F40B3B" w:rsidRDefault="008D0C0E" w:rsidP="008576C5">
            <w:pPr>
              <w:pStyle w:val="BODI"/>
              <w:spacing w:line="240" w:lineRule="auto"/>
              <w:ind w:firstLine="0"/>
              <w:jc w:val="center"/>
              <w:rPr>
                <w:sz w:val="18"/>
                <w:szCs w:val="18"/>
              </w:rPr>
            </w:pPr>
          </w:p>
        </w:tc>
        <w:tc>
          <w:tcPr>
            <w:tcW w:w="283" w:type="dxa"/>
            <w:tcBorders>
              <w:bottom w:val="single" w:sz="6" w:space="0" w:color="auto"/>
            </w:tcBorders>
            <w:vAlign w:val="center"/>
          </w:tcPr>
          <w:p w14:paraId="79D33E0B" w14:textId="2374ABE1" w:rsidR="008D0C0E" w:rsidRPr="00F40B3B" w:rsidRDefault="008D0C0E" w:rsidP="00113554">
            <w:pPr>
              <w:pStyle w:val="BODI"/>
              <w:spacing w:line="240" w:lineRule="auto"/>
              <w:ind w:firstLine="0"/>
              <w:jc w:val="center"/>
              <w:rPr>
                <w:sz w:val="18"/>
                <w:szCs w:val="18"/>
              </w:rPr>
            </w:pPr>
            <w:r w:rsidRPr="00F40B3B">
              <w:rPr>
                <w:sz w:val="18"/>
                <w:szCs w:val="18"/>
              </w:rPr>
              <w:t>P</w:t>
            </w:r>
          </w:p>
        </w:tc>
        <w:tc>
          <w:tcPr>
            <w:tcW w:w="850" w:type="dxa"/>
            <w:tcBorders>
              <w:bottom w:val="single" w:sz="6" w:space="0" w:color="auto"/>
            </w:tcBorders>
            <w:vAlign w:val="center"/>
          </w:tcPr>
          <w:p w14:paraId="7083C6AD" w14:textId="7DA32270"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sz w:val="18"/>
                <w:szCs w:val="18"/>
              </w:rPr>
              <w:t>97,13</w:t>
            </w:r>
          </w:p>
        </w:tc>
        <w:tc>
          <w:tcPr>
            <w:tcW w:w="851" w:type="dxa"/>
            <w:tcBorders>
              <w:bottom w:val="single" w:sz="6" w:space="0" w:color="auto"/>
            </w:tcBorders>
            <w:vAlign w:val="center"/>
          </w:tcPr>
          <w:p w14:paraId="4D2DAC08" w14:textId="1F8B3929"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86,75</w:t>
            </w:r>
          </w:p>
        </w:tc>
        <w:tc>
          <w:tcPr>
            <w:tcW w:w="850" w:type="dxa"/>
            <w:tcBorders>
              <w:bottom w:val="single" w:sz="6" w:space="0" w:color="auto"/>
            </w:tcBorders>
            <w:vAlign w:val="center"/>
          </w:tcPr>
          <w:p w14:paraId="54849E70" w14:textId="0F4D09DE"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92,01</w:t>
            </w:r>
          </w:p>
        </w:tc>
        <w:tc>
          <w:tcPr>
            <w:tcW w:w="851" w:type="dxa"/>
            <w:tcBorders>
              <w:bottom w:val="single" w:sz="6" w:space="0" w:color="auto"/>
            </w:tcBorders>
            <w:vAlign w:val="center"/>
          </w:tcPr>
          <w:p w14:paraId="175491EF" w14:textId="45135486"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60,40</w:t>
            </w:r>
          </w:p>
        </w:tc>
        <w:tc>
          <w:tcPr>
            <w:tcW w:w="850" w:type="dxa"/>
            <w:vMerge/>
            <w:tcBorders>
              <w:bottom w:val="single" w:sz="6" w:space="0" w:color="auto"/>
            </w:tcBorders>
            <w:vAlign w:val="center"/>
          </w:tcPr>
          <w:p w14:paraId="0A69C34D" w14:textId="4E3661D9" w:rsidR="008D0C0E" w:rsidRPr="00F40B3B" w:rsidRDefault="008D0C0E" w:rsidP="005E19F4">
            <w:pPr>
              <w:pStyle w:val="BODI"/>
              <w:spacing w:line="240" w:lineRule="auto"/>
              <w:ind w:firstLine="0"/>
              <w:jc w:val="center"/>
              <w:rPr>
                <w:rFonts w:asciiTheme="minorHAnsi" w:hAnsiTheme="minorHAnsi" w:cstheme="minorHAnsi"/>
                <w:sz w:val="18"/>
                <w:szCs w:val="18"/>
              </w:rPr>
            </w:pPr>
          </w:p>
        </w:tc>
        <w:tc>
          <w:tcPr>
            <w:tcW w:w="851" w:type="dxa"/>
            <w:vMerge/>
            <w:tcBorders>
              <w:bottom w:val="single" w:sz="6" w:space="0" w:color="auto"/>
            </w:tcBorders>
            <w:vAlign w:val="center"/>
          </w:tcPr>
          <w:p w14:paraId="4C31C37B" w14:textId="77777777" w:rsidR="008D0C0E" w:rsidRPr="00F40B3B" w:rsidRDefault="008D0C0E" w:rsidP="005E19F4">
            <w:pPr>
              <w:pStyle w:val="BODI"/>
              <w:spacing w:line="240" w:lineRule="auto"/>
              <w:ind w:firstLine="0"/>
              <w:jc w:val="center"/>
              <w:rPr>
                <w:sz w:val="18"/>
                <w:szCs w:val="18"/>
              </w:rPr>
            </w:pPr>
          </w:p>
        </w:tc>
        <w:tc>
          <w:tcPr>
            <w:tcW w:w="850" w:type="dxa"/>
            <w:vMerge/>
            <w:tcBorders>
              <w:bottom w:val="single" w:sz="6" w:space="0" w:color="auto"/>
            </w:tcBorders>
            <w:vAlign w:val="center"/>
          </w:tcPr>
          <w:p w14:paraId="54B0216F" w14:textId="77777777" w:rsidR="008D0C0E" w:rsidRPr="00F40B3B" w:rsidRDefault="008D0C0E" w:rsidP="005E19F4">
            <w:pPr>
              <w:pStyle w:val="BODI"/>
              <w:spacing w:line="240" w:lineRule="auto"/>
              <w:ind w:firstLine="0"/>
              <w:jc w:val="center"/>
              <w:rPr>
                <w:sz w:val="18"/>
                <w:szCs w:val="18"/>
              </w:rPr>
            </w:pPr>
          </w:p>
        </w:tc>
        <w:tc>
          <w:tcPr>
            <w:tcW w:w="851" w:type="dxa"/>
            <w:vMerge/>
            <w:tcBorders>
              <w:bottom w:val="single" w:sz="6" w:space="0" w:color="auto"/>
            </w:tcBorders>
            <w:vAlign w:val="center"/>
          </w:tcPr>
          <w:p w14:paraId="710C4B88" w14:textId="77777777" w:rsidR="008D0C0E" w:rsidRPr="00F40B3B" w:rsidRDefault="008D0C0E" w:rsidP="005E19F4">
            <w:pPr>
              <w:pStyle w:val="BODI"/>
              <w:spacing w:line="240" w:lineRule="auto"/>
              <w:ind w:firstLine="0"/>
              <w:jc w:val="center"/>
              <w:rPr>
                <w:sz w:val="18"/>
                <w:szCs w:val="18"/>
              </w:rPr>
            </w:pPr>
          </w:p>
        </w:tc>
      </w:tr>
      <w:tr w:rsidR="00746871" w:rsidRPr="00F40B3B" w14:paraId="59A48B6C" w14:textId="77777777" w:rsidTr="00746871">
        <w:trPr>
          <w:cantSplit/>
          <w:trHeight w:val="255"/>
        </w:trPr>
        <w:tc>
          <w:tcPr>
            <w:tcW w:w="8500" w:type="dxa"/>
            <w:gridSpan w:val="12"/>
            <w:tcBorders>
              <w:top w:val="single" w:sz="6" w:space="0" w:color="auto"/>
            </w:tcBorders>
            <w:vAlign w:val="center"/>
          </w:tcPr>
          <w:p w14:paraId="7D70561D" w14:textId="760891D9" w:rsidR="00746871" w:rsidRPr="00F40B3B" w:rsidRDefault="00746871" w:rsidP="005E19F4">
            <w:pPr>
              <w:pStyle w:val="BODI"/>
              <w:spacing w:line="240" w:lineRule="auto"/>
              <w:ind w:firstLine="0"/>
              <w:jc w:val="center"/>
              <w:rPr>
                <w:sz w:val="18"/>
                <w:szCs w:val="18"/>
              </w:rPr>
            </w:pPr>
            <w:r>
              <w:rPr>
                <w:rFonts w:asciiTheme="minorHAnsi" w:hAnsiTheme="minorHAnsi" w:cstheme="minorHAnsi"/>
                <w:sz w:val="18"/>
                <w:szCs w:val="18"/>
              </w:rPr>
              <w:t>REDACTED FOR CONFIDENTIALITY</w:t>
            </w:r>
          </w:p>
        </w:tc>
      </w:tr>
      <w:tr w:rsidR="008D0C0E" w:rsidRPr="00F40B3B" w14:paraId="2D387FC2" w14:textId="77777777" w:rsidTr="00D86956">
        <w:trPr>
          <w:cantSplit/>
          <w:trHeight w:val="255"/>
        </w:trPr>
        <w:tc>
          <w:tcPr>
            <w:tcW w:w="421" w:type="dxa"/>
            <w:vMerge w:val="restart"/>
            <w:tcBorders>
              <w:top w:val="single" w:sz="6" w:space="0" w:color="auto"/>
            </w:tcBorders>
            <w:textDirection w:val="btLr"/>
            <w:vAlign w:val="center"/>
          </w:tcPr>
          <w:p w14:paraId="27C35FEF" w14:textId="77777777" w:rsidR="008D0C0E" w:rsidRPr="00F40B3B" w:rsidRDefault="008D0C0E" w:rsidP="00113554">
            <w:pPr>
              <w:pStyle w:val="BODI"/>
              <w:spacing w:line="240" w:lineRule="auto"/>
              <w:ind w:left="113" w:right="113" w:firstLine="0"/>
              <w:jc w:val="center"/>
              <w:rPr>
                <w:sz w:val="18"/>
                <w:szCs w:val="18"/>
              </w:rPr>
            </w:pPr>
            <w:r w:rsidRPr="00F40B3B">
              <w:rPr>
                <w:sz w:val="18"/>
                <w:szCs w:val="18"/>
              </w:rPr>
              <w:t>YOLOv11</w:t>
            </w:r>
          </w:p>
        </w:tc>
        <w:tc>
          <w:tcPr>
            <w:tcW w:w="283" w:type="dxa"/>
            <w:vMerge w:val="restart"/>
            <w:tcBorders>
              <w:top w:val="single" w:sz="6" w:space="0" w:color="auto"/>
            </w:tcBorders>
            <w:vAlign w:val="center"/>
          </w:tcPr>
          <w:p w14:paraId="0D440B6D" w14:textId="77777777" w:rsidR="008D0C0E" w:rsidRPr="00F40B3B" w:rsidRDefault="008D0C0E" w:rsidP="00113554">
            <w:pPr>
              <w:pStyle w:val="BODI"/>
              <w:spacing w:line="240" w:lineRule="auto"/>
              <w:ind w:firstLine="0"/>
              <w:jc w:val="center"/>
              <w:rPr>
                <w:sz w:val="18"/>
                <w:szCs w:val="18"/>
              </w:rPr>
            </w:pPr>
            <w:r w:rsidRPr="00F40B3B">
              <w:rPr>
                <w:sz w:val="18"/>
                <w:szCs w:val="18"/>
              </w:rPr>
              <w:t>N</w:t>
            </w:r>
          </w:p>
        </w:tc>
        <w:tc>
          <w:tcPr>
            <w:tcW w:w="709" w:type="dxa"/>
            <w:vMerge w:val="restart"/>
            <w:tcBorders>
              <w:top w:val="single" w:sz="6" w:space="0" w:color="auto"/>
            </w:tcBorders>
            <w:vAlign w:val="center"/>
          </w:tcPr>
          <w:p w14:paraId="057FE725" w14:textId="01971715" w:rsidR="008D0C0E" w:rsidRPr="00F40B3B" w:rsidRDefault="00FE2EF3" w:rsidP="008576C5">
            <w:pPr>
              <w:pStyle w:val="BODI"/>
              <w:spacing w:line="240" w:lineRule="auto"/>
              <w:ind w:firstLine="0"/>
              <w:jc w:val="center"/>
              <w:rPr>
                <w:sz w:val="18"/>
                <w:szCs w:val="18"/>
              </w:rPr>
            </w:pPr>
            <w:r w:rsidRPr="00F40B3B">
              <w:rPr>
                <w:sz w:val="18"/>
                <w:szCs w:val="18"/>
              </w:rPr>
              <w:t>2,6</w:t>
            </w:r>
          </w:p>
        </w:tc>
        <w:tc>
          <w:tcPr>
            <w:tcW w:w="283" w:type="dxa"/>
            <w:tcBorders>
              <w:top w:val="single" w:sz="6" w:space="0" w:color="auto"/>
            </w:tcBorders>
            <w:vAlign w:val="center"/>
          </w:tcPr>
          <w:p w14:paraId="610DEC68" w14:textId="61689DF0" w:rsidR="008D0C0E" w:rsidRPr="00F40B3B" w:rsidRDefault="008D0C0E" w:rsidP="00113554">
            <w:pPr>
              <w:pStyle w:val="BODI"/>
              <w:spacing w:line="240" w:lineRule="auto"/>
              <w:ind w:firstLine="0"/>
              <w:jc w:val="center"/>
              <w:rPr>
                <w:b/>
                <w:bCs/>
                <w:sz w:val="18"/>
                <w:szCs w:val="18"/>
              </w:rPr>
            </w:pPr>
            <w:r w:rsidRPr="00F40B3B">
              <w:rPr>
                <w:sz w:val="18"/>
                <w:szCs w:val="18"/>
              </w:rPr>
              <w:t>G</w:t>
            </w:r>
          </w:p>
        </w:tc>
        <w:tc>
          <w:tcPr>
            <w:tcW w:w="850" w:type="dxa"/>
            <w:tcBorders>
              <w:top w:val="single" w:sz="6" w:space="0" w:color="auto"/>
            </w:tcBorders>
            <w:vAlign w:val="center"/>
          </w:tcPr>
          <w:p w14:paraId="04A2931D" w14:textId="50D5598C"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sz w:val="18"/>
                <w:szCs w:val="18"/>
              </w:rPr>
              <w:t>91,16</w:t>
            </w:r>
          </w:p>
        </w:tc>
        <w:tc>
          <w:tcPr>
            <w:tcW w:w="851" w:type="dxa"/>
            <w:tcBorders>
              <w:top w:val="single" w:sz="6" w:space="0" w:color="auto"/>
            </w:tcBorders>
            <w:vAlign w:val="center"/>
          </w:tcPr>
          <w:p w14:paraId="39662879" w14:textId="3B1CA965"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b/>
                <w:bCs/>
                <w:sz w:val="18"/>
                <w:szCs w:val="18"/>
              </w:rPr>
              <w:t>94,81</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2.1]</w:t>
            </w:r>
          </w:p>
        </w:tc>
        <w:tc>
          <w:tcPr>
            <w:tcW w:w="850" w:type="dxa"/>
            <w:tcBorders>
              <w:top w:val="single" w:sz="6" w:space="0" w:color="auto"/>
            </w:tcBorders>
            <w:vAlign w:val="center"/>
          </w:tcPr>
          <w:p w14:paraId="64846D64" w14:textId="198042E5"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b/>
                <w:bCs/>
                <w:sz w:val="18"/>
                <w:szCs w:val="18"/>
              </w:rPr>
              <w:t>97,51</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w:t>
            </w:r>
          </w:p>
        </w:tc>
        <w:tc>
          <w:tcPr>
            <w:tcW w:w="851" w:type="dxa"/>
            <w:tcBorders>
              <w:top w:val="single" w:sz="6" w:space="0" w:color="auto"/>
            </w:tcBorders>
            <w:vAlign w:val="center"/>
          </w:tcPr>
          <w:p w14:paraId="44DC3C26" w14:textId="119E83E8"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sz w:val="18"/>
                <w:szCs w:val="18"/>
              </w:rPr>
              <w:t>77,37</w:t>
            </w:r>
          </w:p>
        </w:tc>
        <w:tc>
          <w:tcPr>
            <w:tcW w:w="850" w:type="dxa"/>
            <w:vMerge w:val="restart"/>
            <w:tcBorders>
              <w:top w:val="single" w:sz="6" w:space="0" w:color="auto"/>
            </w:tcBorders>
            <w:vAlign w:val="center"/>
          </w:tcPr>
          <w:p w14:paraId="0676FF89" w14:textId="1675EB9A"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rFonts w:asciiTheme="minorHAnsi" w:hAnsiTheme="minorHAnsi" w:cstheme="minorHAnsi"/>
                <w:b/>
                <w:bCs/>
                <w:sz w:val="18"/>
                <w:szCs w:val="18"/>
              </w:rPr>
              <w:t xml:space="preserve">95,58 </w:t>
            </w:r>
            <w:r w:rsidRPr="00F40B3B">
              <w:rPr>
                <w:rFonts w:asciiTheme="minorHAnsi" w:hAnsiTheme="minorHAnsi" w:cstheme="minorHAnsi"/>
                <w:b/>
                <w:bCs/>
                <w:sz w:val="18"/>
                <w:szCs w:val="18"/>
                <w:vertAlign w:val="superscript"/>
              </w:rPr>
              <w:t>[1]</w:t>
            </w:r>
          </w:p>
        </w:tc>
        <w:tc>
          <w:tcPr>
            <w:tcW w:w="851" w:type="dxa"/>
            <w:vMerge w:val="restart"/>
            <w:tcBorders>
              <w:top w:val="single" w:sz="6" w:space="0" w:color="auto"/>
            </w:tcBorders>
            <w:vAlign w:val="center"/>
          </w:tcPr>
          <w:p w14:paraId="1E35E152" w14:textId="71A2C641" w:rsidR="008D0C0E" w:rsidRPr="00F40B3B" w:rsidRDefault="008D0C0E" w:rsidP="005E19F4">
            <w:pPr>
              <w:pStyle w:val="BODI"/>
              <w:spacing w:line="240" w:lineRule="auto"/>
              <w:ind w:firstLine="0"/>
              <w:jc w:val="center"/>
              <w:rPr>
                <w:sz w:val="18"/>
                <w:szCs w:val="18"/>
              </w:rPr>
            </w:pPr>
            <w:r w:rsidRPr="00F40B3B">
              <w:rPr>
                <w:sz w:val="18"/>
                <w:szCs w:val="18"/>
              </w:rPr>
              <w:t>88,97</w:t>
            </w:r>
          </w:p>
        </w:tc>
        <w:tc>
          <w:tcPr>
            <w:tcW w:w="850" w:type="dxa"/>
            <w:vMerge w:val="restart"/>
            <w:tcBorders>
              <w:top w:val="single" w:sz="6" w:space="0" w:color="auto"/>
            </w:tcBorders>
            <w:vAlign w:val="center"/>
          </w:tcPr>
          <w:p w14:paraId="033F428D" w14:textId="1D28F54D" w:rsidR="008D0C0E" w:rsidRPr="00F40B3B" w:rsidRDefault="008D0C0E" w:rsidP="005E19F4">
            <w:pPr>
              <w:pStyle w:val="BODI"/>
              <w:spacing w:line="240" w:lineRule="auto"/>
              <w:ind w:firstLine="0"/>
              <w:jc w:val="center"/>
              <w:rPr>
                <w:sz w:val="18"/>
                <w:szCs w:val="18"/>
              </w:rPr>
            </w:pPr>
            <w:r w:rsidRPr="00F40B3B">
              <w:rPr>
                <w:sz w:val="18"/>
                <w:szCs w:val="18"/>
              </w:rPr>
              <w:t>94,00</w:t>
            </w:r>
          </w:p>
        </w:tc>
        <w:tc>
          <w:tcPr>
            <w:tcW w:w="851" w:type="dxa"/>
            <w:vMerge w:val="restart"/>
            <w:tcBorders>
              <w:top w:val="single" w:sz="6" w:space="0" w:color="auto"/>
            </w:tcBorders>
            <w:vAlign w:val="center"/>
          </w:tcPr>
          <w:p w14:paraId="2FF38B6C" w14:textId="72596674" w:rsidR="008D0C0E" w:rsidRPr="00F40B3B" w:rsidRDefault="008D0C0E" w:rsidP="005E19F4">
            <w:pPr>
              <w:pStyle w:val="BODI"/>
              <w:spacing w:line="240" w:lineRule="auto"/>
              <w:ind w:firstLine="0"/>
              <w:jc w:val="center"/>
              <w:rPr>
                <w:sz w:val="18"/>
                <w:szCs w:val="18"/>
              </w:rPr>
            </w:pPr>
            <w:r w:rsidRPr="00F40B3B">
              <w:rPr>
                <w:sz w:val="18"/>
                <w:szCs w:val="18"/>
              </w:rPr>
              <w:t>69,42</w:t>
            </w:r>
          </w:p>
        </w:tc>
      </w:tr>
      <w:tr w:rsidR="008D0C0E" w:rsidRPr="00F40B3B" w14:paraId="392FC5DC" w14:textId="77777777" w:rsidTr="00D86956">
        <w:trPr>
          <w:cantSplit/>
          <w:trHeight w:val="255"/>
        </w:trPr>
        <w:tc>
          <w:tcPr>
            <w:tcW w:w="421" w:type="dxa"/>
            <w:vMerge/>
            <w:textDirection w:val="btLr"/>
            <w:vAlign w:val="center"/>
          </w:tcPr>
          <w:p w14:paraId="00C49D2A" w14:textId="77777777" w:rsidR="008D0C0E" w:rsidRPr="00F40B3B" w:rsidRDefault="008D0C0E" w:rsidP="00113554">
            <w:pPr>
              <w:pStyle w:val="BODI"/>
              <w:spacing w:line="240" w:lineRule="auto"/>
              <w:ind w:left="113" w:right="113" w:firstLine="0"/>
              <w:jc w:val="center"/>
              <w:rPr>
                <w:sz w:val="18"/>
                <w:szCs w:val="18"/>
              </w:rPr>
            </w:pPr>
          </w:p>
        </w:tc>
        <w:tc>
          <w:tcPr>
            <w:tcW w:w="283" w:type="dxa"/>
            <w:vMerge/>
            <w:vAlign w:val="center"/>
          </w:tcPr>
          <w:p w14:paraId="11CE0EC8" w14:textId="77777777" w:rsidR="008D0C0E" w:rsidRPr="00F40B3B" w:rsidRDefault="008D0C0E" w:rsidP="00113554">
            <w:pPr>
              <w:pStyle w:val="BODI"/>
              <w:spacing w:line="240" w:lineRule="auto"/>
              <w:ind w:firstLine="0"/>
              <w:jc w:val="center"/>
              <w:rPr>
                <w:sz w:val="18"/>
                <w:szCs w:val="18"/>
              </w:rPr>
            </w:pPr>
          </w:p>
        </w:tc>
        <w:tc>
          <w:tcPr>
            <w:tcW w:w="709" w:type="dxa"/>
            <w:vMerge/>
            <w:vAlign w:val="center"/>
          </w:tcPr>
          <w:p w14:paraId="02C158FE" w14:textId="77777777" w:rsidR="008D0C0E" w:rsidRPr="00F40B3B" w:rsidRDefault="008D0C0E" w:rsidP="008576C5">
            <w:pPr>
              <w:pStyle w:val="BODI"/>
              <w:spacing w:line="240" w:lineRule="auto"/>
              <w:ind w:firstLine="0"/>
              <w:jc w:val="center"/>
              <w:rPr>
                <w:sz w:val="18"/>
                <w:szCs w:val="18"/>
              </w:rPr>
            </w:pPr>
          </w:p>
        </w:tc>
        <w:tc>
          <w:tcPr>
            <w:tcW w:w="283" w:type="dxa"/>
            <w:vAlign w:val="center"/>
          </w:tcPr>
          <w:p w14:paraId="727AD6E2" w14:textId="1CF1C939" w:rsidR="008D0C0E" w:rsidRPr="00F40B3B" w:rsidRDefault="008D0C0E" w:rsidP="00113554">
            <w:pPr>
              <w:pStyle w:val="BODI"/>
              <w:spacing w:line="240" w:lineRule="auto"/>
              <w:ind w:firstLine="0"/>
              <w:jc w:val="center"/>
              <w:rPr>
                <w:b/>
                <w:bCs/>
                <w:sz w:val="18"/>
                <w:szCs w:val="18"/>
              </w:rPr>
            </w:pPr>
            <w:r w:rsidRPr="00F40B3B">
              <w:rPr>
                <w:sz w:val="18"/>
                <w:szCs w:val="18"/>
              </w:rPr>
              <w:t>P</w:t>
            </w:r>
          </w:p>
        </w:tc>
        <w:tc>
          <w:tcPr>
            <w:tcW w:w="850" w:type="dxa"/>
            <w:vAlign w:val="center"/>
          </w:tcPr>
          <w:p w14:paraId="2919BCD1" w14:textId="333C40B3"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b/>
                <w:bCs/>
                <w:sz w:val="18"/>
                <w:szCs w:val="18"/>
              </w:rPr>
              <w:t>100</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7]</w:t>
            </w:r>
          </w:p>
        </w:tc>
        <w:tc>
          <w:tcPr>
            <w:tcW w:w="851" w:type="dxa"/>
            <w:vAlign w:val="center"/>
          </w:tcPr>
          <w:p w14:paraId="051394AC" w14:textId="559B56D1"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sz w:val="18"/>
                <w:szCs w:val="18"/>
              </w:rPr>
              <w:t>83,14</w:t>
            </w:r>
          </w:p>
        </w:tc>
        <w:tc>
          <w:tcPr>
            <w:tcW w:w="850" w:type="dxa"/>
            <w:vAlign w:val="center"/>
          </w:tcPr>
          <w:p w14:paraId="63B593B2" w14:textId="68931C56"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sz w:val="18"/>
                <w:szCs w:val="18"/>
              </w:rPr>
              <w:t>90,48</w:t>
            </w:r>
          </w:p>
        </w:tc>
        <w:tc>
          <w:tcPr>
            <w:tcW w:w="851" w:type="dxa"/>
            <w:vAlign w:val="center"/>
          </w:tcPr>
          <w:p w14:paraId="113919E2" w14:textId="09370BFD"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sz w:val="18"/>
                <w:szCs w:val="18"/>
              </w:rPr>
              <w:t>61,46</w:t>
            </w:r>
          </w:p>
        </w:tc>
        <w:tc>
          <w:tcPr>
            <w:tcW w:w="850" w:type="dxa"/>
            <w:vMerge/>
            <w:vAlign w:val="center"/>
          </w:tcPr>
          <w:p w14:paraId="5B6D58B5" w14:textId="23F53684" w:rsidR="008D0C0E" w:rsidRPr="00F40B3B" w:rsidRDefault="008D0C0E" w:rsidP="005E19F4">
            <w:pPr>
              <w:pStyle w:val="BODI"/>
              <w:spacing w:line="240" w:lineRule="auto"/>
              <w:ind w:firstLine="0"/>
              <w:jc w:val="center"/>
              <w:rPr>
                <w:rFonts w:asciiTheme="minorHAnsi" w:hAnsiTheme="minorHAnsi" w:cstheme="minorHAnsi"/>
                <w:b/>
                <w:bCs/>
                <w:sz w:val="18"/>
                <w:szCs w:val="18"/>
              </w:rPr>
            </w:pPr>
          </w:p>
        </w:tc>
        <w:tc>
          <w:tcPr>
            <w:tcW w:w="851" w:type="dxa"/>
            <w:vMerge/>
            <w:vAlign w:val="center"/>
          </w:tcPr>
          <w:p w14:paraId="126CD60D" w14:textId="77777777" w:rsidR="008D0C0E" w:rsidRPr="00F40B3B" w:rsidRDefault="008D0C0E" w:rsidP="005E19F4">
            <w:pPr>
              <w:pStyle w:val="BODI"/>
              <w:spacing w:line="240" w:lineRule="auto"/>
              <w:ind w:firstLine="0"/>
              <w:jc w:val="center"/>
              <w:rPr>
                <w:sz w:val="18"/>
                <w:szCs w:val="18"/>
              </w:rPr>
            </w:pPr>
          </w:p>
        </w:tc>
        <w:tc>
          <w:tcPr>
            <w:tcW w:w="850" w:type="dxa"/>
            <w:vMerge/>
            <w:vAlign w:val="center"/>
          </w:tcPr>
          <w:p w14:paraId="15A648A4" w14:textId="77777777" w:rsidR="008D0C0E" w:rsidRPr="00F40B3B" w:rsidRDefault="008D0C0E" w:rsidP="005E19F4">
            <w:pPr>
              <w:pStyle w:val="BODI"/>
              <w:spacing w:line="240" w:lineRule="auto"/>
              <w:ind w:firstLine="0"/>
              <w:jc w:val="center"/>
              <w:rPr>
                <w:sz w:val="18"/>
                <w:szCs w:val="18"/>
              </w:rPr>
            </w:pPr>
          </w:p>
        </w:tc>
        <w:tc>
          <w:tcPr>
            <w:tcW w:w="851" w:type="dxa"/>
            <w:vMerge/>
            <w:vAlign w:val="center"/>
          </w:tcPr>
          <w:p w14:paraId="7A200369" w14:textId="77777777" w:rsidR="008D0C0E" w:rsidRPr="00F40B3B" w:rsidRDefault="008D0C0E" w:rsidP="005E19F4">
            <w:pPr>
              <w:pStyle w:val="BODI"/>
              <w:spacing w:line="240" w:lineRule="auto"/>
              <w:ind w:firstLine="0"/>
              <w:jc w:val="center"/>
              <w:rPr>
                <w:sz w:val="18"/>
                <w:szCs w:val="18"/>
              </w:rPr>
            </w:pPr>
          </w:p>
        </w:tc>
      </w:tr>
      <w:tr w:rsidR="008D0C0E" w:rsidRPr="00F40B3B" w14:paraId="129C45B1" w14:textId="77777777" w:rsidTr="00D86956">
        <w:trPr>
          <w:cantSplit/>
          <w:trHeight w:val="255"/>
        </w:trPr>
        <w:tc>
          <w:tcPr>
            <w:tcW w:w="421" w:type="dxa"/>
            <w:vMerge/>
            <w:vAlign w:val="center"/>
          </w:tcPr>
          <w:p w14:paraId="59D6EE13" w14:textId="77777777" w:rsidR="008D0C0E" w:rsidRPr="00F40B3B" w:rsidRDefault="008D0C0E" w:rsidP="00113554">
            <w:pPr>
              <w:pStyle w:val="BODI"/>
              <w:spacing w:line="240" w:lineRule="auto"/>
              <w:ind w:firstLine="0"/>
              <w:jc w:val="left"/>
              <w:rPr>
                <w:sz w:val="18"/>
                <w:szCs w:val="18"/>
              </w:rPr>
            </w:pPr>
          </w:p>
        </w:tc>
        <w:tc>
          <w:tcPr>
            <w:tcW w:w="283" w:type="dxa"/>
            <w:vMerge/>
            <w:vAlign w:val="center"/>
          </w:tcPr>
          <w:p w14:paraId="25782380" w14:textId="77777777" w:rsidR="008D0C0E" w:rsidRPr="00F40B3B" w:rsidRDefault="008D0C0E" w:rsidP="00113554">
            <w:pPr>
              <w:pStyle w:val="BODI"/>
              <w:spacing w:line="240" w:lineRule="auto"/>
              <w:ind w:firstLine="0"/>
              <w:jc w:val="center"/>
              <w:rPr>
                <w:sz w:val="18"/>
                <w:szCs w:val="18"/>
              </w:rPr>
            </w:pPr>
          </w:p>
        </w:tc>
        <w:tc>
          <w:tcPr>
            <w:tcW w:w="709" w:type="dxa"/>
            <w:vMerge/>
            <w:vAlign w:val="center"/>
          </w:tcPr>
          <w:p w14:paraId="11249478" w14:textId="77777777" w:rsidR="008D0C0E" w:rsidRPr="00F40B3B" w:rsidRDefault="008D0C0E" w:rsidP="008576C5">
            <w:pPr>
              <w:pStyle w:val="BODI"/>
              <w:spacing w:line="240" w:lineRule="auto"/>
              <w:ind w:firstLine="0"/>
              <w:jc w:val="center"/>
              <w:rPr>
                <w:sz w:val="18"/>
                <w:szCs w:val="18"/>
              </w:rPr>
            </w:pPr>
          </w:p>
        </w:tc>
        <w:tc>
          <w:tcPr>
            <w:tcW w:w="283" w:type="dxa"/>
            <w:vAlign w:val="center"/>
          </w:tcPr>
          <w:p w14:paraId="18545591" w14:textId="755D236A" w:rsidR="008D0C0E" w:rsidRPr="00F40B3B" w:rsidRDefault="008D0C0E" w:rsidP="00113554">
            <w:pPr>
              <w:pStyle w:val="BODI"/>
              <w:spacing w:line="240" w:lineRule="auto"/>
              <w:ind w:firstLine="0"/>
              <w:jc w:val="center"/>
              <w:rPr>
                <w:sz w:val="18"/>
                <w:szCs w:val="18"/>
              </w:rPr>
            </w:pPr>
            <w:r w:rsidRPr="00F40B3B">
              <w:rPr>
                <w:sz w:val="18"/>
                <w:szCs w:val="18"/>
              </w:rPr>
              <w:t>P</w:t>
            </w:r>
          </w:p>
        </w:tc>
        <w:tc>
          <w:tcPr>
            <w:tcW w:w="850" w:type="dxa"/>
            <w:vAlign w:val="center"/>
          </w:tcPr>
          <w:p w14:paraId="0CF69BC0" w14:textId="5B1EE1F2"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sz w:val="18"/>
                <w:szCs w:val="18"/>
              </w:rPr>
              <w:t>97,29</w:t>
            </w:r>
          </w:p>
        </w:tc>
        <w:tc>
          <w:tcPr>
            <w:tcW w:w="851" w:type="dxa"/>
            <w:vAlign w:val="center"/>
          </w:tcPr>
          <w:p w14:paraId="10E89501" w14:textId="099458F7"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92,16</w:t>
            </w:r>
          </w:p>
        </w:tc>
        <w:tc>
          <w:tcPr>
            <w:tcW w:w="850" w:type="dxa"/>
            <w:vAlign w:val="center"/>
          </w:tcPr>
          <w:p w14:paraId="4427630B" w14:textId="187D0B4D"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94,62</w:t>
            </w:r>
          </w:p>
        </w:tc>
        <w:tc>
          <w:tcPr>
            <w:tcW w:w="851" w:type="dxa"/>
            <w:vAlign w:val="center"/>
          </w:tcPr>
          <w:p w14:paraId="319241E6" w14:textId="4138486E"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72,49</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2]</w:t>
            </w:r>
          </w:p>
        </w:tc>
        <w:tc>
          <w:tcPr>
            <w:tcW w:w="850" w:type="dxa"/>
            <w:vMerge/>
            <w:vAlign w:val="center"/>
          </w:tcPr>
          <w:p w14:paraId="6BC1DBB4" w14:textId="2178C7B5" w:rsidR="008D0C0E" w:rsidRPr="00F40B3B" w:rsidRDefault="008D0C0E" w:rsidP="005E19F4">
            <w:pPr>
              <w:pStyle w:val="BODI"/>
              <w:spacing w:line="240" w:lineRule="auto"/>
              <w:ind w:firstLine="0"/>
              <w:jc w:val="center"/>
              <w:rPr>
                <w:rFonts w:asciiTheme="minorHAnsi" w:hAnsiTheme="minorHAnsi" w:cstheme="minorHAnsi"/>
                <w:sz w:val="18"/>
                <w:szCs w:val="18"/>
              </w:rPr>
            </w:pPr>
          </w:p>
        </w:tc>
        <w:tc>
          <w:tcPr>
            <w:tcW w:w="851" w:type="dxa"/>
            <w:vMerge/>
            <w:vAlign w:val="center"/>
          </w:tcPr>
          <w:p w14:paraId="06972024" w14:textId="77777777" w:rsidR="008D0C0E" w:rsidRPr="00F40B3B" w:rsidRDefault="008D0C0E" w:rsidP="005E19F4">
            <w:pPr>
              <w:pStyle w:val="BODI"/>
              <w:spacing w:line="240" w:lineRule="auto"/>
              <w:ind w:firstLine="0"/>
              <w:jc w:val="center"/>
              <w:rPr>
                <w:b/>
                <w:bCs/>
                <w:sz w:val="18"/>
                <w:szCs w:val="18"/>
              </w:rPr>
            </w:pPr>
          </w:p>
        </w:tc>
        <w:tc>
          <w:tcPr>
            <w:tcW w:w="850" w:type="dxa"/>
            <w:vMerge/>
            <w:vAlign w:val="center"/>
          </w:tcPr>
          <w:p w14:paraId="4EAD7EDB" w14:textId="77777777" w:rsidR="008D0C0E" w:rsidRPr="00F40B3B" w:rsidRDefault="008D0C0E" w:rsidP="005E19F4">
            <w:pPr>
              <w:pStyle w:val="BODI"/>
              <w:spacing w:line="240" w:lineRule="auto"/>
              <w:ind w:firstLine="0"/>
              <w:jc w:val="center"/>
              <w:rPr>
                <w:sz w:val="18"/>
                <w:szCs w:val="18"/>
              </w:rPr>
            </w:pPr>
          </w:p>
        </w:tc>
        <w:tc>
          <w:tcPr>
            <w:tcW w:w="851" w:type="dxa"/>
            <w:vMerge/>
            <w:vAlign w:val="center"/>
          </w:tcPr>
          <w:p w14:paraId="0DD3D4ED" w14:textId="77777777" w:rsidR="008D0C0E" w:rsidRPr="00F40B3B" w:rsidRDefault="008D0C0E" w:rsidP="005E19F4">
            <w:pPr>
              <w:pStyle w:val="BODI"/>
              <w:spacing w:line="240" w:lineRule="auto"/>
              <w:ind w:firstLine="0"/>
              <w:jc w:val="center"/>
              <w:rPr>
                <w:b/>
                <w:bCs/>
                <w:sz w:val="18"/>
                <w:szCs w:val="18"/>
              </w:rPr>
            </w:pPr>
          </w:p>
        </w:tc>
      </w:tr>
      <w:tr w:rsidR="008D0C0E" w:rsidRPr="00F40B3B" w14:paraId="1184E8C6" w14:textId="77777777" w:rsidTr="00D86956">
        <w:trPr>
          <w:cantSplit/>
          <w:trHeight w:val="255"/>
        </w:trPr>
        <w:tc>
          <w:tcPr>
            <w:tcW w:w="421" w:type="dxa"/>
            <w:vMerge/>
            <w:vAlign w:val="center"/>
          </w:tcPr>
          <w:p w14:paraId="77A091D1" w14:textId="77777777" w:rsidR="008D0C0E" w:rsidRPr="00F40B3B" w:rsidRDefault="008D0C0E" w:rsidP="00113554">
            <w:pPr>
              <w:pStyle w:val="BODI"/>
              <w:spacing w:line="240" w:lineRule="auto"/>
              <w:ind w:firstLine="0"/>
              <w:jc w:val="left"/>
              <w:rPr>
                <w:sz w:val="18"/>
                <w:szCs w:val="18"/>
              </w:rPr>
            </w:pPr>
          </w:p>
        </w:tc>
        <w:tc>
          <w:tcPr>
            <w:tcW w:w="283" w:type="dxa"/>
            <w:vMerge w:val="restart"/>
            <w:vAlign w:val="center"/>
          </w:tcPr>
          <w:p w14:paraId="660705F2" w14:textId="77777777" w:rsidR="008D0C0E" w:rsidRPr="00F40B3B" w:rsidRDefault="008D0C0E" w:rsidP="00113554">
            <w:pPr>
              <w:pStyle w:val="BODI"/>
              <w:spacing w:line="240" w:lineRule="auto"/>
              <w:ind w:firstLine="0"/>
              <w:jc w:val="center"/>
              <w:rPr>
                <w:color w:val="FF0000"/>
                <w:sz w:val="18"/>
                <w:szCs w:val="18"/>
              </w:rPr>
            </w:pPr>
            <w:r w:rsidRPr="00F40B3B">
              <w:rPr>
                <w:sz w:val="18"/>
                <w:szCs w:val="18"/>
              </w:rPr>
              <w:t>L</w:t>
            </w:r>
          </w:p>
        </w:tc>
        <w:tc>
          <w:tcPr>
            <w:tcW w:w="709" w:type="dxa"/>
            <w:vMerge w:val="restart"/>
            <w:vAlign w:val="center"/>
          </w:tcPr>
          <w:p w14:paraId="2E1F72A9" w14:textId="2A84AA84" w:rsidR="008D0C0E" w:rsidRPr="00F40B3B" w:rsidRDefault="007D364D" w:rsidP="008576C5">
            <w:pPr>
              <w:pStyle w:val="BODI"/>
              <w:spacing w:line="240" w:lineRule="auto"/>
              <w:ind w:firstLine="0"/>
              <w:jc w:val="center"/>
              <w:rPr>
                <w:sz w:val="18"/>
                <w:szCs w:val="18"/>
              </w:rPr>
            </w:pPr>
            <w:r w:rsidRPr="00F40B3B">
              <w:rPr>
                <w:sz w:val="18"/>
                <w:szCs w:val="18"/>
              </w:rPr>
              <w:t>25,3</w:t>
            </w:r>
          </w:p>
        </w:tc>
        <w:tc>
          <w:tcPr>
            <w:tcW w:w="283" w:type="dxa"/>
            <w:vAlign w:val="center"/>
          </w:tcPr>
          <w:p w14:paraId="493276FE" w14:textId="0464E7DB" w:rsidR="008D0C0E" w:rsidRPr="00F40B3B" w:rsidRDefault="008D0C0E" w:rsidP="00113554">
            <w:pPr>
              <w:pStyle w:val="BODI"/>
              <w:spacing w:line="240" w:lineRule="auto"/>
              <w:ind w:firstLine="0"/>
              <w:jc w:val="center"/>
              <w:rPr>
                <w:sz w:val="18"/>
                <w:szCs w:val="18"/>
              </w:rPr>
            </w:pPr>
            <w:r w:rsidRPr="00F40B3B">
              <w:rPr>
                <w:sz w:val="18"/>
                <w:szCs w:val="18"/>
              </w:rPr>
              <w:t>G</w:t>
            </w:r>
          </w:p>
        </w:tc>
        <w:tc>
          <w:tcPr>
            <w:tcW w:w="850" w:type="dxa"/>
            <w:vAlign w:val="center"/>
          </w:tcPr>
          <w:p w14:paraId="71223040" w14:textId="7E379DEF"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87,28</w:t>
            </w:r>
          </w:p>
        </w:tc>
        <w:tc>
          <w:tcPr>
            <w:tcW w:w="851" w:type="dxa"/>
            <w:vAlign w:val="center"/>
          </w:tcPr>
          <w:p w14:paraId="4EBE7565" w14:textId="1B25C04B"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96,10</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6]</w:t>
            </w:r>
          </w:p>
        </w:tc>
        <w:tc>
          <w:tcPr>
            <w:tcW w:w="850" w:type="dxa"/>
            <w:vAlign w:val="center"/>
          </w:tcPr>
          <w:p w14:paraId="1BE7B820" w14:textId="10273628"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96,71</w:t>
            </w:r>
          </w:p>
        </w:tc>
        <w:tc>
          <w:tcPr>
            <w:tcW w:w="851" w:type="dxa"/>
            <w:vAlign w:val="center"/>
          </w:tcPr>
          <w:p w14:paraId="22B92D83" w14:textId="273F6B12"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79,63</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2]</w:t>
            </w:r>
          </w:p>
        </w:tc>
        <w:tc>
          <w:tcPr>
            <w:tcW w:w="850" w:type="dxa"/>
            <w:vMerge w:val="restart"/>
            <w:vAlign w:val="center"/>
          </w:tcPr>
          <w:p w14:paraId="367BFB0B" w14:textId="462C0B45"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64</w:t>
            </w:r>
          </w:p>
        </w:tc>
        <w:tc>
          <w:tcPr>
            <w:tcW w:w="851" w:type="dxa"/>
            <w:vMerge w:val="restart"/>
            <w:vAlign w:val="center"/>
          </w:tcPr>
          <w:p w14:paraId="4D5A9E93" w14:textId="60277CC3" w:rsidR="008D0C0E" w:rsidRPr="00F40B3B" w:rsidRDefault="008D0C0E" w:rsidP="005E19F4">
            <w:pPr>
              <w:pStyle w:val="BODI"/>
              <w:spacing w:line="240" w:lineRule="auto"/>
              <w:ind w:firstLine="0"/>
              <w:jc w:val="center"/>
              <w:rPr>
                <w:b/>
                <w:bCs/>
                <w:sz w:val="18"/>
                <w:szCs w:val="18"/>
              </w:rPr>
            </w:pPr>
            <w:r w:rsidRPr="00F40B3B">
              <w:rPr>
                <w:b/>
                <w:bCs/>
                <w:sz w:val="18"/>
                <w:szCs w:val="18"/>
              </w:rPr>
              <w:t>96,54</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w:t>
            </w:r>
            <w:r w:rsidR="00E152D6" w:rsidRPr="00F40B3B">
              <w:rPr>
                <w:rFonts w:asciiTheme="minorHAnsi" w:hAnsiTheme="minorHAnsi" w:cstheme="minorHAnsi"/>
                <w:b/>
                <w:bCs/>
                <w:sz w:val="18"/>
                <w:szCs w:val="18"/>
                <w:vertAlign w:val="superscript"/>
              </w:rPr>
              <w:t>2</w:t>
            </w:r>
            <w:r w:rsidRPr="00F40B3B">
              <w:rPr>
                <w:rFonts w:asciiTheme="minorHAnsi" w:hAnsiTheme="minorHAnsi" w:cstheme="minorHAnsi"/>
                <w:b/>
                <w:bCs/>
                <w:sz w:val="18"/>
                <w:szCs w:val="18"/>
                <w:vertAlign w:val="superscript"/>
              </w:rPr>
              <w:t>]</w:t>
            </w:r>
          </w:p>
        </w:tc>
        <w:tc>
          <w:tcPr>
            <w:tcW w:w="850" w:type="dxa"/>
            <w:vMerge w:val="restart"/>
            <w:vAlign w:val="center"/>
          </w:tcPr>
          <w:p w14:paraId="74EF1BFC" w14:textId="2FE6698C" w:rsidR="008D0C0E" w:rsidRPr="00F40B3B" w:rsidRDefault="008D0C0E" w:rsidP="005E19F4">
            <w:pPr>
              <w:pStyle w:val="BODI"/>
              <w:spacing w:line="240" w:lineRule="auto"/>
              <w:ind w:firstLine="0"/>
              <w:jc w:val="center"/>
              <w:rPr>
                <w:b/>
                <w:bCs/>
                <w:sz w:val="18"/>
                <w:szCs w:val="18"/>
              </w:rPr>
            </w:pPr>
            <w:r w:rsidRPr="00F40B3B">
              <w:rPr>
                <w:b/>
                <w:bCs/>
                <w:sz w:val="18"/>
                <w:szCs w:val="18"/>
              </w:rPr>
              <w:t>98,08</w:t>
            </w:r>
            <w:r w:rsidR="0050292C" w:rsidRPr="00F40B3B">
              <w:rPr>
                <w:rFonts w:asciiTheme="minorHAnsi" w:hAnsiTheme="minorHAnsi" w:cstheme="minorHAnsi"/>
                <w:b/>
                <w:bCs/>
                <w:sz w:val="18"/>
                <w:szCs w:val="18"/>
              </w:rPr>
              <w:t xml:space="preserve"> </w:t>
            </w:r>
            <w:r w:rsidR="0050292C" w:rsidRPr="00F40B3B">
              <w:rPr>
                <w:rFonts w:asciiTheme="minorHAnsi" w:hAnsiTheme="minorHAnsi" w:cstheme="minorHAnsi"/>
                <w:b/>
                <w:bCs/>
                <w:sz w:val="18"/>
                <w:szCs w:val="18"/>
                <w:vertAlign w:val="superscript"/>
              </w:rPr>
              <w:t>[1]</w:t>
            </w:r>
          </w:p>
        </w:tc>
        <w:tc>
          <w:tcPr>
            <w:tcW w:w="851" w:type="dxa"/>
            <w:vMerge w:val="restart"/>
            <w:vAlign w:val="center"/>
          </w:tcPr>
          <w:p w14:paraId="3F0DDA85" w14:textId="42DAEF70" w:rsidR="008D0C0E" w:rsidRPr="00F40B3B" w:rsidRDefault="008D0C0E" w:rsidP="005E19F4">
            <w:pPr>
              <w:pStyle w:val="BODI"/>
              <w:spacing w:line="240" w:lineRule="auto"/>
              <w:ind w:firstLine="0"/>
              <w:jc w:val="center"/>
              <w:rPr>
                <w:sz w:val="18"/>
                <w:szCs w:val="18"/>
              </w:rPr>
            </w:pPr>
            <w:r w:rsidRPr="00F40B3B">
              <w:rPr>
                <w:b/>
                <w:bCs/>
                <w:sz w:val="18"/>
                <w:szCs w:val="18"/>
              </w:rPr>
              <w:t>75,95</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w:t>
            </w:r>
          </w:p>
        </w:tc>
      </w:tr>
      <w:tr w:rsidR="008D0C0E" w:rsidRPr="00F40B3B" w14:paraId="75CB332F" w14:textId="77777777" w:rsidTr="00D86956">
        <w:trPr>
          <w:cantSplit/>
          <w:trHeight w:val="255"/>
        </w:trPr>
        <w:tc>
          <w:tcPr>
            <w:tcW w:w="421" w:type="dxa"/>
            <w:vMerge/>
            <w:vAlign w:val="center"/>
          </w:tcPr>
          <w:p w14:paraId="08A43A46" w14:textId="77777777" w:rsidR="008D0C0E" w:rsidRPr="00F40B3B" w:rsidRDefault="008D0C0E" w:rsidP="00113554">
            <w:pPr>
              <w:pStyle w:val="BODI"/>
              <w:spacing w:line="240" w:lineRule="auto"/>
              <w:ind w:firstLine="0"/>
              <w:jc w:val="left"/>
              <w:rPr>
                <w:sz w:val="18"/>
                <w:szCs w:val="18"/>
              </w:rPr>
            </w:pPr>
          </w:p>
        </w:tc>
        <w:tc>
          <w:tcPr>
            <w:tcW w:w="283" w:type="dxa"/>
            <w:vMerge/>
            <w:vAlign w:val="center"/>
          </w:tcPr>
          <w:p w14:paraId="1F5C350C" w14:textId="77777777" w:rsidR="008D0C0E" w:rsidRPr="00F40B3B" w:rsidRDefault="008D0C0E" w:rsidP="00113554">
            <w:pPr>
              <w:pStyle w:val="BODI"/>
              <w:spacing w:line="240" w:lineRule="auto"/>
              <w:ind w:firstLine="0"/>
              <w:jc w:val="center"/>
              <w:rPr>
                <w:sz w:val="18"/>
                <w:szCs w:val="18"/>
              </w:rPr>
            </w:pPr>
          </w:p>
        </w:tc>
        <w:tc>
          <w:tcPr>
            <w:tcW w:w="709" w:type="dxa"/>
            <w:vMerge/>
            <w:vAlign w:val="center"/>
          </w:tcPr>
          <w:p w14:paraId="33AFD6F6" w14:textId="77777777" w:rsidR="008D0C0E" w:rsidRPr="00F40B3B" w:rsidRDefault="008D0C0E" w:rsidP="008576C5">
            <w:pPr>
              <w:pStyle w:val="BODI"/>
              <w:spacing w:line="240" w:lineRule="auto"/>
              <w:ind w:firstLine="0"/>
              <w:jc w:val="center"/>
              <w:rPr>
                <w:sz w:val="18"/>
                <w:szCs w:val="18"/>
              </w:rPr>
            </w:pPr>
          </w:p>
        </w:tc>
        <w:tc>
          <w:tcPr>
            <w:tcW w:w="283" w:type="dxa"/>
            <w:vAlign w:val="center"/>
          </w:tcPr>
          <w:p w14:paraId="5E5C357E" w14:textId="032B6AE0" w:rsidR="008D0C0E" w:rsidRPr="00F40B3B" w:rsidRDefault="008D0C0E" w:rsidP="00113554">
            <w:pPr>
              <w:pStyle w:val="BODI"/>
              <w:spacing w:line="240" w:lineRule="auto"/>
              <w:ind w:firstLine="0"/>
              <w:jc w:val="center"/>
              <w:rPr>
                <w:sz w:val="18"/>
                <w:szCs w:val="18"/>
              </w:rPr>
            </w:pPr>
            <w:r w:rsidRPr="00F40B3B">
              <w:rPr>
                <w:sz w:val="18"/>
                <w:szCs w:val="18"/>
              </w:rPr>
              <w:t>P</w:t>
            </w:r>
          </w:p>
        </w:tc>
        <w:tc>
          <w:tcPr>
            <w:tcW w:w="850" w:type="dxa"/>
            <w:vAlign w:val="center"/>
          </w:tcPr>
          <w:p w14:paraId="2F6BC7E1" w14:textId="33354257"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b/>
                <w:bCs/>
                <w:sz w:val="18"/>
                <w:szCs w:val="18"/>
              </w:rPr>
              <w:t>100</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1]</w:t>
            </w:r>
          </w:p>
        </w:tc>
        <w:tc>
          <w:tcPr>
            <w:tcW w:w="851" w:type="dxa"/>
            <w:vAlign w:val="center"/>
          </w:tcPr>
          <w:p w14:paraId="13810347" w14:textId="124EB871"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96,97</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2]</w:t>
            </w:r>
          </w:p>
        </w:tc>
        <w:tc>
          <w:tcPr>
            <w:tcW w:w="850" w:type="dxa"/>
            <w:vAlign w:val="center"/>
          </w:tcPr>
          <w:p w14:paraId="72716678" w14:textId="4B556450"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99,45</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w:t>
            </w:r>
          </w:p>
        </w:tc>
        <w:tc>
          <w:tcPr>
            <w:tcW w:w="851" w:type="dxa"/>
            <w:vAlign w:val="center"/>
          </w:tcPr>
          <w:p w14:paraId="58AFD74C" w14:textId="46FB537A"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72,27</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3]</w:t>
            </w:r>
          </w:p>
        </w:tc>
        <w:tc>
          <w:tcPr>
            <w:tcW w:w="850" w:type="dxa"/>
            <w:vMerge/>
            <w:vAlign w:val="center"/>
          </w:tcPr>
          <w:p w14:paraId="54DFD742" w14:textId="23E664A5" w:rsidR="008D0C0E" w:rsidRPr="00F40B3B" w:rsidRDefault="008D0C0E" w:rsidP="005E19F4">
            <w:pPr>
              <w:pStyle w:val="BODI"/>
              <w:spacing w:line="240" w:lineRule="auto"/>
              <w:ind w:firstLine="0"/>
              <w:jc w:val="center"/>
              <w:rPr>
                <w:rFonts w:asciiTheme="minorHAnsi" w:hAnsiTheme="minorHAnsi" w:cstheme="minorHAnsi"/>
                <w:sz w:val="18"/>
                <w:szCs w:val="18"/>
              </w:rPr>
            </w:pPr>
          </w:p>
        </w:tc>
        <w:tc>
          <w:tcPr>
            <w:tcW w:w="851" w:type="dxa"/>
            <w:vMerge/>
            <w:vAlign w:val="center"/>
          </w:tcPr>
          <w:p w14:paraId="2056A2D8" w14:textId="77777777" w:rsidR="008D0C0E" w:rsidRPr="00F40B3B" w:rsidRDefault="008D0C0E" w:rsidP="005E19F4">
            <w:pPr>
              <w:pStyle w:val="BODI"/>
              <w:spacing w:line="240" w:lineRule="auto"/>
              <w:ind w:firstLine="0"/>
              <w:jc w:val="center"/>
              <w:rPr>
                <w:b/>
                <w:bCs/>
                <w:sz w:val="18"/>
                <w:szCs w:val="18"/>
              </w:rPr>
            </w:pPr>
          </w:p>
        </w:tc>
        <w:tc>
          <w:tcPr>
            <w:tcW w:w="850" w:type="dxa"/>
            <w:vMerge/>
            <w:vAlign w:val="center"/>
          </w:tcPr>
          <w:p w14:paraId="42D34BAA" w14:textId="77777777" w:rsidR="008D0C0E" w:rsidRPr="00F40B3B" w:rsidRDefault="008D0C0E" w:rsidP="005E19F4">
            <w:pPr>
              <w:pStyle w:val="BODI"/>
              <w:spacing w:line="240" w:lineRule="auto"/>
              <w:ind w:firstLine="0"/>
              <w:jc w:val="center"/>
              <w:rPr>
                <w:b/>
                <w:bCs/>
                <w:sz w:val="18"/>
                <w:szCs w:val="18"/>
              </w:rPr>
            </w:pPr>
          </w:p>
        </w:tc>
        <w:tc>
          <w:tcPr>
            <w:tcW w:w="851" w:type="dxa"/>
            <w:vMerge/>
            <w:vAlign w:val="center"/>
          </w:tcPr>
          <w:p w14:paraId="0AA1A1DC" w14:textId="77777777" w:rsidR="008D0C0E" w:rsidRPr="00F40B3B" w:rsidRDefault="008D0C0E" w:rsidP="005E19F4">
            <w:pPr>
              <w:pStyle w:val="BODI"/>
              <w:spacing w:line="240" w:lineRule="auto"/>
              <w:ind w:firstLine="0"/>
              <w:jc w:val="center"/>
              <w:rPr>
                <w:b/>
                <w:bCs/>
                <w:sz w:val="18"/>
                <w:szCs w:val="18"/>
              </w:rPr>
            </w:pPr>
          </w:p>
        </w:tc>
      </w:tr>
      <w:tr w:rsidR="008D0C0E" w:rsidRPr="00F40B3B" w14:paraId="6B010144" w14:textId="77777777" w:rsidTr="00D86956">
        <w:trPr>
          <w:cantSplit/>
          <w:trHeight w:val="255"/>
        </w:trPr>
        <w:tc>
          <w:tcPr>
            <w:tcW w:w="421" w:type="dxa"/>
            <w:vMerge/>
            <w:vAlign w:val="center"/>
          </w:tcPr>
          <w:p w14:paraId="32E2C035" w14:textId="77777777" w:rsidR="008D0C0E" w:rsidRPr="00F40B3B" w:rsidRDefault="008D0C0E" w:rsidP="00113554">
            <w:pPr>
              <w:pStyle w:val="BODI"/>
              <w:spacing w:line="240" w:lineRule="auto"/>
              <w:ind w:firstLine="0"/>
              <w:jc w:val="left"/>
              <w:rPr>
                <w:sz w:val="18"/>
                <w:szCs w:val="18"/>
              </w:rPr>
            </w:pPr>
          </w:p>
        </w:tc>
        <w:tc>
          <w:tcPr>
            <w:tcW w:w="283" w:type="dxa"/>
            <w:vMerge w:val="restart"/>
            <w:vAlign w:val="center"/>
          </w:tcPr>
          <w:p w14:paraId="3FF487A6" w14:textId="77777777" w:rsidR="008D0C0E" w:rsidRPr="00F40B3B" w:rsidRDefault="008D0C0E" w:rsidP="00113554">
            <w:pPr>
              <w:pStyle w:val="BODI"/>
              <w:spacing w:line="240" w:lineRule="auto"/>
              <w:ind w:firstLine="0"/>
              <w:jc w:val="center"/>
              <w:rPr>
                <w:sz w:val="18"/>
                <w:szCs w:val="18"/>
              </w:rPr>
            </w:pPr>
            <w:r w:rsidRPr="00F40B3B">
              <w:rPr>
                <w:sz w:val="18"/>
                <w:szCs w:val="18"/>
              </w:rPr>
              <w:t>X</w:t>
            </w:r>
          </w:p>
        </w:tc>
        <w:tc>
          <w:tcPr>
            <w:tcW w:w="709" w:type="dxa"/>
            <w:vMerge w:val="restart"/>
            <w:vAlign w:val="center"/>
          </w:tcPr>
          <w:p w14:paraId="13A01964" w14:textId="5FC413AC" w:rsidR="008D0C0E" w:rsidRPr="00F40B3B" w:rsidRDefault="007D364D" w:rsidP="008576C5">
            <w:pPr>
              <w:pStyle w:val="BODI"/>
              <w:spacing w:line="240" w:lineRule="auto"/>
              <w:ind w:firstLine="0"/>
              <w:jc w:val="center"/>
              <w:rPr>
                <w:sz w:val="18"/>
                <w:szCs w:val="18"/>
              </w:rPr>
            </w:pPr>
            <w:r w:rsidRPr="00F40B3B">
              <w:rPr>
                <w:sz w:val="18"/>
                <w:szCs w:val="18"/>
              </w:rPr>
              <w:t>56,9</w:t>
            </w:r>
          </w:p>
        </w:tc>
        <w:tc>
          <w:tcPr>
            <w:tcW w:w="283" w:type="dxa"/>
            <w:vAlign w:val="center"/>
          </w:tcPr>
          <w:p w14:paraId="24923DA8" w14:textId="122E41D4" w:rsidR="008D0C0E" w:rsidRPr="00F40B3B" w:rsidRDefault="008D0C0E" w:rsidP="00113554">
            <w:pPr>
              <w:pStyle w:val="BODI"/>
              <w:spacing w:line="240" w:lineRule="auto"/>
              <w:ind w:firstLine="0"/>
              <w:jc w:val="center"/>
              <w:rPr>
                <w:sz w:val="18"/>
                <w:szCs w:val="18"/>
              </w:rPr>
            </w:pPr>
            <w:r w:rsidRPr="00F40B3B">
              <w:rPr>
                <w:sz w:val="18"/>
                <w:szCs w:val="18"/>
              </w:rPr>
              <w:t>G</w:t>
            </w:r>
          </w:p>
        </w:tc>
        <w:tc>
          <w:tcPr>
            <w:tcW w:w="850" w:type="dxa"/>
            <w:vAlign w:val="center"/>
          </w:tcPr>
          <w:p w14:paraId="623940D8" w14:textId="2D16B0A9"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87,93</w:t>
            </w:r>
          </w:p>
        </w:tc>
        <w:tc>
          <w:tcPr>
            <w:tcW w:w="851" w:type="dxa"/>
            <w:vAlign w:val="center"/>
          </w:tcPr>
          <w:p w14:paraId="0A9583B0" w14:textId="71068D8E"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96,10</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5]</w:t>
            </w:r>
          </w:p>
        </w:tc>
        <w:tc>
          <w:tcPr>
            <w:tcW w:w="850" w:type="dxa"/>
            <w:vAlign w:val="center"/>
          </w:tcPr>
          <w:p w14:paraId="6B344EC5" w14:textId="25F62B5A"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96,68</w:t>
            </w:r>
          </w:p>
        </w:tc>
        <w:tc>
          <w:tcPr>
            <w:tcW w:w="851" w:type="dxa"/>
            <w:vAlign w:val="center"/>
          </w:tcPr>
          <w:p w14:paraId="38FBCBAC" w14:textId="32BE432B"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b/>
                <w:bCs/>
                <w:sz w:val="18"/>
                <w:szCs w:val="18"/>
              </w:rPr>
              <w:t>79,68</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w:t>
            </w:r>
          </w:p>
        </w:tc>
        <w:tc>
          <w:tcPr>
            <w:tcW w:w="850" w:type="dxa"/>
            <w:vMerge w:val="restart"/>
            <w:vAlign w:val="center"/>
          </w:tcPr>
          <w:p w14:paraId="2304AF57" w14:textId="12F415FA"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rFonts w:asciiTheme="minorHAnsi" w:hAnsiTheme="minorHAnsi" w:cstheme="minorHAnsi"/>
                <w:sz w:val="18"/>
                <w:szCs w:val="18"/>
              </w:rPr>
              <w:t>93,97</w:t>
            </w:r>
          </w:p>
        </w:tc>
        <w:tc>
          <w:tcPr>
            <w:tcW w:w="851" w:type="dxa"/>
            <w:vMerge w:val="restart"/>
            <w:vAlign w:val="center"/>
          </w:tcPr>
          <w:p w14:paraId="05C773C0" w14:textId="1D82CF2B" w:rsidR="008D0C0E" w:rsidRPr="00F40B3B" w:rsidRDefault="008D0C0E" w:rsidP="005E19F4">
            <w:pPr>
              <w:pStyle w:val="BODI"/>
              <w:spacing w:line="240" w:lineRule="auto"/>
              <w:ind w:firstLine="0"/>
              <w:jc w:val="center"/>
              <w:rPr>
                <w:sz w:val="18"/>
                <w:szCs w:val="18"/>
              </w:rPr>
            </w:pPr>
            <w:r w:rsidRPr="00F40B3B">
              <w:rPr>
                <w:sz w:val="18"/>
                <w:szCs w:val="18"/>
              </w:rPr>
              <w:t>94,05</w:t>
            </w:r>
          </w:p>
        </w:tc>
        <w:tc>
          <w:tcPr>
            <w:tcW w:w="850" w:type="dxa"/>
            <w:vMerge w:val="restart"/>
            <w:vAlign w:val="center"/>
          </w:tcPr>
          <w:p w14:paraId="22E81548" w14:textId="46B7709C" w:rsidR="008D0C0E" w:rsidRPr="00F40B3B" w:rsidRDefault="008D0C0E" w:rsidP="005E19F4">
            <w:pPr>
              <w:pStyle w:val="BODI"/>
              <w:spacing w:line="240" w:lineRule="auto"/>
              <w:ind w:firstLine="0"/>
              <w:jc w:val="center"/>
              <w:rPr>
                <w:b/>
                <w:bCs/>
                <w:sz w:val="18"/>
                <w:szCs w:val="18"/>
              </w:rPr>
            </w:pPr>
            <w:r w:rsidRPr="00F40B3B">
              <w:rPr>
                <w:b/>
                <w:bCs/>
                <w:sz w:val="18"/>
                <w:szCs w:val="18"/>
              </w:rPr>
              <w:t>97,20</w:t>
            </w:r>
            <w:r w:rsidR="0050292C" w:rsidRPr="00F40B3B">
              <w:rPr>
                <w:rFonts w:asciiTheme="minorHAnsi" w:hAnsiTheme="minorHAnsi" w:cstheme="minorHAnsi"/>
                <w:b/>
                <w:bCs/>
                <w:sz w:val="18"/>
                <w:szCs w:val="18"/>
              </w:rPr>
              <w:t xml:space="preserve"> </w:t>
            </w:r>
            <w:r w:rsidR="0050292C" w:rsidRPr="00F40B3B">
              <w:rPr>
                <w:rFonts w:asciiTheme="minorHAnsi" w:hAnsiTheme="minorHAnsi" w:cstheme="minorHAnsi"/>
                <w:b/>
                <w:bCs/>
                <w:sz w:val="18"/>
                <w:szCs w:val="18"/>
                <w:vertAlign w:val="superscript"/>
              </w:rPr>
              <w:t>[3]</w:t>
            </w:r>
          </w:p>
        </w:tc>
        <w:tc>
          <w:tcPr>
            <w:tcW w:w="851" w:type="dxa"/>
            <w:vMerge w:val="restart"/>
            <w:vAlign w:val="center"/>
          </w:tcPr>
          <w:p w14:paraId="4DA5C19A" w14:textId="2C0EC9CE" w:rsidR="008D0C0E" w:rsidRPr="00F40B3B" w:rsidRDefault="008D0C0E" w:rsidP="005E19F4">
            <w:pPr>
              <w:pStyle w:val="BODI"/>
              <w:spacing w:line="240" w:lineRule="auto"/>
              <w:ind w:firstLine="0"/>
              <w:jc w:val="center"/>
              <w:rPr>
                <w:b/>
                <w:bCs/>
                <w:sz w:val="18"/>
                <w:szCs w:val="18"/>
              </w:rPr>
            </w:pPr>
            <w:r w:rsidRPr="00F40B3B">
              <w:rPr>
                <w:b/>
                <w:bCs/>
                <w:sz w:val="18"/>
                <w:szCs w:val="18"/>
              </w:rPr>
              <w:t>74,68</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3]</w:t>
            </w:r>
          </w:p>
        </w:tc>
      </w:tr>
      <w:tr w:rsidR="008D0C0E" w:rsidRPr="00F40B3B" w14:paraId="59E94407" w14:textId="77777777" w:rsidTr="00D86956">
        <w:trPr>
          <w:cantSplit/>
          <w:trHeight w:val="255"/>
        </w:trPr>
        <w:tc>
          <w:tcPr>
            <w:tcW w:w="421" w:type="dxa"/>
            <w:vMerge/>
            <w:vAlign w:val="center"/>
          </w:tcPr>
          <w:p w14:paraId="6497F7B9" w14:textId="77777777" w:rsidR="008D0C0E" w:rsidRPr="00F40B3B" w:rsidRDefault="008D0C0E" w:rsidP="00113554">
            <w:pPr>
              <w:pStyle w:val="BODI"/>
              <w:spacing w:line="240" w:lineRule="auto"/>
              <w:ind w:firstLine="0"/>
              <w:jc w:val="left"/>
              <w:rPr>
                <w:sz w:val="18"/>
                <w:szCs w:val="18"/>
              </w:rPr>
            </w:pPr>
          </w:p>
        </w:tc>
        <w:tc>
          <w:tcPr>
            <w:tcW w:w="283" w:type="dxa"/>
            <w:vMerge/>
            <w:vAlign w:val="center"/>
          </w:tcPr>
          <w:p w14:paraId="350772E9" w14:textId="77777777" w:rsidR="008D0C0E" w:rsidRPr="00F40B3B" w:rsidRDefault="008D0C0E" w:rsidP="00113554">
            <w:pPr>
              <w:pStyle w:val="BODI"/>
              <w:spacing w:line="240" w:lineRule="auto"/>
              <w:ind w:firstLine="0"/>
              <w:jc w:val="center"/>
              <w:rPr>
                <w:sz w:val="18"/>
                <w:szCs w:val="18"/>
              </w:rPr>
            </w:pPr>
          </w:p>
        </w:tc>
        <w:tc>
          <w:tcPr>
            <w:tcW w:w="709" w:type="dxa"/>
            <w:vMerge/>
            <w:vAlign w:val="center"/>
          </w:tcPr>
          <w:p w14:paraId="261A2BA0" w14:textId="77777777" w:rsidR="008D0C0E" w:rsidRPr="00F40B3B" w:rsidRDefault="008D0C0E" w:rsidP="008576C5">
            <w:pPr>
              <w:pStyle w:val="BODI"/>
              <w:spacing w:line="240" w:lineRule="auto"/>
              <w:ind w:firstLine="0"/>
              <w:jc w:val="center"/>
              <w:rPr>
                <w:sz w:val="18"/>
                <w:szCs w:val="18"/>
              </w:rPr>
            </w:pPr>
          </w:p>
        </w:tc>
        <w:tc>
          <w:tcPr>
            <w:tcW w:w="283" w:type="dxa"/>
            <w:vAlign w:val="center"/>
          </w:tcPr>
          <w:p w14:paraId="0CA08CFC" w14:textId="137261AF" w:rsidR="008D0C0E" w:rsidRPr="00F40B3B" w:rsidRDefault="008D0C0E" w:rsidP="00113554">
            <w:pPr>
              <w:pStyle w:val="BODI"/>
              <w:spacing w:line="240" w:lineRule="auto"/>
              <w:ind w:firstLine="0"/>
              <w:jc w:val="center"/>
              <w:rPr>
                <w:sz w:val="18"/>
                <w:szCs w:val="18"/>
              </w:rPr>
            </w:pPr>
            <w:r w:rsidRPr="00F40B3B">
              <w:rPr>
                <w:sz w:val="18"/>
                <w:szCs w:val="18"/>
              </w:rPr>
              <w:t>P</w:t>
            </w:r>
          </w:p>
        </w:tc>
        <w:tc>
          <w:tcPr>
            <w:tcW w:w="850" w:type="dxa"/>
            <w:vAlign w:val="center"/>
          </w:tcPr>
          <w:p w14:paraId="79D03466" w14:textId="72186F32" w:rsidR="008D0C0E" w:rsidRPr="00F40B3B" w:rsidRDefault="008D0C0E" w:rsidP="005E19F4">
            <w:pPr>
              <w:pStyle w:val="BODI"/>
              <w:spacing w:line="240" w:lineRule="auto"/>
              <w:ind w:firstLine="0"/>
              <w:jc w:val="center"/>
              <w:rPr>
                <w:rFonts w:asciiTheme="minorHAnsi" w:hAnsiTheme="minorHAnsi" w:cstheme="minorHAnsi"/>
                <w:b/>
                <w:bCs/>
                <w:sz w:val="18"/>
                <w:szCs w:val="18"/>
              </w:rPr>
            </w:pPr>
            <w:r w:rsidRPr="00F40B3B">
              <w:rPr>
                <w:b/>
                <w:bCs/>
                <w:sz w:val="18"/>
                <w:szCs w:val="18"/>
              </w:rPr>
              <w:t>100</w:t>
            </w:r>
            <w:r w:rsidRPr="00F40B3B">
              <w:rPr>
                <w:rFonts w:asciiTheme="minorHAnsi" w:hAnsiTheme="minorHAnsi" w:cstheme="minorHAnsi"/>
                <w:b/>
                <w:bCs/>
                <w:sz w:val="18"/>
                <w:szCs w:val="18"/>
              </w:rPr>
              <w:t xml:space="preserve"> </w:t>
            </w:r>
            <w:r w:rsidRPr="00F40B3B">
              <w:rPr>
                <w:rFonts w:asciiTheme="minorHAnsi" w:hAnsiTheme="minorHAnsi" w:cstheme="minorHAnsi"/>
                <w:b/>
                <w:bCs/>
                <w:sz w:val="18"/>
                <w:szCs w:val="18"/>
                <w:vertAlign w:val="superscript"/>
              </w:rPr>
              <w:t>[1.4]</w:t>
            </w:r>
          </w:p>
        </w:tc>
        <w:tc>
          <w:tcPr>
            <w:tcW w:w="851" w:type="dxa"/>
            <w:vAlign w:val="center"/>
          </w:tcPr>
          <w:p w14:paraId="6C048D16" w14:textId="23717DDE"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91,99</w:t>
            </w:r>
          </w:p>
        </w:tc>
        <w:tc>
          <w:tcPr>
            <w:tcW w:w="850" w:type="dxa"/>
            <w:vAlign w:val="center"/>
          </w:tcPr>
          <w:p w14:paraId="05DDD800" w14:textId="6FE9F0D0"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97,73</w:t>
            </w:r>
          </w:p>
        </w:tc>
        <w:tc>
          <w:tcPr>
            <w:tcW w:w="851" w:type="dxa"/>
            <w:vAlign w:val="center"/>
          </w:tcPr>
          <w:p w14:paraId="45551097" w14:textId="482385EA" w:rsidR="008D0C0E" w:rsidRPr="00F40B3B" w:rsidRDefault="008D0C0E" w:rsidP="005E19F4">
            <w:pPr>
              <w:pStyle w:val="BODI"/>
              <w:spacing w:line="240" w:lineRule="auto"/>
              <w:ind w:firstLine="0"/>
              <w:jc w:val="center"/>
              <w:rPr>
                <w:rFonts w:asciiTheme="minorHAnsi" w:hAnsiTheme="minorHAnsi" w:cstheme="minorHAnsi"/>
                <w:sz w:val="18"/>
                <w:szCs w:val="18"/>
              </w:rPr>
            </w:pPr>
            <w:r w:rsidRPr="00F40B3B">
              <w:rPr>
                <w:sz w:val="18"/>
                <w:szCs w:val="18"/>
              </w:rPr>
              <w:t>69,68</w:t>
            </w:r>
          </w:p>
        </w:tc>
        <w:tc>
          <w:tcPr>
            <w:tcW w:w="850" w:type="dxa"/>
            <w:vMerge/>
            <w:vAlign w:val="center"/>
          </w:tcPr>
          <w:p w14:paraId="43773281" w14:textId="5A0D2519" w:rsidR="008D0C0E" w:rsidRPr="00F40B3B" w:rsidRDefault="008D0C0E" w:rsidP="0052744C">
            <w:pPr>
              <w:pStyle w:val="BODI"/>
              <w:spacing w:line="240" w:lineRule="auto"/>
              <w:ind w:firstLine="0"/>
              <w:jc w:val="center"/>
              <w:rPr>
                <w:rFonts w:asciiTheme="minorHAnsi" w:hAnsiTheme="minorHAnsi" w:cstheme="minorHAnsi"/>
                <w:sz w:val="18"/>
                <w:szCs w:val="18"/>
              </w:rPr>
            </w:pPr>
          </w:p>
        </w:tc>
        <w:tc>
          <w:tcPr>
            <w:tcW w:w="851" w:type="dxa"/>
            <w:vMerge/>
            <w:vAlign w:val="center"/>
          </w:tcPr>
          <w:p w14:paraId="0052A3EA" w14:textId="77777777" w:rsidR="008D0C0E" w:rsidRPr="00F40B3B" w:rsidRDefault="008D0C0E" w:rsidP="0052744C">
            <w:pPr>
              <w:pStyle w:val="BODI"/>
              <w:spacing w:line="240" w:lineRule="auto"/>
              <w:ind w:firstLine="0"/>
              <w:jc w:val="center"/>
              <w:rPr>
                <w:sz w:val="18"/>
                <w:szCs w:val="18"/>
              </w:rPr>
            </w:pPr>
          </w:p>
        </w:tc>
        <w:tc>
          <w:tcPr>
            <w:tcW w:w="850" w:type="dxa"/>
            <w:vMerge/>
            <w:vAlign w:val="center"/>
          </w:tcPr>
          <w:p w14:paraId="2F608450" w14:textId="77777777" w:rsidR="008D0C0E" w:rsidRPr="00F40B3B" w:rsidRDefault="008D0C0E" w:rsidP="0052744C">
            <w:pPr>
              <w:pStyle w:val="BODI"/>
              <w:spacing w:line="240" w:lineRule="auto"/>
              <w:ind w:firstLine="0"/>
              <w:jc w:val="center"/>
              <w:rPr>
                <w:sz w:val="18"/>
                <w:szCs w:val="18"/>
              </w:rPr>
            </w:pPr>
          </w:p>
        </w:tc>
        <w:tc>
          <w:tcPr>
            <w:tcW w:w="851" w:type="dxa"/>
            <w:vMerge/>
            <w:vAlign w:val="center"/>
          </w:tcPr>
          <w:p w14:paraId="0018FE87" w14:textId="77777777" w:rsidR="008D0C0E" w:rsidRPr="00F40B3B" w:rsidRDefault="008D0C0E" w:rsidP="0052744C">
            <w:pPr>
              <w:pStyle w:val="BODI"/>
              <w:spacing w:line="240" w:lineRule="auto"/>
              <w:ind w:firstLine="0"/>
              <w:jc w:val="center"/>
              <w:rPr>
                <w:b/>
                <w:bCs/>
                <w:sz w:val="18"/>
                <w:szCs w:val="18"/>
              </w:rPr>
            </w:pPr>
          </w:p>
        </w:tc>
      </w:tr>
    </w:tbl>
    <w:p w14:paraId="0DA287A1" w14:textId="77777777" w:rsidR="00351CD7" w:rsidRDefault="00351CD7" w:rsidP="002E1440">
      <w:pPr>
        <w:pStyle w:val="BODI"/>
      </w:pPr>
    </w:p>
    <w:p w14:paraId="36296207" w14:textId="40491121" w:rsidR="00351CD7" w:rsidRDefault="00351CD7" w:rsidP="00351CD7">
      <w:pPr>
        <w:pStyle w:val="BODI"/>
        <w:shd w:val="clear" w:color="auto" w:fill="D9D9D9" w:themeFill="background1" w:themeFillShade="D9"/>
        <w:ind w:firstLine="0"/>
        <w:rPr>
          <w:shd w:val="clear" w:color="auto" w:fill="D9D9D9" w:themeFill="background1" w:themeFillShade="D9"/>
        </w:rPr>
      </w:pPr>
      <w:r>
        <w:rPr>
          <w:shd w:val="clear" w:color="auto" w:fill="D9D9D9" w:themeFill="background1" w:themeFillShade="D9"/>
        </w:rPr>
        <w:t xml:space="preserve">Penjelasan lanjutan </w:t>
      </w:r>
      <w:r w:rsidRPr="00351CD7">
        <w:rPr>
          <w:shd w:val="clear" w:color="auto" w:fill="D9D9D9" w:themeFill="background1" w:themeFillShade="D9"/>
        </w:rPr>
        <w:t>dari tabel</w:t>
      </w:r>
      <w:r>
        <w:rPr>
          <w:shd w:val="clear" w:color="auto" w:fill="D9D9D9" w:themeFill="background1" w:themeFillShade="D9"/>
        </w:rPr>
        <w:t xml:space="preserve"> di atas</w:t>
      </w:r>
      <w:r w:rsidRPr="00351CD7">
        <w:rPr>
          <w:shd w:val="clear" w:color="auto" w:fill="D9D9D9" w:themeFill="background1" w:themeFillShade="D9"/>
        </w:rPr>
        <w:t>.</w:t>
      </w:r>
    </w:p>
    <w:p w14:paraId="34EA641A" w14:textId="3B179A06" w:rsidR="00063818" w:rsidRPr="00F40B3B" w:rsidRDefault="00063818" w:rsidP="00994BF2">
      <w:pPr>
        <w:pStyle w:val="BODI"/>
      </w:pPr>
      <w:r w:rsidRPr="00F40B3B">
        <w:br w:type="page"/>
      </w:r>
    </w:p>
    <w:p w14:paraId="6CF3131F" w14:textId="6313C1FB" w:rsidR="00063CDF" w:rsidRPr="00F40B3B" w:rsidRDefault="00D620BC" w:rsidP="00063CDF">
      <w:pPr>
        <w:pStyle w:val="Heading2"/>
        <w:rPr>
          <w:rFonts w:cs="Times New Roman"/>
        </w:rPr>
      </w:pPr>
      <w:bookmarkStart w:id="349" w:name="_Toc201279366"/>
      <w:bookmarkStart w:id="350" w:name="_Toc199532181"/>
      <w:r w:rsidRPr="00F40B3B">
        <w:rPr>
          <w:rFonts w:cs="Times New Roman"/>
          <w:szCs w:val="24"/>
        </w:rPr>
        <w:lastRenderedPageBreak/>
        <w:t>Penerapan Tampilan</w:t>
      </w:r>
      <w:bookmarkEnd w:id="349"/>
      <w:bookmarkEnd w:id="350"/>
      <w:r w:rsidR="00351CD7">
        <w:rPr>
          <w:rFonts w:cs="Times New Roman"/>
          <w:szCs w:val="24"/>
        </w:rPr>
        <w:t xml:space="preserve"> (Opsional; Contoh Penulisan Hasil)</w:t>
      </w:r>
    </w:p>
    <w:p w14:paraId="454CF4EB" w14:textId="56710B73" w:rsidR="00DB0808" w:rsidRPr="00F40B3B" w:rsidRDefault="00CB17D9" w:rsidP="002E1D42">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 xml:space="preserve">Metrik </w:t>
      </w:r>
      <w:r w:rsidRPr="0056019C">
        <w:rPr>
          <w:rFonts w:ascii="Times New Roman" w:hAnsi="Times New Roman" w:cs="Times New Roman"/>
          <w:i/>
          <w:iCs/>
          <w:szCs w:val="24"/>
        </w:rPr>
        <w:t>Precision</w:t>
      </w:r>
      <w:r w:rsidRPr="00F40B3B">
        <w:rPr>
          <w:rFonts w:ascii="Times New Roman" w:hAnsi="Times New Roman" w:cs="Times New Roman"/>
          <w:szCs w:val="24"/>
        </w:rPr>
        <w:t xml:space="preserve"> dan </w:t>
      </w:r>
      <w:r w:rsidRPr="0056019C">
        <w:rPr>
          <w:rFonts w:ascii="Times New Roman" w:hAnsi="Times New Roman" w:cs="Times New Roman"/>
          <w:i/>
          <w:iCs/>
          <w:szCs w:val="24"/>
        </w:rPr>
        <w:t>Recall</w:t>
      </w:r>
      <w:r w:rsidRPr="00F40B3B">
        <w:rPr>
          <w:rFonts w:ascii="Times New Roman" w:hAnsi="Times New Roman" w:cs="Times New Roman"/>
          <w:szCs w:val="24"/>
        </w:rPr>
        <w:t xml:space="preserve"> yang tercantum dalam Tabel 4.5 dan Tabel 4.6 diambil pada titik </w:t>
      </w:r>
      <w:r w:rsidRPr="00F40B3B">
        <w:rPr>
          <w:rFonts w:ascii="Times New Roman" w:hAnsi="Times New Roman" w:cs="Times New Roman"/>
          <w:i/>
          <w:iCs/>
          <w:szCs w:val="24"/>
        </w:rPr>
        <w:t>confidence score</w:t>
      </w:r>
      <w:r w:rsidRPr="00F40B3B">
        <w:rPr>
          <w:rFonts w:ascii="Times New Roman" w:hAnsi="Times New Roman" w:cs="Times New Roman"/>
          <w:szCs w:val="24"/>
        </w:rPr>
        <w:t xml:space="preserve"> dengan nilai </w:t>
      </w:r>
      <w:r w:rsidRPr="00C9481A">
        <w:rPr>
          <w:rFonts w:ascii="Times New Roman" w:hAnsi="Times New Roman" w:cs="Times New Roman"/>
          <w:szCs w:val="24"/>
        </w:rPr>
        <w:t>F1</w:t>
      </w:r>
      <w:r w:rsidRPr="00F40B3B">
        <w:rPr>
          <w:rFonts w:ascii="Times New Roman" w:hAnsi="Times New Roman" w:cs="Times New Roman"/>
          <w:szCs w:val="24"/>
        </w:rPr>
        <w:t>-</w:t>
      </w:r>
      <w:r w:rsidRPr="00D86956">
        <w:rPr>
          <w:rFonts w:ascii="Times New Roman" w:hAnsi="Times New Roman"/>
          <w:i/>
        </w:rPr>
        <w:t>score</w:t>
      </w:r>
      <w:r w:rsidRPr="00F40B3B">
        <w:rPr>
          <w:rFonts w:ascii="Times New Roman" w:hAnsi="Times New Roman" w:cs="Times New Roman"/>
          <w:szCs w:val="24"/>
        </w:rPr>
        <w:t xml:space="preserve"> tertinggi. Nilai tersebut ditentukan berdasarkan grafik </w:t>
      </w:r>
      <w:r w:rsidRPr="00C9481A">
        <w:rPr>
          <w:rFonts w:ascii="Times New Roman" w:hAnsi="Times New Roman" w:cs="Times New Roman"/>
          <w:szCs w:val="24"/>
        </w:rPr>
        <w:t>F1</w:t>
      </w:r>
      <w:r w:rsidRPr="00F40B3B">
        <w:rPr>
          <w:rFonts w:ascii="Times New Roman" w:hAnsi="Times New Roman" w:cs="Times New Roman"/>
          <w:szCs w:val="24"/>
        </w:rPr>
        <w:t>-</w:t>
      </w:r>
      <w:r w:rsidR="00A40354" w:rsidRPr="00D86956">
        <w:rPr>
          <w:rFonts w:ascii="Times New Roman" w:hAnsi="Times New Roman"/>
          <w:i/>
        </w:rPr>
        <w:t>C</w:t>
      </w:r>
      <w:r w:rsidRPr="00D86956">
        <w:rPr>
          <w:rFonts w:ascii="Times New Roman" w:hAnsi="Times New Roman"/>
          <w:i/>
        </w:rPr>
        <w:t>urve</w:t>
      </w:r>
      <w:r w:rsidRPr="00F40B3B">
        <w:rPr>
          <w:rFonts w:ascii="Times New Roman" w:hAnsi="Times New Roman" w:cs="Times New Roman"/>
          <w:szCs w:val="24"/>
        </w:rPr>
        <w:t xml:space="preserve"> yang divisualisasikan oleh model menggunakan kode berikut. </w:t>
      </w:r>
      <w:r w:rsidR="00D33AD6" w:rsidRPr="00F40B3B">
        <w:rPr>
          <w:rFonts w:ascii="Times New Roman" w:hAnsi="Times New Roman" w:cs="Times New Roman"/>
          <w:szCs w:val="24"/>
        </w:rPr>
        <w:t xml:space="preserve">Grafik yang dihasilkan dari kode </w:t>
      </w:r>
      <w:r w:rsidRPr="00F40B3B">
        <w:rPr>
          <w:rFonts w:ascii="Times New Roman" w:hAnsi="Times New Roman" w:cs="Times New Roman"/>
          <w:szCs w:val="24"/>
        </w:rPr>
        <w:t>ini</w:t>
      </w:r>
      <w:r w:rsidR="00D33AD6" w:rsidRPr="00F40B3B">
        <w:rPr>
          <w:rFonts w:ascii="Times New Roman" w:hAnsi="Times New Roman" w:cs="Times New Roman"/>
          <w:szCs w:val="24"/>
        </w:rPr>
        <w:t xml:space="preserve"> dapat dilihat pada Gambar 4.12.</w:t>
      </w:r>
    </w:p>
    <w:p w14:paraId="738DF688" w14:textId="094FFC77" w:rsidR="00C04CE0" w:rsidRPr="00F40B3B" w:rsidRDefault="00C04CE0" w:rsidP="00C04CE0">
      <w:pPr>
        <w:pStyle w:val="BODI"/>
        <w:spacing w:before="120"/>
        <w:ind w:firstLine="0"/>
        <w:rPr>
          <w:sz w:val="22"/>
          <w:szCs w:val="22"/>
        </w:rPr>
      </w:pPr>
      <w:r w:rsidRPr="00F40B3B">
        <w:rPr>
          <w:b/>
          <w:bCs/>
          <w:i/>
          <w:iCs/>
          <w:sz w:val="22"/>
          <w:szCs w:val="22"/>
        </w:rPr>
        <w:t>Source Code</w:t>
      </w:r>
      <w:r w:rsidRPr="00F40B3B">
        <w:rPr>
          <w:sz w:val="22"/>
          <w:szCs w:val="22"/>
        </w:rPr>
        <w:t xml:space="preserve">: Visualisasi </w:t>
      </w:r>
      <w:r w:rsidR="0016050D" w:rsidRPr="00F40B3B">
        <w:rPr>
          <w:sz w:val="22"/>
          <w:szCs w:val="22"/>
        </w:rPr>
        <w:t>Grafik Kurva</w:t>
      </w:r>
      <w:r w:rsidR="00F1175C" w:rsidRPr="00F40B3B">
        <w:rPr>
          <w:sz w:val="22"/>
          <w:szCs w:val="22"/>
        </w:rPr>
        <w:t xml:space="preserve"> Hubungan Metrik dan </w:t>
      </w:r>
      <w:r w:rsidR="00F1175C" w:rsidRPr="00F40B3B">
        <w:rPr>
          <w:i/>
          <w:iCs/>
          <w:sz w:val="22"/>
          <w:szCs w:val="22"/>
        </w:rPr>
        <w:t>Confidence</w:t>
      </w:r>
    </w:p>
    <w:tbl>
      <w:tblPr>
        <w:tblStyle w:val="TableGrid"/>
        <w:tblW w:w="0" w:type="auto"/>
        <w:tblLook w:val="04A0" w:firstRow="1" w:lastRow="0" w:firstColumn="1" w:lastColumn="0" w:noHBand="0" w:noVBand="1"/>
      </w:tblPr>
      <w:tblGrid>
        <w:gridCol w:w="8494"/>
      </w:tblGrid>
      <w:tr w:rsidR="00C04CE0" w:rsidRPr="00F40B3B" w14:paraId="482565D1" w14:textId="77777777" w:rsidTr="0062769E">
        <w:tc>
          <w:tcPr>
            <w:tcW w:w="8494" w:type="dxa"/>
          </w:tcPr>
          <w:p w14:paraId="219F7F8D" w14:textId="5B9682A4" w:rsidR="00836333" w:rsidRPr="00F40B3B" w:rsidRDefault="00836333" w:rsidP="00836333">
            <w:pPr>
              <w:pStyle w:val="Code"/>
              <w:rPr>
                <w:sz w:val="18"/>
                <w:szCs w:val="18"/>
              </w:rPr>
            </w:pPr>
            <w:r w:rsidRPr="00F40B3B">
              <w:rPr>
                <w:sz w:val="18"/>
                <w:szCs w:val="18"/>
              </w:rPr>
              <w:t>def plot_mc_curve(px, py, save_dir, names, xlabel, ylabel):</w:t>
            </w:r>
          </w:p>
          <w:p w14:paraId="72E06035" w14:textId="6479B075" w:rsidR="00836333" w:rsidRPr="00F40B3B" w:rsidRDefault="00836333" w:rsidP="00836333">
            <w:pPr>
              <w:pStyle w:val="Code"/>
              <w:rPr>
                <w:sz w:val="18"/>
                <w:szCs w:val="18"/>
              </w:rPr>
            </w:pPr>
            <w:r w:rsidRPr="00F40B3B">
              <w:rPr>
                <w:sz w:val="18"/>
                <w:szCs w:val="18"/>
              </w:rPr>
              <w:t xml:space="preserve">    fig, ax = plt.subplots(1, 1, figsize=(9, 6), tight_layout=True)</w:t>
            </w:r>
          </w:p>
          <w:p w14:paraId="2D8DD5FC" w14:textId="77777777" w:rsidR="00C76163" w:rsidRPr="00F40B3B" w:rsidRDefault="00836333" w:rsidP="00C76163">
            <w:pPr>
              <w:pStyle w:val="Code"/>
              <w:rPr>
                <w:sz w:val="18"/>
                <w:szCs w:val="18"/>
              </w:rPr>
            </w:pPr>
            <w:r w:rsidRPr="00F40B3B">
              <w:rPr>
                <w:sz w:val="18"/>
                <w:szCs w:val="18"/>
              </w:rPr>
              <w:t xml:space="preserve">    </w:t>
            </w:r>
            <w:r w:rsidR="00C76163" w:rsidRPr="00F40B3B">
              <w:rPr>
                <w:sz w:val="18"/>
                <w:szCs w:val="18"/>
              </w:rPr>
              <w:t>for i, y in enumerate(py):</w:t>
            </w:r>
          </w:p>
          <w:p w14:paraId="2E674DA4" w14:textId="70EAC1BF" w:rsidR="00836333" w:rsidRPr="00F40B3B" w:rsidRDefault="00C76163" w:rsidP="00C76163">
            <w:pPr>
              <w:pStyle w:val="Code"/>
              <w:rPr>
                <w:sz w:val="18"/>
                <w:szCs w:val="18"/>
              </w:rPr>
            </w:pPr>
            <w:r w:rsidRPr="00F40B3B">
              <w:rPr>
                <w:sz w:val="18"/>
                <w:szCs w:val="18"/>
              </w:rPr>
              <w:t xml:space="preserve">        ax.plot(px, y, linewidth=1, label=f'{names[i]}')</w:t>
            </w:r>
          </w:p>
          <w:p w14:paraId="4C1A45F9" w14:textId="06273F32" w:rsidR="00836333" w:rsidRPr="00F40B3B" w:rsidRDefault="00836333" w:rsidP="00836333">
            <w:pPr>
              <w:pStyle w:val="Code"/>
              <w:rPr>
                <w:sz w:val="18"/>
                <w:szCs w:val="18"/>
              </w:rPr>
            </w:pPr>
            <w:r w:rsidRPr="00F40B3B">
              <w:rPr>
                <w:sz w:val="18"/>
                <w:szCs w:val="18"/>
              </w:rPr>
              <w:t xml:space="preserve">    y = smooth(py.mean(0), 0.1)</w:t>
            </w:r>
          </w:p>
          <w:p w14:paraId="026CFADD" w14:textId="77777777" w:rsidR="00636776" w:rsidRPr="00F40B3B" w:rsidRDefault="00836333" w:rsidP="00836333">
            <w:pPr>
              <w:pStyle w:val="Code"/>
              <w:rPr>
                <w:sz w:val="18"/>
                <w:szCs w:val="18"/>
              </w:rPr>
            </w:pPr>
            <w:r w:rsidRPr="00F40B3B">
              <w:rPr>
                <w:sz w:val="18"/>
                <w:szCs w:val="18"/>
              </w:rPr>
              <w:t xml:space="preserve">    ax.plot(px, y, linewidth=3, color='blue', </w:t>
            </w:r>
          </w:p>
          <w:p w14:paraId="26FB408B" w14:textId="0EF1FA88" w:rsidR="00836333" w:rsidRPr="00F40B3B" w:rsidRDefault="00636776" w:rsidP="00836333">
            <w:pPr>
              <w:pStyle w:val="Code"/>
              <w:rPr>
                <w:sz w:val="18"/>
                <w:szCs w:val="18"/>
              </w:rPr>
            </w:pPr>
            <w:r w:rsidRPr="00F40B3B">
              <w:rPr>
                <w:sz w:val="18"/>
                <w:szCs w:val="18"/>
              </w:rPr>
              <w:t xml:space="preserve">            </w:t>
            </w:r>
            <w:r w:rsidR="00836333" w:rsidRPr="00F40B3B">
              <w:rPr>
                <w:sz w:val="18"/>
                <w:szCs w:val="18"/>
              </w:rPr>
              <w:t>label=f'all classes {y.max():.2f} at {px[y.argmax()]:.3f}')</w:t>
            </w:r>
          </w:p>
          <w:p w14:paraId="0FE7DB3B" w14:textId="77777777" w:rsidR="00836333" w:rsidRPr="00F40B3B" w:rsidRDefault="00836333" w:rsidP="00836333">
            <w:pPr>
              <w:pStyle w:val="Code"/>
              <w:rPr>
                <w:sz w:val="18"/>
                <w:szCs w:val="18"/>
              </w:rPr>
            </w:pPr>
            <w:r w:rsidRPr="00F40B3B">
              <w:rPr>
                <w:sz w:val="18"/>
                <w:szCs w:val="18"/>
              </w:rPr>
              <w:t xml:space="preserve">    ax.set_xlabel(xlabel)</w:t>
            </w:r>
          </w:p>
          <w:p w14:paraId="4CD22BE4" w14:textId="77777777" w:rsidR="00836333" w:rsidRPr="00F40B3B" w:rsidRDefault="00836333" w:rsidP="00836333">
            <w:pPr>
              <w:pStyle w:val="Code"/>
              <w:rPr>
                <w:sz w:val="18"/>
                <w:szCs w:val="18"/>
              </w:rPr>
            </w:pPr>
            <w:r w:rsidRPr="00F40B3B">
              <w:rPr>
                <w:sz w:val="18"/>
                <w:szCs w:val="18"/>
              </w:rPr>
              <w:t xml:space="preserve">    ax.set_ylabel(ylabel)</w:t>
            </w:r>
          </w:p>
          <w:p w14:paraId="35EAB247" w14:textId="77777777" w:rsidR="00836333" w:rsidRPr="00F40B3B" w:rsidRDefault="00836333" w:rsidP="00836333">
            <w:pPr>
              <w:pStyle w:val="Code"/>
              <w:rPr>
                <w:sz w:val="18"/>
                <w:szCs w:val="18"/>
              </w:rPr>
            </w:pPr>
            <w:r w:rsidRPr="00F40B3B">
              <w:rPr>
                <w:sz w:val="18"/>
                <w:szCs w:val="18"/>
              </w:rPr>
              <w:t xml:space="preserve">    ax.set_xlim(0, 1)</w:t>
            </w:r>
          </w:p>
          <w:p w14:paraId="07C62F94" w14:textId="77777777" w:rsidR="00836333" w:rsidRPr="00F40B3B" w:rsidRDefault="00836333" w:rsidP="00836333">
            <w:pPr>
              <w:pStyle w:val="Code"/>
              <w:rPr>
                <w:sz w:val="18"/>
                <w:szCs w:val="18"/>
              </w:rPr>
            </w:pPr>
            <w:r w:rsidRPr="00F40B3B">
              <w:rPr>
                <w:sz w:val="18"/>
                <w:szCs w:val="18"/>
              </w:rPr>
              <w:t xml:space="preserve">    ax.set_ylim(0, 1)</w:t>
            </w:r>
          </w:p>
          <w:p w14:paraId="591BF5D0" w14:textId="77777777" w:rsidR="00836333" w:rsidRPr="00F40B3B" w:rsidRDefault="00836333" w:rsidP="00836333">
            <w:pPr>
              <w:pStyle w:val="Code"/>
              <w:rPr>
                <w:sz w:val="18"/>
                <w:szCs w:val="18"/>
              </w:rPr>
            </w:pPr>
            <w:r w:rsidRPr="00F40B3B">
              <w:rPr>
                <w:sz w:val="18"/>
                <w:szCs w:val="18"/>
              </w:rPr>
              <w:t xml:space="preserve">    ax.legend(bbox_to_anchor=(1.04, 1), loc="upper left")</w:t>
            </w:r>
          </w:p>
          <w:p w14:paraId="20B21D7B" w14:textId="77777777" w:rsidR="00836333" w:rsidRPr="00F40B3B" w:rsidRDefault="00836333" w:rsidP="00836333">
            <w:pPr>
              <w:pStyle w:val="Code"/>
              <w:rPr>
                <w:sz w:val="18"/>
                <w:szCs w:val="18"/>
              </w:rPr>
            </w:pPr>
            <w:r w:rsidRPr="00F40B3B">
              <w:rPr>
                <w:sz w:val="18"/>
                <w:szCs w:val="18"/>
              </w:rPr>
              <w:t xml:space="preserve">    ax.set_title(f'{ylabel}-Confidence Curve')</w:t>
            </w:r>
          </w:p>
          <w:p w14:paraId="0F97A86F" w14:textId="6265D7C2" w:rsidR="001521B8" w:rsidRPr="00F40B3B" w:rsidRDefault="00836333" w:rsidP="001521B8">
            <w:pPr>
              <w:pStyle w:val="Code"/>
              <w:rPr>
                <w:sz w:val="18"/>
                <w:szCs w:val="18"/>
              </w:rPr>
            </w:pPr>
            <w:r w:rsidRPr="00F40B3B">
              <w:rPr>
                <w:sz w:val="18"/>
                <w:szCs w:val="18"/>
              </w:rPr>
              <w:t xml:space="preserve">    fig.savefig(save_dir, dpi=250)</w:t>
            </w:r>
          </w:p>
        </w:tc>
      </w:tr>
    </w:tbl>
    <w:p w14:paraId="49AD8AF1" w14:textId="7A5521DE" w:rsidR="006C07F9" w:rsidRPr="00F40B3B" w:rsidRDefault="00DC6C64" w:rsidP="00DC6C64">
      <w:pPr>
        <w:pStyle w:val="Gambar"/>
        <w:keepNext/>
        <w:spacing w:before="120" w:line="276" w:lineRule="auto"/>
        <w:rPr>
          <w:lang w:val="id-ID"/>
        </w:rPr>
      </w:pPr>
      <w:r>
        <w:drawing>
          <wp:inline distT="0" distB="0" distL="0" distR="0" wp14:anchorId="2F014274" wp14:editId="44D653F5">
            <wp:extent cx="4370874" cy="2880000"/>
            <wp:effectExtent l="0" t="0" r="0" b="0"/>
            <wp:docPr id="2124466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66527" name=""/>
                    <pic:cNvPicPr/>
                  </pic:nvPicPr>
                  <pic:blipFill rotWithShape="1">
                    <a:blip r:embed="rId30"/>
                    <a:srcRect l="9337" t="2362" r="9337" b="2362"/>
                    <a:stretch>
                      <a:fillRect/>
                    </a:stretch>
                  </pic:blipFill>
                  <pic:spPr bwMode="auto">
                    <a:xfrm>
                      <a:off x="0" y="0"/>
                      <a:ext cx="4370874" cy="2880000"/>
                    </a:xfrm>
                    <a:prstGeom prst="rect">
                      <a:avLst/>
                    </a:prstGeom>
                    <a:ln>
                      <a:noFill/>
                    </a:ln>
                    <a:extLst>
                      <a:ext uri="{53640926-AAD7-44D8-BBD7-CCE9431645EC}">
                        <a14:shadowObscured xmlns:a14="http://schemas.microsoft.com/office/drawing/2010/main"/>
                      </a:ext>
                    </a:extLst>
                  </pic:spPr>
                </pic:pic>
              </a:graphicData>
            </a:graphic>
          </wp:inline>
        </w:drawing>
      </w:r>
    </w:p>
    <w:p w14:paraId="38A3355A" w14:textId="4CB48FE2" w:rsidR="00A54EC6" w:rsidRPr="00F40B3B" w:rsidRDefault="006C07F9" w:rsidP="006C07F9">
      <w:pPr>
        <w:pStyle w:val="Caption"/>
      </w:pPr>
      <w:bookmarkStart w:id="351" w:name="_Toc199945562"/>
      <w:bookmarkStart w:id="352" w:name="_Toc208412498"/>
      <w:r w:rsidRPr="00F40B3B">
        <w:rPr>
          <w:b/>
          <w:bCs/>
        </w:rPr>
        <w:t>Gambar 4.</w:t>
      </w:r>
      <w:r w:rsidRPr="00F40B3B">
        <w:rPr>
          <w:b/>
          <w:bCs/>
        </w:rPr>
        <w:fldChar w:fldCharType="begin"/>
      </w:r>
      <w:r w:rsidRPr="00F40B3B">
        <w:rPr>
          <w:b/>
          <w:bCs/>
        </w:rPr>
        <w:instrText xml:space="preserve"> SEQ Gambar_4 \* ARABIC </w:instrText>
      </w:r>
      <w:r w:rsidRPr="00F40B3B">
        <w:rPr>
          <w:b/>
          <w:bCs/>
        </w:rPr>
        <w:fldChar w:fldCharType="separate"/>
      </w:r>
      <w:r w:rsidR="006B0D17">
        <w:rPr>
          <w:b/>
          <w:bCs/>
        </w:rPr>
        <w:t>12</w:t>
      </w:r>
      <w:r w:rsidRPr="00F40B3B">
        <w:rPr>
          <w:b/>
          <w:bCs/>
        </w:rPr>
        <w:fldChar w:fldCharType="end"/>
      </w:r>
      <w:r w:rsidRPr="00F40B3B">
        <w:t xml:space="preserve"> </w:t>
      </w:r>
      <w:r w:rsidR="00874CA1" w:rsidRPr="00F40B3B">
        <w:t xml:space="preserve">Sampel </w:t>
      </w:r>
      <w:r w:rsidR="006C51D4" w:rsidRPr="00F40B3B">
        <w:t>Grafi</w:t>
      </w:r>
      <w:r w:rsidR="000A3E76" w:rsidRPr="00F40B3B">
        <w:t>k</w:t>
      </w:r>
      <w:r w:rsidR="006C51D4" w:rsidRPr="00F40B3B">
        <w:t xml:space="preserve"> F1-</w:t>
      </w:r>
      <w:r w:rsidR="006C51D4" w:rsidRPr="00D86956">
        <w:rPr>
          <w:i/>
        </w:rPr>
        <w:t>Curve</w:t>
      </w:r>
      <w:bookmarkEnd w:id="351"/>
      <w:bookmarkEnd w:id="352"/>
    </w:p>
    <w:p w14:paraId="01EE2E7B" w14:textId="2165DAA4" w:rsidR="002D6934" w:rsidRDefault="002D6934" w:rsidP="00D33AD6">
      <w:pPr>
        <w:pStyle w:val="BODI"/>
      </w:pPr>
      <w:r w:rsidRPr="00F40B3B">
        <w:t>Setiap model yang diuji menghasilkan grafik F1-</w:t>
      </w:r>
      <w:r w:rsidR="00A40354" w:rsidRPr="00CD6E6E">
        <w:rPr>
          <w:i/>
          <w:iCs/>
        </w:rPr>
        <w:t>C</w:t>
      </w:r>
      <w:r w:rsidRPr="00CD6E6E">
        <w:rPr>
          <w:i/>
          <w:iCs/>
        </w:rPr>
        <w:t>urve</w:t>
      </w:r>
      <w:r w:rsidRPr="00F40B3B">
        <w:t xml:space="preserve"> seperti pada Gambar 4.12, dengan nilai </w:t>
      </w:r>
      <w:r w:rsidRPr="00C9481A">
        <w:t>F1</w:t>
      </w:r>
      <w:r w:rsidRPr="00F40B3B">
        <w:t>-</w:t>
      </w:r>
      <w:r w:rsidRPr="00D86956">
        <w:rPr>
          <w:i/>
        </w:rPr>
        <w:t>score</w:t>
      </w:r>
      <w:r w:rsidRPr="00D86956">
        <w:t xml:space="preserve"> </w:t>
      </w:r>
      <w:r w:rsidRPr="00F40B3B">
        <w:t xml:space="preserve">tertinggi ditunjukkan pada bagian kanan grafik berdasarkan titik </w:t>
      </w:r>
      <w:r w:rsidRPr="00F40B3B">
        <w:rPr>
          <w:i/>
          <w:iCs/>
        </w:rPr>
        <w:t>confidence</w:t>
      </w:r>
      <w:r w:rsidRPr="00F40B3B">
        <w:t xml:space="preserve"> tertentu. Titik ini mencerminkan ambang (</w:t>
      </w:r>
      <w:r w:rsidRPr="00F40B3B">
        <w:rPr>
          <w:i/>
          <w:iCs/>
        </w:rPr>
        <w:t>threshold</w:t>
      </w:r>
      <w:r w:rsidRPr="00F40B3B">
        <w:t xml:space="preserve">) optimal </w:t>
      </w:r>
      <w:r w:rsidRPr="00917856">
        <w:rPr>
          <w:i/>
          <w:iCs/>
        </w:rPr>
        <w:t>Precision</w:t>
      </w:r>
      <w:r w:rsidRPr="00F40B3B">
        <w:t xml:space="preserve"> dan </w:t>
      </w:r>
      <w:r w:rsidRPr="00917856">
        <w:rPr>
          <w:i/>
          <w:iCs/>
        </w:rPr>
        <w:t>Recall</w:t>
      </w:r>
      <w:r w:rsidR="00736066" w:rsidRPr="00F40B3B">
        <w:t xml:space="preserve"> yang berguna untuk pendeteksian langsung</w:t>
      </w:r>
      <w:r w:rsidR="00C82CD0" w:rsidRPr="00F40B3B">
        <w:t xml:space="preserve">. </w:t>
      </w:r>
      <w:r w:rsidR="00482FCF">
        <w:t>M</w:t>
      </w:r>
      <w:r w:rsidRPr="00F40B3B">
        <w:t xml:space="preserve">etrik </w:t>
      </w:r>
      <w:r w:rsidR="00C82CD0" w:rsidRPr="00F40B3B">
        <w:t>AP</w:t>
      </w:r>
      <w:r w:rsidRPr="00F40B3B">
        <w:t xml:space="preserve"> </w:t>
      </w:r>
      <w:r w:rsidR="00482FCF">
        <w:t xml:space="preserve">di sisi lain </w:t>
      </w:r>
      <w:r w:rsidRPr="00F40B3B">
        <w:t xml:space="preserve">dihitung dari keseluruhan distribusi </w:t>
      </w:r>
      <w:r w:rsidRPr="00F40B3B">
        <w:rPr>
          <w:i/>
          <w:iCs/>
        </w:rPr>
        <w:t>confidence</w:t>
      </w:r>
      <w:r w:rsidRPr="00D86956">
        <w:rPr>
          <w:i/>
        </w:rPr>
        <w:t xml:space="preserve"> </w:t>
      </w:r>
      <w:r w:rsidRPr="00F40B3B">
        <w:rPr>
          <w:i/>
          <w:iCs/>
        </w:rPr>
        <w:t>score</w:t>
      </w:r>
      <w:r w:rsidRPr="00F40B3B">
        <w:t xml:space="preserve"> pada data validasi dan data uji</w:t>
      </w:r>
      <w:r w:rsidR="00C82CD0" w:rsidRPr="00F40B3B">
        <w:t xml:space="preserve"> melalui PR-</w:t>
      </w:r>
      <w:r w:rsidR="00C82CD0" w:rsidRPr="005C16BF">
        <w:rPr>
          <w:i/>
          <w:iCs/>
        </w:rPr>
        <w:t>Curve</w:t>
      </w:r>
      <w:r w:rsidRPr="00F40B3B">
        <w:t>.</w:t>
      </w:r>
      <w:r w:rsidR="00EE3E70" w:rsidRPr="00F40B3B">
        <w:t xml:space="preserve"> </w:t>
      </w:r>
      <w:r w:rsidR="00F870F1">
        <w:t>Kode berikut menghasilkan visualisasi</w:t>
      </w:r>
      <w:r w:rsidR="00482FCF">
        <w:t xml:space="preserve"> grafik kurva PR-</w:t>
      </w:r>
      <w:r w:rsidR="00482FCF" w:rsidRPr="00F870F1">
        <w:rPr>
          <w:i/>
          <w:iCs/>
        </w:rPr>
        <w:t>Curve</w:t>
      </w:r>
      <w:r w:rsidR="00482FCF">
        <w:t xml:space="preserve"> </w:t>
      </w:r>
      <w:r w:rsidR="00F870F1">
        <w:t>seperti pada Gambar 4.13.</w:t>
      </w:r>
    </w:p>
    <w:p w14:paraId="087AA471" w14:textId="1118A6D1" w:rsidR="008472AB" w:rsidRPr="00CD7EA1" w:rsidRDefault="008472AB" w:rsidP="008472AB">
      <w:pPr>
        <w:pStyle w:val="BODI"/>
        <w:ind w:firstLine="0"/>
        <w:rPr>
          <w:i/>
          <w:iCs/>
          <w:sz w:val="22"/>
          <w:szCs w:val="22"/>
        </w:rPr>
      </w:pPr>
      <w:r w:rsidRPr="00CD7EA1">
        <w:rPr>
          <w:b/>
          <w:bCs/>
          <w:i/>
          <w:iCs/>
          <w:sz w:val="22"/>
          <w:szCs w:val="22"/>
        </w:rPr>
        <w:lastRenderedPageBreak/>
        <w:t>Source Code:</w:t>
      </w:r>
      <w:r w:rsidRPr="00CD7EA1">
        <w:rPr>
          <w:i/>
          <w:iCs/>
          <w:sz w:val="22"/>
          <w:szCs w:val="22"/>
        </w:rPr>
        <w:t xml:space="preserve"> </w:t>
      </w:r>
      <w:r w:rsidRPr="00CC7CA2">
        <w:rPr>
          <w:sz w:val="22"/>
          <w:szCs w:val="22"/>
        </w:rPr>
        <w:t>Visualisasi Grafik Kurva Hubungan</w:t>
      </w:r>
      <w:r w:rsidRPr="00CD7EA1">
        <w:rPr>
          <w:i/>
          <w:iCs/>
          <w:sz w:val="22"/>
          <w:szCs w:val="22"/>
        </w:rPr>
        <w:t xml:space="preserve"> Precision </w:t>
      </w:r>
      <w:r w:rsidRPr="00CC7CA2">
        <w:rPr>
          <w:sz w:val="22"/>
          <w:szCs w:val="22"/>
        </w:rPr>
        <w:t>dan</w:t>
      </w:r>
      <w:r w:rsidRPr="00CD7EA1">
        <w:rPr>
          <w:i/>
          <w:iCs/>
          <w:sz w:val="22"/>
          <w:szCs w:val="22"/>
        </w:rPr>
        <w:t xml:space="preserve"> Recall</w:t>
      </w:r>
    </w:p>
    <w:tbl>
      <w:tblPr>
        <w:tblStyle w:val="TableGrid"/>
        <w:tblW w:w="0" w:type="auto"/>
        <w:tblLook w:val="04A0" w:firstRow="1" w:lastRow="0" w:firstColumn="1" w:lastColumn="0" w:noHBand="0" w:noVBand="1"/>
      </w:tblPr>
      <w:tblGrid>
        <w:gridCol w:w="8494"/>
      </w:tblGrid>
      <w:tr w:rsidR="00CB49DF" w14:paraId="02F32035" w14:textId="77777777">
        <w:tc>
          <w:tcPr>
            <w:tcW w:w="8494" w:type="dxa"/>
          </w:tcPr>
          <w:p w14:paraId="78C9546E" w14:textId="77777777" w:rsidR="008472AB" w:rsidRPr="00CD7EA1" w:rsidRDefault="008472AB" w:rsidP="008472AB">
            <w:pPr>
              <w:pStyle w:val="Code"/>
              <w:rPr>
                <w:sz w:val="18"/>
                <w:szCs w:val="18"/>
              </w:rPr>
            </w:pPr>
            <w:r w:rsidRPr="00CD7EA1">
              <w:rPr>
                <w:sz w:val="18"/>
                <w:szCs w:val="18"/>
              </w:rPr>
              <w:t>def plot_pr_curve(px, py, ap, save_dir, names):</w:t>
            </w:r>
          </w:p>
          <w:p w14:paraId="5EB901A9" w14:textId="77777777" w:rsidR="008472AB" w:rsidRPr="00CD7EA1" w:rsidRDefault="008472AB" w:rsidP="008472AB">
            <w:pPr>
              <w:pStyle w:val="Code"/>
              <w:rPr>
                <w:sz w:val="18"/>
                <w:szCs w:val="18"/>
              </w:rPr>
            </w:pPr>
            <w:r w:rsidRPr="00CD7EA1">
              <w:rPr>
                <w:sz w:val="18"/>
                <w:szCs w:val="18"/>
              </w:rPr>
              <w:t xml:space="preserve">    fig, ax = plt.subplots(1, 1, figsize=(9, 6), tight_layout=True)</w:t>
            </w:r>
          </w:p>
          <w:p w14:paraId="7A819A6A" w14:textId="77777777" w:rsidR="008472AB" w:rsidRPr="00CD7EA1" w:rsidRDefault="008472AB" w:rsidP="008472AB">
            <w:pPr>
              <w:pStyle w:val="Code"/>
              <w:rPr>
                <w:sz w:val="18"/>
                <w:szCs w:val="18"/>
              </w:rPr>
            </w:pPr>
            <w:r w:rsidRPr="00CD7EA1">
              <w:rPr>
                <w:sz w:val="18"/>
                <w:szCs w:val="18"/>
              </w:rPr>
              <w:t xml:space="preserve">    py = np.stack(py, axis=1)</w:t>
            </w:r>
          </w:p>
          <w:p w14:paraId="590DD588" w14:textId="77777777" w:rsidR="008472AB" w:rsidRPr="00CD7EA1" w:rsidRDefault="008472AB" w:rsidP="008472AB">
            <w:pPr>
              <w:pStyle w:val="Code"/>
              <w:rPr>
                <w:sz w:val="18"/>
                <w:szCs w:val="18"/>
              </w:rPr>
            </w:pPr>
            <w:r w:rsidRPr="00CD7EA1">
              <w:rPr>
                <w:sz w:val="18"/>
                <w:szCs w:val="18"/>
              </w:rPr>
              <w:t xml:space="preserve">    for i, y in enumerate(py.T):</w:t>
            </w:r>
          </w:p>
          <w:p w14:paraId="02C5BA85" w14:textId="77777777" w:rsidR="008472AB" w:rsidRPr="00CD7EA1" w:rsidRDefault="008472AB" w:rsidP="008472AB">
            <w:pPr>
              <w:pStyle w:val="Code"/>
              <w:rPr>
                <w:sz w:val="18"/>
                <w:szCs w:val="18"/>
              </w:rPr>
            </w:pPr>
            <w:r w:rsidRPr="00CD7EA1">
              <w:rPr>
                <w:sz w:val="18"/>
                <w:szCs w:val="18"/>
              </w:rPr>
              <w:t xml:space="preserve">        ax.plot(px, y, linewidth=1, label=f"{names[i]} {ap[i, 0]:.3f}")</w:t>
            </w:r>
          </w:p>
          <w:p w14:paraId="76913A4F" w14:textId="77777777" w:rsidR="008472AB" w:rsidRPr="00CD7EA1" w:rsidRDefault="008472AB" w:rsidP="008472AB">
            <w:pPr>
              <w:pStyle w:val="Code"/>
              <w:rPr>
                <w:sz w:val="18"/>
                <w:szCs w:val="18"/>
              </w:rPr>
            </w:pPr>
            <w:r w:rsidRPr="00CD7EA1">
              <w:rPr>
                <w:sz w:val="18"/>
                <w:szCs w:val="18"/>
              </w:rPr>
              <w:t xml:space="preserve">    ax.plot(px, py.mean(1), linewidth=3, color="blue",</w:t>
            </w:r>
          </w:p>
          <w:p w14:paraId="3C76D92B" w14:textId="77777777" w:rsidR="008472AB" w:rsidRPr="00CD7EA1" w:rsidRDefault="008472AB" w:rsidP="008472AB">
            <w:pPr>
              <w:pStyle w:val="Code"/>
              <w:rPr>
                <w:sz w:val="18"/>
                <w:szCs w:val="18"/>
              </w:rPr>
            </w:pPr>
            <w:r w:rsidRPr="00CD7EA1">
              <w:rPr>
                <w:sz w:val="18"/>
                <w:szCs w:val="18"/>
              </w:rPr>
              <w:t xml:space="preserve">            label=f"all classes {ap[:, 0].mean():.3f} mAP@0.5")</w:t>
            </w:r>
          </w:p>
          <w:p w14:paraId="367629C1" w14:textId="77777777" w:rsidR="008472AB" w:rsidRPr="00CD7EA1" w:rsidRDefault="008472AB" w:rsidP="008472AB">
            <w:pPr>
              <w:pStyle w:val="Code"/>
              <w:rPr>
                <w:sz w:val="18"/>
                <w:szCs w:val="18"/>
              </w:rPr>
            </w:pPr>
            <w:r w:rsidRPr="00CD7EA1">
              <w:rPr>
                <w:sz w:val="18"/>
                <w:szCs w:val="18"/>
              </w:rPr>
              <w:t xml:space="preserve">    ax.set_xlabel("Recall")</w:t>
            </w:r>
          </w:p>
          <w:p w14:paraId="6E2C9080" w14:textId="77777777" w:rsidR="008472AB" w:rsidRPr="00CD7EA1" w:rsidRDefault="008472AB" w:rsidP="008472AB">
            <w:pPr>
              <w:pStyle w:val="Code"/>
              <w:rPr>
                <w:sz w:val="18"/>
                <w:szCs w:val="18"/>
              </w:rPr>
            </w:pPr>
            <w:r w:rsidRPr="00CD7EA1">
              <w:rPr>
                <w:sz w:val="18"/>
                <w:szCs w:val="18"/>
              </w:rPr>
              <w:t xml:space="preserve">    ax.set_ylabel("Precision")</w:t>
            </w:r>
          </w:p>
          <w:p w14:paraId="3EB071F7" w14:textId="77777777" w:rsidR="008472AB" w:rsidRPr="00CD7EA1" w:rsidRDefault="008472AB" w:rsidP="008472AB">
            <w:pPr>
              <w:pStyle w:val="Code"/>
              <w:rPr>
                <w:sz w:val="18"/>
                <w:szCs w:val="18"/>
              </w:rPr>
            </w:pPr>
            <w:r w:rsidRPr="00CD7EA1">
              <w:rPr>
                <w:sz w:val="18"/>
                <w:szCs w:val="18"/>
              </w:rPr>
              <w:t xml:space="preserve">    ax.set_xlim(0, 1)</w:t>
            </w:r>
          </w:p>
          <w:p w14:paraId="1210E720" w14:textId="77777777" w:rsidR="008472AB" w:rsidRPr="00CD7EA1" w:rsidRDefault="008472AB" w:rsidP="008472AB">
            <w:pPr>
              <w:pStyle w:val="Code"/>
              <w:rPr>
                <w:sz w:val="18"/>
                <w:szCs w:val="18"/>
              </w:rPr>
            </w:pPr>
            <w:r w:rsidRPr="00CD7EA1">
              <w:rPr>
                <w:sz w:val="18"/>
                <w:szCs w:val="18"/>
              </w:rPr>
              <w:t xml:space="preserve">    ax.set_ylim(0, 1)</w:t>
            </w:r>
          </w:p>
          <w:p w14:paraId="2D7F7AA9" w14:textId="77777777" w:rsidR="008472AB" w:rsidRPr="00CD7EA1" w:rsidRDefault="008472AB" w:rsidP="008472AB">
            <w:pPr>
              <w:pStyle w:val="Code"/>
              <w:rPr>
                <w:sz w:val="18"/>
                <w:szCs w:val="18"/>
              </w:rPr>
            </w:pPr>
            <w:r w:rsidRPr="00CD7EA1">
              <w:rPr>
                <w:sz w:val="18"/>
                <w:szCs w:val="18"/>
              </w:rPr>
              <w:t xml:space="preserve">    ax.legend(bbox_to_anchor=(1.04, 1), loc="upper left")</w:t>
            </w:r>
          </w:p>
          <w:p w14:paraId="0E917C8A" w14:textId="77777777" w:rsidR="008472AB" w:rsidRPr="00CD7EA1" w:rsidRDefault="008472AB" w:rsidP="008472AB">
            <w:pPr>
              <w:pStyle w:val="Code"/>
              <w:rPr>
                <w:sz w:val="18"/>
                <w:szCs w:val="18"/>
              </w:rPr>
            </w:pPr>
            <w:r w:rsidRPr="00CD7EA1">
              <w:rPr>
                <w:sz w:val="18"/>
                <w:szCs w:val="18"/>
              </w:rPr>
              <w:t xml:space="preserve">    ax.set_title("Precision-Recall Curve")</w:t>
            </w:r>
          </w:p>
          <w:p w14:paraId="15CA0A20" w14:textId="05E7DDD9" w:rsidR="00CB49DF" w:rsidRPr="005C72A6" w:rsidRDefault="008472AB" w:rsidP="008472AB">
            <w:pPr>
              <w:pStyle w:val="Code"/>
              <w:rPr>
                <w:sz w:val="18"/>
                <w:szCs w:val="18"/>
              </w:rPr>
            </w:pPr>
            <w:r w:rsidRPr="00CD7EA1">
              <w:rPr>
                <w:sz w:val="18"/>
                <w:szCs w:val="18"/>
              </w:rPr>
              <w:t xml:space="preserve">    fig.savefig(save_dir, dpi=250)</w:t>
            </w:r>
          </w:p>
        </w:tc>
      </w:tr>
    </w:tbl>
    <w:p w14:paraId="31194DE8" w14:textId="29A20AF8" w:rsidR="005C16BF" w:rsidRDefault="007A7E4F" w:rsidP="00482F98">
      <w:pPr>
        <w:pStyle w:val="BODI"/>
        <w:keepNext/>
        <w:spacing w:before="120" w:line="276" w:lineRule="auto"/>
        <w:ind w:firstLine="0"/>
        <w:jc w:val="center"/>
      </w:pPr>
      <w:r>
        <w:drawing>
          <wp:inline distT="0" distB="0" distL="0" distR="0" wp14:anchorId="488B96F2" wp14:editId="2C4A5A15">
            <wp:extent cx="4386497" cy="2880000"/>
            <wp:effectExtent l="0" t="0" r="0" b="0"/>
            <wp:docPr id="2046773958" name="Picture 1" descr="A graph of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773958" name="Picture 1" descr="A graph of a curve&#10;&#10;AI-generated content may be incorrect."/>
                    <pic:cNvPicPr/>
                  </pic:nvPicPr>
                  <pic:blipFill rotWithShape="1">
                    <a:blip r:embed="rId31"/>
                    <a:srcRect l="9317" t="2509" r="9317" b="2509"/>
                    <a:stretch>
                      <a:fillRect/>
                    </a:stretch>
                  </pic:blipFill>
                  <pic:spPr bwMode="auto">
                    <a:xfrm>
                      <a:off x="0" y="0"/>
                      <a:ext cx="4386497" cy="2880000"/>
                    </a:xfrm>
                    <a:prstGeom prst="rect">
                      <a:avLst/>
                    </a:prstGeom>
                    <a:ln>
                      <a:noFill/>
                    </a:ln>
                    <a:extLst>
                      <a:ext uri="{53640926-AAD7-44D8-BBD7-CCE9431645EC}">
                        <a14:shadowObscured xmlns:a14="http://schemas.microsoft.com/office/drawing/2010/main"/>
                      </a:ext>
                    </a:extLst>
                  </pic:spPr>
                </pic:pic>
              </a:graphicData>
            </a:graphic>
          </wp:inline>
        </w:drawing>
      </w:r>
    </w:p>
    <w:p w14:paraId="366C94B5" w14:textId="31119329" w:rsidR="001521B8" w:rsidRPr="001521B8" w:rsidRDefault="005C16BF" w:rsidP="005C16BF">
      <w:pPr>
        <w:pStyle w:val="Caption"/>
        <w:rPr>
          <w:szCs w:val="22"/>
        </w:rPr>
      </w:pPr>
      <w:bookmarkStart w:id="353" w:name="_Toc208412499"/>
      <w:r w:rsidRPr="005C16BF">
        <w:rPr>
          <w:b/>
          <w:bCs/>
        </w:rPr>
        <w:t>Gambar 4.</w:t>
      </w:r>
      <w:r w:rsidRPr="005C16BF">
        <w:rPr>
          <w:b/>
          <w:bCs/>
        </w:rPr>
        <w:fldChar w:fldCharType="begin"/>
      </w:r>
      <w:r w:rsidRPr="005C16BF">
        <w:rPr>
          <w:b/>
          <w:bCs/>
        </w:rPr>
        <w:instrText xml:space="preserve"> SEQ Gambar_4 \* ARABIC </w:instrText>
      </w:r>
      <w:r w:rsidRPr="005C16BF">
        <w:rPr>
          <w:b/>
          <w:bCs/>
        </w:rPr>
        <w:fldChar w:fldCharType="separate"/>
      </w:r>
      <w:r w:rsidR="006B0D17">
        <w:rPr>
          <w:b/>
          <w:bCs/>
        </w:rPr>
        <w:t>13</w:t>
      </w:r>
      <w:r w:rsidRPr="005C16BF">
        <w:rPr>
          <w:b/>
          <w:bCs/>
        </w:rPr>
        <w:fldChar w:fldCharType="end"/>
      </w:r>
      <w:r>
        <w:t xml:space="preserve"> Sampel Grafik PR-</w:t>
      </w:r>
      <w:r w:rsidRPr="005C16BF">
        <w:rPr>
          <w:i/>
          <w:iCs w:val="0"/>
        </w:rPr>
        <w:t>Curve</w:t>
      </w:r>
      <w:bookmarkEnd w:id="353"/>
    </w:p>
    <w:p w14:paraId="6EC9499D" w14:textId="6A0CDA4F" w:rsidR="000A46D8" w:rsidRDefault="00B1604D" w:rsidP="00552BD3">
      <w:pPr>
        <w:pStyle w:val="BODI"/>
      </w:pPr>
      <w:r>
        <w:t>Perbedaan</w:t>
      </w:r>
      <w:r w:rsidR="000A46D8" w:rsidRPr="000A46D8">
        <w:t xml:space="preserve"> utama dari kedua </w:t>
      </w:r>
      <w:r>
        <w:t>kode</w:t>
      </w:r>
      <w:r w:rsidR="000A46D8" w:rsidRPr="000A46D8">
        <w:t xml:space="preserve"> terletak pada jenis kurva yang dihasilkan serta pengolahan data sebelum </w:t>
      </w:r>
      <w:r w:rsidR="000A46D8" w:rsidRPr="002A58A4">
        <w:rPr>
          <w:i/>
          <w:iCs/>
        </w:rPr>
        <w:t>plotting</w:t>
      </w:r>
      <w:r w:rsidR="000A46D8" w:rsidRPr="000A46D8">
        <w:t xml:space="preserve">. Fungsi </w:t>
      </w:r>
      <w:r w:rsidR="00E762B7">
        <w:t>“</w:t>
      </w:r>
      <w:r w:rsidR="000A46D8" w:rsidRPr="000A46D8">
        <w:t>plot_mc_curve</w:t>
      </w:r>
      <w:r w:rsidR="00E762B7">
        <w:t>”</w:t>
      </w:r>
      <w:r w:rsidR="000A46D8" w:rsidRPr="000A46D8">
        <w:t xml:space="preserve"> </w:t>
      </w:r>
      <w:r w:rsidR="002B7AAC">
        <w:t xml:space="preserve">menggunakan </w:t>
      </w:r>
      <w:r w:rsidR="000A46D8" w:rsidRPr="000A46D8">
        <w:t xml:space="preserve">proses </w:t>
      </w:r>
      <w:r w:rsidR="000A46D8" w:rsidRPr="00E02499">
        <w:rPr>
          <w:i/>
          <w:iCs/>
        </w:rPr>
        <w:t>smoothing</w:t>
      </w:r>
      <w:r w:rsidR="000A46D8" w:rsidRPr="000A46D8">
        <w:t xml:space="preserve"> pada nilai rata-rata dari seluruh kelas untuk menyorot titik puncak performa. Di sisi lain, </w:t>
      </w:r>
      <w:r w:rsidR="00E762B7" w:rsidRPr="000A46D8">
        <w:t xml:space="preserve">fungsi </w:t>
      </w:r>
      <w:r w:rsidR="00E762B7">
        <w:t>“</w:t>
      </w:r>
      <w:r w:rsidR="00E762B7" w:rsidRPr="000A46D8">
        <w:t>plot_pr_curve</w:t>
      </w:r>
      <w:r w:rsidR="00E762B7">
        <w:t>”</w:t>
      </w:r>
      <w:r w:rsidR="000A46D8" w:rsidRPr="000A46D8">
        <w:t xml:space="preserve"> </w:t>
      </w:r>
      <w:r w:rsidR="002B7AAC">
        <w:t>menggunakan</w:t>
      </w:r>
      <w:r w:rsidR="000A46D8" w:rsidRPr="000A46D8">
        <w:t xml:space="preserve"> </w:t>
      </w:r>
      <w:r w:rsidR="000A46D8" w:rsidRPr="002A58A4">
        <w:rPr>
          <w:i/>
          <w:iCs/>
        </w:rPr>
        <w:t>stacking</w:t>
      </w:r>
      <w:r w:rsidR="000A46D8" w:rsidRPr="000A46D8">
        <w:t xml:space="preserve"> untuk memudahkan perhitungan rata-rata kurva antar kelas.</w:t>
      </w:r>
    </w:p>
    <w:p w14:paraId="04FFCA7E" w14:textId="3E6B9B6C" w:rsidR="00AC3730" w:rsidRDefault="00CE4F91" w:rsidP="00AC3730">
      <w:pPr>
        <w:pStyle w:val="BODI"/>
      </w:pPr>
      <w:r>
        <w:t>Grafik PR-</w:t>
      </w:r>
      <w:r w:rsidRPr="00CE4F91">
        <w:rPr>
          <w:i/>
          <w:iCs/>
        </w:rPr>
        <w:t>Curve</w:t>
      </w:r>
      <w:r w:rsidR="00FF5C92" w:rsidRPr="00F40B3B">
        <w:t xml:space="preserve"> </w:t>
      </w:r>
      <w:r w:rsidR="005D10D2">
        <w:t>dalam</w:t>
      </w:r>
      <w:r>
        <w:t xml:space="preserve"> </w:t>
      </w:r>
      <w:r w:rsidR="00FF5C92" w:rsidRPr="00F40B3B">
        <w:t>Gambar 4.1</w:t>
      </w:r>
      <w:r>
        <w:t>3</w:t>
      </w:r>
      <w:r w:rsidR="00F137FD">
        <w:t xml:space="preserve"> </w:t>
      </w:r>
      <w:r w:rsidR="00CF2E20">
        <w:t>memiliki keterangan pada</w:t>
      </w:r>
      <w:r w:rsidR="00FF5C92" w:rsidRPr="00F40B3B">
        <w:t xml:space="preserve"> bagian kanan</w:t>
      </w:r>
      <w:r w:rsidR="00F137FD">
        <w:t xml:space="preserve"> atas</w:t>
      </w:r>
      <w:r w:rsidR="00FF5C92" w:rsidRPr="00F40B3B">
        <w:t xml:space="preserve"> grafik</w:t>
      </w:r>
      <w:r w:rsidR="00F137FD">
        <w:t xml:space="preserve"> yang </w:t>
      </w:r>
      <w:r w:rsidR="004E61B9">
        <w:t>masing-masing</w:t>
      </w:r>
      <w:r w:rsidR="00B6571E">
        <w:t xml:space="preserve"> merepresentasikan nilai </w:t>
      </w:r>
      <w:r w:rsidR="00B6571E" w:rsidRPr="00B6571E">
        <w:rPr>
          <w:i/>
          <w:iCs/>
        </w:rPr>
        <w:t>Average Precision</w:t>
      </w:r>
      <w:r w:rsidR="00B6571E">
        <w:t xml:space="preserve"> (AP) untuk tiap kelasnya, serta rata-rata</w:t>
      </w:r>
      <w:r w:rsidR="00941D68">
        <w:t xml:space="preserve"> AP</w:t>
      </w:r>
      <w:r w:rsidR="00B6571E">
        <w:t xml:space="preserve"> dari seluruh kelas</w:t>
      </w:r>
      <w:r w:rsidR="00941D68">
        <w:t xml:space="preserve"> (mAP) </w:t>
      </w:r>
      <w:r w:rsidR="00B6571E">
        <w:t xml:space="preserve">pada </w:t>
      </w:r>
      <w:r w:rsidR="00B6571E">
        <w:rPr>
          <w:i/>
          <w:iCs/>
        </w:rPr>
        <w:t>threshold</w:t>
      </w:r>
      <w:r w:rsidR="00B6571E">
        <w:t xml:space="preserve"> IoU sebesar 0,5 (50%)</w:t>
      </w:r>
      <w:r w:rsidR="00631676">
        <w:t>. Nilai AP ini dihitung berdasarkan</w:t>
      </w:r>
      <w:r w:rsidR="00615EAA">
        <w:t xml:space="preserve"> </w:t>
      </w:r>
      <w:r w:rsidR="00615EAA" w:rsidRPr="005C72A6">
        <w:rPr>
          <w:i/>
          <w:iCs/>
        </w:rPr>
        <w:t>Area Under Curve</w:t>
      </w:r>
      <w:r w:rsidR="00615EAA">
        <w:t xml:space="preserve"> (AUC) di bawah kurva </w:t>
      </w:r>
      <w:r w:rsidR="00615EAA" w:rsidRPr="00E14049">
        <w:rPr>
          <w:i/>
          <w:iCs/>
        </w:rPr>
        <w:t>Precision-Recall</w:t>
      </w:r>
      <w:r w:rsidR="00615EAA">
        <w:t xml:space="preserve"> pada berbagai </w:t>
      </w:r>
      <w:r w:rsidR="00615EAA">
        <w:rPr>
          <w:i/>
          <w:iCs/>
        </w:rPr>
        <w:t>confidence threshold</w:t>
      </w:r>
      <w:r w:rsidR="00E14049">
        <w:t xml:space="preserve"> dari 1,0 hingga 0,01</w:t>
      </w:r>
      <w:r w:rsidR="00E209AF">
        <w:t>.</w:t>
      </w:r>
      <w:r w:rsidR="00314DBF">
        <w:t xml:space="preserve"> Grafik F1-</w:t>
      </w:r>
      <w:r w:rsidR="00314DBF" w:rsidRPr="001F7DFF">
        <w:rPr>
          <w:i/>
          <w:iCs/>
        </w:rPr>
        <w:t>Curve</w:t>
      </w:r>
      <w:r w:rsidR="00314DBF">
        <w:t xml:space="preserve"> dan PR-</w:t>
      </w:r>
      <w:r w:rsidR="00314DBF" w:rsidRPr="001F7DFF">
        <w:rPr>
          <w:i/>
          <w:iCs/>
        </w:rPr>
        <w:t>Curve</w:t>
      </w:r>
      <w:r w:rsidR="00314DBF">
        <w:t xml:space="preserve"> yang dihasilkan oleh masing-masing model dapat dilihat selengkapnya pada Lampiran </w:t>
      </w:r>
      <w:r w:rsidR="005D0CCD">
        <w:t>4.</w:t>
      </w:r>
    </w:p>
    <w:p w14:paraId="6CC5132B" w14:textId="454BFD5D" w:rsidR="00C5455D" w:rsidRPr="00D86956" w:rsidRDefault="00DB0808" w:rsidP="00D86956">
      <w:pPr>
        <w:pStyle w:val="BODI"/>
      </w:pPr>
      <w:r w:rsidRPr="00D86956">
        <w:lastRenderedPageBreak/>
        <w:t xml:space="preserve">Analisis perbandingan </w:t>
      </w:r>
      <w:r w:rsidR="002E6CBB" w:rsidRPr="00D86956">
        <w:t>metrik performa tiap model dapat lebih mudah dilakukan dengan memvisualisasikan h</w:t>
      </w:r>
      <w:r w:rsidR="002E1D42" w:rsidRPr="00D86956">
        <w:t xml:space="preserve">asil pengujian </w:t>
      </w:r>
      <w:r w:rsidR="00C5455D" w:rsidRPr="00D86956">
        <w:t xml:space="preserve">terhadap data validasi </w:t>
      </w:r>
      <w:r w:rsidR="00C5455D" w:rsidRPr="00D86956">
        <w:rPr>
          <w:i/>
        </w:rPr>
        <w:t xml:space="preserve">(validation set) </w:t>
      </w:r>
      <w:r w:rsidR="00C5455D" w:rsidRPr="00D86956">
        <w:t xml:space="preserve">dan data uji </w:t>
      </w:r>
      <w:r w:rsidR="00C5455D" w:rsidRPr="00D86956">
        <w:rPr>
          <w:i/>
        </w:rPr>
        <w:t xml:space="preserve">(test set) </w:t>
      </w:r>
      <w:r w:rsidR="002E1D42" w:rsidRPr="00D86956">
        <w:t xml:space="preserve">ke dalam bentuk grafik </w:t>
      </w:r>
      <w:r w:rsidR="00314DBF">
        <w:t>garis</w:t>
      </w:r>
      <w:r w:rsidR="002E1D42" w:rsidRPr="00D86956">
        <w:t xml:space="preserve">. </w:t>
      </w:r>
      <w:r w:rsidR="00C5455D" w:rsidRPr="00D86956">
        <w:t xml:space="preserve">Grafik </w:t>
      </w:r>
      <w:r w:rsidR="002E1D42" w:rsidRPr="00D86956">
        <w:t>ini diperoleh melalui kode berikut.</w:t>
      </w:r>
    </w:p>
    <w:p w14:paraId="5F7D5C6B" w14:textId="67846561" w:rsidR="00C5455D" w:rsidRPr="00F40B3B" w:rsidRDefault="00C5455D" w:rsidP="00C5455D">
      <w:pPr>
        <w:pStyle w:val="BODI"/>
        <w:spacing w:before="120"/>
        <w:ind w:firstLine="0"/>
        <w:rPr>
          <w:sz w:val="22"/>
          <w:szCs w:val="22"/>
        </w:rPr>
      </w:pPr>
      <w:r w:rsidRPr="00F40B3B">
        <w:rPr>
          <w:b/>
          <w:bCs/>
          <w:i/>
          <w:iCs/>
          <w:sz w:val="22"/>
          <w:szCs w:val="22"/>
        </w:rPr>
        <w:t>Source Code</w:t>
      </w:r>
      <w:r w:rsidRPr="00F40B3B">
        <w:rPr>
          <w:sz w:val="22"/>
          <w:szCs w:val="22"/>
        </w:rPr>
        <w:t xml:space="preserve">: Visualisasi Grafik </w:t>
      </w:r>
      <w:r w:rsidR="00314DBF">
        <w:rPr>
          <w:sz w:val="22"/>
          <w:szCs w:val="22"/>
        </w:rPr>
        <w:t>Garis</w:t>
      </w:r>
      <w:r w:rsidR="00F1175C" w:rsidRPr="00F40B3B">
        <w:rPr>
          <w:sz w:val="22"/>
          <w:szCs w:val="22"/>
        </w:rPr>
        <w:t xml:space="preserve"> </w:t>
      </w:r>
      <w:r w:rsidR="00314DBF">
        <w:rPr>
          <w:sz w:val="22"/>
          <w:szCs w:val="22"/>
        </w:rPr>
        <w:t xml:space="preserve">Perbandingan </w:t>
      </w:r>
      <w:r w:rsidR="00F1175C" w:rsidRPr="00F40B3B">
        <w:rPr>
          <w:sz w:val="22"/>
          <w:szCs w:val="22"/>
        </w:rPr>
        <w:t>Hasil Pengujian Model terhadap Set Data</w:t>
      </w:r>
    </w:p>
    <w:tbl>
      <w:tblPr>
        <w:tblStyle w:val="TableGrid"/>
        <w:tblW w:w="0" w:type="auto"/>
        <w:tblLook w:val="04A0" w:firstRow="1" w:lastRow="0" w:firstColumn="1" w:lastColumn="0" w:noHBand="0" w:noVBand="1"/>
      </w:tblPr>
      <w:tblGrid>
        <w:gridCol w:w="8494"/>
      </w:tblGrid>
      <w:tr w:rsidR="00C5455D" w:rsidRPr="00F40B3B" w14:paraId="191526EC" w14:textId="77777777" w:rsidTr="0062769E">
        <w:tc>
          <w:tcPr>
            <w:tcW w:w="8494" w:type="dxa"/>
          </w:tcPr>
          <w:p w14:paraId="3D1BAF77" w14:textId="77777777" w:rsidR="00DD0516" w:rsidRDefault="00647809" w:rsidP="00647809">
            <w:pPr>
              <w:pStyle w:val="Code"/>
              <w:rPr>
                <w:sz w:val="18"/>
                <w:szCs w:val="18"/>
                <w:lang w:val="en-US"/>
              </w:rPr>
            </w:pPr>
            <w:r w:rsidRPr="00647809">
              <w:rPr>
                <w:sz w:val="18"/>
                <w:szCs w:val="18"/>
                <w:lang w:val="en-US"/>
              </w:rPr>
              <w:t>def plot_model_comparison(</w:t>
            </w:r>
            <w:r>
              <w:rPr>
                <w:sz w:val="18"/>
                <w:szCs w:val="18"/>
                <w:lang w:val="en-US"/>
              </w:rPr>
              <w:t>df</w:t>
            </w:r>
            <w:r w:rsidRPr="00647809">
              <w:rPr>
                <w:sz w:val="18"/>
                <w:szCs w:val="18"/>
                <w:lang w:val="en-US"/>
              </w:rPr>
              <w:t>, y_metrics,</w:t>
            </w:r>
            <w:r>
              <w:rPr>
                <w:sz w:val="18"/>
                <w:szCs w:val="18"/>
                <w:lang w:val="en-US"/>
              </w:rPr>
              <w:t xml:space="preserve"> </w:t>
            </w:r>
            <w:r w:rsidRPr="00647809">
              <w:rPr>
                <w:sz w:val="18"/>
                <w:szCs w:val="18"/>
                <w:lang w:val="en-US"/>
              </w:rPr>
              <w:t>x='Params', figsize=(15, 10),</w:t>
            </w:r>
          </w:p>
          <w:p w14:paraId="0E9407F8" w14:textId="77777777" w:rsidR="00DD0516" w:rsidRDefault="00DD0516" w:rsidP="00647809">
            <w:pPr>
              <w:pStyle w:val="Code"/>
              <w:rPr>
                <w:sz w:val="18"/>
                <w:szCs w:val="18"/>
                <w:lang w:val="en-US"/>
              </w:rPr>
            </w:pPr>
            <w:r>
              <w:rPr>
                <w:sz w:val="18"/>
                <w:szCs w:val="18"/>
                <w:lang w:val="en-US"/>
              </w:rPr>
              <w:t xml:space="preserve">    </w:t>
            </w:r>
            <w:r w:rsidR="00647809" w:rsidRPr="00647809">
              <w:rPr>
                <w:sz w:val="18"/>
                <w:szCs w:val="18"/>
                <w:lang w:val="en-US"/>
              </w:rPr>
              <w:t>name='lineplot',</w:t>
            </w:r>
            <w:r>
              <w:rPr>
                <w:sz w:val="18"/>
                <w:szCs w:val="18"/>
                <w:lang w:val="en-US"/>
              </w:rPr>
              <w:t xml:space="preserve"> </w:t>
            </w:r>
            <w:r w:rsidR="00647809" w:rsidRPr="00647809">
              <w:rPr>
                <w:sz w:val="18"/>
                <w:szCs w:val="18"/>
                <w:lang w:val="en-US"/>
              </w:rPr>
              <w:t>model_colors={"YOLOv11": "blue",</w:t>
            </w:r>
            <w:r>
              <w:rPr>
                <w:sz w:val="18"/>
                <w:szCs w:val="18"/>
                <w:lang w:val="en-US"/>
              </w:rPr>
              <w:t xml:space="preserve"> </w:t>
            </w:r>
            <w:r w:rsidR="00647809" w:rsidRPr="00647809">
              <w:rPr>
                <w:sz w:val="18"/>
                <w:szCs w:val="18"/>
                <w:lang w:val="en-US"/>
              </w:rPr>
              <w:t>"YOLOv10": "green",</w:t>
            </w:r>
            <w:r>
              <w:rPr>
                <w:sz w:val="18"/>
                <w:szCs w:val="18"/>
                <w:lang w:val="en-US"/>
              </w:rPr>
              <w:t xml:space="preserve"> </w:t>
            </w:r>
            <w:r w:rsidR="00647809" w:rsidRPr="00647809">
              <w:rPr>
                <w:sz w:val="18"/>
                <w:szCs w:val="18"/>
                <w:lang w:val="en-US"/>
              </w:rPr>
              <w:t>"YOLOv9":</w:t>
            </w:r>
          </w:p>
          <w:p w14:paraId="65813B5F" w14:textId="7BB8F9A4" w:rsidR="00F14409" w:rsidRPr="00647809" w:rsidRDefault="00DD0516" w:rsidP="00647809">
            <w:pPr>
              <w:pStyle w:val="Code"/>
              <w:rPr>
                <w:sz w:val="18"/>
                <w:szCs w:val="18"/>
                <w:lang w:val="en-US"/>
              </w:rPr>
            </w:pPr>
            <w:r>
              <w:rPr>
                <w:sz w:val="18"/>
                <w:szCs w:val="18"/>
                <w:lang w:val="en-US"/>
              </w:rPr>
              <w:t xml:space="preserve">    </w:t>
            </w:r>
            <w:r w:rsidR="00647809" w:rsidRPr="00647809">
              <w:rPr>
                <w:sz w:val="18"/>
                <w:szCs w:val="18"/>
                <w:lang w:val="en-US"/>
              </w:rPr>
              <w:t>"red",</w:t>
            </w:r>
            <w:r>
              <w:rPr>
                <w:sz w:val="18"/>
                <w:szCs w:val="18"/>
                <w:lang w:val="en-US"/>
              </w:rPr>
              <w:t xml:space="preserve"> </w:t>
            </w:r>
            <w:r w:rsidR="00647809" w:rsidRPr="00647809">
              <w:rPr>
                <w:sz w:val="18"/>
                <w:szCs w:val="18"/>
                <w:lang w:val="en-US"/>
              </w:rPr>
              <w:t>"RT-DETR": "purple",</w:t>
            </w:r>
            <w:r>
              <w:rPr>
                <w:sz w:val="18"/>
                <w:szCs w:val="18"/>
                <w:lang w:val="en-US"/>
              </w:rPr>
              <w:t xml:space="preserve"> </w:t>
            </w:r>
            <w:r w:rsidR="00647809" w:rsidRPr="00647809">
              <w:rPr>
                <w:sz w:val="18"/>
                <w:szCs w:val="18"/>
                <w:lang w:val="en-US"/>
              </w:rPr>
              <w:t>"YOLOv8": "orange"}):</w:t>
            </w:r>
          </w:p>
          <w:p w14:paraId="2103D089" w14:textId="1B4EE751" w:rsidR="00647809" w:rsidRPr="00647809" w:rsidRDefault="00647809" w:rsidP="00647809">
            <w:pPr>
              <w:pStyle w:val="Code"/>
              <w:rPr>
                <w:sz w:val="18"/>
                <w:szCs w:val="18"/>
                <w:lang w:val="en-US"/>
              </w:rPr>
            </w:pPr>
            <w:r w:rsidRPr="00647809">
              <w:rPr>
                <w:sz w:val="18"/>
                <w:szCs w:val="18"/>
                <w:lang w:val="en-US"/>
              </w:rPr>
              <w:t xml:space="preserve">    </w:t>
            </w:r>
            <w:r w:rsidR="00351CD7">
              <w:rPr>
                <w:sz w:val="18"/>
                <w:szCs w:val="18"/>
                <w:lang w:val="en-US"/>
              </w:rPr>
              <w:t># {REDACTED FOR CONFIDENTIALITY}</w:t>
            </w:r>
          </w:p>
          <w:p w14:paraId="551697EA" w14:textId="388559B2" w:rsidR="00647809" w:rsidRPr="00647809" w:rsidRDefault="00647809" w:rsidP="00647809">
            <w:pPr>
              <w:pStyle w:val="Code"/>
              <w:rPr>
                <w:sz w:val="18"/>
                <w:szCs w:val="18"/>
                <w:lang w:val="en-US"/>
              </w:rPr>
            </w:pPr>
            <w:r w:rsidRPr="00647809">
              <w:rPr>
                <w:sz w:val="18"/>
                <w:szCs w:val="18"/>
                <w:lang w:val="en-US"/>
              </w:rPr>
              <w:t>   </w:t>
            </w:r>
            <w:r w:rsidR="00DD0516">
              <w:rPr>
                <w:sz w:val="18"/>
                <w:szCs w:val="18"/>
                <w:lang w:val="en-US"/>
              </w:rPr>
              <w:t xml:space="preserve"> </w:t>
            </w:r>
            <w:r w:rsidRPr="00647809">
              <w:rPr>
                <w:sz w:val="18"/>
                <w:szCs w:val="18"/>
                <w:lang w:val="en-US"/>
              </w:rPr>
              <w:t>plt.savefig(f'{name}.</w:t>
            </w:r>
            <w:r w:rsidR="00DD0516">
              <w:rPr>
                <w:sz w:val="18"/>
                <w:szCs w:val="18"/>
                <w:lang w:val="en-US"/>
              </w:rPr>
              <w:t>svg</w:t>
            </w:r>
            <w:r w:rsidRPr="00647809">
              <w:rPr>
                <w:sz w:val="18"/>
                <w:szCs w:val="18"/>
                <w:lang w:val="en-US"/>
              </w:rPr>
              <w:t>', format=</w:t>
            </w:r>
            <w:r w:rsidR="00DD0516" w:rsidRPr="00647809">
              <w:rPr>
                <w:sz w:val="18"/>
                <w:szCs w:val="18"/>
                <w:lang w:val="en-US"/>
              </w:rPr>
              <w:t>'</w:t>
            </w:r>
            <w:r w:rsidR="00DD0516">
              <w:rPr>
                <w:sz w:val="18"/>
                <w:szCs w:val="18"/>
                <w:lang w:val="en-US"/>
              </w:rPr>
              <w:t>svg</w:t>
            </w:r>
            <w:r w:rsidR="00DD0516" w:rsidRPr="00647809">
              <w:rPr>
                <w:sz w:val="18"/>
                <w:szCs w:val="18"/>
                <w:lang w:val="en-US"/>
              </w:rPr>
              <w:t>'</w:t>
            </w:r>
            <w:r w:rsidRPr="00647809">
              <w:rPr>
                <w:sz w:val="18"/>
                <w:szCs w:val="18"/>
                <w:lang w:val="en-US"/>
              </w:rPr>
              <w:t>)</w:t>
            </w:r>
          </w:p>
          <w:p w14:paraId="19738A35" w14:textId="77777777" w:rsidR="00647809" w:rsidRPr="00647809" w:rsidRDefault="00647809" w:rsidP="00647809">
            <w:pPr>
              <w:pStyle w:val="Code"/>
              <w:rPr>
                <w:sz w:val="18"/>
                <w:szCs w:val="18"/>
                <w:lang w:val="en-US"/>
              </w:rPr>
            </w:pPr>
          </w:p>
          <w:p w14:paraId="0089C323" w14:textId="0702E962" w:rsidR="00647809" w:rsidRPr="00647809" w:rsidRDefault="00647809" w:rsidP="00647809">
            <w:pPr>
              <w:pStyle w:val="Code"/>
              <w:rPr>
                <w:sz w:val="18"/>
                <w:szCs w:val="18"/>
                <w:lang w:val="en-US"/>
              </w:rPr>
            </w:pPr>
            <w:r w:rsidRPr="00647809">
              <w:rPr>
                <w:sz w:val="18"/>
                <w:szCs w:val="18"/>
                <w:lang w:val="en-US"/>
              </w:rPr>
              <w:t>plot_model_comparison(df</w:t>
            </w:r>
            <w:r w:rsidR="00CF39C8">
              <w:rPr>
                <w:sz w:val="18"/>
                <w:szCs w:val="18"/>
                <w:lang w:val="en-US"/>
              </w:rPr>
              <w:t>,</w:t>
            </w:r>
            <w:r w:rsidR="00CF39C8" w:rsidRPr="00647809">
              <w:rPr>
                <w:sz w:val="18"/>
                <w:szCs w:val="18"/>
                <w:lang w:val="en-US"/>
              </w:rPr>
              <w:t xml:space="preserve"> </w:t>
            </w:r>
            <w:r w:rsidRPr="00647809">
              <w:rPr>
                <w:sz w:val="18"/>
                <w:szCs w:val="18"/>
                <w:lang w:val="en-US"/>
              </w:rPr>
              <w:t>['mAP50 Val', 'mAP50 Test'], name="plot_mAP50")</w:t>
            </w:r>
          </w:p>
          <w:p w14:paraId="519D42B6" w14:textId="67F2C2D2" w:rsidR="00C5455D" w:rsidRPr="00647809" w:rsidRDefault="00647809" w:rsidP="003F3A0A">
            <w:pPr>
              <w:pStyle w:val="Code"/>
              <w:rPr>
                <w:sz w:val="18"/>
                <w:szCs w:val="18"/>
                <w:lang w:val="en-US"/>
              </w:rPr>
            </w:pPr>
            <w:r w:rsidRPr="00647809">
              <w:rPr>
                <w:sz w:val="18"/>
                <w:szCs w:val="18"/>
                <w:lang w:val="en-US"/>
              </w:rPr>
              <w:t>plot_model_comparison(df, ['mAP50-95 Val', 'mAP50-95 Test'],</w:t>
            </w:r>
            <w:r w:rsidR="00CF39C8">
              <w:rPr>
                <w:sz w:val="18"/>
                <w:szCs w:val="18"/>
                <w:lang w:val="en-US"/>
              </w:rPr>
              <w:t xml:space="preserve"> </w:t>
            </w:r>
            <w:r w:rsidRPr="00647809">
              <w:rPr>
                <w:sz w:val="18"/>
                <w:szCs w:val="18"/>
                <w:lang w:val="en-US"/>
              </w:rPr>
              <w:t>name="plot_mAP50-95")</w:t>
            </w:r>
          </w:p>
        </w:tc>
      </w:tr>
    </w:tbl>
    <w:p w14:paraId="5B82E74D" w14:textId="77777777" w:rsidR="00C5455D" w:rsidRPr="00F40B3B" w:rsidRDefault="00C5455D" w:rsidP="00C5455D">
      <w:pPr>
        <w:pStyle w:val="Code"/>
      </w:pPr>
    </w:p>
    <w:p w14:paraId="1C9BB8EF" w14:textId="4AC7B0CB" w:rsidR="00F848BA" w:rsidRDefault="004F0CCE" w:rsidP="00AC3730">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 xml:space="preserve">Kode </w:t>
      </w:r>
      <w:r w:rsidR="00F848BA">
        <w:rPr>
          <w:rFonts w:ascii="Times New Roman" w:hAnsi="Times New Roman" w:cs="Times New Roman"/>
          <w:szCs w:val="24"/>
        </w:rPr>
        <w:t>tersebut</w:t>
      </w:r>
      <w:r w:rsidRPr="00F40B3B">
        <w:rPr>
          <w:rFonts w:ascii="Times New Roman" w:hAnsi="Times New Roman" w:cs="Times New Roman"/>
          <w:szCs w:val="24"/>
        </w:rPr>
        <w:t xml:space="preserve"> memvisualisasikan</w:t>
      </w:r>
      <w:r w:rsidR="00E6671C" w:rsidRPr="00F40B3B">
        <w:rPr>
          <w:rFonts w:ascii="Times New Roman" w:hAnsi="Times New Roman" w:cs="Times New Roman"/>
          <w:szCs w:val="24"/>
        </w:rPr>
        <w:t xml:space="preserve"> </w:t>
      </w:r>
      <w:r w:rsidR="00C17551" w:rsidRPr="00F40B3B">
        <w:rPr>
          <w:rFonts w:ascii="Times New Roman" w:hAnsi="Times New Roman" w:cs="Times New Roman"/>
          <w:szCs w:val="24"/>
        </w:rPr>
        <w:t>perbandingan nilai metrik evaluasi mAP</w:t>
      </w:r>
      <w:r w:rsidR="00C17551" w:rsidRPr="00F40B3B">
        <w:rPr>
          <w:rFonts w:ascii="Times New Roman" w:hAnsi="Times New Roman" w:cs="Times New Roman"/>
          <w:szCs w:val="24"/>
          <w:vertAlign w:val="subscript"/>
        </w:rPr>
        <w:t>50</w:t>
      </w:r>
      <w:r w:rsidR="00C17551" w:rsidRPr="00F40B3B">
        <w:rPr>
          <w:rFonts w:ascii="Times New Roman" w:hAnsi="Times New Roman" w:cs="Times New Roman"/>
          <w:szCs w:val="24"/>
        </w:rPr>
        <w:t xml:space="preserve"> dan mAP</w:t>
      </w:r>
      <w:r w:rsidR="00C17551" w:rsidRPr="00F40B3B">
        <w:rPr>
          <w:rFonts w:ascii="Times New Roman" w:hAnsi="Times New Roman" w:cs="Times New Roman"/>
          <w:szCs w:val="24"/>
          <w:vertAlign w:val="subscript"/>
        </w:rPr>
        <w:t xml:space="preserve">50-95 </w:t>
      </w:r>
      <w:r w:rsidR="00C17551" w:rsidRPr="00F40B3B">
        <w:rPr>
          <w:rFonts w:ascii="Times New Roman" w:hAnsi="Times New Roman" w:cs="Times New Roman"/>
          <w:szCs w:val="24"/>
        </w:rPr>
        <w:t xml:space="preserve">antara set data </w:t>
      </w:r>
      <w:r w:rsidR="00C17551" w:rsidRPr="00F40B3B">
        <w:rPr>
          <w:rFonts w:ascii="Times New Roman" w:hAnsi="Times New Roman" w:cs="Times New Roman"/>
          <w:i/>
          <w:iCs/>
          <w:szCs w:val="24"/>
        </w:rPr>
        <w:t>validation</w:t>
      </w:r>
      <w:r w:rsidR="00C17551" w:rsidRPr="00F40B3B">
        <w:rPr>
          <w:rFonts w:ascii="Times New Roman" w:hAnsi="Times New Roman" w:cs="Times New Roman"/>
          <w:szCs w:val="24"/>
        </w:rPr>
        <w:t xml:space="preserve"> dan </w:t>
      </w:r>
      <w:r w:rsidR="00C17551" w:rsidRPr="00F40B3B">
        <w:rPr>
          <w:rFonts w:ascii="Times New Roman" w:hAnsi="Times New Roman" w:cs="Times New Roman"/>
          <w:i/>
          <w:iCs/>
          <w:szCs w:val="24"/>
        </w:rPr>
        <w:t>test</w:t>
      </w:r>
      <w:r w:rsidR="00C17551" w:rsidRPr="00F40B3B">
        <w:rPr>
          <w:rFonts w:ascii="Times New Roman" w:hAnsi="Times New Roman" w:cs="Times New Roman"/>
          <w:szCs w:val="24"/>
        </w:rPr>
        <w:t xml:space="preserve"> untuk setiap model deteksi objek </w:t>
      </w:r>
      <w:r w:rsidR="00350929">
        <w:rPr>
          <w:rFonts w:ascii="Times New Roman" w:hAnsi="Times New Roman" w:cs="Times New Roman"/>
          <w:szCs w:val="24"/>
        </w:rPr>
        <w:t xml:space="preserve">berdasarkan Tabel 4.5 dan Tabel 4.6 </w:t>
      </w:r>
      <w:r w:rsidR="00C17551" w:rsidRPr="00F40B3B">
        <w:rPr>
          <w:rFonts w:ascii="Times New Roman" w:hAnsi="Times New Roman" w:cs="Times New Roman"/>
          <w:szCs w:val="24"/>
        </w:rPr>
        <w:t xml:space="preserve">dalam bentuk </w:t>
      </w:r>
      <w:r w:rsidR="003909A8">
        <w:rPr>
          <w:rFonts w:ascii="Times New Roman" w:hAnsi="Times New Roman" w:cs="Times New Roman"/>
          <w:szCs w:val="24"/>
        </w:rPr>
        <w:t>diagram garis seperti</w:t>
      </w:r>
      <w:r w:rsidR="00407A81">
        <w:rPr>
          <w:rFonts w:ascii="Times New Roman" w:hAnsi="Times New Roman" w:cs="Times New Roman"/>
          <w:szCs w:val="24"/>
        </w:rPr>
        <w:t xml:space="preserve"> dalam sub-bab 2.11 dan 2.12</w:t>
      </w:r>
      <w:r w:rsidRPr="00F40B3B">
        <w:rPr>
          <w:rFonts w:ascii="Times New Roman" w:hAnsi="Times New Roman" w:cs="Times New Roman"/>
          <w:szCs w:val="24"/>
        </w:rPr>
        <w:t xml:space="preserve">. Fungsi ini menerima </w:t>
      </w:r>
      <w:r w:rsidRPr="00F40B3B">
        <w:rPr>
          <w:rFonts w:ascii="Times New Roman" w:hAnsi="Times New Roman" w:cs="Times New Roman"/>
          <w:i/>
          <w:iCs/>
          <w:szCs w:val="24"/>
        </w:rPr>
        <w:t>input</w:t>
      </w:r>
      <w:r w:rsidRPr="00F40B3B">
        <w:rPr>
          <w:rFonts w:ascii="Times New Roman" w:hAnsi="Times New Roman" w:cs="Times New Roman"/>
          <w:szCs w:val="24"/>
        </w:rPr>
        <w:t xml:space="preserve"> berupa </w:t>
      </w:r>
      <w:r w:rsidRPr="00F40B3B">
        <w:rPr>
          <w:rFonts w:ascii="Times New Roman" w:hAnsi="Times New Roman" w:cs="Times New Roman"/>
          <w:i/>
          <w:iCs/>
          <w:szCs w:val="24"/>
        </w:rPr>
        <w:t>DataFrame</w:t>
      </w:r>
      <w:r w:rsidRPr="00F40B3B">
        <w:rPr>
          <w:rFonts w:ascii="Times New Roman" w:hAnsi="Times New Roman" w:cs="Times New Roman"/>
          <w:szCs w:val="24"/>
        </w:rPr>
        <w:t xml:space="preserve"> </w:t>
      </w:r>
      <w:r w:rsidR="00407A81">
        <w:rPr>
          <w:rFonts w:ascii="Times New Roman" w:hAnsi="Times New Roman" w:cs="Times New Roman"/>
          <w:szCs w:val="24"/>
        </w:rPr>
        <w:t xml:space="preserve">perolehan </w:t>
      </w:r>
      <w:r w:rsidR="00C17551" w:rsidRPr="00F40B3B">
        <w:rPr>
          <w:rFonts w:ascii="Times New Roman" w:hAnsi="Times New Roman" w:cs="Times New Roman"/>
          <w:szCs w:val="24"/>
        </w:rPr>
        <w:t>nilai mAP</w:t>
      </w:r>
      <w:r w:rsidRPr="00F40B3B">
        <w:rPr>
          <w:rFonts w:ascii="Times New Roman" w:hAnsi="Times New Roman" w:cs="Times New Roman"/>
          <w:szCs w:val="24"/>
        </w:rPr>
        <w:t xml:space="preserve"> </w:t>
      </w:r>
      <w:r w:rsidR="00FF0714">
        <w:rPr>
          <w:rFonts w:ascii="Times New Roman" w:hAnsi="Times New Roman" w:cs="Times New Roman"/>
          <w:szCs w:val="24"/>
        </w:rPr>
        <w:t>dan</w:t>
      </w:r>
      <w:r w:rsidR="00407A81">
        <w:rPr>
          <w:rFonts w:ascii="Times New Roman" w:hAnsi="Times New Roman" w:cs="Times New Roman"/>
          <w:szCs w:val="24"/>
        </w:rPr>
        <w:t xml:space="preserve"> </w:t>
      </w:r>
      <w:r w:rsidR="00FF0714">
        <w:rPr>
          <w:rFonts w:ascii="Times New Roman" w:hAnsi="Times New Roman" w:cs="Times New Roman"/>
          <w:szCs w:val="24"/>
        </w:rPr>
        <w:t xml:space="preserve">jumlah </w:t>
      </w:r>
      <w:r w:rsidR="00FF0714">
        <w:rPr>
          <w:rFonts w:ascii="Times New Roman" w:hAnsi="Times New Roman" w:cs="Times New Roman"/>
          <w:i/>
          <w:iCs/>
          <w:szCs w:val="24"/>
        </w:rPr>
        <w:t>p</w:t>
      </w:r>
      <w:r w:rsidR="00407A81" w:rsidRPr="00FF0714">
        <w:rPr>
          <w:rFonts w:ascii="Times New Roman" w:hAnsi="Times New Roman" w:cs="Times New Roman"/>
          <w:i/>
          <w:iCs/>
          <w:szCs w:val="24"/>
        </w:rPr>
        <w:t>arameters</w:t>
      </w:r>
      <w:r w:rsidR="00FF0714" w:rsidRPr="00FF0714">
        <w:rPr>
          <w:rFonts w:ascii="Times New Roman" w:hAnsi="Times New Roman" w:cs="Times New Roman"/>
          <w:szCs w:val="24"/>
        </w:rPr>
        <w:t xml:space="preserve"> </w:t>
      </w:r>
      <w:r w:rsidR="00FF0714" w:rsidRPr="00F40B3B">
        <w:rPr>
          <w:rFonts w:ascii="Times New Roman" w:hAnsi="Times New Roman" w:cs="Times New Roman"/>
          <w:szCs w:val="24"/>
        </w:rPr>
        <w:t>dari masing-masing model</w:t>
      </w:r>
      <w:r w:rsidR="00C17551" w:rsidRPr="00F40B3B">
        <w:rPr>
          <w:rFonts w:ascii="Times New Roman" w:hAnsi="Times New Roman" w:cs="Times New Roman"/>
          <w:szCs w:val="24"/>
        </w:rPr>
        <w:t xml:space="preserve">, </w:t>
      </w:r>
      <w:r w:rsidR="00E6152B" w:rsidRPr="00F40B3B">
        <w:rPr>
          <w:rFonts w:ascii="Times New Roman" w:hAnsi="Times New Roman" w:cs="Times New Roman"/>
          <w:szCs w:val="24"/>
        </w:rPr>
        <w:t xml:space="preserve">lalu menggambar </w:t>
      </w:r>
      <w:r w:rsidR="00FF0714">
        <w:rPr>
          <w:rFonts w:ascii="Times New Roman" w:hAnsi="Times New Roman" w:cs="Times New Roman"/>
          <w:szCs w:val="24"/>
        </w:rPr>
        <w:t>titik</w:t>
      </w:r>
      <w:r w:rsidR="00A33F05">
        <w:rPr>
          <w:rFonts w:ascii="Times New Roman" w:hAnsi="Times New Roman" w:cs="Times New Roman"/>
          <w:szCs w:val="24"/>
        </w:rPr>
        <w:t xml:space="preserve"> data</w:t>
      </w:r>
      <w:r w:rsidR="00866946">
        <w:rPr>
          <w:rFonts w:ascii="Times New Roman" w:hAnsi="Times New Roman" w:cs="Times New Roman"/>
          <w:szCs w:val="24"/>
        </w:rPr>
        <w:t xml:space="preserve"> berlabel yang</w:t>
      </w:r>
      <w:r w:rsidR="00A33F05">
        <w:rPr>
          <w:rFonts w:ascii="Times New Roman" w:hAnsi="Times New Roman" w:cs="Times New Roman"/>
          <w:szCs w:val="24"/>
        </w:rPr>
        <w:t xml:space="preserve"> dihubungkan dengan garis untuk masing-masing </w:t>
      </w:r>
      <w:r w:rsidR="00866946">
        <w:rPr>
          <w:rFonts w:ascii="Times New Roman" w:hAnsi="Times New Roman" w:cs="Times New Roman"/>
          <w:szCs w:val="24"/>
        </w:rPr>
        <w:t xml:space="preserve">varian </w:t>
      </w:r>
      <w:r w:rsidR="00A33F05">
        <w:rPr>
          <w:rFonts w:ascii="Times New Roman" w:hAnsi="Times New Roman" w:cs="Times New Roman"/>
          <w:szCs w:val="24"/>
        </w:rPr>
        <w:t>model</w:t>
      </w:r>
      <w:r w:rsidR="00350929">
        <w:rPr>
          <w:rFonts w:ascii="Times New Roman" w:hAnsi="Times New Roman" w:cs="Times New Roman"/>
          <w:szCs w:val="24"/>
        </w:rPr>
        <w:t>.</w:t>
      </w:r>
    </w:p>
    <w:p w14:paraId="2C364E47" w14:textId="247ED4B9" w:rsidR="00C5455D" w:rsidRPr="00F40B3B" w:rsidRDefault="004F0CCE" w:rsidP="00AC3730">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Tujuan</w:t>
      </w:r>
      <w:r w:rsidR="00E6671C" w:rsidRPr="00F40B3B">
        <w:rPr>
          <w:rFonts w:ascii="Times New Roman" w:hAnsi="Times New Roman" w:cs="Times New Roman"/>
          <w:szCs w:val="24"/>
        </w:rPr>
        <w:t xml:space="preserve"> pembuatan grafik </w:t>
      </w:r>
      <w:r w:rsidR="00866946">
        <w:rPr>
          <w:rFonts w:ascii="Times New Roman" w:hAnsi="Times New Roman" w:cs="Times New Roman"/>
          <w:szCs w:val="24"/>
        </w:rPr>
        <w:t>garis</w:t>
      </w:r>
      <w:r w:rsidR="00E6671C" w:rsidRPr="00F40B3B">
        <w:rPr>
          <w:rFonts w:ascii="Times New Roman" w:hAnsi="Times New Roman" w:cs="Times New Roman"/>
          <w:szCs w:val="24"/>
        </w:rPr>
        <w:t xml:space="preserve"> ini</w:t>
      </w:r>
      <w:r w:rsidR="00866946">
        <w:rPr>
          <w:rFonts w:ascii="Times New Roman" w:hAnsi="Times New Roman" w:cs="Times New Roman"/>
          <w:szCs w:val="24"/>
        </w:rPr>
        <w:t xml:space="preserve"> agar </w:t>
      </w:r>
      <w:r w:rsidR="00190B9E" w:rsidRPr="00F40B3B">
        <w:rPr>
          <w:rFonts w:ascii="Times New Roman" w:hAnsi="Times New Roman" w:cs="Times New Roman"/>
          <w:szCs w:val="24"/>
        </w:rPr>
        <w:t>memudahkan</w:t>
      </w:r>
      <w:r w:rsidRPr="00F40B3B">
        <w:rPr>
          <w:rFonts w:ascii="Times New Roman" w:hAnsi="Times New Roman" w:cs="Times New Roman"/>
          <w:szCs w:val="24"/>
        </w:rPr>
        <w:t xml:space="preserve"> analisis </w:t>
      </w:r>
      <w:r w:rsidR="00190B9E" w:rsidRPr="00F40B3B">
        <w:rPr>
          <w:rFonts w:ascii="Times New Roman" w:hAnsi="Times New Roman" w:cs="Times New Roman"/>
          <w:szCs w:val="24"/>
        </w:rPr>
        <w:t xml:space="preserve">secara </w:t>
      </w:r>
      <w:r w:rsidRPr="00F40B3B">
        <w:rPr>
          <w:rFonts w:ascii="Times New Roman" w:hAnsi="Times New Roman" w:cs="Times New Roman"/>
          <w:szCs w:val="24"/>
        </w:rPr>
        <w:t xml:space="preserve">komparatif </w:t>
      </w:r>
      <w:r w:rsidR="00190B9E" w:rsidRPr="00F40B3B">
        <w:rPr>
          <w:rFonts w:ascii="Times New Roman" w:hAnsi="Times New Roman" w:cs="Times New Roman"/>
          <w:szCs w:val="24"/>
        </w:rPr>
        <w:t xml:space="preserve">terhadap </w:t>
      </w:r>
      <w:r w:rsidRPr="00F40B3B">
        <w:rPr>
          <w:rFonts w:ascii="Times New Roman" w:hAnsi="Times New Roman" w:cs="Times New Roman"/>
          <w:szCs w:val="24"/>
        </w:rPr>
        <w:t>performa berbagai model dalam mendeteksi objek berdasarkan hasil evaluasi yang telah diperoleh.</w:t>
      </w:r>
      <w:r w:rsidR="00190B9E" w:rsidRPr="00F40B3B">
        <w:rPr>
          <w:rFonts w:ascii="Times New Roman" w:hAnsi="Times New Roman" w:cs="Times New Roman"/>
          <w:szCs w:val="24"/>
        </w:rPr>
        <w:t xml:space="preserve"> </w:t>
      </w:r>
      <w:r w:rsidR="00C5455D" w:rsidRPr="00F40B3B">
        <w:rPr>
          <w:rFonts w:ascii="Times New Roman" w:hAnsi="Times New Roman" w:cs="Times New Roman"/>
          <w:szCs w:val="24"/>
        </w:rPr>
        <w:t>Grafik</w:t>
      </w:r>
      <w:r w:rsidR="0064233F" w:rsidRPr="00F40B3B">
        <w:rPr>
          <w:rFonts w:ascii="Times New Roman" w:hAnsi="Times New Roman" w:cs="Times New Roman"/>
          <w:szCs w:val="24"/>
        </w:rPr>
        <w:t xml:space="preserve"> </w:t>
      </w:r>
      <w:r w:rsidR="00EB3B3E">
        <w:rPr>
          <w:rFonts w:ascii="Times New Roman" w:hAnsi="Times New Roman" w:cs="Times New Roman"/>
          <w:szCs w:val="24"/>
        </w:rPr>
        <w:t xml:space="preserve">garis </w:t>
      </w:r>
      <w:r w:rsidR="0064233F" w:rsidRPr="00F40B3B">
        <w:rPr>
          <w:rFonts w:ascii="Times New Roman" w:hAnsi="Times New Roman" w:cs="Times New Roman"/>
          <w:szCs w:val="24"/>
        </w:rPr>
        <w:t xml:space="preserve">yang dihasilkan dari kode tersebut dapat dilihat pada </w:t>
      </w:r>
      <w:r w:rsidR="0064233F" w:rsidRPr="00176069">
        <w:rPr>
          <w:rFonts w:ascii="Times New Roman" w:hAnsi="Times New Roman" w:cs="Times New Roman"/>
          <w:szCs w:val="24"/>
        </w:rPr>
        <w:t>Gambar 4.1</w:t>
      </w:r>
      <w:r w:rsidR="002053E7" w:rsidRPr="00176069">
        <w:rPr>
          <w:rFonts w:ascii="Times New Roman" w:hAnsi="Times New Roman" w:cs="Times New Roman"/>
          <w:szCs w:val="24"/>
        </w:rPr>
        <w:t>4</w:t>
      </w:r>
      <w:r w:rsidR="0064233F" w:rsidRPr="00F40B3B">
        <w:rPr>
          <w:rFonts w:ascii="Times New Roman" w:hAnsi="Times New Roman" w:cs="Times New Roman"/>
          <w:szCs w:val="24"/>
        </w:rPr>
        <w:t xml:space="preserve"> untuk mAP</w:t>
      </w:r>
      <w:r w:rsidR="0064233F" w:rsidRPr="00F40B3B">
        <w:rPr>
          <w:rFonts w:ascii="Times New Roman" w:hAnsi="Times New Roman" w:cs="Times New Roman"/>
          <w:szCs w:val="24"/>
          <w:vertAlign w:val="subscript"/>
        </w:rPr>
        <w:t>50</w:t>
      </w:r>
      <w:r w:rsidR="0064233F" w:rsidRPr="00F40B3B">
        <w:rPr>
          <w:rFonts w:ascii="Times New Roman" w:hAnsi="Times New Roman" w:cs="Times New Roman"/>
          <w:szCs w:val="24"/>
        </w:rPr>
        <w:t xml:space="preserve"> dan Gambar 4.1</w:t>
      </w:r>
      <w:r w:rsidR="002053E7">
        <w:rPr>
          <w:rFonts w:ascii="Times New Roman" w:hAnsi="Times New Roman" w:cs="Times New Roman"/>
          <w:szCs w:val="24"/>
        </w:rPr>
        <w:t>5</w:t>
      </w:r>
      <w:r w:rsidR="0064233F" w:rsidRPr="00F40B3B">
        <w:rPr>
          <w:rFonts w:ascii="Times New Roman" w:hAnsi="Times New Roman" w:cs="Times New Roman"/>
          <w:szCs w:val="24"/>
        </w:rPr>
        <w:t xml:space="preserve"> untuk mAP</w:t>
      </w:r>
      <w:r w:rsidR="0064233F" w:rsidRPr="00F40B3B">
        <w:rPr>
          <w:rFonts w:ascii="Times New Roman" w:hAnsi="Times New Roman" w:cs="Times New Roman"/>
          <w:szCs w:val="24"/>
          <w:vertAlign w:val="subscript"/>
        </w:rPr>
        <w:t>50-95</w:t>
      </w:r>
      <w:r w:rsidR="0064233F" w:rsidRPr="00F40B3B">
        <w:rPr>
          <w:rFonts w:ascii="Times New Roman" w:hAnsi="Times New Roman" w:cs="Times New Roman"/>
          <w:szCs w:val="24"/>
        </w:rPr>
        <w:t>.</w:t>
      </w:r>
      <w:r w:rsidR="000329D4" w:rsidRPr="00F40B3B">
        <w:rPr>
          <w:rFonts w:ascii="Times New Roman" w:hAnsi="Times New Roman" w:cs="Times New Roman"/>
          <w:szCs w:val="24"/>
        </w:rPr>
        <w:t xml:space="preserve"> </w:t>
      </w:r>
    </w:p>
    <w:p w14:paraId="0DA38FD7" w14:textId="30F6ECB6" w:rsidR="008F117C" w:rsidRDefault="001D3EBE" w:rsidP="0006119F">
      <w:pPr>
        <w:pStyle w:val="Gambar"/>
        <w:keepNext/>
        <w:spacing w:line="240" w:lineRule="auto"/>
        <w:rPr>
          <w:lang w:val="id-ID"/>
        </w:rPr>
      </w:pPr>
      <w:r>
        <w:rPr>
          <w:lang w:val="id-ID"/>
        </w:rPr>
        <w:drawing>
          <wp:inline distT="0" distB="0" distL="0" distR="0" wp14:anchorId="0BE3DF8E" wp14:editId="007124F6">
            <wp:extent cx="4680000" cy="3099434"/>
            <wp:effectExtent l="0" t="0" r="6350" b="6350"/>
            <wp:docPr id="79554275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42756" name="Graphic 795542756"/>
                    <pic:cNvPicPr/>
                  </pic:nvPicPr>
                  <pic:blipFill rotWithShape="1">
                    <a:blip r:embed="rId32">
                      <a:extLst>
                        <a:ext uri="{96DAC541-7B7A-43D3-8B79-37D633B846F1}">
                          <asvg:svgBlip xmlns:asvg="http://schemas.microsoft.com/office/drawing/2016/SVG/main" r:embed="rId33"/>
                        </a:ext>
                      </a:extLst>
                    </a:blip>
                    <a:srcRect l="1511" t="1828" r="1511" b="1828"/>
                    <a:stretch>
                      <a:fillRect/>
                    </a:stretch>
                  </pic:blipFill>
                  <pic:spPr bwMode="auto">
                    <a:xfrm>
                      <a:off x="0" y="0"/>
                      <a:ext cx="4680000" cy="3099434"/>
                    </a:xfrm>
                    <a:prstGeom prst="rect">
                      <a:avLst/>
                    </a:prstGeom>
                    <a:ln>
                      <a:noFill/>
                    </a:ln>
                    <a:extLst>
                      <a:ext uri="{53640926-AAD7-44D8-BBD7-CCE9431645EC}">
                        <a14:shadowObscured xmlns:a14="http://schemas.microsoft.com/office/drawing/2010/main"/>
                      </a:ext>
                    </a:extLst>
                  </pic:spPr>
                </pic:pic>
              </a:graphicData>
            </a:graphic>
          </wp:inline>
        </w:drawing>
      </w:r>
    </w:p>
    <w:p w14:paraId="2D409F6E" w14:textId="734E8E55" w:rsidR="0006119F" w:rsidRPr="0006119F" w:rsidRDefault="0006119F" w:rsidP="0006119F">
      <w:pPr>
        <w:pStyle w:val="Gambar"/>
        <w:keepNext/>
        <w:tabs>
          <w:tab w:val="center" w:pos="2410"/>
          <w:tab w:val="center" w:pos="6663"/>
        </w:tabs>
        <w:jc w:val="left"/>
        <w:rPr>
          <w:sz w:val="22"/>
          <w:szCs w:val="22"/>
          <w:lang w:val="id-ID"/>
        </w:rPr>
      </w:pPr>
      <w:r w:rsidRPr="0006119F">
        <w:rPr>
          <w:sz w:val="22"/>
          <w:szCs w:val="22"/>
          <w:lang w:val="id-ID"/>
        </w:rPr>
        <w:tab/>
        <w:t xml:space="preserve">(a) </w:t>
      </w:r>
      <w:r w:rsidRPr="0006119F">
        <w:rPr>
          <w:sz w:val="22"/>
          <w:szCs w:val="22"/>
          <w:lang w:val="id-ID"/>
        </w:rPr>
        <w:tab/>
        <w:t>(b)</w:t>
      </w:r>
    </w:p>
    <w:p w14:paraId="70BCBBD8" w14:textId="6D0C7DA0" w:rsidR="00190B9E" w:rsidRDefault="002E1D42" w:rsidP="0006119F">
      <w:pPr>
        <w:pStyle w:val="Caption"/>
        <w:spacing w:after="360"/>
        <w:rPr>
          <w:color w:val="auto"/>
        </w:rPr>
      </w:pPr>
      <w:bookmarkStart w:id="354" w:name="_Toc199945563"/>
      <w:bookmarkStart w:id="355" w:name="_Toc208412500"/>
      <w:r w:rsidRPr="00F40B3B">
        <w:rPr>
          <w:b/>
          <w:bCs/>
        </w:rPr>
        <w:t>Gambar 4</w:t>
      </w:r>
      <w:r w:rsidR="00004678" w:rsidRPr="00F40B3B">
        <w:rPr>
          <w:b/>
          <w:bCs/>
        </w:rPr>
        <w:t>.</w:t>
      </w:r>
      <w:r w:rsidRPr="00F40B3B">
        <w:rPr>
          <w:b/>
          <w:bCs/>
        </w:rPr>
        <w:fldChar w:fldCharType="begin"/>
      </w:r>
      <w:r w:rsidRPr="00F40B3B">
        <w:rPr>
          <w:b/>
          <w:bCs/>
        </w:rPr>
        <w:instrText xml:space="preserve"> SEQ Gambar_4 \* ARABIC </w:instrText>
      </w:r>
      <w:r w:rsidRPr="00F40B3B">
        <w:rPr>
          <w:b/>
          <w:bCs/>
        </w:rPr>
        <w:fldChar w:fldCharType="separate"/>
      </w:r>
      <w:r w:rsidR="006B0D17">
        <w:rPr>
          <w:b/>
          <w:bCs/>
        </w:rPr>
        <w:t>14</w:t>
      </w:r>
      <w:r w:rsidRPr="00F40B3B">
        <w:rPr>
          <w:b/>
          <w:bCs/>
        </w:rPr>
        <w:fldChar w:fldCharType="end"/>
      </w:r>
      <w:r w:rsidR="00004678" w:rsidRPr="00F40B3B">
        <w:t xml:space="preserve"> </w:t>
      </w:r>
      <w:r w:rsidR="00ED0743" w:rsidRPr="00F40B3B">
        <w:rPr>
          <w:color w:val="auto"/>
        </w:rPr>
        <w:t xml:space="preserve">Grafik </w:t>
      </w:r>
      <w:r w:rsidR="00EB3B3E">
        <w:rPr>
          <w:color w:val="auto"/>
        </w:rPr>
        <w:t>Garis</w:t>
      </w:r>
      <w:r w:rsidR="00ED0743" w:rsidRPr="00F40B3B">
        <w:rPr>
          <w:color w:val="auto"/>
        </w:rPr>
        <w:t xml:space="preserve"> Perbandingan mAP</w:t>
      </w:r>
      <w:r w:rsidR="00ED0743" w:rsidRPr="00F40B3B">
        <w:rPr>
          <w:color w:val="auto"/>
          <w:vertAlign w:val="subscript"/>
        </w:rPr>
        <w:t xml:space="preserve">50 </w:t>
      </w:r>
      <w:bookmarkEnd w:id="354"/>
      <w:r w:rsidR="00EB3B3E">
        <w:rPr>
          <w:color w:val="auto"/>
        </w:rPr>
        <w:t>Set Data (a) Validasi (b) Uji</w:t>
      </w:r>
      <w:bookmarkEnd w:id="355"/>
    </w:p>
    <w:p w14:paraId="65CC7706" w14:textId="77777777" w:rsidR="00351CD7" w:rsidRPr="00351CD7" w:rsidRDefault="00351CD7" w:rsidP="00351CD7"/>
    <w:p w14:paraId="1547FB90" w14:textId="0DFA7A76" w:rsidR="00004678" w:rsidRDefault="001D3EBE" w:rsidP="0006119F">
      <w:pPr>
        <w:pStyle w:val="Gambar"/>
        <w:spacing w:line="240" w:lineRule="auto"/>
        <w:rPr>
          <w:lang w:val="id-ID"/>
        </w:rPr>
      </w:pPr>
      <w:r>
        <w:rPr>
          <w:lang w:val="id-ID"/>
        </w:rPr>
        <w:drawing>
          <wp:inline distT="0" distB="0" distL="0" distR="0" wp14:anchorId="5D38A9DA" wp14:editId="08F0C0A4">
            <wp:extent cx="5400000" cy="3572326"/>
            <wp:effectExtent l="0" t="0" r="0" b="9525"/>
            <wp:docPr id="1993995014"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995014" name="Graphic 1993995014"/>
                    <pic:cNvPicPr/>
                  </pic:nvPicPr>
                  <pic:blipFill rotWithShape="1">
                    <a:blip r:embed="rId34">
                      <a:extLst>
                        <a:ext uri="{96DAC541-7B7A-43D3-8B79-37D633B846F1}">
                          <asvg:svgBlip xmlns:asvg="http://schemas.microsoft.com/office/drawing/2016/SVG/main" r:embed="rId35"/>
                        </a:ext>
                      </a:extLst>
                    </a:blip>
                    <a:srcRect l="1512" t="1882" r="1512" b="1882"/>
                    <a:stretch>
                      <a:fillRect/>
                    </a:stretch>
                  </pic:blipFill>
                  <pic:spPr bwMode="auto">
                    <a:xfrm>
                      <a:off x="0" y="0"/>
                      <a:ext cx="5400000" cy="3572326"/>
                    </a:xfrm>
                    <a:prstGeom prst="rect">
                      <a:avLst/>
                    </a:prstGeom>
                    <a:ln>
                      <a:noFill/>
                    </a:ln>
                    <a:extLst>
                      <a:ext uri="{53640926-AAD7-44D8-BBD7-CCE9431645EC}">
                        <a14:shadowObscured xmlns:a14="http://schemas.microsoft.com/office/drawing/2010/main"/>
                      </a:ext>
                    </a:extLst>
                  </pic:spPr>
                </pic:pic>
              </a:graphicData>
            </a:graphic>
          </wp:inline>
        </w:drawing>
      </w:r>
    </w:p>
    <w:p w14:paraId="07BDB3E3" w14:textId="2CF65444" w:rsidR="0006119F" w:rsidRPr="0006119F" w:rsidRDefault="0006119F" w:rsidP="0006119F">
      <w:pPr>
        <w:pStyle w:val="Gambar"/>
        <w:keepNext/>
        <w:tabs>
          <w:tab w:val="center" w:pos="2410"/>
          <w:tab w:val="center" w:pos="6663"/>
        </w:tabs>
        <w:jc w:val="left"/>
        <w:rPr>
          <w:sz w:val="22"/>
          <w:szCs w:val="22"/>
          <w:lang w:val="id-ID"/>
        </w:rPr>
      </w:pPr>
      <w:r w:rsidRPr="0006119F">
        <w:rPr>
          <w:sz w:val="22"/>
          <w:szCs w:val="22"/>
          <w:lang w:val="id-ID"/>
        </w:rPr>
        <w:tab/>
        <w:t xml:space="preserve">(a) </w:t>
      </w:r>
      <w:r w:rsidRPr="0006119F">
        <w:rPr>
          <w:sz w:val="22"/>
          <w:szCs w:val="22"/>
          <w:lang w:val="id-ID"/>
        </w:rPr>
        <w:tab/>
        <w:t>(b)</w:t>
      </w:r>
    </w:p>
    <w:p w14:paraId="5947111C" w14:textId="25B16C03" w:rsidR="002E1D42" w:rsidRPr="00F40B3B" w:rsidRDefault="00004678" w:rsidP="009A3038">
      <w:pPr>
        <w:pStyle w:val="Caption"/>
        <w:spacing w:after="0"/>
      </w:pPr>
      <w:bookmarkStart w:id="356" w:name="_Toc199945564"/>
      <w:bookmarkStart w:id="357" w:name="_Toc208412501"/>
      <w:r w:rsidRPr="00F40B3B">
        <w:rPr>
          <w:b/>
          <w:bCs/>
        </w:rPr>
        <w:t>Gambar 4.</w:t>
      </w:r>
      <w:r w:rsidRPr="00F40B3B">
        <w:rPr>
          <w:b/>
          <w:bCs/>
        </w:rPr>
        <w:fldChar w:fldCharType="begin"/>
      </w:r>
      <w:r w:rsidRPr="00F40B3B">
        <w:rPr>
          <w:b/>
          <w:bCs/>
        </w:rPr>
        <w:instrText xml:space="preserve"> SEQ Gambar_4 \* ARABIC </w:instrText>
      </w:r>
      <w:r w:rsidRPr="00F40B3B">
        <w:rPr>
          <w:b/>
          <w:bCs/>
        </w:rPr>
        <w:fldChar w:fldCharType="separate"/>
      </w:r>
      <w:r w:rsidR="006B0D17">
        <w:rPr>
          <w:b/>
          <w:bCs/>
        </w:rPr>
        <w:t>15</w:t>
      </w:r>
      <w:r w:rsidRPr="00F40B3B">
        <w:rPr>
          <w:b/>
          <w:bCs/>
        </w:rPr>
        <w:fldChar w:fldCharType="end"/>
      </w:r>
      <w:r w:rsidRPr="00F40B3B">
        <w:rPr>
          <w:b/>
          <w:bCs/>
        </w:rPr>
        <w:t xml:space="preserve"> </w:t>
      </w:r>
      <w:bookmarkEnd w:id="356"/>
      <w:r w:rsidR="00EB3B3E" w:rsidRPr="00F40B3B">
        <w:rPr>
          <w:color w:val="auto"/>
        </w:rPr>
        <w:t xml:space="preserve">Grafik </w:t>
      </w:r>
      <w:r w:rsidR="00EB3B3E">
        <w:rPr>
          <w:color w:val="auto"/>
        </w:rPr>
        <w:t>Garis</w:t>
      </w:r>
      <w:r w:rsidR="00EB3B3E" w:rsidRPr="00F40B3B">
        <w:rPr>
          <w:color w:val="auto"/>
        </w:rPr>
        <w:t xml:space="preserve"> Perbandingan mAP</w:t>
      </w:r>
      <w:r w:rsidR="00EB3B3E" w:rsidRPr="00F40B3B">
        <w:rPr>
          <w:color w:val="auto"/>
          <w:vertAlign w:val="subscript"/>
        </w:rPr>
        <w:t>50</w:t>
      </w:r>
      <w:r w:rsidR="00EB3B3E">
        <w:rPr>
          <w:color w:val="auto"/>
          <w:vertAlign w:val="subscript"/>
        </w:rPr>
        <w:t>-95</w:t>
      </w:r>
      <w:r w:rsidR="00EB3B3E" w:rsidRPr="00F40B3B">
        <w:rPr>
          <w:color w:val="auto"/>
          <w:vertAlign w:val="subscript"/>
        </w:rPr>
        <w:t xml:space="preserve"> </w:t>
      </w:r>
      <w:r w:rsidR="00EB3B3E">
        <w:rPr>
          <w:color w:val="auto"/>
        </w:rPr>
        <w:t>Set Data (a) Validasi (b) Uji</w:t>
      </w:r>
      <w:bookmarkEnd w:id="357"/>
    </w:p>
    <w:p w14:paraId="1561F3DA" w14:textId="77777777" w:rsidR="00351CD7" w:rsidRDefault="00351CD7" w:rsidP="00EF30A1">
      <w:pPr>
        <w:spacing w:line="360" w:lineRule="auto"/>
        <w:ind w:firstLine="567"/>
        <w:jc w:val="both"/>
        <w:rPr>
          <w:rFonts w:ascii="Times New Roman" w:hAnsi="Times New Roman" w:cs="Times New Roman"/>
          <w:szCs w:val="24"/>
        </w:rPr>
      </w:pPr>
    </w:p>
    <w:p w14:paraId="5BF692A1" w14:textId="6B10F90F" w:rsidR="00EF30A1" w:rsidRPr="00F40B3B" w:rsidRDefault="00351CD7" w:rsidP="00EF30A1">
      <w:pPr>
        <w:spacing w:line="360" w:lineRule="auto"/>
        <w:ind w:firstLine="567"/>
        <w:jc w:val="both"/>
        <w:rPr>
          <w:rFonts w:ascii="Times New Roman" w:hAnsi="Times New Roman" w:cs="Times New Roman"/>
          <w:szCs w:val="24"/>
        </w:rPr>
      </w:pPr>
      <w:r>
        <w:rPr>
          <w:rFonts w:ascii="Times New Roman" w:hAnsi="Times New Roman" w:cs="Times New Roman"/>
          <w:szCs w:val="24"/>
        </w:rPr>
        <w:t>{...}</w:t>
      </w:r>
    </w:p>
    <w:p w14:paraId="08044435" w14:textId="4E481B2C" w:rsidR="00EF30A1" w:rsidRPr="00F40B3B" w:rsidRDefault="00402CA1" w:rsidP="00EF30A1">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 xml:space="preserve">Tampilan secara visual yang menunjukkan hasil deteksi </w:t>
      </w:r>
      <w:r w:rsidR="00D95C2B" w:rsidRPr="00F40B3B">
        <w:rPr>
          <w:rFonts w:ascii="Times New Roman" w:hAnsi="Times New Roman" w:cs="Times New Roman"/>
          <w:szCs w:val="24"/>
        </w:rPr>
        <w:t xml:space="preserve">model deteksi objek </w:t>
      </w:r>
      <w:r w:rsidR="007B1AF6" w:rsidRPr="00F40B3B">
        <w:rPr>
          <w:rFonts w:ascii="Times New Roman" w:hAnsi="Times New Roman" w:cs="Times New Roman"/>
          <w:i/>
          <w:iCs/>
          <w:szCs w:val="24"/>
        </w:rPr>
        <w:t>(predicted bounding box)</w:t>
      </w:r>
      <w:r w:rsidR="007B1AF6" w:rsidRPr="00F40B3B">
        <w:rPr>
          <w:rFonts w:ascii="Times New Roman" w:hAnsi="Times New Roman" w:cs="Times New Roman"/>
          <w:szCs w:val="24"/>
        </w:rPr>
        <w:t xml:space="preserve"> </w:t>
      </w:r>
      <w:r w:rsidR="00D95C2B" w:rsidRPr="00F40B3B">
        <w:rPr>
          <w:rFonts w:ascii="Times New Roman" w:hAnsi="Times New Roman" w:cs="Times New Roman"/>
          <w:szCs w:val="24"/>
        </w:rPr>
        <w:t xml:space="preserve">terhadap </w:t>
      </w:r>
      <w:r w:rsidRPr="00F40B3B">
        <w:rPr>
          <w:rFonts w:ascii="Times New Roman" w:hAnsi="Times New Roman" w:cs="Times New Roman"/>
          <w:szCs w:val="24"/>
        </w:rPr>
        <w:t>tiap citra</w:t>
      </w:r>
      <w:r w:rsidR="00D95C2B" w:rsidRPr="00F40B3B">
        <w:rPr>
          <w:rFonts w:ascii="Times New Roman" w:hAnsi="Times New Roman" w:cs="Times New Roman"/>
          <w:szCs w:val="24"/>
        </w:rPr>
        <w:t xml:space="preserve"> </w:t>
      </w:r>
      <w:r w:rsidR="007B1AF6" w:rsidRPr="00F40B3B">
        <w:rPr>
          <w:rFonts w:ascii="Times New Roman" w:hAnsi="Times New Roman" w:cs="Times New Roman"/>
          <w:szCs w:val="24"/>
        </w:rPr>
        <w:t xml:space="preserve">yang disertai dengan label aktual </w:t>
      </w:r>
      <w:r w:rsidR="007B1AF6" w:rsidRPr="00F40B3B">
        <w:rPr>
          <w:rFonts w:ascii="Times New Roman" w:hAnsi="Times New Roman" w:cs="Times New Roman"/>
          <w:i/>
          <w:iCs/>
          <w:szCs w:val="24"/>
        </w:rPr>
        <w:t xml:space="preserve">(ground-truth bounding box) </w:t>
      </w:r>
      <w:r w:rsidR="00D95C2B" w:rsidRPr="00F40B3B">
        <w:rPr>
          <w:rFonts w:ascii="Times New Roman" w:hAnsi="Times New Roman" w:cs="Times New Roman"/>
          <w:szCs w:val="24"/>
        </w:rPr>
        <w:t xml:space="preserve">dapat diperoleh dengan menggunakan </w:t>
      </w:r>
      <w:r w:rsidR="00D95C2B" w:rsidRPr="00F40B3B">
        <w:rPr>
          <w:rFonts w:ascii="Times New Roman" w:hAnsi="Times New Roman" w:cs="Times New Roman"/>
          <w:i/>
          <w:iCs/>
          <w:szCs w:val="24"/>
        </w:rPr>
        <w:t xml:space="preserve">Source Code </w:t>
      </w:r>
      <w:r w:rsidR="00D95C2B" w:rsidRPr="00F40B3B">
        <w:rPr>
          <w:rFonts w:ascii="Times New Roman" w:hAnsi="Times New Roman" w:cs="Times New Roman"/>
          <w:szCs w:val="24"/>
        </w:rPr>
        <w:t>berikut.</w:t>
      </w:r>
    </w:p>
    <w:p w14:paraId="0BF72451" w14:textId="0713DA53" w:rsidR="00D95C2B" w:rsidRPr="00F40B3B" w:rsidRDefault="00D95C2B" w:rsidP="00D95C2B">
      <w:pPr>
        <w:pStyle w:val="BODI"/>
        <w:spacing w:before="120"/>
        <w:ind w:firstLine="0"/>
        <w:rPr>
          <w:sz w:val="22"/>
          <w:szCs w:val="22"/>
        </w:rPr>
      </w:pPr>
      <w:r w:rsidRPr="00F40B3B">
        <w:rPr>
          <w:b/>
          <w:bCs/>
          <w:i/>
          <w:iCs/>
          <w:sz w:val="22"/>
          <w:szCs w:val="22"/>
        </w:rPr>
        <w:t>Source Code</w:t>
      </w:r>
      <w:r w:rsidRPr="00F40B3B">
        <w:rPr>
          <w:sz w:val="22"/>
          <w:szCs w:val="22"/>
        </w:rPr>
        <w:t>: Visualisasi</w:t>
      </w:r>
      <w:r w:rsidR="00F4266C" w:rsidRPr="00F40B3B">
        <w:rPr>
          <w:sz w:val="22"/>
          <w:szCs w:val="22"/>
        </w:rPr>
        <w:t xml:space="preserve"> Tampilan Hasil Deteksi pada Data Citra</w:t>
      </w:r>
    </w:p>
    <w:tbl>
      <w:tblPr>
        <w:tblStyle w:val="TableGrid"/>
        <w:tblW w:w="0" w:type="auto"/>
        <w:tblLook w:val="04A0" w:firstRow="1" w:lastRow="0" w:firstColumn="1" w:lastColumn="0" w:noHBand="0" w:noVBand="1"/>
      </w:tblPr>
      <w:tblGrid>
        <w:gridCol w:w="8494"/>
      </w:tblGrid>
      <w:tr w:rsidR="00D95C2B" w:rsidRPr="00F40B3B" w14:paraId="48FC41EC" w14:textId="77777777" w:rsidTr="0062769E">
        <w:tc>
          <w:tcPr>
            <w:tcW w:w="8494" w:type="dxa"/>
          </w:tcPr>
          <w:p w14:paraId="4A4D7397" w14:textId="77777777" w:rsidR="0022346E" w:rsidRPr="00F40B3B" w:rsidRDefault="0022346E" w:rsidP="0022346E">
            <w:pPr>
              <w:pStyle w:val="Code"/>
              <w:rPr>
                <w:sz w:val="18"/>
                <w:szCs w:val="18"/>
              </w:rPr>
            </w:pPr>
            <w:r w:rsidRPr="00F40B3B">
              <w:rPr>
                <w:sz w:val="18"/>
                <w:szCs w:val="18"/>
              </w:rPr>
              <w:t>import os</w:t>
            </w:r>
          </w:p>
          <w:p w14:paraId="185839C1" w14:textId="77777777" w:rsidR="0022346E" w:rsidRPr="00F40B3B" w:rsidRDefault="0022346E" w:rsidP="0022346E">
            <w:pPr>
              <w:pStyle w:val="Code"/>
              <w:rPr>
                <w:sz w:val="18"/>
                <w:szCs w:val="18"/>
              </w:rPr>
            </w:pPr>
            <w:r w:rsidRPr="00F40B3B">
              <w:rPr>
                <w:sz w:val="18"/>
                <w:szCs w:val="18"/>
              </w:rPr>
              <w:t>import csv</w:t>
            </w:r>
          </w:p>
          <w:p w14:paraId="0BAC690C" w14:textId="77777777" w:rsidR="0022346E" w:rsidRPr="00F40B3B" w:rsidRDefault="0022346E" w:rsidP="0022346E">
            <w:pPr>
              <w:pStyle w:val="Code"/>
              <w:rPr>
                <w:sz w:val="18"/>
                <w:szCs w:val="18"/>
              </w:rPr>
            </w:pPr>
            <w:r w:rsidRPr="00F40B3B">
              <w:rPr>
                <w:sz w:val="18"/>
                <w:szCs w:val="18"/>
              </w:rPr>
              <w:t>from PIL import Image, ImageDraw, ImageFont</w:t>
            </w:r>
          </w:p>
          <w:p w14:paraId="7046B338" w14:textId="77777777" w:rsidR="0022346E" w:rsidRPr="00F40B3B" w:rsidRDefault="0022346E" w:rsidP="0022346E">
            <w:pPr>
              <w:pStyle w:val="Code"/>
              <w:rPr>
                <w:sz w:val="18"/>
                <w:szCs w:val="18"/>
              </w:rPr>
            </w:pPr>
            <w:r w:rsidRPr="00F40B3B">
              <w:rPr>
                <w:sz w:val="18"/>
                <w:szCs w:val="18"/>
              </w:rPr>
              <w:t>from ultralytics import YOLO</w:t>
            </w:r>
          </w:p>
          <w:p w14:paraId="63565E95" w14:textId="77777777" w:rsidR="0022346E" w:rsidRPr="00F40B3B" w:rsidRDefault="0022346E" w:rsidP="0022346E">
            <w:pPr>
              <w:pStyle w:val="Code"/>
              <w:rPr>
                <w:sz w:val="18"/>
                <w:szCs w:val="18"/>
              </w:rPr>
            </w:pPr>
          </w:p>
          <w:p w14:paraId="0377620F" w14:textId="77777777" w:rsidR="0022346E" w:rsidRPr="00F40B3B" w:rsidRDefault="0022346E" w:rsidP="0022346E">
            <w:pPr>
              <w:pStyle w:val="Code"/>
              <w:rPr>
                <w:sz w:val="18"/>
                <w:szCs w:val="18"/>
              </w:rPr>
            </w:pPr>
            <w:r w:rsidRPr="00F40B3B">
              <w:rPr>
                <w:sz w:val="18"/>
                <w:szCs w:val="18"/>
              </w:rPr>
              <w:t>def compute_iou(box1, box2):</w:t>
            </w:r>
          </w:p>
          <w:p w14:paraId="4C7048B5" w14:textId="1329B3A2" w:rsidR="006C677A" w:rsidRPr="00F40B3B" w:rsidRDefault="0022346E" w:rsidP="006C677A">
            <w:pPr>
              <w:pStyle w:val="Code"/>
              <w:rPr>
                <w:sz w:val="18"/>
                <w:szCs w:val="18"/>
              </w:rPr>
            </w:pPr>
            <w:r w:rsidRPr="00F40B3B">
              <w:rPr>
                <w:sz w:val="18"/>
                <w:szCs w:val="18"/>
              </w:rPr>
              <w:t xml:space="preserve">    </w:t>
            </w:r>
            <w:r w:rsidR="006C677A" w:rsidRPr="00F40B3B">
              <w:rPr>
                <w:sz w:val="18"/>
                <w:szCs w:val="18"/>
              </w:rPr>
              <w:t>xA, yA = max(box1[0], box2[0]), max(box1[1], box2[1])</w:t>
            </w:r>
          </w:p>
          <w:p w14:paraId="0AA22F62" w14:textId="0430F3F2" w:rsidR="006C677A" w:rsidRPr="00F40B3B" w:rsidRDefault="006C677A" w:rsidP="006C677A">
            <w:pPr>
              <w:pStyle w:val="Code"/>
              <w:rPr>
                <w:sz w:val="18"/>
                <w:szCs w:val="18"/>
              </w:rPr>
            </w:pPr>
            <w:r w:rsidRPr="00F40B3B">
              <w:rPr>
                <w:sz w:val="18"/>
                <w:szCs w:val="18"/>
              </w:rPr>
              <w:t>    xB, yB = min(box1[2], box2[2]), min(box1[3], box2[3])</w:t>
            </w:r>
          </w:p>
          <w:p w14:paraId="6A27F402" w14:textId="0B007E19" w:rsidR="0022346E" w:rsidRPr="00F40B3B" w:rsidRDefault="0022346E" w:rsidP="0022346E">
            <w:pPr>
              <w:pStyle w:val="Code"/>
              <w:rPr>
                <w:sz w:val="18"/>
                <w:szCs w:val="18"/>
              </w:rPr>
            </w:pPr>
            <w:r w:rsidRPr="00F40B3B">
              <w:rPr>
                <w:sz w:val="18"/>
                <w:szCs w:val="18"/>
              </w:rPr>
              <w:t xml:space="preserve">    interArea = max(0, xB - xA) * max(0, yB - yA)</w:t>
            </w:r>
          </w:p>
          <w:p w14:paraId="19C8D881" w14:textId="77777777" w:rsidR="0022346E" w:rsidRPr="00F40B3B" w:rsidRDefault="0022346E" w:rsidP="0022346E">
            <w:pPr>
              <w:pStyle w:val="Code"/>
              <w:rPr>
                <w:sz w:val="18"/>
                <w:szCs w:val="18"/>
              </w:rPr>
            </w:pPr>
            <w:r w:rsidRPr="00F40B3B">
              <w:rPr>
                <w:sz w:val="18"/>
                <w:szCs w:val="18"/>
              </w:rPr>
              <w:t xml:space="preserve">    box1Area = (box1[2] - box1[0]) * (box1[3] - box1[1])</w:t>
            </w:r>
          </w:p>
          <w:p w14:paraId="4926964B" w14:textId="77777777" w:rsidR="0022346E" w:rsidRPr="00F40B3B" w:rsidRDefault="0022346E" w:rsidP="0022346E">
            <w:pPr>
              <w:pStyle w:val="Code"/>
              <w:rPr>
                <w:sz w:val="18"/>
                <w:szCs w:val="18"/>
              </w:rPr>
            </w:pPr>
            <w:r w:rsidRPr="00F40B3B">
              <w:rPr>
                <w:sz w:val="18"/>
                <w:szCs w:val="18"/>
              </w:rPr>
              <w:t xml:space="preserve">    box2Area = (box2[2] - box2[0]) * (box2[3] - box2[1])</w:t>
            </w:r>
          </w:p>
          <w:p w14:paraId="68609562" w14:textId="77777777" w:rsidR="0022346E" w:rsidRPr="00F40B3B" w:rsidRDefault="0022346E" w:rsidP="0022346E">
            <w:pPr>
              <w:pStyle w:val="Code"/>
              <w:rPr>
                <w:sz w:val="18"/>
                <w:szCs w:val="18"/>
              </w:rPr>
            </w:pPr>
            <w:r w:rsidRPr="00F40B3B">
              <w:rPr>
                <w:sz w:val="18"/>
                <w:szCs w:val="18"/>
              </w:rPr>
              <w:t xml:space="preserve">    return interArea / float(box1Area + box2Area - interArea + 1e-6)</w:t>
            </w:r>
          </w:p>
          <w:p w14:paraId="5C4FBE25" w14:textId="77777777" w:rsidR="0022346E" w:rsidRPr="00F40B3B" w:rsidRDefault="0022346E" w:rsidP="0022346E">
            <w:pPr>
              <w:pStyle w:val="Code"/>
              <w:rPr>
                <w:sz w:val="18"/>
                <w:szCs w:val="18"/>
              </w:rPr>
            </w:pPr>
          </w:p>
          <w:p w14:paraId="7A3E80B5" w14:textId="7674630F" w:rsidR="0022346E" w:rsidRPr="00F40B3B" w:rsidRDefault="0022346E" w:rsidP="0022346E">
            <w:pPr>
              <w:pStyle w:val="Code"/>
              <w:rPr>
                <w:sz w:val="18"/>
                <w:szCs w:val="18"/>
              </w:rPr>
            </w:pPr>
            <w:r w:rsidRPr="00F40B3B">
              <w:rPr>
                <w:sz w:val="18"/>
                <w:szCs w:val="18"/>
              </w:rPr>
              <w:t xml:space="preserve">def draw_bbox(draw, bbox, </w:t>
            </w:r>
            <w:r w:rsidR="009A58E0" w:rsidRPr="00F40B3B">
              <w:rPr>
                <w:sz w:val="18"/>
                <w:szCs w:val="18"/>
              </w:rPr>
              <w:t xml:space="preserve">font, label_pos, </w:t>
            </w:r>
            <w:r w:rsidRPr="00F40B3B">
              <w:rPr>
                <w:sz w:val="18"/>
                <w:szCs w:val="18"/>
              </w:rPr>
              <w:t>label, color):</w:t>
            </w:r>
          </w:p>
          <w:p w14:paraId="2829AA15" w14:textId="77777777" w:rsidR="004D161A" w:rsidRPr="00F40B3B" w:rsidRDefault="0022346E" w:rsidP="004D161A">
            <w:pPr>
              <w:pStyle w:val="Code"/>
              <w:rPr>
                <w:sz w:val="18"/>
                <w:szCs w:val="18"/>
              </w:rPr>
            </w:pPr>
            <w:r w:rsidRPr="00F40B3B">
              <w:rPr>
                <w:sz w:val="18"/>
                <w:szCs w:val="18"/>
              </w:rPr>
              <w:t xml:space="preserve">    </w:t>
            </w:r>
            <w:r w:rsidR="004D161A" w:rsidRPr="00F40B3B">
              <w:rPr>
                <w:sz w:val="18"/>
                <w:szCs w:val="18"/>
              </w:rPr>
              <w:t>x1, y1, x2, y2 = bbox</w:t>
            </w:r>
          </w:p>
          <w:p w14:paraId="616EAE22" w14:textId="650B34B9" w:rsidR="004D161A" w:rsidRPr="00F40B3B" w:rsidRDefault="004D161A" w:rsidP="004D161A">
            <w:pPr>
              <w:pStyle w:val="Code"/>
              <w:rPr>
                <w:sz w:val="18"/>
                <w:szCs w:val="18"/>
              </w:rPr>
            </w:pPr>
            <w:r w:rsidRPr="00F40B3B">
              <w:rPr>
                <w:sz w:val="18"/>
                <w:szCs w:val="18"/>
              </w:rPr>
              <w:t>    draw.rectangle([x1, y1, x2, y2], outline=color, width=2)</w:t>
            </w:r>
          </w:p>
          <w:p w14:paraId="6E1B4BA1" w14:textId="79F284AE" w:rsidR="004D161A" w:rsidRPr="00F40B3B" w:rsidRDefault="004D161A" w:rsidP="004D161A">
            <w:pPr>
              <w:pStyle w:val="Code"/>
              <w:rPr>
                <w:sz w:val="18"/>
                <w:szCs w:val="18"/>
              </w:rPr>
            </w:pPr>
            <w:r w:rsidRPr="00F40B3B">
              <w:rPr>
                <w:sz w:val="18"/>
                <w:szCs w:val="18"/>
              </w:rPr>
              <w:t>    bbox_text = font.getbbox(label)</w:t>
            </w:r>
          </w:p>
          <w:p w14:paraId="077BEEB5" w14:textId="67D9017E" w:rsidR="004D161A" w:rsidRPr="00F40B3B" w:rsidRDefault="004D161A" w:rsidP="004D161A">
            <w:pPr>
              <w:pStyle w:val="Code"/>
              <w:rPr>
                <w:sz w:val="18"/>
                <w:szCs w:val="18"/>
              </w:rPr>
            </w:pPr>
            <w:r w:rsidRPr="00F40B3B">
              <w:rPr>
                <w:sz w:val="18"/>
                <w:szCs w:val="18"/>
              </w:rPr>
              <w:t>    text_w, text_h = bbox_text[2] - bbox_text[0], bbox_text[3] - bbox_text[1]</w:t>
            </w:r>
          </w:p>
          <w:p w14:paraId="38815C56" w14:textId="411C8C16" w:rsidR="004D161A" w:rsidRPr="00F40B3B" w:rsidRDefault="004D161A" w:rsidP="004D161A">
            <w:pPr>
              <w:pStyle w:val="Code"/>
              <w:rPr>
                <w:sz w:val="18"/>
                <w:szCs w:val="18"/>
              </w:rPr>
            </w:pPr>
            <w:r w:rsidRPr="00F40B3B">
              <w:rPr>
                <w:sz w:val="18"/>
                <w:szCs w:val="18"/>
              </w:rPr>
              <w:t>    if label_position == 'top':</w:t>
            </w:r>
          </w:p>
          <w:p w14:paraId="55C02D20" w14:textId="77777777" w:rsidR="004D161A" w:rsidRPr="00F40B3B" w:rsidRDefault="004D161A" w:rsidP="004D161A">
            <w:pPr>
              <w:pStyle w:val="Code"/>
              <w:rPr>
                <w:sz w:val="18"/>
                <w:szCs w:val="18"/>
              </w:rPr>
            </w:pPr>
            <w:r w:rsidRPr="00F40B3B">
              <w:rPr>
                <w:sz w:val="18"/>
                <w:szCs w:val="18"/>
              </w:rPr>
              <w:t>        tx, ty = x1, y2</w:t>
            </w:r>
          </w:p>
          <w:p w14:paraId="48901551" w14:textId="77777777" w:rsidR="004D161A" w:rsidRPr="00F40B3B" w:rsidRDefault="004D161A" w:rsidP="004D161A">
            <w:pPr>
              <w:pStyle w:val="Code"/>
              <w:rPr>
                <w:sz w:val="18"/>
                <w:szCs w:val="18"/>
              </w:rPr>
            </w:pPr>
            <w:r w:rsidRPr="00F40B3B">
              <w:rPr>
                <w:sz w:val="18"/>
                <w:szCs w:val="18"/>
              </w:rPr>
              <w:lastRenderedPageBreak/>
              <w:t>    elif label_position == 'bottom':</w:t>
            </w:r>
          </w:p>
          <w:p w14:paraId="5A8EA575" w14:textId="77777777" w:rsidR="004D161A" w:rsidRPr="00F40B3B" w:rsidRDefault="004D161A" w:rsidP="004D161A">
            <w:pPr>
              <w:pStyle w:val="Code"/>
              <w:rPr>
                <w:sz w:val="18"/>
                <w:szCs w:val="18"/>
              </w:rPr>
            </w:pPr>
            <w:r w:rsidRPr="00F40B3B">
              <w:rPr>
                <w:sz w:val="18"/>
                <w:szCs w:val="18"/>
              </w:rPr>
              <w:t>        tx, ty = x1, y1 - text_h</w:t>
            </w:r>
          </w:p>
          <w:p w14:paraId="7DCAB9C4" w14:textId="7F370486" w:rsidR="004D161A" w:rsidRPr="00F40B3B" w:rsidRDefault="004D161A" w:rsidP="004D161A">
            <w:pPr>
              <w:pStyle w:val="Code"/>
              <w:rPr>
                <w:sz w:val="18"/>
                <w:szCs w:val="18"/>
              </w:rPr>
            </w:pPr>
            <w:r w:rsidRPr="00F40B3B">
              <w:rPr>
                <w:sz w:val="18"/>
                <w:szCs w:val="18"/>
              </w:rPr>
              <w:t>    draw.rectangle([tx, ty, tx + text_w, ty + text_h], fill=color)</w:t>
            </w:r>
          </w:p>
          <w:p w14:paraId="65458664" w14:textId="7CB59564" w:rsidR="004D161A" w:rsidRPr="00F40B3B" w:rsidRDefault="004D161A" w:rsidP="004D161A">
            <w:pPr>
              <w:pStyle w:val="Code"/>
              <w:rPr>
                <w:sz w:val="18"/>
                <w:szCs w:val="18"/>
              </w:rPr>
            </w:pPr>
            <w:r w:rsidRPr="00F40B3B">
              <w:rPr>
                <w:sz w:val="18"/>
                <w:szCs w:val="18"/>
              </w:rPr>
              <w:t>    draw.text((tx, ty - 2), label, fill='black', font=font)</w:t>
            </w:r>
          </w:p>
          <w:p w14:paraId="502B0C2A" w14:textId="3741A3A3" w:rsidR="0022346E" w:rsidRPr="00F40B3B" w:rsidRDefault="0022346E" w:rsidP="007E0ECB">
            <w:pPr>
              <w:pStyle w:val="Code"/>
              <w:rPr>
                <w:sz w:val="18"/>
                <w:szCs w:val="18"/>
              </w:rPr>
            </w:pPr>
          </w:p>
          <w:p w14:paraId="3D5B7A35" w14:textId="22265CFF" w:rsidR="007E0ECB" w:rsidRPr="00F40B3B" w:rsidRDefault="007E0ECB" w:rsidP="007E0ECB">
            <w:pPr>
              <w:pStyle w:val="Code"/>
              <w:rPr>
                <w:sz w:val="18"/>
                <w:szCs w:val="18"/>
              </w:rPr>
            </w:pPr>
            <w:r w:rsidRPr="00F40B3B">
              <w:rPr>
                <w:sz w:val="18"/>
                <w:szCs w:val="18"/>
              </w:rPr>
              <w:t xml:space="preserve">def </w:t>
            </w:r>
            <w:r w:rsidR="00607699" w:rsidRPr="00F40B3B">
              <w:rPr>
                <w:sz w:val="18"/>
                <w:szCs w:val="18"/>
              </w:rPr>
              <w:t>generate_bboxes</w:t>
            </w:r>
            <w:r w:rsidRPr="00F40B3B">
              <w:rPr>
                <w:sz w:val="18"/>
                <w:szCs w:val="18"/>
              </w:rPr>
              <w:t>(model_name, model_path, dataset_dir</w:t>
            </w:r>
            <w:r w:rsidR="00D57366" w:rsidRPr="00F40B3B">
              <w:rPr>
                <w:sz w:val="18"/>
                <w:szCs w:val="18"/>
              </w:rPr>
              <w:t>, output_dir</w:t>
            </w:r>
            <w:r w:rsidRPr="00F40B3B">
              <w:rPr>
                <w:sz w:val="18"/>
                <w:szCs w:val="18"/>
              </w:rPr>
              <w:t>):</w:t>
            </w:r>
          </w:p>
          <w:p w14:paraId="796C191E" w14:textId="77777777" w:rsidR="007E0ECB" w:rsidRPr="00F40B3B" w:rsidRDefault="007E0ECB" w:rsidP="007E0ECB">
            <w:pPr>
              <w:pStyle w:val="Code"/>
              <w:rPr>
                <w:sz w:val="18"/>
                <w:szCs w:val="18"/>
              </w:rPr>
            </w:pPr>
            <w:r w:rsidRPr="00F40B3B">
              <w:rPr>
                <w:sz w:val="18"/>
                <w:szCs w:val="18"/>
              </w:rPr>
              <w:t xml:space="preserve">    model = YOLO(model_path)</w:t>
            </w:r>
          </w:p>
          <w:p w14:paraId="55863096" w14:textId="6D63DE3B" w:rsidR="007E0ECB" w:rsidRPr="00F40B3B" w:rsidRDefault="007E0ECB" w:rsidP="007E0ECB">
            <w:pPr>
              <w:pStyle w:val="Code"/>
              <w:rPr>
                <w:sz w:val="18"/>
                <w:szCs w:val="18"/>
              </w:rPr>
            </w:pPr>
            <w:r w:rsidRPr="00F40B3B">
              <w:rPr>
                <w:sz w:val="18"/>
                <w:szCs w:val="18"/>
              </w:rPr>
              <w:t xml:space="preserve">    font = ImageFont.truetype("arial.ttf", 12)</w:t>
            </w:r>
          </w:p>
          <w:p w14:paraId="1802D232" w14:textId="63BAC627" w:rsidR="007E0ECB" w:rsidRPr="00F40B3B" w:rsidRDefault="007E0ECB" w:rsidP="007E0ECB">
            <w:pPr>
              <w:pStyle w:val="Code"/>
              <w:rPr>
                <w:sz w:val="18"/>
                <w:szCs w:val="18"/>
              </w:rPr>
            </w:pPr>
            <w:r w:rsidRPr="00F40B3B">
              <w:rPr>
                <w:sz w:val="18"/>
                <w:szCs w:val="18"/>
              </w:rPr>
              <w:t xml:space="preserve">    label_map = {0: '</w:t>
            </w:r>
            <w:r w:rsidR="00A21B40" w:rsidRPr="00F40B3B">
              <w:rPr>
                <w:sz w:val="18"/>
                <w:szCs w:val="18"/>
              </w:rPr>
              <w:t>g</w:t>
            </w:r>
            <w:r w:rsidRPr="00F40B3B">
              <w:rPr>
                <w:sz w:val="18"/>
                <w:szCs w:val="18"/>
              </w:rPr>
              <w:t>ano', 1: '</w:t>
            </w:r>
            <w:r w:rsidR="00A21B40" w:rsidRPr="00F40B3B">
              <w:rPr>
                <w:sz w:val="18"/>
                <w:szCs w:val="18"/>
              </w:rPr>
              <w:t>p</w:t>
            </w:r>
            <w:r w:rsidRPr="00F40B3B">
              <w:rPr>
                <w:sz w:val="18"/>
                <w:szCs w:val="18"/>
              </w:rPr>
              <w:t>rim'}</w:t>
            </w:r>
          </w:p>
          <w:p w14:paraId="3F468AA0" w14:textId="49F79432" w:rsidR="007E0ECB" w:rsidRPr="00F40B3B" w:rsidRDefault="007E0ECB" w:rsidP="007E0ECB">
            <w:pPr>
              <w:pStyle w:val="Code"/>
              <w:rPr>
                <w:sz w:val="18"/>
                <w:szCs w:val="18"/>
              </w:rPr>
            </w:pPr>
            <w:r w:rsidRPr="00F40B3B">
              <w:rPr>
                <w:sz w:val="18"/>
                <w:szCs w:val="18"/>
              </w:rPr>
              <w:t xml:space="preserve">    gt_colors = {0: (252, 86, 86), 1: (200, 89, 255)}     </w:t>
            </w:r>
          </w:p>
          <w:p w14:paraId="1040FA63" w14:textId="39FD291E" w:rsidR="007E0ECB" w:rsidRPr="00F40B3B" w:rsidRDefault="007E0ECB" w:rsidP="007E0ECB">
            <w:pPr>
              <w:pStyle w:val="Code"/>
              <w:rPr>
                <w:sz w:val="18"/>
                <w:szCs w:val="18"/>
              </w:rPr>
            </w:pPr>
            <w:r w:rsidRPr="00F40B3B">
              <w:rPr>
                <w:sz w:val="18"/>
                <w:szCs w:val="18"/>
              </w:rPr>
              <w:t xml:space="preserve">    pred_colors = {0: (252, 230, 86), 1: (79, 179, 255)}   </w:t>
            </w:r>
          </w:p>
          <w:p w14:paraId="27D26EC6" w14:textId="77777777" w:rsidR="007E0ECB" w:rsidRPr="00F40B3B" w:rsidRDefault="007E0ECB" w:rsidP="007E0ECB">
            <w:pPr>
              <w:pStyle w:val="Code"/>
              <w:rPr>
                <w:sz w:val="18"/>
                <w:szCs w:val="18"/>
              </w:rPr>
            </w:pPr>
            <w:r w:rsidRPr="00F40B3B">
              <w:rPr>
                <w:sz w:val="18"/>
                <w:szCs w:val="18"/>
              </w:rPr>
              <w:t xml:space="preserve">    </w:t>
            </w:r>
          </w:p>
          <w:p w14:paraId="4EF06E5B" w14:textId="77777777" w:rsidR="007E0ECB" w:rsidRPr="00F40B3B" w:rsidRDefault="007E0ECB" w:rsidP="007E0ECB">
            <w:pPr>
              <w:pStyle w:val="Code"/>
              <w:rPr>
                <w:sz w:val="18"/>
                <w:szCs w:val="18"/>
              </w:rPr>
            </w:pPr>
            <w:r w:rsidRPr="00F40B3B">
              <w:rPr>
                <w:sz w:val="18"/>
                <w:szCs w:val="18"/>
              </w:rPr>
              <w:t xml:space="preserve">    for subset in ["valid", "test"]:</w:t>
            </w:r>
          </w:p>
          <w:p w14:paraId="78C67D62" w14:textId="77777777" w:rsidR="007E0ECB" w:rsidRPr="00F40B3B" w:rsidRDefault="007E0ECB" w:rsidP="007E0ECB">
            <w:pPr>
              <w:pStyle w:val="Code"/>
              <w:rPr>
                <w:sz w:val="18"/>
                <w:szCs w:val="18"/>
              </w:rPr>
            </w:pPr>
            <w:r w:rsidRPr="00F40B3B">
              <w:rPr>
                <w:sz w:val="18"/>
                <w:szCs w:val="18"/>
              </w:rPr>
              <w:t xml:space="preserve">        subset_path = os.path.join(dataset_dir, subset)</w:t>
            </w:r>
          </w:p>
          <w:p w14:paraId="71C5211E" w14:textId="77777777" w:rsidR="007E0ECB" w:rsidRPr="00F40B3B" w:rsidRDefault="007E0ECB" w:rsidP="007E0ECB">
            <w:pPr>
              <w:pStyle w:val="Code"/>
              <w:rPr>
                <w:sz w:val="18"/>
                <w:szCs w:val="18"/>
              </w:rPr>
            </w:pPr>
            <w:r w:rsidRPr="00F40B3B">
              <w:rPr>
                <w:sz w:val="18"/>
                <w:szCs w:val="18"/>
              </w:rPr>
              <w:t xml:space="preserve">        image_dir = os.path.join(subset_path, "images")</w:t>
            </w:r>
          </w:p>
          <w:p w14:paraId="32947A4E" w14:textId="77777777" w:rsidR="007E0ECB" w:rsidRPr="00F40B3B" w:rsidRDefault="007E0ECB" w:rsidP="007E0ECB">
            <w:pPr>
              <w:pStyle w:val="Code"/>
              <w:rPr>
                <w:sz w:val="18"/>
                <w:szCs w:val="18"/>
              </w:rPr>
            </w:pPr>
            <w:r w:rsidRPr="00F40B3B">
              <w:rPr>
                <w:sz w:val="18"/>
                <w:szCs w:val="18"/>
              </w:rPr>
              <w:t xml:space="preserve">        label_dir = os.path.join(subset_path, "labels")</w:t>
            </w:r>
          </w:p>
          <w:p w14:paraId="0524C64D" w14:textId="4119B43A" w:rsidR="007E0ECB" w:rsidRPr="00F40B3B" w:rsidRDefault="007E0ECB" w:rsidP="007E0ECB">
            <w:pPr>
              <w:pStyle w:val="Code"/>
              <w:rPr>
                <w:sz w:val="18"/>
                <w:szCs w:val="18"/>
              </w:rPr>
            </w:pPr>
            <w:r w:rsidRPr="00F40B3B">
              <w:rPr>
                <w:sz w:val="18"/>
                <w:szCs w:val="18"/>
              </w:rPr>
              <w:t xml:space="preserve">        os.makedirs(</w:t>
            </w:r>
            <w:r w:rsidR="007E44C1" w:rsidRPr="00F40B3B">
              <w:rPr>
                <w:sz w:val="18"/>
                <w:szCs w:val="18"/>
              </w:rPr>
              <w:t>output_dir</w:t>
            </w:r>
            <w:r w:rsidRPr="00F40B3B">
              <w:rPr>
                <w:sz w:val="18"/>
                <w:szCs w:val="18"/>
              </w:rPr>
              <w:t>, exist_ok=True)</w:t>
            </w:r>
          </w:p>
          <w:p w14:paraId="6ED821C8" w14:textId="7FB336AD" w:rsidR="007E0ECB" w:rsidRPr="00F40B3B" w:rsidRDefault="007E0ECB" w:rsidP="007E0ECB">
            <w:pPr>
              <w:pStyle w:val="Code"/>
              <w:rPr>
                <w:sz w:val="18"/>
                <w:szCs w:val="18"/>
              </w:rPr>
            </w:pPr>
            <w:r w:rsidRPr="00F40B3B">
              <w:rPr>
                <w:sz w:val="18"/>
                <w:szCs w:val="18"/>
              </w:rPr>
              <w:t xml:space="preserve">        output_path = os.path.join(</w:t>
            </w:r>
            <w:r w:rsidR="00D57366" w:rsidRPr="00F40B3B">
              <w:rPr>
                <w:sz w:val="18"/>
                <w:szCs w:val="18"/>
              </w:rPr>
              <w:t>output_dir</w:t>
            </w:r>
            <w:r w:rsidRPr="00F40B3B">
              <w:rPr>
                <w:sz w:val="18"/>
                <w:szCs w:val="18"/>
              </w:rPr>
              <w:t>, subset)</w:t>
            </w:r>
          </w:p>
          <w:p w14:paraId="7494DD21" w14:textId="77777777" w:rsidR="007E0ECB" w:rsidRPr="00F40B3B" w:rsidRDefault="007E0ECB" w:rsidP="007E0ECB">
            <w:pPr>
              <w:pStyle w:val="Code"/>
              <w:rPr>
                <w:sz w:val="18"/>
                <w:szCs w:val="18"/>
              </w:rPr>
            </w:pPr>
            <w:r w:rsidRPr="00F40B3B">
              <w:rPr>
                <w:sz w:val="18"/>
                <w:szCs w:val="18"/>
              </w:rPr>
              <w:t xml:space="preserve">        output_base = os.path.join(output_path, model_name)</w:t>
            </w:r>
          </w:p>
          <w:p w14:paraId="0DF43559" w14:textId="77777777" w:rsidR="007E0ECB" w:rsidRPr="00F40B3B" w:rsidRDefault="007E0ECB" w:rsidP="007E0ECB">
            <w:pPr>
              <w:pStyle w:val="Code"/>
              <w:rPr>
                <w:sz w:val="18"/>
                <w:szCs w:val="18"/>
              </w:rPr>
            </w:pPr>
            <w:r w:rsidRPr="00F40B3B">
              <w:rPr>
                <w:sz w:val="18"/>
                <w:szCs w:val="18"/>
              </w:rPr>
              <w:t xml:space="preserve">        gt_dir = os.path.join(output_base, "groundtruth")</w:t>
            </w:r>
          </w:p>
          <w:p w14:paraId="6CAF62A2" w14:textId="77777777" w:rsidR="007E0ECB" w:rsidRPr="00F40B3B" w:rsidRDefault="007E0ECB" w:rsidP="007E0ECB">
            <w:pPr>
              <w:pStyle w:val="Code"/>
              <w:rPr>
                <w:sz w:val="18"/>
                <w:szCs w:val="18"/>
              </w:rPr>
            </w:pPr>
            <w:r w:rsidRPr="00F40B3B">
              <w:rPr>
                <w:sz w:val="18"/>
                <w:szCs w:val="18"/>
              </w:rPr>
              <w:t xml:space="preserve">        pred_dir = os.path.join(output_base, "predictions")</w:t>
            </w:r>
          </w:p>
          <w:p w14:paraId="1F67CFBF" w14:textId="77777777" w:rsidR="007E0ECB" w:rsidRPr="00F40B3B" w:rsidRDefault="007E0ECB" w:rsidP="007E0ECB">
            <w:pPr>
              <w:pStyle w:val="Code"/>
              <w:rPr>
                <w:sz w:val="18"/>
                <w:szCs w:val="18"/>
              </w:rPr>
            </w:pPr>
            <w:r w:rsidRPr="00F40B3B">
              <w:rPr>
                <w:sz w:val="18"/>
                <w:szCs w:val="18"/>
              </w:rPr>
              <w:t xml:space="preserve">        os.makedirs(gt_dir, exist_ok=True)</w:t>
            </w:r>
          </w:p>
          <w:p w14:paraId="6C99A5A1" w14:textId="77777777" w:rsidR="007E0ECB" w:rsidRPr="00F40B3B" w:rsidRDefault="007E0ECB" w:rsidP="007E0ECB">
            <w:pPr>
              <w:pStyle w:val="Code"/>
              <w:rPr>
                <w:sz w:val="18"/>
                <w:szCs w:val="18"/>
              </w:rPr>
            </w:pPr>
            <w:r w:rsidRPr="00F40B3B">
              <w:rPr>
                <w:sz w:val="18"/>
                <w:szCs w:val="18"/>
              </w:rPr>
              <w:t xml:space="preserve">        os.makedirs(pred_dir, exist_ok=True)</w:t>
            </w:r>
          </w:p>
          <w:p w14:paraId="47B5322F" w14:textId="3E624CF9" w:rsidR="007E0ECB" w:rsidRPr="00F40B3B" w:rsidRDefault="007E0ECB" w:rsidP="007E0ECB">
            <w:pPr>
              <w:pStyle w:val="Code"/>
              <w:rPr>
                <w:sz w:val="18"/>
                <w:szCs w:val="18"/>
              </w:rPr>
            </w:pPr>
            <w:r w:rsidRPr="00F40B3B">
              <w:rPr>
                <w:sz w:val="18"/>
                <w:szCs w:val="18"/>
              </w:rPr>
              <w:t xml:space="preserve">        csv_path = os.path.join(output_base, f"{model_name}-results.csv")</w:t>
            </w:r>
          </w:p>
          <w:p w14:paraId="0D5316A2" w14:textId="77777777" w:rsidR="007E0ECB" w:rsidRPr="00F40B3B" w:rsidRDefault="007E0ECB" w:rsidP="007E0ECB">
            <w:pPr>
              <w:pStyle w:val="Code"/>
              <w:rPr>
                <w:sz w:val="18"/>
                <w:szCs w:val="18"/>
              </w:rPr>
            </w:pPr>
            <w:r w:rsidRPr="00F40B3B">
              <w:rPr>
                <w:sz w:val="18"/>
                <w:szCs w:val="18"/>
              </w:rPr>
              <w:t xml:space="preserve">        with open(csv_path, mode='w', newline='') as f:</w:t>
            </w:r>
          </w:p>
          <w:p w14:paraId="47980B5C" w14:textId="77777777" w:rsidR="007E0ECB" w:rsidRPr="00F40B3B" w:rsidRDefault="007E0ECB" w:rsidP="007E0ECB">
            <w:pPr>
              <w:pStyle w:val="Code"/>
              <w:rPr>
                <w:sz w:val="18"/>
                <w:szCs w:val="18"/>
              </w:rPr>
            </w:pPr>
            <w:r w:rsidRPr="00F40B3B">
              <w:rPr>
                <w:sz w:val="18"/>
                <w:szCs w:val="18"/>
              </w:rPr>
              <w:t xml:space="preserve">            writer = csv.writer(f)</w:t>
            </w:r>
          </w:p>
          <w:p w14:paraId="2EF89F57" w14:textId="02DEF3CB" w:rsidR="007E0ECB" w:rsidRPr="00F40B3B" w:rsidRDefault="007E0ECB" w:rsidP="007E0ECB">
            <w:pPr>
              <w:pStyle w:val="Code"/>
              <w:rPr>
                <w:sz w:val="18"/>
                <w:szCs w:val="18"/>
              </w:rPr>
            </w:pPr>
            <w:r w:rsidRPr="00F40B3B">
              <w:rPr>
                <w:sz w:val="18"/>
                <w:szCs w:val="18"/>
              </w:rPr>
              <w:t xml:space="preserve">            writer.writerow(["image", "class_id", "class_name",</w:t>
            </w:r>
            <w:r w:rsidR="003911C2" w:rsidRPr="00F40B3B">
              <w:rPr>
                <w:sz w:val="18"/>
                <w:szCs w:val="18"/>
              </w:rPr>
              <w:t xml:space="preserve"> "confidence", </w:t>
            </w:r>
            <w:r w:rsidRPr="00F40B3B">
              <w:rPr>
                <w:sz w:val="18"/>
                <w:szCs w:val="18"/>
              </w:rPr>
              <w:t xml:space="preserve"> </w:t>
            </w:r>
          </w:p>
          <w:p w14:paraId="591A48BE" w14:textId="1638F076" w:rsidR="007E0ECB" w:rsidRPr="00F40B3B" w:rsidRDefault="007E0ECB" w:rsidP="007E0ECB">
            <w:pPr>
              <w:pStyle w:val="Code"/>
              <w:rPr>
                <w:sz w:val="18"/>
                <w:szCs w:val="18"/>
              </w:rPr>
            </w:pPr>
            <w:r w:rsidRPr="00F40B3B">
              <w:rPr>
                <w:sz w:val="18"/>
                <w:szCs w:val="18"/>
              </w:rPr>
              <w:t xml:space="preserve">                             "iou", "x1", "y1", "x2", "y2"])</w:t>
            </w:r>
          </w:p>
          <w:p w14:paraId="60658700" w14:textId="77777777" w:rsidR="007E0ECB" w:rsidRPr="00F40B3B" w:rsidRDefault="007E0ECB" w:rsidP="007E0ECB">
            <w:pPr>
              <w:pStyle w:val="Code"/>
              <w:rPr>
                <w:sz w:val="18"/>
                <w:szCs w:val="18"/>
              </w:rPr>
            </w:pPr>
            <w:r w:rsidRPr="00F40B3B">
              <w:rPr>
                <w:sz w:val="18"/>
                <w:szCs w:val="18"/>
              </w:rPr>
              <w:t xml:space="preserve">        for filename in os.listdir(image_dir):</w:t>
            </w:r>
          </w:p>
          <w:p w14:paraId="5B84D1E6" w14:textId="77777777" w:rsidR="007E0ECB" w:rsidRPr="00F40B3B" w:rsidRDefault="007E0ECB" w:rsidP="007E0ECB">
            <w:pPr>
              <w:pStyle w:val="Code"/>
              <w:rPr>
                <w:sz w:val="18"/>
                <w:szCs w:val="18"/>
              </w:rPr>
            </w:pPr>
            <w:r w:rsidRPr="00F40B3B">
              <w:rPr>
                <w:sz w:val="18"/>
                <w:szCs w:val="18"/>
              </w:rPr>
              <w:t xml:space="preserve">            img_path = os.path.join(image_dir, filename)</w:t>
            </w:r>
          </w:p>
          <w:p w14:paraId="5D8230D9" w14:textId="4A86D4E3" w:rsidR="007E0ECB" w:rsidRPr="00F40B3B" w:rsidRDefault="007E0ECB" w:rsidP="007E0ECB">
            <w:pPr>
              <w:pStyle w:val="Code"/>
              <w:rPr>
                <w:sz w:val="18"/>
                <w:szCs w:val="18"/>
              </w:rPr>
            </w:pPr>
            <w:r w:rsidRPr="00F40B3B">
              <w:rPr>
                <w:sz w:val="18"/>
                <w:szCs w:val="18"/>
              </w:rPr>
              <w:t xml:space="preserve">            label_path = os.path.join(label_dir, filename.rsplit('.', 1)[0]+'.txt')</w:t>
            </w:r>
          </w:p>
          <w:p w14:paraId="6698E213" w14:textId="77777777" w:rsidR="007E0ECB" w:rsidRPr="00F40B3B" w:rsidRDefault="007E0ECB" w:rsidP="007E0ECB">
            <w:pPr>
              <w:pStyle w:val="Code"/>
              <w:rPr>
                <w:sz w:val="18"/>
                <w:szCs w:val="18"/>
              </w:rPr>
            </w:pPr>
            <w:r w:rsidRPr="00F40B3B">
              <w:rPr>
                <w:sz w:val="18"/>
                <w:szCs w:val="18"/>
              </w:rPr>
              <w:t xml:space="preserve">            image = Image.open(img_path).convert("RGB")</w:t>
            </w:r>
          </w:p>
          <w:p w14:paraId="1225ECAA" w14:textId="77777777" w:rsidR="007E0ECB" w:rsidRPr="00F40B3B" w:rsidRDefault="007E0ECB" w:rsidP="007E0ECB">
            <w:pPr>
              <w:pStyle w:val="Code"/>
              <w:rPr>
                <w:sz w:val="18"/>
                <w:szCs w:val="18"/>
              </w:rPr>
            </w:pPr>
            <w:r w:rsidRPr="00F40B3B">
              <w:rPr>
                <w:sz w:val="18"/>
                <w:szCs w:val="18"/>
              </w:rPr>
              <w:t xml:space="preserve">            gt_image = image.copy()</w:t>
            </w:r>
          </w:p>
          <w:p w14:paraId="7698C979" w14:textId="13918F3D" w:rsidR="007E0ECB" w:rsidRPr="00F40B3B" w:rsidRDefault="007E0ECB" w:rsidP="007E0ECB">
            <w:pPr>
              <w:pStyle w:val="Code"/>
              <w:rPr>
                <w:sz w:val="18"/>
                <w:szCs w:val="18"/>
              </w:rPr>
            </w:pPr>
            <w:r w:rsidRPr="00F40B3B">
              <w:rPr>
                <w:sz w:val="18"/>
                <w:szCs w:val="18"/>
              </w:rPr>
              <w:t xml:space="preserve">            pred_image = image.copy()</w:t>
            </w:r>
          </w:p>
          <w:p w14:paraId="5E7621B0" w14:textId="77777777" w:rsidR="007E0ECB" w:rsidRPr="00F40B3B" w:rsidRDefault="007E0ECB" w:rsidP="007E0ECB">
            <w:pPr>
              <w:pStyle w:val="Code"/>
              <w:rPr>
                <w:sz w:val="18"/>
                <w:szCs w:val="18"/>
              </w:rPr>
            </w:pPr>
            <w:r w:rsidRPr="00F40B3B">
              <w:rPr>
                <w:sz w:val="18"/>
                <w:szCs w:val="18"/>
              </w:rPr>
              <w:t xml:space="preserve">            draw_gt = ImageDraw.Draw(gt_image)</w:t>
            </w:r>
          </w:p>
          <w:p w14:paraId="74F74B27" w14:textId="77777777" w:rsidR="007E0ECB" w:rsidRPr="00F40B3B" w:rsidRDefault="007E0ECB" w:rsidP="007E0ECB">
            <w:pPr>
              <w:pStyle w:val="Code"/>
              <w:rPr>
                <w:sz w:val="18"/>
                <w:szCs w:val="18"/>
              </w:rPr>
            </w:pPr>
            <w:r w:rsidRPr="00F40B3B">
              <w:rPr>
                <w:sz w:val="18"/>
                <w:szCs w:val="18"/>
              </w:rPr>
              <w:t xml:space="preserve">            draw_gt_pred = ImageDraw.Draw(pred_image)</w:t>
            </w:r>
          </w:p>
          <w:p w14:paraId="4E0B1ECA" w14:textId="77777777" w:rsidR="007E0ECB" w:rsidRDefault="007E0ECB" w:rsidP="007E0ECB">
            <w:pPr>
              <w:pStyle w:val="Code"/>
              <w:rPr>
                <w:sz w:val="18"/>
                <w:szCs w:val="18"/>
              </w:rPr>
            </w:pPr>
            <w:r w:rsidRPr="00F40B3B">
              <w:rPr>
                <w:sz w:val="18"/>
                <w:szCs w:val="18"/>
              </w:rPr>
              <w:t xml:space="preserve">            w, h = image.size</w:t>
            </w:r>
          </w:p>
          <w:p w14:paraId="6BAB2A20" w14:textId="77777777" w:rsidR="00626301" w:rsidRPr="00F40B3B" w:rsidRDefault="00626301" w:rsidP="007E0ECB">
            <w:pPr>
              <w:pStyle w:val="Code"/>
              <w:rPr>
                <w:sz w:val="18"/>
                <w:szCs w:val="18"/>
              </w:rPr>
            </w:pPr>
          </w:p>
          <w:p w14:paraId="54FC6FBE" w14:textId="6C4330A7" w:rsidR="00603A78" w:rsidRPr="00F40B3B" w:rsidRDefault="00603A78" w:rsidP="007E0ECB">
            <w:pPr>
              <w:pStyle w:val="Code"/>
              <w:rPr>
                <w:sz w:val="18"/>
                <w:szCs w:val="18"/>
              </w:rPr>
            </w:pPr>
            <w:r w:rsidRPr="00F40B3B">
              <w:rPr>
                <w:sz w:val="18"/>
                <w:szCs w:val="18"/>
              </w:rPr>
              <w:t xml:space="preserve">            # Bbox Ground-truth</w:t>
            </w:r>
          </w:p>
          <w:p w14:paraId="520BB11C" w14:textId="0D174BC9" w:rsidR="00626301" w:rsidRPr="00F40B3B" w:rsidRDefault="007E0ECB" w:rsidP="007E0ECB">
            <w:pPr>
              <w:pStyle w:val="Code"/>
              <w:rPr>
                <w:sz w:val="18"/>
                <w:szCs w:val="18"/>
              </w:rPr>
            </w:pPr>
            <w:r w:rsidRPr="00F40B3B">
              <w:rPr>
                <w:sz w:val="18"/>
                <w:szCs w:val="18"/>
              </w:rPr>
              <w:t xml:space="preserve">            </w:t>
            </w:r>
            <w:r w:rsidR="00626301">
              <w:rPr>
                <w:sz w:val="18"/>
                <w:szCs w:val="18"/>
              </w:rPr>
              <w:t>## REDACTED FOR CONFIDENTIALITY</w:t>
            </w:r>
          </w:p>
          <w:p w14:paraId="38D0473F" w14:textId="06310916" w:rsidR="007E0ECB" w:rsidRPr="00F40B3B" w:rsidRDefault="007E0ECB" w:rsidP="007E0ECB">
            <w:pPr>
              <w:pStyle w:val="Code"/>
              <w:rPr>
                <w:sz w:val="18"/>
                <w:szCs w:val="18"/>
              </w:rPr>
            </w:pPr>
            <w:r w:rsidRPr="00F40B3B">
              <w:rPr>
                <w:sz w:val="18"/>
                <w:szCs w:val="18"/>
              </w:rPr>
              <w:t xml:space="preserve">            #</w:t>
            </w:r>
            <w:r w:rsidR="003911C2" w:rsidRPr="00F40B3B">
              <w:rPr>
                <w:sz w:val="18"/>
                <w:szCs w:val="18"/>
              </w:rPr>
              <w:t xml:space="preserve"> Bbox Prediksi</w:t>
            </w:r>
          </w:p>
          <w:p w14:paraId="62B66BA9" w14:textId="77777777" w:rsidR="00626301" w:rsidRDefault="007E0ECB" w:rsidP="007E0ECB">
            <w:pPr>
              <w:pStyle w:val="Code"/>
              <w:rPr>
                <w:sz w:val="18"/>
                <w:szCs w:val="18"/>
              </w:rPr>
            </w:pPr>
            <w:r w:rsidRPr="00F40B3B">
              <w:rPr>
                <w:sz w:val="18"/>
                <w:szCs w:val="18"/>
              </w:rPr>
              <w:t xml:space="preserve">            </w:t>
            </w:r>
            <w:r w:rsidR="00626301">
              <w:rPr>
                <w:sz w:val="18"/>
                <w:szCs w:val="18"/>
              </w:rPr>
              <w:t>## REDACTED FOR CONFIDENTIALITY</w:t>
            </w:r>
          </w:p>
          <w:p w14:paraId="27C6B55B" w14:textId="77777777" w:rsidR="00626301" w:rsidRDefault="00626301" w:rsidP="007E0ECB">
            <w:pPr>
              <w:pStyle w:val="Code"/>
              <w:rPr>
                <w:sz w:val="18"/>
                <w:szCs w:val="18"/>
              </w:rPr>
            </w:pPr>
          </w:p>
          <w:p w14:paraId="64E55805" w14:textId="2D9C5D5C" w:rsidR="007E0ECB" w:rsidRPr="00F40B3B" w:rsidRDefault="007E0ECB" w:rsidP="007E0ECB">
            <w:pPr>
              <w:pStyle w:val="Code"/>
              <w:rPr>
                <w:sz w:val="18"/>
                <w:szCs w:val="18"/>
              </w:rPr>
            </w:pPr>
            <w:r w:rsidRPr="00F40B3B">
              <w:rPr>
                <w:sz w:val="18"/>
                <w:szCs w:val="18"/>
              </w:rPr>
              <w:t xml:space="preserve">            gt_image.save(os.path.join(gt_dir, filename))</w:t>
            </w:r>
          </w:p>
          <w:p w14:paraId="4DBC4494" w14:textId="77777777" w:rsidR="00D95C2B" w:rsidRPr="00F40B3B" w:rsidRDefault="007E0ECB" w:rsidP="007E0ECB">
            <w:pPr>
              <w:pStyle w:val="Code"/>
              <w:rPr>
                <w:sz w:val="18"/>
                <w:szCs w:val="18"/>
              </w:rPr>
            </w:pPr>
            <w:r w:rsidRPr="00F40B3B">
              <w:rPr>
                <w:sz w:val="18"/>
                <w:szCs w:val="18"/>
              </w:rPr>
              <w:t xml:space="preserve">            pred_image.save(os.path.join(pred_dir, filename))</w:t>
            </w:r>
          </w:p>
          <w:p w14:paraId="6C5D4172" w14:textId="77777777" w:rsidR="00230570" w:rsidRPr="00F40B3B" w:rsidRDefault="00230570" w:rsidP="007E0ECB">
            <w:pPr>
              <w:pStyle w:val="Code"/>
              <w:rPr>
                <w:sz w:val="18"/>
                <w:szCs w:val="18"/>
              </w:rPr>
            </w:pPr>
          </w:p>
          <w:p w14:paraId="1265084E" w14:textId="08A6FC82" w:rsidR="00230570" w:rsidRPr="00F40B3B" w:rsidRDefault="00603A78" w:rsidP="00603A78">
            <w:pPr>
              <w:pStyle w:val="Code"/>
              <w:rPr>
                <w:sz w:val="18"/>
                <w:szCs w:val="18"/>
              </w:rPr>
            </w:pPr>
            <w:r w:rsidRPr="00F40B3B">
              <w:rPr>
                <w:sz w:val="18"/>
                <w:szCs w:val="18"/>
              </w:rPr>
              <w:t>generate_bboxes("yolov11-large", "yolov11-large.pt", "ganoderma/", "outputs")</w:t>
            </w:r>
          </w:p>
        </w:tc>
      </w:tr>
    </w:tbl>
    <w:p w14:paraId="013029E1" w14:textId="77777777" w:rsidR="00E352F7" w:rsidRDefault="00607699" w:rsidP="00E352F7">
      <w:pPr>
        <w:spacing w:before="240" w:line="360" w:lineRule="auto"/>
        <w:ind w:firstLine="567"/>
        <w:jc w:val="both"/>
      </w:pPr>
      <w:r w:rsidRPr="00F40B3B">
        <w:rPr>
          <w:rFonts w:ascii="Times New Roman" w:hAnsi="Times New Roman" w:cs="Times New Roman"/>
          <w:szCs w:val="24"/>
        </w:rPr>
        <w:t>Fungsi “generate_bboxes()”</w:t>
      </w:r>
      <w:r w:rsidR="00437C99" w:rsidRPr="00F40B3B">
        <w:rPr>
          <w:rFonts w:ascii="Times New Roman" w:hAnsi="Times New Roman" w:cs="Times New Roman"/>
          <w:szCs w:val="24"/>
        </w:rPr>
        <w:t xml:space="preserve"> </w:t>
      </w:r>
      <w:r w:rsidR="000F1453" w:rsidRPr="00F40B3B">
        <w:rPr>
          <w:rFonts w:ascii="Times New Roman" w:hAnsi="Times New Roman" w:cs="Times New Roman"/>
          <w:szCs w:val="24"/>
        </w:rPr>
        <w:t xml:space="preserve">menyiapkan model, </w:t>
      </w:r>
      <w:r w:rsidR="00AE6692" w:rsidRPr="00F40B3B">
        <w:rPr>
          <w:rFonts w:ascii="Times New Roman" w:hAnsi="Times New Roman" w:cs="Times New Roman"/>
          <w:i/>
          <w:iCs/>
          <w:szCs w:val="24"/>
        </w:rPr>
        <w:t>fon</w:t>
      </w:r>
      <w:r w:rsidR="00A8686C" w:rsidRPr="00F40B3B">
        <w:rPr>
          <w:rFonts w:ascii="Times New Roman" w:hAnsi="Times New Roman" w:cs="Times New Roman"/>
          <w:i/>
          <w:iCs/>
          <w:szCs w:val="24"/>
        </w:rPr>
        <w:t>t</w:t>
      </w:r>
      <w:r w:rsidR="00AE6692" w:rsidRPr="00F40B3B">
        <w:rPr>
          <w:rFonts w:ascii="Times New Roman" w:hAnsi="Times New Roman" w:cs="Times New Roman"/>
          <w:szCs w:val="24"/>
        </w:rPr>
        <w:t>,</w:t>
      </w:r>
      <w:r w:rsidR="00A8686C" w:rsidRPr="00F40B3B">
        <w:rPr>
          <w:rFonts w:ascii="Times New Roman" w:hAnsi="Times New Roman" w:cs="Times New Roman"/>
          <w:szCs w:val="24"/>
        </w:rPr>
        <w:t xml:space="preserve"> label objek, </w:t>
      </w:r>
      <w:r w:rsidR="00CF02CD" w:rsidRPr="00F40B3B">
        <w:rPr>
          <w:rFonts w:ascii="Times New Roman" w:hAnsi="Times New Roman" w:cs="Times New Roman"/>
          <w:szCs w:val="24"/>
        </w:rPr>
        <w:t>warna</w:t>
      </w:r>
      <w:r w:rsidR="006B63CE" w:rsidRPr="00F40B3B">
        <w:rPr>
          <w:rFonts w:ascii="Times New Roman" w:hAnsi="Times New Roman" w:cs="Times New Roman"/>
          <w:szCs w:val="24"/>
        </w:rPr>
        <w:t xml:space="preserve"> bingkai, dan direktori</w:t>
      </w:r>
      <w:r w:rsidR="00761B7A" w:rsidRPr="00F40B3B">
        <w:rPr>
          <w:rFonts w:ascii="Times New Roman" w:hAnsi="Times New Roman" w:cs="Times New Roman"/>
          <w:szCs w:val="24"/>
        </w:rPr>
        <w:t xml:space="preserve"> penyimpanan hasil</w:t>
      </w:r>
      <w:r w:rsidR="00775A26" w:rsidRPr="00F40B3B">
        <w:rPr>
          <w:rFonts w:ascii="Times New Roman" w:hAnsi="Times New Roman" w:cs="Times New Roman"/>
          <w:szCs w:val="24"/>
        </w:rPr>
        <w:t>.</w:t>
      </w:r>
      <w:r w:rsidR="006B63CE" w:rsidRPr="00F40B3B">
        <w:rPr>
          <w:rFonts w:ascii="Times New Roman" w:hAnsi="Times New Roman" w:cs="Times New Roman"/>
          <w:szCs w:val="24"/>
        </w:rPr>
        <w:t xml:space="preserve"> Fungsi ini berikutnya</w:t>
      </w:r>
      <w:r w:rsidR="000340FB" w:rsidRPr="00F40B3B">
        <w:rPr>
          <w:rFonts w:ascii="Times New Roman" w:hAnsi="Times New Roman" w:cs="Times New Roman"/>
          <w:szCs w:val="24"/>
        </w:rPr>
        <w:t xml:space="preserve"> menggambar </w:t>
      </w:r>
      <w:r w:rsidR="000340FB" w:rsidRPr="00F40B3B">
        <w:rPr>
          <w:rFonts w:ascii="Times New Roman" w:hAnsi="Times New Roman" w:cs="Times New Roman"/>
          <w:i/>
          <w:iCs/>
          <w:szCs w:val="24"/>
        </w:rPr>
        <w:t>bounding box</w:t>
      </w:r>
      <w:r w:rsidR="000340FB" w:rsidRPr="00F40B3B">
        <w:rPr>
          <w:rFonts w:ascii="Times New Roman" w:hAnsi="Times New Roman" w:cs="Times New Roman"/>
          <w:szCs w:val="24"/>
        </w:rPr>
        <w:t xml:space="preserve"> </w:t>
      </w:r>
      <w:r w:rsidR="00761B7A" w:rsidRPr="00F40B3B">
        <w:rPr>
          <w:rFonts w:ascii="Times New Roman" w:hAnsi="Times New Roman" w:cs="Times New Roman"/>
          <w:i/>
          <w:iCs/>
          <w:szCs w:val="24"/>
        </w:rPr>
        <w:t xml:space="preserve">ground-truth </w:t>
      </w:r>
      <w:r w:rsidR="00761B7A" w:rsidRPr="00F40B3B">
        <w:rPr>
          <w:rFonts w:ascii="Times New Roman" w:hAnsi="Times New Roman" w:cs="Times New Roman"/>
          <w:szCs w:val="24"/>
        </w:rPr>
        <w:t xml:space="preserve">berdasarkan </w:t>
      </w:r>
      <w:r w:rsidR="00B537FC" w:rsidRPr="00F40B3B">
        <w:rPr>
          <w:rFonts w:ascii="Times New Roman" w:hAnsi="Times New Roman" w:cs="Times New Roman"/>
          <w:i/>
          <w:iCs/>
          <w:szCs w:val="24"/>
        </w:rPr>
        <w:t xml:space="preserve">file </w:t>
      </w:r>
      <w:r w:rsidR="00B537FC" w:rsidRPr="00F40B3B">
        <w:rPr>
          <w:rFonts w:ascii="Times New Roman" w:hAnsi="Times New Roman" w:cs="Times New Roman"/>
          <w:szCs w:val="24"/>
        </w:rPr>
        <w:t xml:space="preserve">label “.txt” </w:t>
      </w:r>
      <w:r w:rsidR="00761B7A" w:rsidRPr="00F40B3B">
        <w:rPr>
          <w:rFonts w:ascii="Times New Roman" w:hAnsi="Times New Roman" w:cs="Times New Roman"/>
          <w:szCs w:val="24"/>
        </w:rPr>
        <w:t xml:space="preserve">dan </w:t>
      </w:r>
      <w:r w:rsidR="00761B7A" w:rsidRPr="00F40B3B">
        <w:rPr>
          <w:rFonts w:ascii="Times New Roman" w:hAnsi="Times New Roman" w:cs="Times New Roman"/>
          <w:i/>
          <w:iCs/>
          <w:szCs w:val="24"/>
        </w:rPr>
        <w:t xml:space="preserve">prediction </w:t>
      </w:r>
      <w:r w:rsidR="00467352" w:rsidRPr="00F40B3B">
        <w:rPr>
          <w:rFonts w:ascii="Times New Roman" w:hAnsi="Times New Roman" w:cs="Times New Roman"/>
          <w:szCs w:val="24"/>
        </w:rPr>
        <w:t xml:space="preserve">dengan </w:t>
      </w:r>
      <w:r w:rsidR="00467352" w:rsidRPr="00F40B3B">
        <w:rPr>
          <w:rFonts w:ascii="Times New Roman" w:hAnsi="Times New Roman" w:cs="Times New Roman"/>
          <w:i/>
          <w:iCs/>
          <w:szCs w:val="24"/>
        </w:rPr>
        <w:t xml:space="preserve">confidence score </w:t>
      </w:r>
      <w:r w:rsidR="00467352" w:rsidRPr="00F40B3B">
        <w:rPr>
          <w:rFonts w:ascii="Times New Roman" w:hAnsi="Times New Roman" w:cs="Times New Roman"/>
          <w:szCs w:val="24"/>
        </w:rPr>
        <w:t>dan label objek b</w:t>
      </w:r>
      <w:r w:rsidR="00B537FC" w:rsidRPr="00F40B3B">
        <w:rPr>
          <w:rFonts w:ascii="Times New Roman" w:hAnsi="Times New Roman" w:cs="Times New Roman"/>
          <w:szCs w:val="24"/>
        </w:rPr>
        <w:t xml:space="preserve">erdasarkan </w:t>
      </w:r>
      <w:r w:rsidR="00D228A2" w:rsidRPr="00F40B3B">
        <w:rPr>
          <w:rFonts w:ascii="Times New Roman" w:hAnsi="Times New Roman" w:cs="Times New Roman"/>
          <w:szCs w:val="24"/>
        </w:rPr>
        <w:t xml:space="preserve">hasil prediksi model </w:t>
      </w:r>
      <w:r w:rsidR="00761B7A" w:rsidRPr="00F40B3B">
        <w:rPr>
          <w:rFonts w:ascii="Times New Roman" w:hAnsi="Times New Roman" w:cs="Times New Roman"/>
          <w:szCs w:val="24"/>
        </w:rPr>
        <w:t>pada setiap citra kemudian menyimpan hasilnya</w:t>
      </w:r>
      <w:r w:rsidR="00FF7890" w:rsidRPr="00F40B3B">
        <w:rPr>
          <w:rFonts w:ascii="Times New Roman" w:hAnsi="Times New Roman" w:cs="Times New Roman"/>
          <w:szCs w:val="24"/>
        </w:rPr>
        <w:t xml:space="preserve">. </w:t>
      </w:r>
      <w:r w:rsidR="00023090">
        <w:rPr>
          <w:i/>
        </w:rPr>
        <w:t>G</w:t>
      </w:r>
      <w:r w:rsidR="00023090" w:rsidRPr="00D86956">
        <w:rPr>
          <w:i/>
        </w:rPr>
        <w:t xml:space="preserve">round-truth </w:t>
      </w:r>
      <w:r w:rsidR="00023090" w:rsidRPr="00D86956">
        <w:t xml:space="preserve">kelas </w:t>
      </w:r>
      <w:r w:rsidR="00023090" w:rsidRPr="00D86956">
        <w:rPr>
          <w:i/>
        </w:rPr>
        <w:t>Ganoderma</w:t>
      </w:r>
      <w:r w:rsidR="00023090">
        <w:t xml:space="preserve"> ditandai dengan </w:t>
      </w:r>
      <w:r w:rsidR="00023090" w:rsidRPr="00023090">
        <w:rPr>
          <w:i/>
          <w:iCs/>
        </w:rPr>
        <w:t>b</w:t>
      </w:r>
      <w:r w:rsidR="00023090" w:rsidRPr="00D86956">
        <w:rPr>
          <w:i/>
        </w:rPr>
        <w:t>ounding box</w:t>
      </w:r>
      <w:r w:rsidR="00023090" w:rsidRPr="00D86956">
        <w:t xml:space="preserve"> </w:t>
      </w:r>
      <w:r w:rsidR="00023090">
        <w:t xml:space="preserve">berwarna </w:t>
      </w:r>
      <w:r w:rsidR="00023090" w:rsidRPr="00D86956">
        <w:t>merah</w:t>
      </w:r>
      <w:r w:rsidR="00023090">
        <w:t xml:space="preserve">, </w:t>
      </w:r>
      <w:r w:rsidR="00023090" w:rsidRPr="00D86956">
        <w:t xml:space="preserve">sedangkan kelas </w:t>
      </w:r>
      <w:r w:rsidR="00023090" w:rsidRPr="00D86956">
        <w:rPr>
          <w:i/>
        </w:rPr>
        <w:t>Primordium</w:t>
      </w:r>
      <w:r w:rsidR="00023090">
        <w:t xml:space="preserve"> berwarna ungu. </w:t>
      </w:r>
      <w:r w:rsidR="00CF03B4" w:rsidRPr="00CF03B4">
        <w:rPr>
          <w:i/>
          <w:iCs/>
        </w:rPr>
        <w:t>Bounding box</w:t>
      </w:r>
      <w:r w:rsidR="00CF03B4">
        <w:t xml:space="preserve"> h</w:t>
      </w:r>
      <w:r w:rsidR="00023090">
        <w:t>asil</w:t>
      </w:r>
      <w:r w:rsidR="00023090" w:rsidRPr="00D86956">
        <w:t xml:space="preserve"> prediksi model untuk kelas </w:t>
      </w:r>
      <w:r w:rsidR="00023090" w:rsidRPr="00D86956">
        <w:rPr>
          <w:i/>
        </w:rPr>
        <w:t>Ganoderma</w:t>
      </w:r>
      <w:r w:rsidR="00023090" w:rsidRPr="00D86956">
        <w:t xml:space="preserve"> </w:t>
      </w:r>
      <w:r w:rsidR="00046DF5">
        <w:rPr>
          <w:iCs/>
        </w:rPr>
        <w:t>berwarna</w:t>
      </w:r>
      <w:r w:rsidR="00023090" w:rsidRPr="00D86956">
        <w:rPr>
          <w:i/>
        </w:rPr>
        <w:t xml:space="preserve"> </w:t>
      </w:r>
      <w:r w:rsidR="00023090" w:rsidRPr="00D86956">
        <w:t>kuning</w:t>
      </w:r>
      <w:r w:rsidR="00CF03B4">
        <w:t xml:space="preserve">, sedangkan </w:t>
      </w:r>
      <w:r w:rsidR="00023090" w:rsidRPr="00D86956">
        <w:t xml:space="preserve">biru untuk </w:t>
      </w:r>
      <w:r w:rsidR="00023090" w:rsidRPr="00F40B3B">
        <w:t xml:space="preserve">kelas </w:t>
      </w:r>
      <w:r w:rsidR="00023090" w:rsidRPr="00176069">
        <w:rPr>
          <w:i/>
        </w:rPr>
        <w:t>Primordium</w:t>
      </w:r>
      <w:r w:rsidR="00023090" w:rsidRPr="00F40B3B">
        <w:t xml:space="preserve">. </w:t>
      </w:r>
      <w:bookmarkStart w:id="358" w:name="_Toc201279367"/>
      <w:bookmarkStart w:id="359" w:name="_Toc199532182"/>
    </w:p>
    <w:p w14:paraId="347FBD93" w14:textId="51C99E75" w:rsidR="0004051C" w:rsidRPr="00F40B3B" w:rsidRDefault="0004051C" w:rsidP="00E352F7">
      <w:pPr>
        <w:pStyle w:val="Heading2"/>
      </w:pPr>
      <w:r w:rsidRPr="00F40B3B">
        <w:lastRenderedPageBreak/>
        <w:t>Pembahasan</w:t>
      </w:r>
      <w:bookmarkEnd w:id="358"/>
      <w:bookmarkEnd w:id="359"/>
      <w:r w:rsidR="00626301">
        <w:t xml:space="preserve"> (Contoh Penulisan Pembahasan)</w:t>
      </w:r>
    </w:p>
    <w:p w14:paraId="252FEF4A" w14:textId="743155CE" w:rsidR="00FB088A" w:rsidRPr="00F40B3B" w:rsidRDefault="00FB088A" w:rsidP="00264161">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 xml:space="preserve">Seluruh model yang diuji dalam penelitian ini </w:t>
      </w:r>
      <w:r w:rsidR="00F124AB" w:rsidRPr="00F40B3B">
        <w:rPr>
          <w:rFonts w:ascii="Times New Roman" w:hAnsi="Times New Roman" w:cs="Times New Roman"/>
          <w:szCs w:val="24"/>
        </w:rPr>
        <w:t xml:space="preserve">dievaluasi secara menyeluruh menggunakan data validasi dan data uji tanpa melalui proses </w:t>
      </w:r>
      <w:r w:rsidR="00F124AB" w:rsidRPr="00F40B3B">
        <w:rPr>
          <w:rFonts w:ascii="Times New Roman" w:hAnsi="Times New Roman" w:cs="Times New Roman"/>
          <w:i/>
          <w:iCs/>
          <w:szCs w:val="24"/>
        </w:rPr>
        <w:t>model selection</w:t>
      </w:r>
      <w:r w:rsidR="00F124AB" w:rsidRPr="00F40B3B">
        <w:rPr>
          <w:rFonts w:ascii="Times New Roman" w:hAnsi="Times New Roman" w:cs="Times New Roman"/>
          <w:szCs w:val="24"/>
        </w:rPr>
        <w:t>, yaitu pemilihan model terbaik berdasarkan hasil evaluasi pada data validasi.</w:t>
      </w:r>
      <w:r w:rsidR="00264161" w:rsidRPr="00F40B3B">
        <w:rPr>
          <w:rFonts w:ascii="Times New Roman" w:hAnsi="Times New Roman" w:cs="Times New Roman"/>
          <w:szCs w:val="24"/>
        </w:rPr>
        <w:t xml:space="preserve"> </w:t>
      </w:r>
      <w:r w:rsidR="00D3261C" w:rsidRPr="00F40B3B">
        <w:rPr>
          <w:rFonts w:ascii="Times New Roman" w:hAnsi="Times New Roman" w:cs="Times New Roman"/>
          <w:szCs w:val="24"/>
        </w:rPr>
        <w:t xml:space="preserve">Proses </w:t>
      </w:r>
      <w:r w:rsidR="00D3261C" w:rsidRPr="00F40B3B">
        <w:rPr>
          <w:rFonts w:ascii="Times New Roman" w:hAnsi="Times New Roman" w:cs="Times New Roman"/>
          <w:i/>
          <w:iCs/>
          <w:szCs w:val="24"/>
        </w:rPr>
        <w:t xml:space="preserve">model selection </w:t>
      </w:r>
      <w:r w:rsidR="00D3261C" w:rsidRPr="00F40B3B">
        <w:rPr>
          <w:rFonts w:ascii="Times New Roman" w:hAnsi="Times New Roman" w:cs="Times New Roman"/>
          <w:szCs w:val="24"/>
        </w:rPr>
        <w:t xml:space="preserve">dihindari </w:t>
      </w:r>
      <w:r w:rsidRPr="00F40B3B">
        <w:rPr>
          <w:rFonts w:ascii="Times New Roman" w:hAnsi="Times New Roman" w:cs="Times New Roman"/>
          <w:szCs w:val="24"/>
        </w:rPr>
        <w:t xml:space="preserve">bertujuan menghindari potensi bias dalam pemilihan model yang hanya mempertimbangkan performa pada </w:t>
      </w:r>
      <w:r w:rsidR="00CB0520" w:rsidRPr="00F40B3B">
        <w:rPr>
          <w:rFonts w:ascii="Times New Roman" w:hAnsi="Times New Roman" w:cs="Times New Roman"/>
          <w:szCs w:val="24"/>
        </w:rPr>
        <w:t>data validasi</w:t>
      </w:r>
      <w:r w:rsidRPr="00F40B3B">
        <w:rPr>
          <w:rFonts w:ascii="Times New Roman" w:hAnsi="Times New Roman" w:cs="Times New Roman"/>
          <w:szCs w:val="24"/>
        </w:rPr>
        <w:t xml:space="preserve">, serta untuk mengevaluasi kemampuan generalisasi </w:t>
      </w:r>
      <w:r w:rsidR="00567CC8" w:rsidRPr="00F40B3B">
        <w:rPr>
          <w:rFonts w:ascii="Times New Roman" w:hAnsi="Times New Roman" w:cs="Times New Roman"/>
          <w:szCs w:val="24"/>
        </w:rPr>
        <w:t>semua</w:t>
      </w:r>
      <w:r w:rsidR="00C72B5C" w:rsidRPr="00F40B3B">
        <w:rPr>
          <w:rFonts w:ascii="Times New Roman" w:hAnsi="Times New Roman" w:cs="Times New Roman"/>
          <w:szCs w:val="24"/>
        </w:rPr>
        <w:t xml:space="preserve"> </w:t>
      </w:r>
      <w:r w:rsidRPr="00F40B3B">
        <w:rPr>
          <w:rFonts w:ascii="Times New Roman" w:hAnsi="Times New Roman" w:cs="Times New Roman"/>
          <w:szCs w:val="24"/>
        </w:rPr>
        <w:t xml:space="preserve">model terhadap </w:t>
      </w:r>
      <w:r w:rsidR="00CB0520" w:rsidRPr="00F40B3B">
        <w:rPr>
          <w:rFonts w:ascii="Times New Roman" w:hAnsi="Times New Roman" w:cs="Times New Roman"/>
          <w:szCs w:val="24"/>
        </w:rPr>
        <w:t>data uji</w:t>
      </w:r>
      <w:r w:rsidRPr="00F40B3B">
        <w:rPr>
          <w:rFonts w:ascii="Times New Roman" w:hAnsi="Times New Roman" w:cs="Times New Roman"/>
          <w:szCs w:val="24"/>
        </w:rPr>
        <w:t xml:space="preserve"> yang belum pernah dilihat. </w:t>
      </w:r>
    </w:p>
    <w:p w14:paraId="54AEEC54" w14:textId="06F473C9" w:rsidR="003F1451" w:rsidRPr="00F40B3B" w:rsidRDefault="00641C3E" w:rsidP="00264161">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 xml:space="preserve">Analisis performa dilakukan pada dua </w:t>
      </w:r>
      <w:r w:rsidR="00500EF6" w:rsidRPr="00F40B3B">
        <w:rPr>
          <w:rFonts w:ascii="Times New Roman" w:hAnsi="Times New Roman" w:cs="Times New Roman"/>
          <w:szCs w:val="24"/>
        </w:rPr>
        <w:t>subset</w:t>
      </w:r>
      <w:r w:rsidRPr="00F40B3B">
        <w:rPr>
          <w:rFonts w:ascii="Times New Roman" w:hAnsi="Times New Roman" w:cs="Times New Roman"/>
          <w:szCs w:val="24"/>
        </w:rPr>
        <w:t xml:space="preserve"> data yang berbeda guna memperoleh gambaran yang lebih utuh dan objektif mengenai konsistensi serta keandalan model dalam mendeteksi jamur </w:t>
      </w:r>
      <w:r w:rsidRPr="00F40B3B">
        <w:rPr>
          <w:rFonts w:ascii="Times New Roman" w:hAnsi="Times New Roman" w:cs="Times New Roman"/>
          <w:i/>
          <w:iCs/>
          <w:szCs w:val="24"/>
        </w:rPr>
        <w:t>Ganoderma</w:t>
      </w:r>
      <w:r w:rsidRPr="00F40B3B">
        <w:rPr>
          <w:rFonts w:ascii="Times New Roman" w:hAnsi="Times New Roman" w:cs="Times New Roman"/>
          <w:szCs w:val="24"/>
        </w:rPr>
        <w:t xml:space="preserve"> dan </w:t>
      </w:r>
      <w:r w:rsidRPr="00F40B3B">
        <w:rPr>
          <w:rFonts w:ascii="Times New Roman" w:hAnsi="Times New Roman" w:cs="Times New Roman"/>
          <w:i/>
          <w:iCs/>
          <w:szCs w:val="24"/>
        </w:rPr>
        <w:t>Primordium</w:t>
      </w:r>
      <w:r w:rsidRPr="00F40B3B">
        <w:rPr>
          <w:rFonts w:ascii="Times New Roman" w:hAnsi="Times New Roman" w:cs="Times New Roman"/>
          <w:szCs w:val="24"/>
        </w:rPr>
        <w:t xml:space="preserve"> pada batang kelapa sawit</w:t>
      </w:r>
      <w:r w:rsidR="00E05950" w:rsidRPr="00F40B3B">
        <w:rPr>
          <w:rFonts w:ascii="Times New Roman" w:hAnsi="Times New Roman" w:cs="Times New Roman"/>
          <w:szCs w:val="24"/>
        </w:rPr>
        <w:t xml:space="preserve">. </w:t>
      </w:r>
      <w:r w:rsidR="00264161" w:rsidRPr="00F40B3B">
        <w:rPr>
          <w:rFonts w:ascii="Times New Roman" w:hAnsi="Times New Roman" w:cs="Times New Roman"/>
          <w:szCs w:val="24"/>
        </w:rPr>
        <w:t xml:space="preserve">Perbandingan hasil pada data validasi dan data uji dapat mengungkap perbedaan performa antar model yang tidak tampak jika hanya menggunakan salah satu subset data. </w:t>
      </w:r>
    </w:p>
    <w:p w14:paraId="493EC073" w14:textId="1C9B0722" w:rsidR="00DE0447" w:rsidRPr="00F40B3B" w:rsidRDefault="003F1451" w:rsidP="004D249C">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 xml:space="preserve">Fokus utama evaluasi ditujukan pada metrik </w:t>
      </w:r>
      <w:r w:rsidRPr="00D86956">
        <w:rPr>
          <w:rFonts w:ascii="Times New Roman" w:hAnsi="Times New Roman"/>
          <w:i/>
        </w:rPr>
        <w:t>Mean Recall</w:t>
      </w:r>
      <w:r w:rsidRPr="00F40B3B">
        <w:rPr>
          <w:rFonts w:ascii="Times New Roman" w:hAnsi="Times New Roman" w:cs="Times New Roman"/>
          <w:szCs w:val="24"/>
        </w:rPr>
        <w:t>, mAP</w:t>
      </w:r>
      <w:r w:rsidRPr="00F40B3B">
        <w:rPr>
          <w:rFonts w:ascii="Times New Roman" w:hAnsi="Times New Roman" w:cs="Times New Roman"/>
          <w:szCs w:val="24"/>
          <w:vertAlign w:val="subscript"/>
        </w:rPr>
        <w:t>50</w:t>
      </w:r>
      <w:r w:rsidRPr="00F40B3B">
        <w:rPr>
          <w:rFonts w:ascii="Times New Roman" w:hAnsi="Times New Roman" w:cs="Times New Roman"/>
          <w:szCs w:val="24"/>
        </w:rPr>
        <w:t>, dan mAP</w:t>
      </w:r>
      <w:r w:rsidRPr="00F40B3B">
        <w:rPr>
          <w:rFonts w:ascii="Times New Roman" w:hAnsi="Times New Roman" w:cs="Times New Roman"/>
          <w:szCs w:val="24"/>
          <w:vertAlign w:val="subscript"/>
        </w:rPr>
        <w:t>50-95</w:t>
      </w:r>
      <w:r w:rsidRPr="00F40B3B">
        <w:rPr>
          <w:rFonts w:ascii="Times New Roman" w:hAnsi="Times New Roman" w:cs="Times New Roman"/>
          <w:szCs w:val="24"/>
        </w:rPr>
        <w:t xml:space="preserve">. Di antara ketiga metrik tersebut, perhatian khusus diberikan pada </w:t>
      </w:r>
      <w:r w:rsidRPr="00D86956">
        <w:rPr>
          <w:rFonts w:ascii="Times New Roman" w:hAnsi="Times New Roman"/>
          <w:i/>
        </w:rPr>
        <w:t>Mean Recall</w:t>
      </w:r>
      <w:r w:rsidRPr="00F40B3B">
        <w:rPr>
          <w:rFonts w:ascii="Times New Roman" w:hAnsi="Times New Roman" w:cs="Times New Roman"/>
          <w:szCs w:val="24"/>
        </w:rPr>
        <w:t xml:space="preserve"> karena metrik ini merepresentasikan kemampuan model dalam mengidentifikasi seluruh objek yang relevan dalam citra. Dalam konteks deteksi penyakit tanaman, khususnya penyakit seperti </w:t>
      </w:r>
      <w:r w:rsidRPr="00D86956">
        <w:rPr>
          <w:rFonts w:ascii="Times New Roman" w:hAnsi="Times New Roman"/>
          <w:i/>
        </w:rPr>
        <w:t>Ganoderma</w:t>
      </w:r>
      <w:r w:rsidRPr="00F40B3B">
        <w:rPr>
          <w:rFonts w:ascii="Times New Roman" w:hAnsi="Times New Roman" w:cs="Times New Roman"/>
          <w:szCs w:val="24"/>
        </w:rPr>
        <w:t xml:space="preserve"> yang bersifat merusak dan menyebar, kegagalan dalam mendeteksi keberadaan penyakit (</w:t>
      </w:r>
      <w:r w:rsidRPr="00D86956">
        <w:rPr>
          <w:rFonts w:ascii="Times New Roman" w:hAnsi="Times New Roman"/>
          <w:i/>
        </w:rPr>
        <w:t>False Negative</w:t>
      </w:r>
      <w:r w:rsidRPr="00F40B3B">
        <w:rPr>
          <w:rFonts w:ascii="Times New Roman" w:hAnsi="Times New Roman" w:cs="Times New Roman"/>
          <w:szCs w:val="24"/>
        </w:rPr>
        <w:t>) dapat menyebabkan kerugian serius apabila tidak segera ditindaklanjuti. Oleh karena itu, nilai Recall yang tinggi menjadi indikator penting bagi efektivitas model dalam me</w:t>
      </w:r>
      <w:r w:rsidR="008D169D" w:rsidRPr="00F40B3B">
        <w:rPr>
          <w:rFonts w:ascii="Times New Roman" w:hAnsi="Times New Roman" w:cs="Times New Roman"/>
          <w:szCs w:val="24"/>
        </w:rPr>
        <w:t>mbantu</w:t>
      </w:r>
      <w:r w:rsidRPr="00F40B3B">
        <w:rPr>
          <w:rFonts w:ascii="Times New Roman" w:hAnsi="Times New Roman" w:cs="Times New Roman"/>
          <w:szCs w:val="24"/>
        </w:rPr>
        <w:t xml:space="preserve"> intervensi dini dan pengelolaan penyakit.</w:t>
      </w:r>
      <w:r w:rsidR="004D249C" w:rsidRPr="00F40B3B">
        <w:rPr>
          <w:rFonts w:ascii="Times New Roman" w:hAnsi="Times New Roman" w:cs="Times New Roman"/>
          <w:szCs w:val="24"/>
        </w:rPr>
        <w:t xml:space="preserve"> </w:t>
      </w:r>
      <w:r w:rsidR="00084243" w:rsidRPr="00F40B3B">
        <w:rPr>
          <w:rFonts w:ascii="Times New Roman" w:hAnsi="Times New Roman" w:cs="Times New Roman"/>
          <w:szCs w:val="24"/>
        </w:rPr>
        <w:t xml:space="preserve">Sementara itu, metrik </w:t>
      </w:r>
      <w:r w:rsidR="00176069" w:rsidRPr="00D86956">
        <w:rPr>
          <w:rFonts w:ascii="Times New Roman" w:hAnsi="Times New Roman"/>
          <w:i/>
        </w:rPr>
        <w:t>Mean Precision</w:t>
      </w:r>
      <w:r w:rsidR="00084243" w:rsidRPr="00F40B3B">
        <w:rPr>
          <w:rFonts w:ascii="Times New Roman" w:hAnsi="Times New Roman" w:cs="Times New Roman"/>
          <w:szCs w:val="24"/>
        </w:rPr>
        <w:t xml:space="preserve"> lebih menekankan pada ketepatan prediksi model terhadap objek yang terdeteksi, bukan seberapa banyak objek berhasil ditemukan. Dalam konteks pendeteksian penyakit tanaman di lapangan, kesalahan mendeteksi objek yang sebenarnya tidak ada (</w:t>
      </w:r>
      <w:r w:rsidR="00084243" w:rsidRPr="00D86956">
        <w:rPr>
          <w:rFonts w:ascii="Times New Roman" w:hAnsi="Times New Roman"/>
          <w:i/>
        </w:rPr>
        <w:t>False Positive</w:t>
      </w:r>
      <w:r w:rsidR="00084243" w:rsidRPr="00F40B3B">
        <w:rPr>
          <w:rFonts w:ascii="Times New Roman" w:hAnsi="Times New Roman" w:cs="Times New Roman"/>
          <w:szCs w:val="24"/>
        </w:rPr>
        <w:t xml:space="preserve">) cenderung tidak menimbulkan dampak yang serius dibandingkan dengan kegagalan mendeteksi objek yang </w:t>
      </w:r>
      <w:r w:rsidR="00EA554B" w:rsidRPr="00F40B3B">
        <w:rPr>
          <w:rFonts w:ascii="Times New Roman" w:hAnsi="Times New Roman" w:cs="Times New Roman"/>
          <w:szCs w:val="24"/>
        </w:rPr>
        <w:t xml:space="preserve">nyatanya </w:t>
      </w:r>
      <w:r w:rsidR="00084243" w:rsidRPr="00F40B3B">
        <w:rPr>
          <w:rFonts w:ascii="Times New Roman" w:hAnsi="Times New Roman" w:cs="Times New Roman"/>
          <w:szCs w:val="24"/>
        </w:rPr>
        <w:t>ada</w:t>
      </w:r>
      <w:r w:rsidR="00EA554B" w:rsidRPr="00F40B3B">
        <w:rPr>
          <w:rFonts w:ascii="Times New Roman" w:hAnsi="Times New Roman" w:cs="Times New Roman"/>
          <w:szCs w:val="24"/>
        </w:rPr>
        <w:t xml:space="preserve"> (</w:t>
      </w:r>
      <w:r w:rsidR="00EA554B" w:rsidRPr="00D86956">
        <w:rPr>
          <w:rFonts w:ascii="Times New Roman" w:hAnsi="Times New Roman"/>
          <w:i/>
        </w:rPr>
        <w:t>False Negative</w:t>
      </w:r>
      <w:r w:rsidR="00EA554B" w:rsidRPr="00F40B3B">
        <w:rPr>
          <w:rFonts w:ascii="Times New Roman" w:hAnsi="Times New Roman" w:cs="Times New Roman"/>
          <w:szCs w:val="24"/>
        </w:rPr>
        <w:t>)</w:t>
      </w:r>
      <w:r w:rsidR="00084243" w:rsidRPr="00F40B3B">
        <w:rPr>
          <w:rFonts w:ascii="Times New Roman" w:hAnsi="Times New Roman" w:cs="Times New Roman"/>
          <w:szCs w:val="24"/>
        </w:rPr>
        <w:t>.</w:t>
      </w:r>
    </w:p>
    <w:p w14:paraId="0DC9F185" w14:textId="280C72B7" w:rsidR="00D95C2B" w:rsidRPr="00F40B3B" w:rsidRDefault="00505C37" w:rsidP="00D95C2B">
      <w:pPr>
        <w:spacing w:line="360" w:lineRule="auto"/>
        <w:ind w:firstLine="567"/>
        <w:jc w:val="both"/>
        <w:rPr>
          <w:rFonts w:ascii="Times New Roman" w:hAnsi="Times New Roman" w:cs="Times New Roman"/>
          <w:szCs w:val="24"/>
        </w:rPr>
      </w:pPr>
      <w:r w:rsidRPr="00F40B3B">
        <w:rPr>
          <w:rFonts w:ascii="Times New Roman" w:hAnsi="Times New Roman" w:cs="Times New Roman"/>
          <w:szCs w:val="24"/>
        </w:rPr>
        <w:t xml:space="preserve">Perbedaan performa antara </w:t>
      </w:r>
      <w:r w:rsidR="00CB0520" w:rsidRPr="00F40B3B">
        <w:rPr>
          <w:rFonts w:ascii="Times New Roman" w:hAnsi="Times New Roman" w:cs="Times New Roman"/>
          <w:iCs/>
          <w:szCs w:val="24"/>
        </w:rPr>
        <w:t>data validasi</w:t>
      </w:r>
      <w:r w:rsidRPr="00F40B3B">
        <w:rPr>
          <w:rFonts w:ascii="Times New Roman" w:hAnsi="Times New Roman" w:cs="Times New Roman"/>
          <w:szCs w:val="24"/>
        </w:rPr>
        <w:t xml:space="preserve"> dan </w:t>
      </w:r>
      <w:r w:rsidR="00CB0520" w:rsidRPr="00F40B3B">
        <w:rPr>
          <w:rFonts w:ascii="Times New Roman" w:hAnsi="Times New Roman" w:cs="Times New Roman"/>
          <w:iCs/>
          <w:szCs w:val="24"/>
        </w:rPr>
        <w:t>data uji</w:t>
      </w:r>
      <w:r w:rsidRPr="00F40B3B">
        <w:rPr>
          <w:rFonts w:ascii="Times New Roman" w:hAnsi="Times New Roman" w:cs="Times New Roman"/>
          <w:szCs w:val="24"/>
        </w:rPr>
        <w:t xml:space="preserve"> </w:t>
      </w:r>
      <w:r w:rsidR="00A71D50" w:rsidRPr="00F40B3B">
        <w:rPr>
          <w:rFonts w:ascii="Times New Roman" w:hAnsi="Times New Roman" w:cs="Times New Roman"/>
          <w:szCs w:val="24"/>
        </w:rPr>
        <w:t xml:space="preserve">dapat </w:t>
      </w:r>
      <w:r w:rsidRPr="00F40B3B">
        <w:rPr>
          <w:rFonts w:ascii="Times New Roman" w:hAnsi="Times New Roman" w:cs="Times New Roman"/>
          <w:szCs w:val="24"/>
        </w:rPr>
        <w:t>menunjukkan kesulitan model dalam generalisasi terhadap data baru</w:t>
      </w:r>
      <w:r w:rsidR="006455F3" w:rsidRPr="00F40B3B">
        <w:rPr>
          <w:rFonts w:ascii="Times New Roman" w:hAnsi="Times New Roman" w:cs="Times New Roman"/>
          <w:szCs w:val="24"/>
        </w:rPr>
        <w:t xml:space="preserve">. </w:t>
      </w:r>
      <w:r w:rsidR="008354D1" w:rsidRPr="00F40B3B">
        <w:rPr>
          <w:rFonts w:ascii="Times New Roman" w:hAnsi="Times New Roman" w:cs="Times New Roman"/>
          <w:szCs w:val="24"/>
        </w:rPr>
        <w:t>Meskipun</w:t>
      </w:r>
      <w:r w:rsidR="006455F3" w:rsidRPr="00F40B3B">
        <w:rPr>
          <w:rFonts w:ascii="Times New Roman" w:hAnsi="Times New Roman" w:cs="Times New Roman"/>
          <w:szCs w:val="24"/>
        </w:rPr>
        <w:t xml:space="preserve"> </w:t>
      </w:r>
      <w:r w:rsidRPr="00F40B3B">
        <w:rPr>
          <w:rFonts w:ascii="Times New Roman" w:hAnsi="Times New Roman" w:cs="Times New Roman"/>
          <w:szCs w:val="24"/>
        </w:rPr>
        <w:t xml:space="preserve">model menunjukkan performa tinggi pada </w:t>
      </w:r>
      <w:r w:rsidR="00CB0520" w:rsidRPr="00F40B3B">
        <w:rPr>
          <w:rFonts w:ascii="Times New Roman" w:hAnsi="Times New Roman" w:cs="Times New Roman"/>
          <w:iCs/>
          <w:szCs w:val="24"/>
        </w:rPr>
        <w:t>data validasi</w:t>
      </w:r>
      <w:r w:rsidRPr="00F40B3B">
        <w:rPr>
          <w:rFonts w:ascii="Times New Roman" w:hAnsi="Times New Roman" w:cs="Times New Roman"/>
          <w:szCs w:val="24"/>
        </w:rPr>
        <w:t xml:space="preserve">, penurunan </w:t>
      </w:r>
      <w:r w:rsidR="005A2115" w:rsidRPr="00F40B3B">
        <w:rPr>
          <w:rFonts w:ascii="Times New Roman" w:hAnsi="Times New Roman" w:cs="Times New Roman"/>
          <w:szCs w:val="24"/>
        </w:rPr>
        <w:t xml:space="preserve">performa </w:t>
      </w:r>
      <w:r w:rsidRPr="00F40B3B">
        <w:rPr>
          <w:rFonts w:ascii="Times New Roman" w:hAnsi="Times New Roman" w:cs="Times New Roman"/>
          <w:szCs w:val="24"/>
        </w:rPr>
        <w:t xml:space="preserve">pada </w:t>
      </w:r>
      <w:r w:rsidR="00CB0520" w:rsidRPr="00F40B3B">
        <w:rPr>
          <w:rFonts w:ascii="Times New Roman" w:hAnsi="Times New Roman" w:cs="Times New Roman"/>
          <w:iCs/>
          <w:szCs w:val="24"/>
        </w:rPr>
        <w:t>data uji</w:t>
      </w:r>
      <w:r w:rsidRPr="00F40B3B">
        <w:rPr>
          <w:rFonts w:ascii="Times New Roman" w:hAnsi="Times New Roman" w:cs="Times New Roman"/>
          <w:szCs w:val="24"/>
        </w:rPr>
        <w:t xml:space="preserve"> mengindikasikan </w:t>
      </w:r>
      <w:r w:rsidR="006455F3" w:rsidRPr="00F40B3B">
        <w:rPr>
          <w:rFonts w:ascii="Times New Roman" w:hAnsi="Times New Roman" w:cs="Times New Roman"/>
          <w:szCs w:val="24"/>
        </w:rPr>
        <w:t xml:space="preserve">adanya </w:t>
      </w:r>
      <w:r w:rsidRPr="00F40B3B">
        <w:rPr>
          <w:rFonts w:ascii="Times New Roman" w:hAnsi="Times New Roman" w:cs="Times New Roman"/>
          <w:szCs w:val="24"/>
        </w:rPr>
        <w:t xml:space="preserve">potensi </w:t>
      </w:r>
      <w:r w:rsidRPr="00F40B3B">
        <w:rPr>
          <w:rFonts w:ascii="Times New Roman" w:hAnsi="Times New Roman" w:cs="Times New Roman"/>
          <w:i/>
          <w:iCs/>
          <w:szCs w:val="24"/>
        </w:rPr>
        <w:t>overfitting</w:t>
      </w:r>
      <w:r w:rsidRPr="00F40B3B">
        <w:rPr>
          <w:rFonts w:ascii="Times New Roman" w:hAnsi="Times New Roman" w:cs="Times New Roman"/>
          <w:szCs w:val="24"/>
        </w:rPr>
        <w:t xml:space="preserve">. Oleh karena itu, analisis terhadap metrik evaluasi penting untuk menilai kestabilan deteksi. Sub-subbab berikut </w:t>
      </w:r>
      <w:r w:rsidR="008D169D" w:rsidRPr="00F40B3B">
        <w:rPr>
          <w:rFonts w:ascii="Times New Roman" w:hAnsi="Times New Roman" w:cs="Times New Roman"/>
          <w:szCs w:val="24"/>
        </w:rPr>
        <w:t xml:space="preserve">akan </w:t>
      </w:r>
      <w:r w:rsidRPr="00F40B3B">
        <w:rPr>
          <w:rFonts w:ascii="Times New Roman" w:hAnsi="Times New Roman" w:cs="Times New Roman"/>
          <w:szCs w:val="24"/>
        </w:rPr>
        <w:t xml:space="preserve">membahas </w:t>
      </w:r>
      <w:r w:rsidR="00A671A9" w:rsidRPr="00F40B3B">
        <w:rPr>
          <w:rFonts w:ascii="Times New Roman" w:hAnsi="Times New Roman" w:cs="Times New Roman"/>
          <w:szCs w:val="24"/>
        </w:rPr>
        <w:t xml:space="preserve">analisis hasil evaluasi </w:t>
      </w:r>
      <w:r w:rsidRPr="00F40B3B">
        <w:rPr>
          <w:rFonts w:ascii="Times New Roman" w:hAnsi="Times New Roman" w:cs="Times New Roman"/>
          <w:szCs w:val="24"/>
        </w:rPr>
        <w:t>secara mendalam, mencakup nilai metrik</w:t>
      </w:r>
      <w:r w:rsidR="005A2115" w:rsidRPr="00F40B3B">
        <w:rPr>
          <w:rFonts w:ascii="Times New Roman" w:hAnsi="Times New Roman" w:cs="Times New Roman"/>
          <w:szCs w:val="24"/>
        </w:rPr>
        <w:t xml:space="preserve"> evaluasi tiap set data</w:t>
      </w:r>
      <w:r w:rsidRPr="00F40B3B">
        <w:rPr>
          <w:rFonts w:ascii="Times New Roman" w:hAnsi="Times New Roman" w:cs="Times New Roman"/>
          <w:szCs w:val="24"/>
        </w:rPr>
        <w:t xml:space="preserve">, performa </w:t>
      </w:r>
      <w:r w:rsidR="00500EF6" w:rsidRPr="00F40B3B">
        <w:rPr>
          <w:rFonts w:ascii="Times New Roman" w:hAnsi="Times New Roman" w:cs="Times New Roman"/>
          <w:szCs w:val="24"/>
        </w:rPr>
        <w:t>berdasarkan</w:t>
      </w:r>
      <w:r w:rsidRPr="00F40B3B">
        <w:rPr>
          <w:rFonts w:ascii="Times New Roman" w:hAnsi="Times New Roman" w:cs="Times New Roman"/>
          <w:szCs w:val="24"/>
        </w:rPr>
        <w:t xml:space="preserve"> kelas objek, serta analisis kesalahan deteksi</w:t>
      </w:r>
      <w:r w:rsidR="005A2115" w:rsidRPr="00F40B3B">
        <w:rPr>
          <w:rFonts w:ascii="Times New Roman" w:hAnsi="Times New Roman" w:cs="Times New Roman"/>
          <w:szCs w:val="24"/>
        </w:rPr>
        <w:t xml:space="preserve"> oleh model</w:t>
      </w:r>
      <w:r w:rsidR="00DE1039" w:rsidRPr="00F40B3B">
        <w:rPr>
          <w:rFonts w:ascii="Times New Roman" w:hAnsi="Times New Roman" w:cs="Times New Roman"/>
          <w:szCs w:val="24"/>
        </w:rPr>
        <w:t xml:space="preserve"> terhadap data uji</w:t>
      </w:r>
      <w:r w:rsidRPr="00F40B3B">
        <w:rPr>
          <w:rFonts w:ascii="Times New Roman" w:hAnsi="Times New Roman" w:cs="Times New Roman"/>
          <w:szCs w:val="24"/>
        </w:rPr>
        <w:t>.</w:t>
      </w:r>
    </w:p>
    <w:p w14:paraId="7DB3E961" w14:textId="5B587F72" w:rsidR="000C654F" w:rsidRPr="00F40B3B" w:rsidRDefault="000C654F" w:rsidP="00674F43">
      <w:pPr>
        <w:pStyle w:val="Heading3"/>
        <w:rPr>
          <w:rStyle w:val="BODIKAR"/>
          <w:rFonts w:eastAsia="Calibri"/>
        </w:rPr>
      </w:pPr>
      <w:bookmarkStart w:id="360" w:name="_Toc201279368"/>
      <w:bookmarkStart w:id="361" w:name="_Toc199532183"/>
      <w:r w:rsidRPr="00F40B3B">
        <w:rPr>
          <w:rStyle w:val="BODIKAR"/>
          <w:rFonts w:eastAsia="Calibri"/>
        </w:rPr>
        <w:lastRenderedPageBreak/>
        <w:t>Analisis Metrik Hasil Evaluasi Model</w:t>
      </w:r>
      <w:r w:rsidR="00C324C1" w:rsidRPr="00F40B3B">
        <w:rPr>
          <w:rStyle w:val="BODIKAR"/>
          <w:rFonts w:eastAsia="Calibri"/>
        </w:rPr>
        <w:t xml:space="preserve"> Tertinggi</w:t>
      </w:r>
      <w:bookmarkEnd w:id="360"/>
      <w:bookmarkEnd w:id="361"/>
      <w:r w:rsidR="00626301">
        <w:rPr>
          <w:rStyle w:val="BODIKAR"/>
          <w:rFonts w:eastAsia="Calibri"/>
        </w:rPr>
        <w:t xml:space="preserve"> (Contoh)</w:t>
      </w:r>
    </w:p>
    <w:p w14:paraId="14787087" w14:textId="2C2DB057" w:rsidR="0090792E" w:rsidRDefault="007150A8" w:rsidP="0090792E">
      <w:pPr>
        <w:spacing w:line="360" w:lineRule="auto"/>
        <w:ind w:firstLine="567"/>
        <w:jc w:val="both"/>
        <w:rPr>
          <w:rFonts w:ascii="Times New Roman" w:hAnsi="Times New Roman" w:cs="Times New Roman"/>
          <w:szCs w:val="24"/>
        </w:rPr>
      </w:pPr>
      <w:r w:rsidRPr="00F40B3B">
        <w:t>Hasil pengujian</w:t>
      </w:r>
      <w:r w:rsidR="00A671A9" w:rsidRPr="00F40B3B">
        <w:t xml:space="preserve"> yang dirincikan dalam Tabel 4.5 dan Tabel 4.6</w:t>
      </w:r>
      <w:r w:rsidRPr="00F40B3B">
        <w:t xml:space="preserve"> menunjukkan bahwa m</w:t>
      </w:r>
      <w:r w:rsidR="0090792E" w:rsidRPr="00F40B3B">
        <w:rPr>
          <w:rFonts w:ascii="Times New Roman" w:hAnsi="Times New Roman" w:cs="Times New Roman"/>
          <w:szCs w:val="24"/>
        </w:rPr>
        <w:t xml:space="preserve">odel deteksi objek berbasis </w:t>
      </w:r>
      <w:r w:rsidR="0090792E" w:rsidRPr="00F40B3B">
        <w:rPr>
          <w:rFonts w:ascii="Times New Roman" w:hAnsi="Times New Roman" w:cs="Times New Roman"/>
          <w:i/>
          <w:iCs/>
          <w:szCs w:val="24"/>
        </w:rPr>
        <w:t>deep learning</w:t>
      </w:r>
      <w:r w:rsidR="0090792E" w:rsidRPr="00F40B3B">
        <w:rPr>
          <w:rFonts w:ascii="Times New Roman" w:hAnsi="Times New Roman" w:cs="Times New Roman"/>
          <w:szCs w:val="24"/>
        </w:rPr>
        <w:t xml:space="preserve"> </w:t>
      </w:r>
      <w:r w:rsidR="003D3611" w:rsidRPr="00F40B3B">
        <w:rPr>
          <w:rFonts w:ascii="Times New Roman" w:hAnsi="Times New Roman" w:cs="Times New Roman"/>
          <w:szCs w:val="24"/>
        </w:rPr>
        <w:t xml:space="preserve">(YOLOv8, RT-DETR, YOLOv9, YOLOv10, dan YOLOv11) </w:t>
      </w:r>
      <w:r w:rsidR="0090792E" w:rsidRPr="00F40B3B">
        <w:rPr>
          <w:rFonts w:ascii="Times New Roman" w:hAnsi="Times New Roman" w:cs="Times New Roman"/>
          <w:szCs w:val="24"/>
        </w:rPr>
        <w:t xml:space="preserve">yang digunakan untuk </w:t>
      </w:r>
      <w:r w:rsidR="001B5B0B" w:rsidRPr="00F40B3B">
        <w:rPr>
          <w:rFonts w:ascii="Times New Roman" w:hAnsi="Times New Roman" w:cs="Times New Roman"/>
          <w:szCs w:val="24"/>
        </w:rPr>
        <w:t xml:space="preserve">mengidentifikasi penyakit dengan </w:t>
      </w:r>
      <w:r w:rsidR="00A3343B" w:rsidRPr="00F40B3B">
        <w:rPr>
          <w:rFonts w:ascii="Times New Roman" w:hAnsi="Times New Roman" w:cs="Times New Roman"/>
          <w:szCs w:val="24"/>
        </w:rPr>
        <w:t xml:space="preserve">mendeteksi keberadaan jamur </w:t>
      </w:r>
      <w:r w:rsidR="00A3343B" w:rsidRPr="00F40B3B">
        <w:rPr>
          <w:rFonts w:ascii="Times New Roman" w:hAnsi="Times New Roman" w:cs="Times New Roman"/>
          <w:i/>
          <w:iCs/>
          <w:szCs w:val="24"/>
        </w:rPr>
        <w:t>Ganoderma</w:t>
      </w:r>
      <w:r w:rsidR="00A3343B" w:rsidRPr="00F40B3B">
        <w:rPr>
          <w:rFonts w:ascii="Times New Roman" w:hAnsi="Times New Roman" w:cs="Times New Roman"/>
          <w:szCs w:val="24"/>
        </w:rPr>
        <w:t xml:space="preserve"> pada batang </w:t>
      </w:r>
      <w:r w:rsidRPr="00F40B3B">
        <w:rPr>
          <w:rFonts w:ascii="Times New Roman" w:hAnsi="Times New Roman" w:cs="Times New Roman"/>
          <w:szCs w:val="24"/>
        </w:rPr>
        <w:t xml:space="preserve">tanaman kelapa </w:t>
      </w:r>
      <w:r w:rsidR="00A3343B" w:rsidRPr="00F40B3B">
        <w:rPr>
          <w:rFonts w:ascii="Times New Roman" w:hAnsi="Times New Roman" w:cs="Times New Roman"/>
          <w:szCs w:val="24"/>
        </w:rPr>
        <w:t>sawit</w:t>
      </w:r>
      <w:r w:rsidRPr="00F40B3B">
        <w:rPr>
          <w:rFonts w:ascii="Times New Roman" w:hAnsi="Times New Roman" w:cs="Times New Roman"/>
          <w:szCs w:val="24"/>
        </w:rPr>
        <w:t xml:space="preserve"> </w:t>
      </w:r>
      <w:r w:rsidR="0090792E" w:rsidRPr="00F40B3B">
        <w:rPr>
          <w:rFonts w:ascii="Times New Roman" w:hAnsi="Times New Roman" w:cs="Times New Roman"/>
          <w:szCs w:val="24"/>
        </w:rPr>
        <w:t xml:space="preserve">menunjukkan </w:t>
      </w:r>
      <w:r w:rsidR="001B5B0B" w:rsidRPr="00F40B3B">
        <w:rPr>
          <w:rFonts w:ascii="Times New Roman" w:hAnsi="Times New Roman" w:cs="Times New Roman"/>
          <w:szCs w:val="24"/>
        </w:rPr>
        <w:t>performa deteksi</w:t>
      </w:r>
      <w:r w:rsidR="0090792E" w:rsidRPr="00F40B3B">
        <w:rPr>
          <w:rFonts w:ascii="Times New Roman" w:hAnsi="Times New Roman" w:cs="Times New Roman"/>
          <w:szCs w:val="24"/>
        </w:rPr>
        <w:t xml:space="preserve"> </w:t>
      </w:r>
      <w:r w:rsidR="003D3611" w:rsidRPr="00F40B3B">
        <w:rPr>
          <w:rFonts w:ascii="Times New Roman" w:hAnsi="Times New Roman" w:cs="Times New Roman"/>
          <w:szCs w:val="24"/>
        </w:rPr>
        <w:t xml:space="preserve">yang </w:t>
      </w:r>
      <w:r w:rsidR="0090792E" w:rsidRPr="00F40B3B">
        <w:rPr>
          <w:rFonts w:ascii="Times New Roman" w:hAnsi="Times New Roman" w:cs="Times New Roman"/>
          <w:szCs w:val="24"/>
        </w:rPr>
        <w:t>baik</w:t>
      </w:r>
      <w:r w:rsidR="003D3611" w:rsidRPr="00F40B3B">
        <w:rPr>
          <w:rFonts w:ascii="Times New Roman" w:hAnsi="Times New Roman" w:cs="Times New Roman"/>
          <w:szCs w:val="24"/>
        </w:rPr>
        <w:t xml:space="preserve"> dan memuaskan secara mayoritas</w:t>
      </w:r>
      <w:r w:rsidR="00E12154" w:rsidRPr="00F40B3B">
        <w:rPr>
          <w:rFonts w:ascii="Times New Roman" w:hAnsi="Times New Roman" w:cs="Times New Roman"/>
          <w:szCs w:val="24"/>
        </w:rPr>
        <w:t xml:space="preserve">, walaupun tidak dilatih dengan iterasi </w:t>
      </w:r>
      <w:r w:rsidR="000A5BAD" w:rsidRPr="00F40B3B">
        <w:rPr>
          <w:rFonts w:ascii="Times New Roman" w:hAnsi="Times New Roman" w:cs="Times New Roman"/>
          <w:szCs w:val="24"/>
        </w:rPr>
        <w:t xml:space="preserve">ataupun data </w:t>
      </w:r>
      <w:r w:rsidR="00E12154" w:rsidRPr="00F40B3B">
        <w:rPr>
          <w:rFonts w:ascii="Times New Roman" w:hAnsi="Times New Roman" w:cs="Times New Roman"/>
          <w:szCs w:val="24"/>
        </w:rPr>
        <w:t xml:space="preserve">yang </w:t>
      </w:r>
      <w:r w:rsidR="000A5BAD" w:rsidRPr="00F40B3B">
        <w:rPr>
          <w:rFonts w:ascii="Times New Roman" w:hAnsi="Times New Roman" w:cs="Times New Roman"/>
          <w:szCs w:val="24"/>
        </w:rPr>
        <w:t>banyak.</w:t>
      </w:r>
    </w:p>
    <w:p w14:paraId="455001B7" w14:textId="5FA6C73C" w:rsidR="00626301" w:rsidRPr="00F40B3B" w:rsidRDefault="00626301" w:rsidP="0090792E">
      <w:pPr>
        <w:spacing w:line="360" w:lineRule="auto"/>
        <w:ind w:firstLine="567"/>
        <w:jc w:val="both"/>
        <w:rPr>
          <w:rFonts w:ascii="Times New Roman" w:hAnsi="Times New Roman" w:cs="Times New Roman"/>
          <w:szCs w:val="24"/>
        </w:rPr>
      </w:pPr>
      <w:r>
        <w:rPr>
          <w:rFonts w:ascii="Times New Roman" w:hAnsi="Times New Roman" w:cs="Times New Roman"/>
          <w:szCs w:val="24"/>
        </w:rPr>
        <w:t>{Redacted for Confidentiality}</w:t>
      </w:r>
    </w:p>
    <w:p w14:paraId="32A2DC64" w14:textId="77777777" w:rsidR="00BD45D5" w:rsidRPr="00F40B3B" w:rsidRDefault="00BD45D5" w:rsidP="00C324C1">
      <w:pPr>
        <w:pStyle w:val="BODI"/>
      </w:pPr>
    </w:p>
    <w:p w14:paraId="5F871B18" w14:textId="519E632F" w:rsidR="00674F43" w:rsidRPr="00F40B3B" w:rsidRDefault="00674F43" w:rsidP="00674F43">
      <w:pPr>
        <w:pStyle w:val="Heading3"/>
        <w:rPr>
          <w:rStyle w:val="BODIKAR"/>
          <w:rFonts w:eastAsia="Calibri"/>
        </w:rPr>
      </w:pPr>
      <w:bookmarkStart w:id="362" w:name="_Toc201279369"/>
      <w:bookmarkStart w:id="363" w:name="_Toc199532184"/>
      <w:r w:rsidRPr="00F40B3B">
        <w:rPr>
          <w:rStyle w:val="BODIKAR"/>
          <w:rFonts w:eastAsia="Calibri"/>
        </w:rPr>
        <w:t xml:space="preserve">Analisis </w:t>
      </w:r>
      <w:r w:rsidR="001F6ACE" w:rsidRPr="00F40B3B">
        <w:rPr>
          <w:rStyle w:val="BODIKAR"/>
          <w:rFonts w:eastAsia="Calibri"/>
        </w:rPr>
        <w:t>Hasil Evaluasi Model</w:t>
      </w:r>
      <w:r w:rsidR="000D0A79" w:rsidRPr="00F40B3B">
        <w:t xml:space="preserve"> </w:t>
      </w:r>
      <w:r w:rsidR="005B2CAB" w:rsidRPr="00F40B3B">
        <w:t>Terhadap Data Validasi</w:t>
      </w:r>
      <w:bookmarkEnd w:id="362"/>
      <w:bookmarkEnd w:id="363"/>
      <w:r w:rsidR="00626301">
        <w:t xml:space="preserve"> </w:t>
      </w:r>
      <w:r w:rsidR="00626301">
        <w:rPr>
          <w:rStyle w:val="BODIKAR"/>
          <w:rFonts w:eastAsia="Calibri"/>
        </w:rPr>
        <w:t>(Contoh)</w:t>
      </w:r>
    </w:p>
    <w:p w14:paraId="64AA2BC2" w14:textId="77777777" w:rsidR="00626301" w:rsidRPr="00F40B3B" w:rsidRDefault="00626301" w:rsidP="00626301">
      <w:pPr>
        <w:spacing w:line="360" w:lineRule="auto"/>
        <w:ind w:firstLine="567"/>
        <w:jc w:val="both"/>
        <w:rPr>
          <w:rFonts w:ascii="Times New Roman" w:hAnsi="Times New Roman" w:cs="Times New Roman"/>
          <w:szCs w:val="24"/>
        </w:rPr>
      </w:pPr>
      <w:r>
        <w:rPr>
          <w:rFonts w:ascii="Times New Roman" w:hAnsi="Times New Roman" w:cs="Times New Roman"/>
          <w:szCs w:val="24"/>
        </w:rPr>
        <w:t>{Redacted for Confidentiality}</w:t>
      </w:r>
    </w:p>
    <w:p w14:paraId="7EF192BF" w14:textId="07D5524E" w:rsidR="00F22C40" w:rsidRDefault="00FB009C" w:rsidP="00CE1822">
      <w:pPr>
        <w:spacing w:line="360" w:lineRule="auto"/>
        <w:ind w:firstLine="567"/>
        <w:jc w:val="both"/>
      </w:pPr>
      <w:r w:rsidRPr="00F40B3B">
        <w:rPr>
          <w:rFonts w:ascii="Times New Roman" w:hAnsi="Times New Roman" w:cs="Times New Roman"/>
          <w:szCs w:val="24"/>
        </w:rPr>
        <w:t xml:space="preserve">Berdasarkan </w:t>
      </w:r>
      <w:r w:rsidR="00E15919" w:rsidRPr="00F40B3B">
        <w:rPr>
          <w:rFonts w:ascii="Times New Roman" w:hAnsi="Times New Roman" w:cs="Times New Roman"/>
          <w:szCs w:val="24"/>
        </w:rPr>
        <w:t xml:space="preserve">hasil </w:t>
      </w:r>
      <w:r w:rsidR="00AA657B" w:rsidRPr="00F40B3B">
        <w:rPr>
          <w:rFonts w:ascii="Times New Roman" w:hAnsi="Times New Roman" w:cs="Times New Roman"/>
          <w:szCs w:val="24"/>
        </w:rPr>
        <w:t>evaluasi model terhadap data validasi</w:t>
      </w:r>
      <w:r w:rsidR="00E15919" w:rsidRPr="00F40B3B">
        <w:rPr>
          <w:rFonts w:ascii="Times New Roman" w:hAnsi="Times New Roman" w:cs="Times New Roman"/>
          <w:szCs w:val="24"/>
        </w:rPr>
        <w:t xml:space="preserve"> dalam Tabel 4.5, s</w:t>
      </w:r>
      <w:r w:rsidR="00FD5204" w:rsidRPr="00F40B3B">
        <w:rPr>
          <w:rFonts w:ascii="Times New Roman" w:hAnsi="Times New Roman" w:cs="Times New Roman"/>
          <w:szCs w:val="24"/>
        </w:rPr>
        <w:t>eri</w:t>
      </w:r>
      <w:r w:rsidR="00FD5204" w:rsidRPr="00F40B3B">
        <w:rPr>
          <w:rStyle w:val="BODIKAR"/>
          <w:rFonts w:eastAsia="Calibri"/>
        </w:rPr>
        <w:t xml:space="preserve"> YOLOv8</w:t>
      </w:r>
      <w:r w:rsidR="001824AF" w:rsidRPr="00F40B3B">
        <w:t>-</w:t>
      </w:r>
      <w:r w:rsidR="00237EE2" w:rsidRPr="00D86956">
        <w:rPr>
          <w:rStyle w:val="BODIKAR"/>
          <w:rFonts w:eastAsia="Calibri"/>
          <w:i/>
        </w:rPr>
        <w:t>Large</w:t>
      </w:r>
      <w:r w:rsidR="00FD5204" w:rsidRPr="00F40B3B">
        <w:rPr>
          <w:rStyle w:val="BODIKAR"/>
          <w:rFonts w:eastAsia="Calibri"/>
        </w:rPr>
        <w:t xml:space="preserve"> menunjukkan performa deteksi yang paling unggul</w:t>
      </w:r>
      <w:r w:rsidR="00324D07" w:rsidRPr="00F40B3B">
        <w:rPr>
          <w:rStyle w:val="BODIKAR"/>
          <w:rFonts w:eastAsia="Calibri"/>
        </w:rPr>
        <w:t xml:space="preserve"> </w:t>
      </w:r>
      <w:r w:rsidR="005B2CAB" w:rsidRPr="00F40B3B">
        <w:t>seperti yang telah dijelaskan dalam Sub-subbab 4.5.1.</w:t>
      </w:r>
      <w:r w:rsidR="009F0135" w:rsidRPr="00F40B3B">
        <w:t xml:space="preserve"> </w:t>
      </w:r>
      <w:r w:rsidR="001639C8" w:rsidRPr="00F40B3B">
        <w:rPr>
          <w:rFonts w:ascii="Times New Roman" w:hAnsi="Times New Roman" w:cs="Times New Roman"/>
          <w:szCs w:val="24"/>
        </w:rPr>
        <w:t>Varian</w:t>
      </w:r>
      <w:r w:rsidR="0007045F" w:rsidRPr="00F40B3B">
        <w:rPr>
          <w:rFonts w:ascii="Times New Roman" w:hAnsi="Times New Roman" w:cs="Times New Roman"/>
          <w:szCs w:val="24"/>
        </w:rPr>
        <w:t xml:space="preserve"> lain dari seri ini seperti </w:t>
      </w:r>
      <w:r w:rsidR="00237EE2" w:rsidRPr="00D86956">
        <w:rPr>
          <w:rFonts w:ascii="Times New Roman" w:hAnsi="Times New Roman"/>
          <w:i/>
        </w:rPr>
        <w:t>Extra</w:t>
      </w:r>
      <w:r w:rsidR="001639C8" w:rsidRPr="00F40B3B">
        <w:rPr>
          <w:rFonts w:ascii="Times New Roman" w:hAnsi="Times New Roman" w:cs="Times New Roman"/>
          <w:szCs w:val="24"/>
        </w:rPr>
        <w:t xml:space="preserve"> </w:t>
      </w:r>
      <w:r w:rsidR="0007045F" w:rsidRPr="00F40B3B">
        <w:rPr>
          <w:rFonts w:ascii="Times New Roman" w:hAnsi="Times New Roman" w:cs="Times New Roman"/>
          <w:szCs w:val="24"/>
        </w:rPr>
        <w:t xml:space="preserve">meraih </w:t>
      </w:r>
      <w:r w:rsidR="001639C8" w:rsidRPr="00F40B3B">
        <w:rPr>
          <w:rFonts w:ascii="Times New Roman" w:hAnsi="Times New Roman" w:cs="Times New Roman"/>
          <w:szCs w:val="24"/>
        </w:rPr>
        <w:t>mAP</w:t>
      </w:r>
      <w:r w:rsidR="001639C8" w:rsidRPr="00F40B3B">
        <w:rPr>
          <w:rFonts w:ascii="Times New Roman" w:hAnsi="Times New Roman" w:cs="Times New Roman"/>
          <w:szCs w:val="24"/>
          <w:vertAlign w:val="subscript"/>
        </w:rPr>
        <w:t>50-95</w:t>
      </w:r>
      <w:r w:rsidR="001639C8" w:rsidRPr="00F40B3B">
        <w:rPr>
          <w:rFonts w:ascii="Times New Roman" w:hAnsi="Times New Roman" w:cs="Times New Roman"/>
          <w:szCs w:val="24"/>
        </w:rPr>
        <w:t xml:space="preserve"> sedikit lebih rendah </w:t>
      </w:r>
      <w:r w:rsidR="008408AE" w:rsidRPr="00F40B3B">
        <w:rPr>
          <w:rFonts w:ascii="Times New Roman" w:hAnsi="Times New Roman" w:cs="Times New Roman"/>
          <w:szCs w:val="24"/>
        </w:rPr>
        <w:t xml:space="preserve">dibandingkan varian </w:t>
      </w:r>
      <w:r w:rsidR="00237EE2" w:rsidRPr="00D86956">
        <w:rPr>
          <w:rFonts w:ascii="Times New Roman" w:hAnsi="Times New Roman"/>
          <w:i/>
        </w:rPr>
        <w:t>Large</w:t>
      </w:r>
      <w:r w:rsidR="008408AE" w:rsidRPr="00F40B3B">
        <w:rPr>
          <w:rFonts w:ascii="Times New Roman" w:hAnsi="Times New Roman" w:cs="Times New Roman"/>
          <w:szCs w:val="24"/>
        </w:rPr>
        <w:t xml:space="preserve">, yakni </w:t>
      </w:r>
      <w:r w:rsidR="0007045F" w:rsidRPr="00F40B3B">
        <w:rPr>
          <w:rFonts w:ascii="Times New Roman" w:hAnsi="Times New Roman" w:cs="Times New Roman"/>
          <w:szCs w:val="24"/>
        </w:rPr>
        <w:t xml:space="preserve">sebesar </w:t>
      </w:r>
      <w:r w:rsidR="001639C8" w:rsidRPr="00F40B3B">
        <w:rPr>
          <w:rFonts w:ascii="Times New Roman" w:hAnsi="Times New Roman" w:cs="Times New Roman"/>
          <w:szCs w:val="24"/>
        </w:rPr>
        <w:t>7</w:t>
      </w:r>
      <w:r w:rsidR="008408AE" w:rsidRPr="00F40B3B">
        <w:rPr>
          <w:rFonts w:ascii="Times New Roman" w:hAnsi="Times New Roman" w:cs="Times New Roman"/>
          <w:szCs w:val="24"/>
        </w:rPr>
        <w:t>6</w:t>
      </w:r>
      <w:r w:rsidR="001639C8" w:rsidRPr="00F40B3B">
        <w:rPr>
          <w:rFonts w:ascii="Times New Roman" w:hAnsi="Times New Roman" w:cs="Times New Roman"/>
          <w:szCs w:val="24"/>
        </w:rPr>
        <w:t>,</w:t>
      </w:r>
      <w:r w:rsidR="008408AE" w:rsidRPr="00F40B3B">
        <w:rPr>
          <w:rFonts w:ascii="Times New Roman" w:hAnsi="Times New Roman" w:cs="Times New Roman"/>
          <w:szCs w:val="24"/>
        </w:rPr>
        <w:t>91</w:t>
      </w:r>
      <w:r w:rsidR="001639C8" w:rsidRPr="00F40B3B">
        <w:rPr>
          <w:rFonts w:ascii="Times New Roman" w:hAnsi="Times New Roman" w:cs="Times New Roman"/>
          <w:szCs w:val="24"/>
        </w:rPr>
        <w:t>%</w:t>
      </w:r>
      <w:r w:rsidR="001639C8" w:rsidRPr="00F40B3B">
        <w:t xml:space="preserve">. </w:t>
      </w:r>
      <w:r w:rsidR="00D95620" w:rsidRPr="00F40B3B">
        <w:t xml:space="preserve">Performa </w:t>
      </w:r>
      <w:r w:rsidR="001639C8" w:rsidRPr="00F40B3B">
        <w:t xml:space="preserve">varian Extra </w:t>
      </w:r>
      <w:r w:rsidR="00D95620" w:rsidRPr="00F40B3B">
        <w:t xml:space="preserve">seharusnya lebih unggul daripada varian </w:t>
      </w:r>
      <w:r w:rsidR="00D95620" w:rsidRPr="00D86956">
        <w:rPr>
          <w:i/>
        </w:rPr>
        <w:t>Large</w:t>
      </w:r>
      <w:r w:rsidR="00D95620" w:rsidRPr="00F40B3B">
        <w:t xml:space="preserve"> </w:t>
      </w:r>
      <w:r w:rsidR="008408AE" w:rsidRPr="00F40B3B">
        <w:t xml:space="preserve">karena </w:t>
      </w:r>
      <w:r w:rsidR="00D95620" w:rsidRPr="00F40B3B">
        <w:t>memiliki jumlah parameter yang lebih besar</w:t>
      </w:r>
      <w:r w:rsidR="001639C8" w:rsidRPr="00F40B3B">
        <w:t xml:space="preserve">. Hal ini juga terjadi pada varian </w:t>
      </w:r>
      <w:r w:rsidR="001639C8" w:rsidRPr="00D86956">
        <w:rPr>
          <w:i/>
        </w:rPr>
        <w:t>Extra</w:t>
      </w:r>
      <w:r w:rsidR="001639C8" w:rsidRPr="00F40B3B">
        <w:t xml:space="preserve"> </w:t>
      </w:r>
      <w:r w:rsidR="00C47A0C" w:rsidRPr="00F40B3B">
        <w:t xml:space="preserve">seri </w:t>
      </w:r>
      <w:r w:rsidR="004E0EA1" w:rsidRPr="00F40B3B">
        <w:t xml:space="preserve">lain seperti </w:t>
      </w:r>
      <w:r w:rsidR="00C47A0C" w:rsidRPr="00F40B3B">
        <w:t>RT-DETR, YOLOv10, dan YOLOv11,</w:t>
      </w:r>
      <w:r w:rsidR="00A27D7E" w:rsidRPr="00F40B3B">
        <w:t xml:space="preserve"> </w:t>
      </w:r>
      <w:r w:rsidR="00C47A0C" w:rsidRPr="00F40B3B">
        <w:t xml:space="preserve">masing-masing </w:t>
      </w:r>
      <w:r w:rsidR="00A27D7E" w:rsidRPr="00F40B3B">
        <w:t>meraih</w:t>
      </w:r>
      <w:r w:rsidR="001639C8" w:rsidRPr="00F40B3B">
        <w:t xml:space="preserve"> </w:t>
      </w:r>
      <w:r w:rsidR="00E74719" w:rsidRPr="00F40B3B">
        <w:rPr>
          <w:rFonts w:ascii="Times New Roman" w:hAnsi="Times New Roman" w:cs="Times New Roman"/>
          <w:szCs w:val="24"/>
        </w:rPr>
        <w:t>mAP</w:t>
      </w:r>
      <w:r w:rsidR="00E74719" w:rsidRPr="00F40B3B">
        <w:rPr>
          <w:rFonts w:ascii="Times New Roman" w:hAnsi="Times New Roman" w:cs="Times New Roman"/>
          <w:szCs w:val="24"/>
          <w:vertAlign w:val="subscript"/>
        </w:rPr>
        <w:t>50-95</w:t>
      </w:r>
      <w:r w:rsidR="00E74719" w:rsidRPr="00F40B3B">
        <w:rPr>
          <w:rFonts w:ascii="Times New Roman" w:hAnsi="Times New Roman" w:cs="Times New Roman"/>
          <w:szCs w:val="24"/>
        </w:rPr>
        <w:t xml:space="preserve"> sebesar </w:t>
      </w:r>
      <w:r w:rsidR="00C47A0C" w:rsidRPr="00F40B3B">
        <w:t xml:space="preserve">72,58%, 68,14%, dan </w:t>
      </w:r>
      <w:r w:rsidR="00A27B85" w:rsidRPr="00F40B3B">
        <w:t>75,52%.</w:t>
      </w:r>
      <w:r w:rsidR="00A05DDF" w:rsidRPr="00F40B3B">
        <w:t xml:space="preserve"> Hal ini menegaskan bahwa model </w:t>
      </w:r>
      <w:r w:rsidR="00A27D7E" w:rsidRPr="00F40B3B">
        <w:t xml:space="preserve">dengan </w:t>
      </w:r>
      <w:r w:rsidR="0032250A" w:rsidRPr="00F40B3B">
        <w:t>ukuran besar</w:t>
      </w:r>
      <w:r w:rsidR="00A05DDF" w:rsidRPr="00F40B3B">
        <w:t xml:space="preserve"> belum tentu </w:t>
      </w:r>
      <w:r w:rsidR="00A27D7E" w:rsidRPr="00F40B3B">
        <w:t xml:space="preserve">memperoleh </w:t>
      </w:r>
      <w:r w:rsidR="009C6DEF" w:rsidRPr="00F40B3B">
        <w:t>hasil yang</w:t>
      </w:r>
      <w:r w:rsidR="00A27D7E" w:rsidRPr="00F40B3B">
        <w:t xml:space="preserve"> maksimal</w:t>
      </w:r>
      <w:r w:rsidR="009C6DEF" w:rsidRPr="00F40B3B">
        <w:t>.</w:t>
      </w:r>
      <w:r w:rsidR="00432680" w:rsidRPr="00F40B3B">
        <w:t xml:space="preserve"> Di sisi lain, </w:t>
      </w:r>
      <w:r w:rsidR="00C47A0C" w:rsidRPr="00F40B3B">
        <w:t xml:space="preserve">varian </w:t>
      </w:r>
      <w:r w:rsidR="00C47A0C" w:rsidRPr="00D86956">
        <w:rPr>
          <w:i/>
        </w:rPr>
        <w:t>Extended</w:t>
      </w:r>
      <w:r w:rsidR="00C47A0C" w:rsidRPr="00F40B3B">
        <w:t xml:space="preserve"> dari </w:t>
      </w:r>
      <w:r w:rsidR="00432680" w:rsidRPr="00F40B3B">
        <w:t xml:space="preserve">YOLOv9 </w:t>
      </w:r>
      <w:r w:rsidR="00766026" w:rsidRPr="00F40B3B">
        <w:t xml:space="preserve">adalah satu-satunya </w:t>
      </w:r>
      <w:r w:rsidR="00C47A0C" w:rsidRPr="00F40B3B">
        <w:t xml:space="preserve">model </w:t>
      </w:r>
      <w:r w:rsidR="00E74719" w:rsidRPr="00F40B3B">
        <w:t xml:space="preserve">dengan parameter tertinggi </w:t>
      </w:r>
      <w:r w:rsidR="00766026" w:rsidRPr="00F40B3B">
        <w:t>dengan</w:t>
      </w:r>
      <w:r w:rsidR="00C47A0C" w:rsidRPr="00F40B3B">
        <w:t xml:space="preserve"> </w:t>
      </w:r>
      <w:r w:rsidR="00766026" w:rsidRPr="00F40B3B">
        <w:t xml:space="preserve">performa </w:t>
      </w:r>
      <w:r w:rsidR="00C47A0C" w:rsidRPr="00F40B3B">
        <w:t>lebih dari</w:t>
      </w:r>
      <w:r w:rsidR="00E74719" w:rsidRPr="00F40B3B">
        <w:t xml:space="preserve"> varian </w:t>
      </w:r>
      <w:r w:rsidR="00766026" w:rsidRPr="00F40B3B">
        <w:t xml:space="preserve">di bawahnya </w:t>
      </w:r>
      <w:r w:rsidR="00E74719" w:rsidRPr="00F40B3B">
        <w:t xml:space="preserve">dengan perolehan </w:t>
      </w:r>
      <w:r w:rsidR="00766026" w:rsidRPr="00F40B3B">
        <w:t>mAP</w:t>
      </w:r>
      <w:r w:rsidR="00766026" w:rsidRPr="00F40B3B">
        <w:rPr>
          <w:vertAlign w:val="subscript"/>
        </w:rPr>
        <w:t>50-95</w:t>
      </w:r>
      <w:r w:rsidR="00766026" w:rsidRPr="00F40B3B">
        <w:t xml:space="preserve"> </w:t>
      </w:r>
      <w:r w:rsidR="007A5D8B" w:rsidRPr="00F40B3B">
        <w:t xml:space="preserve">sebesar </w:t>
      </w:r>
      <w:r w:rsidR="00E74719" w:rsidRPr="00F40B3B">
        <w:t>7</w:t>
      </w:r>
      <w:r w:rsidR="00710406" w:rsidRPr="00F40B3B">
        <w:t>5</w:t>
      </w:r>
      <w:r w:rsidR="00E74719" w:rsidRPr="00F40B3B">
        <w:t>,</w:t>
      </w:r>
      <w:r w:rsidR="00710406" w:rsidRPr="00F40B3B">
        <w:t>90</w:t>
      </w:r>
      <w:r w:rsidR="00E74719" w:rsidRPr="00F40B3B">
        <w:t>%.</w:t>
      </w:r>
      <w:r w:rsidR="0032250A" w:rsidRPr="00F40B3B">
        <w:t xml:space="preserve"> </w:t>
      </w:r>
    </w:p>
    <w:p w14:paraId="3DE38786" w14:textId="77777777" w:rsidR="002A3376" w:rsidRPr="00F40B3B" w:rsidRDefault="002A3376" w:rsidP="00CE1822">
      <w:pPr>
        <w:spacing w:line="360" w:lineRule="auto"/>
        <w:ind w:firstLine="567"/>
        <w:jc w:val="both"/>
      </w:pPr>
    </w:p>
    <w:p w14:paraId="6B62AE1C" w14:textId="10390A82" w:rsidR="00063CDF" w:rsidRPr="00F40B3B" w:rsidRDefault="005E0E2E" w:rsidP="005E0E2E">
      <w:pPr>
        <w:pStyle w:val="Heading3"/>
      </w:pPr>
      <w:bookmarkStart w:id="364" w:name="_Toc201279370"/>
      <w:bookmarkStart w:id="365" w:name="_Toc199532185"/>
      <w:r w:rsidRPr="00F40B3B">
        <w:t xml:space="preserve">Analisis </w:t>
      </w:r>
      <w:r w:rsidR="000D0A79" w:rsidRPr="00F40B3B">
        <w:t xml:space="preserve">Hasil Evaluasi </w:t>
      </w:r>
      <w:r w:rsidRPr="00F40B3B">
        <w:t>Model Terhadap Data Uji</w:t>
      </w:r>
      <w:bookmarkEnd w:id="364"/>
      <w:bookmarkEnd w:id="365"/>
      <w:r w:rsidR="00626301">
        <w:t xml:space="preserve"> (Contoh)</w:t>
      </w:r>
    </w:p>
    <w:p w14:paraId="4B19D0B5" w14:textId="45E907C8" w:rsidR="008A7F69" w:rsidRDefault="005E0E2E" w:rsidP="006E3D0D">
      <w:pPr>
        <w:pStyle w:val="BODI"/>
      </w:pPr>
      <w:r w:rsidRPr="00F40B3B">
        <w:t xml:space="preserve">Berdasarkan hasil evaluasi terhadap </w:t>
      </w:r>
      <w:r w:rsidR="0084640B" w:rsidRPr="00F40B3B">
        <w:t>data uji</w:t>
      </w:r>
      <w:r w:rsidR="007A0F75" w:rsidRPr="00F40B3B">
        <w:t xml:space="preserve"> dalam Tabel 4.</w:t>
      </w:r>
      <w:r w:rsidR="003211B8" w:rsidRPr="00F40B3B">
        <w:t>6</w:t>
      </w:r>
      <w:r w:rsidRPr="00F40B3B">
        <w:t xml:space="preserve">, </w:t>
      </w:r>
      <w:r w:rsidR="00281C58" w:rsidRPr="00F40B3B">
        <w:t xml:space="preserve">seri </w:t>
      </w:r>
      <w:r w:rsidRPr="00F40B3B">
        <w:t xml:space="preserve">model dengan performa terbaik secara keseluruhan </w:t>
      </w:r>
      <w:r w:rsidR="00281C58" w:rsidRPr="00F40B3B">
        <w:t xml:space="preserve">terhadap data uji </w:t>
      </w:r>
      <w:r w:rsidRPr="00F40B3B">
        <w:t xml:space="preserve">adalah </w:t>
      </w:r>
      <w:r w:rsidR="004302B0" w:rsidRPr="00F40B3B">
        <w:t xml:space="preserve">seri </w:t>
      </w:r>
      <w:r w:rsidRPr="00F40B3B">
        <w:t>YOLOv11</w:t>
      </w:r>
      <w:r w:rsidR="001824AF" w:rsidRPr="00F40B3B">
        <w:t>-</w:t>
      </w:r>
      <w:r w:rsidR="00237EE2" w:rsidRPr="00D86956">
        <w:rPr>
          <w:i/>
        </w:rPr>
        <w:t>Large</w:t>
      </w:r>
      <w:r w:rsidR="005B2CAB" w:rsidRPr="00F40B3B">
        <w:t>, seperti yang telah dijelaskan dalam Sub-subbab 4.5.1.</w:t>
      </w:r>
      <w:r w:rsidR="00155CA5" w:rsidRPr="00F40B3B">
        <w:t xml:space="preserve"> </w:t>
      </w:r>
      <w:r w:rsidR="00DD2006" w:rsidRPr="00F40B3B">
        <w:t xml:space="preserve">Varian </w:t>
      </w:r>
      <w:r w:rsidR="00237EE2" w:rsidRPr="00D86956">
        <w:rPr>
          <w:i/>
        </w:rPr>
        <w:t>Medium</w:t>
      </w:r>
      <w:r w:rsidR="00DD2006" w:rsidRPr="00F40B3B">
        <w:t xml:space="preserve"> dari seri ini </w:t>
      </w:r>
      <w:r w:rsidR="004B3683" w:rsidRPr="00F40B3B">
        <w:t>meraih</w:t>
      </w:r>
      <w:r w:rsidR="00B93D4D" w:rsidRPr="00F40B3B">
        <w:t xml:space="preserve"> </w:t>
      </w:r>
      <w:r w:rsidR="00DD7982" w:rsidRPr="00F40B3B">
        <w:t xml:space="preserve">metrik </w:t>
      </w:r>
      <w:r w:rsidR="00B93D4D" w:rsidRPr="00F40B3B">
        <w:t>mAP</w:t>
      </w:r>
      <w:r w:rsidR="00B93D4D" w:rsidRPr="00F40B3B">
        <w:rPr>
          <w:vertAlign w:val="subscript"/>
        </w:rPr>
        <w:t>50-95</w:t>
      </w:r>
      <w:r w:rsidR="00B93D4D" w:rsidRPr="00F40B3B">
        <w:t xml:space="preserve"> </w:t>
      </w:r>
      <w:r w:rsidR="00E07197" w:rsidRPr="00F40B3B">
        <w:t xml:space="preserve">lebih </w:t>
      </w:r>
      <w:r w:rsidR="004B3683" w:rsidRPr="00F40B3B">
        <w:t xml:space="preserve">tinggi </w:t>
      </w:r>
      <w:r w:rsidR="00E07197" w:rsidRPr="00F40B3B">
        <w:t xml:space="preserve">dengan </w:t>
      </w:r>
      <w:r w:rsidR="004B3683" w:rsidRPr="00F40B3B">
        <w:t>ukuran yang kecil</w:t>
      </w:r>
      <w:r w:rsidR="00E07197" w:rsidRPr="00F40B3B">
        <w:t xml:space="preserve">, yakni </w:t>
      </w:r>
      <w:r w:rsidR="009760F8" w:rsidRPr="00F40B3B">
        <w:t>sebesar 75,63%</w:t>
      </w:r>
      <w:r w:rsidR="00736193" w:rsidRPr="00F40B3B">
        <w:t xml:space="preserve">, melebihi varian </w:t>
      </w:r>
      <w:r w:rsidR="00237EE2" w:rsidRPr="00D86956">
        <w:rPr>
          <w:i/>
        </w:rPr>
        <w:t>Extra</w:t>
      </w:r>
      <w:r w:rsidR="00736193" w:rsidRPr="00F40B3B">
        <w:t xml:space="preserve"> </w:t>
      </w:r>
      <w:r w:rsidR="005F20F7" w:rsidRPr="00F40B3B">
        <w:t>yang hanya memperoleh 74,68%.</w:t>
      </w:r>
      <w:r w:rsidR="005A75BE" w:rsidRPr="00F40B3B">
        <w:t xml:space="preserve"> </w:t>
      </w:r>
      <w:r w:rsidR="00EC4571" w:rsidRPr="00F40B3B">
        <w:t xml:space="preserve">Keunggulan </w:t>
      </w:r>
      <w:r w:rsidR="005A75BE" w:rsidRPr="00F40B3B">
        <w:t xml:space="preserve">ini disebabkan </w:t>
      </w:r>
      <w:r w:rsidR="00EC4571" w:rsidRPr="00F40B3B">
        <w:t>karena</w:t>
      </w:r>
      <w:r w:rsidR="00FF610C" w:rsidRPr="00F40B3B">
        <w:t xml:space="preserve"> varian </w:t>
      </w:r>
      <w:r w:rsidR="00237EE2" w:rsidRPr="00D86956">
        <w:rPr>
          <w:i/>
        </w:rPr>
        <w:t>Medium</w:t>
      </w:r>
      <w:r w:rsidR="00FF610C" w:rsidRPr="00F40B3B">
        <w:t xml:space="preserve"> lebih mampu mendeteksi objek berukuran kecil, yang direfleksikan dari </w:t>
      </w:r>
      <w:r w:rsidR="00DD6541" w:rsidRPr="00F40B3B">
        <w:t xml:space="preserve">perolehan </w:t>
      </w:r>
      <w:r w:rsidR="00FF610C" w:rsidRPr="00F40B3B">
        <w:t>nilai metrik</w:t>
      </w:r>
      <w:r w:rsidR="00EC4571" w:rsidRPr="00F40B3B">
        <w:t xml:space="preserve"> </w:t>
      </w:r>
      <w:r w:rsidR="005A75BE" w:rsidRPr="00F40B3B">
        <w:t>AP</w:t>
      </w:r>
      <w:r w:rsidR="00EC4571" w:rsidRPr="00F40B3B">
        <w:rPr>
          <w:vertAlign w:val="subscript"/>
        </w:rPr>
        <w:t>50-95</w:t>
      </w:r>
      <w:r w:rsidR="00EC4571" w:rsidRPr="00F40B3B">
        <w:t xml:space="preserve"> kelas </w:t>
      </w:r>
      <w:r w:rsidR="00176069" w:rsidRPr="00176069">
        <w:rPr>
          <w:i/>
        </w:rPr>
        <w:t>Primordium</w:t>
      </w:r>
      <w:r w:rsidR="00DD6541" w:rsidRPr="00F40B3B">
        <w:t xml:space="preserve"> yang </w:t>
      </w:r>
      <w:r w:rsidR="00CB366F" w:rsidRPr="00F40B3B">
        <w:t xml:space="preserve">bahkan </w:t>
      </w:r>
      <w:r w:rsidR="00DD6541" w:rsidRPr="00F40B3B">
        <w:t xml:space="preserve">lebih tinggi dari varian </w:t>
      </w:r>
      <w:r w:rsidR="00237EE2" w:rsidRPr="00D86956">
        <w:rPr>
          <w:i/>
        </w:rPr>
        <w:t>Large</w:t>
      </w:r>
      <w:r w:rsidR="00DD6541" w:rsidRPr="00F40B3B">
        <w:t>.</w:t>
      </w:r>
      <w:r w:rsidR="002D7A93" w:rsidRPr="00F40B3B">
        <w:t xml:space="preserve"> </w:t>
      </w:r>
    </w:p>
    <w:p w14:paraId="160597D5" w14:textId="55A61DF8" w:rsidR="00626301" w:rsidRPr="00626301" w:rsidRDefault="00626301" w:rsidP="00626301">
      <w:pPr>
        <w:spacing w:line="360" w:lineRule="auto"/>
        <w:ind w:firstLine="567"/>
        <w:jc w:val="both"/>
        <w:rPr>
          <w:rFonts w:ascii="Times New Roman" w:hAnsi="Times New Roman" w:cs="Times New Roman"/>
          <w:szCs w:val="24"/>
        </w:rPr>
      </w:pPr>
      <w:r>
        <w:rPr>
          <w:rFonts w:ascii="Times New Roman" w:hAnsi="Times New Roman" w:cs="Times New Roman"/>
          <w:szCs w:val="24"/>
        </w:rPr>
        <w:lastRenderedPageBreak/>
        <w:t>{Redacted for Confidentiality}</w:t>
      </w:r>
    </w:p>
    <w:p w14:paraId="50B5C018" w14:textId="06038FF2" w:rsidR="00040E58" w:rsidRDefault="00B779EF" w:rsidP="00040E58">
      <w:pPr>
        <w:spacing w:line="360" w:lineRule="auto"/>
        <w:ind w:firstLine="567"/>
        <w:jc w:val="both"/>
        <w:rPr>
          <w:rStyle w:val="BODIKAR"/>
          <w:rFonts w:eastAsia="Calibri"/>
        </w:rPr>
      </w:pPr>
      <w:r w:rsidRPr="00F40B3B">
        <w:t>Seri model</w:t>
      </w:r>
      <w:r w:rsidR="005E0E2E" w:rsidRPr="00F40B3B">
        <w:t xml:space="preserve"> dengan performa paling rendah </w:t>
      </w:r>
      <w:r w:rsidR="00326D3B" w:rsidRPr="00F40B3B">
        <w:t xml:space="preserve">dalam pengujian data uji </w:t>
      </w:r>
      <w:r w:rsidR="00CE171A" w:rsidRPr="00F40B3B">
        <w:t xml:space="preserve">sama seperti pengujian data validasi sebelumnya, yaitu </w:t>
      </w:r>
      <w:r w:rsidR="005E0E2E" w:rsidRPr="00F40B3B">
        <w:t>YOLOv10</w:t>
      </w:r>
      <w:r w:rsidR="005924B9" w:rsidRPr="00F40B3B">
        <w:t>. M</w:t>
      </w:r>
      <w:r w:rsidR="00CE171A" w:rsidRPr="00F40B3B">
        <w:t xml:space="preserve">odel </w:t>
      </w:r>
      <w:r w:rsidR="00E74BE5" w:rsidRPr="00F40B3B">
        <w:t>terendah</w:t>
      </w:r>
      <w:r w:rsidR="005924B9" w:rsidRPr="00F40B3B">
        <w:t xml:space="preserve">nya terletak </w:t>
      </w:r>
      <w:r w:rsidR="00E74BE5" w:rsidRPr="00F40B3B">
        <w:t xml:space="preserve">pada varian </w:t>
      </w:r>
      <w:r w:rsidR="00AC1096" w:rsidRPr="00D86956">
        <w:rPr>
          <w:i/>
        </w:rPr>
        <w:t>Nano</w:t>
      </w:r>
      <w:r w:rsidR="00971350" w:rsidRPr="00F40B3B">
        <w:t xml:space="preserve">, </w:t>
      </w:r>
      <w:r w:rsidR="005E0E2E" w:rsidRPr="00F40B3B">
        <w:t>dengan mAP</w:t>
      </w:r>
      <w:r w:rsidR="005E0E2E" w:rsidRPr="00F40B3B">
        <w:rPr>
          <w:vertAlign w:val="subscript"/>
        </w:rPr>
        <w:t>50-95</w:t>
      </w:r>
      <w:r w:rsidR="005E0E2E" w:rsidRPr="00F40B3B">
        <w:t xml:space="preserve"> 5</w:t>
      </w:r>
      <w:r w:rsidR="00110C8E" w:rsidRPr="00F40B3B">
        <w:t>7</w:t>
      </w:r>
      <w:r w:rsidR="005E0E2E" w:rsidRPr="00F40B3B">
        <w:t>,</w:t>
      </w:r>
      <w:r w:rsidR="00110C8E" w:rsidRPr="00F40B3B">
        <w:t>97</w:t>
      </w:r>
      <w:r w:rsidR="005E0E2E" w:rsidRPr="00F40B3B">
        <w:t>%</w:t>
      </w:r>
      <w:r w:rsidR="003B0ACD" w:rsidRPr="00F40B3B">
        <w:t xml:space="preserve"> dan mAP</w:t>
      </w:r>
      <w:r w:rsidR="003B0ACD" w:rsidRPr="00F40B3B">
        <w:rPr>
          <w:vertAlign w:val="subscript"/>
        </w:rPr>
        <w:t>50</w:t>
      </w:r>
      <w:r w:rsidR="003B0ACD" w:rsidRPr="00F40B3B">
        <w:t xml:space="preserve"> 88,03%</w:t>
      </w:r>
      <w:r w:rsidR="005E0E2E" w:rsidRPr="00F40B3B">
        <w:t>.</w:t>
      </w:r>
      <w:r w:rsidR="00971350" w:rsidRPr="00F40B3B">
        <w:t xml:space="preserve"> </w:t>
      </w:r>
      <w:r w:rsidR="00707D1A" w:rsidRPr="00F40B3B">
        <w:t xml:space="preserve">Metrik Mean </w:t>
      </w:r>
      <w:r w:rsidR="005E0E2E" w:rsidRPr="00F40B3B">
        <w:t xml:space="preserve">Recall yang </w:t>
      </w:r>
      <w:r w:rsidR="00971350" w:rsidRPr="00F40B3B">
        <w:t xml:space="preserve">diperoleh </w:t>
      </w:r>
      <w:r w:rsidR="00AC1096" w:rsidRPr="00D86956">
        <w:rPr>
          <w:i/>
        </w:rPr>
        <w:t>Nano</w:t>
      </w:r>
      <w:r w:rsidR="00971350" w:rsidRPr="00F40B3B">
        <w:t xml:space="preserve"> </w:t>
      </w:r>
      <w:r w:rsidR="005E0E2E" w:rsidRPr="00F40B3B">
        <w:t>jauh lebih rendah dibanding model lainnya</w:t>
      </w:r>
      <w:r w:rsidR="00971350" w:rsidRPr="00F40B3B">
        <w:t xml:space="preserve">, </w:t>
      </w:r>
      <w:r w:rsidR="008F7FDB" w:rsidRPr="00F40B3B">
        <w:t>yakni hanya</w:t>
      </w:r>
      <w:r w:rsidR="005E0E2E" w:rsidRPr="00F40B3B">
        <w:t xml:space="preserve"> </w:t>
      </w:r>
      <w:r w:rsidR="00707D1A" w:rsidRPr="00F40B3B">
        <w:t>81</w:t>
      </w:r>
      <w:r w:rsidR="005E0E2E" w:rsidRPr="00F40B3B">
        <w:t>,</w:t>
      </w:r>
      <w:r w:rsidR="00707D1A" w:rsidRPr="00F40B3B">
        <w:t>9</w:t>
      </w:r>
      <w:r w:rsidR="005E0E2E" w:rsidRPr="00F40B3B">
        <w:t>3%.</w:t>
      </w:r>
      <w:r w:rsidR="00C51A4C" w:rsidRPr="00F40B3B">
        <w:t xml:space="preserve"> Varian Extra seri ini bahkan </w:t>
      </w:r>
      <w:r w:rsidR="008F7FDB" w:rsidRPr="00F40B3B">
        <w:t xml:space="preserve">menduduki peringkat </w:t>
      </w:r>
      <w:r w:rsidR="00A83087" w:rsidRPr="00F40B3B">
        <w:t xml:space="preserve">terendah kedua setelah varian </w:t>
      </w:r>
      <w:r w:rsidR="00AC1096" w:rsidRPr="00D86956">
        <w:rPr>
          <w:i/>
        </w:rPr>
        <w:t>Nano</w:t>
      </w:r>
      <w:r w:rsidR="00A83087" w:rsidRPr="00F40B3B">
        <w:t>, dengan mAP</w:t>
      </w:r>
      <w:r w:rsidR="00A83087" w:rsidRPr="00F40B3B">
        <w:rPr>
          <w:vertAlign w:val="subscript"/>
        </w:rPr>
        <w:t>50-95</w:t>
      </w:r>
      <w:r w:rsidR="00A83087" w:rsidRPr="00F40B3B">
        <w:t xml:space="preserve"> sebesar</w:t>
      </w:r>
      <w:r w:rsidR="004E0849" w:rsidRPr="00F40B3B">
        <w:t xml:space="preserve"> 66,11%</w:t>
      </w:r>
      <w:r w:rsidR="008F7FDB" w:rsidRPr="00F40B3B">
        <w:t>, mAP</w:t>
      </w:r>
      <w:r w:rsidR="008F7FDB" w:rsidRPr="00F40B3B">
        <w:rPr>
          <w:vertAlign w:val="subscript"/>
        </w:rPr>
        <w:t>50</w:t>
      </w:r>
      <w:r w:rsidR="008F7FDB" w:rsidRPr="00F40B3B">
        <w:t xml:space="preserve"> sebesar 93,</w:t>
      </w:r>
      <w:r w:rsidR="00590DC3" w:rsidRPr="00F40B3B">
        <w:t xml:space="preserve">04%, dan </w:t>
      </w:r>
      <w:r w:rsidR="00176069" w:rsidRPr="00D86956">
        <w:rPr>
          <w:rStyle w:val="BODIKAR"/>
          <w:rFonts w:eastAsia="Calibri"/>
          <w:i/>
        </w:rPr>
        <w:t>Mean Recall</w:t>
      </w:r>
      <w:r w:rsidR="004E0849" w:rsidRPr="00F40B3B">
        <w:t xml:space="preserve"> sebesar </w:t>
      </w:r>
      <w:r w:rsidR="00590DC3" w:rsidRPr="00F40B3B">
        <w:t>88,16</w:t>
      </w:r>
      <w:r w:rsidR="004E0849" w:rsidRPr="00F40B3B">
        <w:t>%.</w:t>
      </w:r>
      <w:r w:rsidR="00CD598D" w:rsidRPr="00F40B3B">
        <w:rPr>
          <w:rStyle w:val="BODIKAR"/>
          <w:rFonts w:eastAsia="Calibri"/>
        </w:rPr>
        <w:t xml:space="preserve"> </w:t>
      </w:r>
      <w:r w:rsidR="00931A72" w:rsidRPr="00F40B3B">
        <w:rPr>
          <w:rStyle w:val="BODIKAR"/>
          <w:rFonts w:eastAsia="Calibri"/>
        </w:rPr>
        <w:t xml:space="preserve">Di sisi lain, </w:t>
      </w:r>
      <w:r w:rsidR="00196B4F" w:rsidRPr="00F40B3B">
        <w:rPr>
          <w:rStyle w:val="BODIKAR"/>
          <w:rFonts w:eastAsia="Calibri"/>
        </w:rPr>
        <w:t xml:space="preserve">terdapat perolehan nilai </w:t>
      </w:r>
      <w:r w:rsidR="00196B4F" w:rsidRPr="008C548F">
        <w:rPr>
          <w:rStyle w:val="BODIKAR"/>
          <w:rFonts w:eastAsia="Calibri"/>
          <w:i/>
          <w:iCs/>
        </w:rPr>
        <w:t>Precision</w:t>
      </w:r>
      <w:r w:rsidR="00245F8D" w:rsidRPr="00F40B3B">
        <w:rPr>
          <w:rStyle w:val="BODIKAR"/>
          <w:rFonts w:eastAsia="Calibri"/>
        </w:rPr>
        <w:t xml:space="preserve"> kelas </w:t>
      </w:r>
      <w:r w:rsidR="00176069" w:rsidRPr="00D86956">
        <w:rPr>
          <w:rStyle w:val="BODIKAR"/>
          <w:rFonts w:eastAsia="Calibri"/>
          <w:i/>
        </w:rPr>
        <w:t>Primordium</w:t>
      </w:r>
      <w:r w:rsidR="00245F8D" w:rsidRPr="00F40B3B">
        <w:rPr>
          <w:rStyle w:val="BODIKAR"/>
          <w:rFonts w:eastAsia="Calibri"/>
        </w:rPr>
        <w:t xml:space="preserve"> </w:t>
      </w:r>
      <w:r w:rsidR="00931A72" w:rsidRPr="00F40B3B">
        <w:rPr>
          <w:rStyle w:val="BODIKAR"/>
          <w:rFonts w:eastAsia="Calibri"/>
        </w:rPr>
        <w:t xml:space="preserve">yang sempurna </w:t>
      </w:r>
      <w:r w:rsidR="00312ACD" w:rsidRPr="00F40B3B">
        <w:rPr>
          <w:rStyle w:val="BODIKAR"/>
          <w:rFonts w:eastAsia="Calibri"/>
        </w:rPr>
        <w:t xml:space="preserve">dalam varian </w:t>
      </w:r>
      <w:r w:rsidR="00237EE2" w:rsidRPr="00D86956">
        <w:rPr>
          <w:rStyle w:val="BODIKAR"/>
          <w:rFonts w:eastAsia="Calibri"/>
          <w:i/>
        </w:rPr>
        <w:t>Medium</w:t>
      </w:r>
      <w:r w:rsidR="00312ACD" w:rsidRPr="00F40B3B">
        <w:rPr>
          <w:rStyle w:val="BODIKAR"/>
          <w:rFonts w:eastAsia="Calibri"/>
        </w:rPr>
        <w:t xml:space="preserve"> dan </w:t>
      </w:r>
      <w:r w:rsidR="00237EE2" w:rsidRPr="00D86956">
        <w:rPr>
          <w:rStyle w:val="BODIKAR"/>
          <w:rFonts w:eastAsia="Calibri"/>
          <w:i/>
        </w:rPr>
        <w:t>Balanced</w:t>
      </w:r>
      <w:r w:rsidR="00931A72" w:rsidRPr="00F40B3B">
        <w:rPr>
          <w:rStyle w:val="BODIKAR"/>
          <w:rFonts w:eastAsia="Calibri"/>
        </w:rPr>
        <w:t xml:space="preserve"> sebesar 100%, serta </w:t>
      </w:r>
      <w:r w:rsidR="005924B9" w:rsidRPr="00F40B3B">
        <w:rPr>
          <w:rStyle w:val="BODIKAR"/>
          <w:rFonts w:eastAsia="Calibri"/>
        </w:rPr>
        <w:t xml:space="preserve">hampir </w:t>
      </w:r>
      <w:r w:rsidR="00931A72" w:rsidRPr="00F40B3B">
        <w:rPr>
          <w:rStyle w:val="BODIKAR"/>
          <w:rFonts w:eastAsia="Calibri"/>
        </w:rPr>
        <w:t>sempurna</w:t>
      </w:r>
      <w:r w:rsidR="005924B9" w:rsidRPr="00F40B3B">
        <w:rPr>
          <w:rStyle w:val="BODIKAR"/>
          <w:rFonts w:eastAsia="Calibri"/>
        </w:rPr>
        <w:t xml:space="preserve"> dalam varian </w:t>
      </w:r>
      <w:r w:rsidR="00237EE2" w:rsidRPr="00D86956">
        <w:rPr>
          <w:rStyle w:val="BODIKAR"/>
          <w:rFonts w:eastAsia="Calibri"/>
          <w:i/>
        </w:rPr>
        <w:t>Small</w:t>
      </w:r>
      <w:r w:rsidR="005924B9" w:rsidRPr="00F40B3B">
        <w:rPr>
          <w:rStyle w:val="BODIKAR"/>
          <w:rFonts w:eastAsia="Calibri"/>
        </w:rPr>
        <w:t xml:space="preserve"> </w:t>
      </w:r>
      <w:r w:rsidR="00931A72" w:rsidRPr="00F40B3B">
        <w:rPr>
          <w:rStyle w:val="BODIKAR"/>
          <w:rFonts w:eastAsia="Calibri"/>
        </w:rPr>
        <w:t>yakni 99,95%</w:t>
      </w:r>
      <w:r w:rsidR="00245F8D" w:rsidRPr="00F40B3B">
        <w:rPr>
          <w:rStyle w:val="BODIKAR"/>
          <w:rFonts w:eastAsia="Calibri"/>
        </w:rPr>
        <w:t xml:space="preserve">. </w:t>
      </w:r>
      <w:r w:rsidR="00CC6FE0" w:rsidRPr="00F40B3B">
        <w:rPr>
          <w:rStyle w:val="BODIKAR"/>
          <w:rFonts w:eastAsia="Calibri"/>
        </w:rPr>
        <w:t xml:space="preserve">Hal tersebut </w:t>
      </w:r>
      <w:r w:rsidR="00B67720" w:rsidRPr="00F40B3B">
        <w:rPr>
          <w:rStyle w:val="BODIKAR"/>
          <w:rFonts w:eastAsia="Calibri"/>
        </w:rPr>
        <w:t>tidak cukup</w:t>
      </w:r>
      <w:r w:rsidR="00CC6FE0" w:rsidRPr="00F40B3B">
        <w:rPr>
          <w:rStyle w:val="BODIKAR"/>
          <w:rFonts w:eastAsia="Calibri"/>
        </w:rPr>
        <w:t xml:space="preserve"> untuk menaikkan performa model</w:t>
      </w:r>
      <w:r w:rsidR="00B67720" w:rsidRPr="00F40B3B">
        <w:rPr>
          <w:rStyle w:val="BODIKAR"/>
          <w:rFonts w:eastAsia="Calibri"/>
        </w:rPr>
        <w:t xml:space="preserve"> </w:t>
      </w:r>
      <w:r w:rsidR="00CC6FE0" w:rsidRPr="00F40B3B">
        <w:rPr>
          <w:rStyle w:val="BODIKAR"/>
          <w:rFonts w:eastAsia="Calibri"/>
        </w:rPr>
        <w:t xml:space="preserve">meskipun memperoleh hasil optimal tersebut, sebab nilai metrik </w:t>
      </w:r>
      <w:r w:rsidR="00CC6FE0" w:rsidRPr="008C548F">
        <w:rPr>
          <w:rStyle w:val="BODIKAR"/>
          <w:rFonts w:eastAsia="Calibri"/>
          <w:i/>
          <w:iCs/>
        </w:rPr>
        <w:t>Precision</w:t>
      </w:r>
      <w:r w:rsidR="00CC6FE0" w:rsidRPr="00F40B3B">
        <w:rPr>
          <w:rStyle w:val="BODIKAR"/>
          <w:rFonts w:eastAsia="Calibri"/>
        </w:rPr>
        <w:t xml:space="preserve"> kelas </w:t>
      </w:r>
      <w:r w:rsidR="00176069" w:rsidRPr="00D86956">
        <w:rPr>
          <w:rStyle w:val="BODIKAR"/>
          <w:rFonts w:eastAsia="Calibri"/>
          <w:i/>
        </w:rPr>
        <w:t>Ganoderma</w:t>
      </w:r>
      <w:r w:rsidR="00CC6FE0" w:rsidRPr="00F40B3B">
        <w:rPr>
          <w:rStyle w:val="BODIKAR"/>
          <w:rFonts w:eastAsia="Calibri"/>
        </w:rPr>
        <w:t xml:space="preserve"> yang diperoleh kurang dari 90%</w:t>
      </w:r>
      <w:r w:rsidR="00B67720" w:rsidRPr="00F40B3B">
        <w:rPr>
          <w:rStyle w:val="BODIKAR"/>
          <w:rFonts w:eastAsia="Calibri"/>
        </w:rPr>
        <w:t>.</w:t>
      </w:r>
      <w:r w:rsidR="00CC6FE0" w:rsidRPr="00F40B3B">
        <w:rPr>
          <w:rStyle w:val="BODIKAR"/>
          <w:rFonts w:eastAsia="Calibri"/>
        </w:rPr>
        <w:t xml:space="preserve"> </w:t>
      </w:r>
      <w:r w:rsidR="00040E58" w:rsidRPr="00F40B3B">
        <w:rPr>
          <w:rStyle w:val="BODIKAR"/>
          <w:rFonts w:eastAsia="Calibri"/>
        </w:rPr>
        <w:t xml:space="preserve">Daftar model dalam analisis hasil evaluasi pada data validasi </w:t>
      </w:r>
      <w:r w:rsidR="00987219" w:rsidRPr="00F40B3B">
        <w:rPr>
          <w:rStyle w:val="BODIKAR"/>
          <w:rFonts w:eastAsia="Calibri"/>
        </w:rPr>
        <w:t xml:space="preserve">dan hasil evaluasi pada data uji </w:t>
      </w:r>
      <w:r w:rsidR="00040E58" w:rsidRPr="00F40B3B">
        <w:rPr>
          <w:rStyle w:val="BODIKAR"/>
          <w:rFonts w:eastAsia="Calibri"/>
        </w:rPr>
        <w:t>diurutkan dari tertinggi hingga terendah selengkapnya dirincikan dalam Lampiran 6</w:t>
      </w:r>
      <w:r w:rsidR="00987219" w:rsidRPr="00F40B3B">
        <w:rPr>
          <w:rStyle w:val="BODIKAR"/>
          <w:rFonts w:eastAsia="Calibri"/>
        </w:rPr>
        <w:t xml:space="preserve"> dan Lampiran 7</w:t>
      </w:r>
      <w:r w:rsidR="00040E58" w:rsidRPr="00F40B3B">
        <w:rPr>
          <w:rStyle w:val="BODIKAR"/>
          <w:rFonts w:eastAsia="Calibri"/>
        </w:rPr>
        <w:t>.</w:t>
      </w:r>
    </w:p>
    <w:p w14:paraId="3C43CDE6" w14:textId="6C14DDD5" w:rsidR="002A3376" w:rsidRPr="00F40B3B" w:rsidRDefault="002A3376" w:rsidP="00040E58">
      <w:pPr>
        <w:spacing w:line="360" w:lineRule="auto"/>
        <w:ind w:firstLine="567"/>
        <w:jc w:val="both"/>
        <w:rPr>
          <w:rStyle w:val="BODIKAR"/>
          <w:rFonts w:eastAsia="Calibri"/>
        </w:rPr>
      </w:pPr>
    </w:p>
    <w:p w14:paraId="1C90241A" w14:textId="51B5F52E" w:rsidR="00683385" w:rsidRPr="00F40B3B" w:rsidRDefault="00683385" w:rsidP="00683385">
      <w:pPr>
        <w:pStyle w:val="Heading3"/>
      </w:pPr>
      <w:bookmarkStart w:id="366" w:name="_Toc199532186"/>
      <w:bookmarkStart w:id="367" w:name="_Toc201279371"/>
      <w:r w:rsidRPr="00F40B3B">
        <w:t xml:space="preserve">Analisis </w:t>
      </w:r>
      <w:bookmarkEnd w:id="366"/>
      <w:r w:rsidR="00E81B35" w:rsidRPr="00F40B3B">
        <w:t>Hasil Deteksi oleh Model Terbaik</w:t>
      </w:r>
      <w:bookmarkEnd w:id="367"/>
    </w:p>
    <w:p w14:paraId="5B59F4C3" w14:textId="09EF2F4F" w:rsidR="002C4D1F" w:rsidRDefault="002C4D1F" w:rsidP="002C4D1F">
      <w:pPr>
        <w:spacing w:line="360" w:lineRule="auto"/>
        <w:ind w:firstLine="567"/>
        <w:jc w:val="both"/>
        <w:rPr>
          <w:rFonts w:ascii="Times New Roman" w:hAnsi="Times New Roman" w:cs="Times New Roman"/>
          <w:szCs w:val="24"/>
        </w:rPr>
      </w:pPr>
      <w:r w:rsidRPr="002B057E">
        <w:rPr>
          <w:rFonts w:ascii="Times New Roman" w:eastAsiaTheme="majorEastAsia" w:hAnsi="Times New Roman" w:cstheme="majorBidi"/>
          <w:bCs/>
          <w:szCs w:val="24"/>
        </w:rPr>
        <w:t>Objek</w:t>
      </w:r>
      <w:r w:rsidRPr="00F40B3B">
        <w:rPr>
          <w:rFonts w:ascii="Times New Roman" w:eastAsiaTheme="majorEastAsia" w:hAnsi="Times New Roman" w:cstheme="majorBidi"/>
          <w:b/>
          <w:szCs w:val="24"/>
        </w:rPr>
        <w:t xml:space="preserve"> </w:t>
      </w:r>
      <w:r w:rsidRPr="00F40B3B">
        <w:rPr>
          <w:rFonts w:ascii="Times New Roman" w:hAnsi="Times New Roman" w:cs="Times New Roman"/>
          <w:szCs w:val="24"/>
        </w:rPr>
        <w:t xml:space="preserve">kelas </w:t>
      </w:r>
      <w:r w:rsidR="00176069" w:rsidRPr="00176069">
        <w:rPr>
          <w:rFonts w:ascii="Times New Roman" w:hAnsi="Times New Roman" w:cs="Times New Roman"/>
          <w:i/>
          <w:szCs w:val="24"/>
        </w:rPr>
        <w:t>Ganoderma</w:t>
      </w:r>
      <w:r w:rsidRPr="00F40B3B">
        <w:rPr>
          <w:rFonts w:ascii="Times New Roman" w:hAnsi="Times New Roman" w:cs="Times New Roman"/>
          <w:szCs w:val="24"/>
        </w:rPr>
        <w:t xml:space="preserve"> secara konsisten memiliki nilai AP</w:t>
      </w:r>
      <w:r w:rsidRPr="00F40B3B">
        <w:rPr>
          <w:rFonts w:ascii="Times New Roman" w:hAnsi="Times New Roman" w:cs="Times New Roman"/>
          <w:szCs w:val="24"/>
          <w:vertAlign w:val="subscript"/>
        </w:rPr>
        <w:t>50-95</w:t>
      </w:r>
      <w:r w:rsidRPr="00F40B3B">
        <w:rPr>
          <w:rFonts w:ascii="Times New Roman" w:hAnsi="Times New Roman" w:cs="Times New Roman"/>
          <w:szCs w:val="24"/>
        </w:rPr>
        <w:t xml:space="preserve"> yang lebih tinggi dibandingkan </w:t>
      </w:r>
      <w:r w:rsidR="00176069" w:rsidRPr="00176069">
        <w:rPr>
          <w:rFonts w:ascii="Times New Roman" w:hAnsi="Times New Roman" w:cs="Times New Roman"/>
          <w:i/>
          <w:szCs w:val="24"/>
        </w:rPr>
        <w:t>Primordium</w:t>
      </w:r>
      <w:r w:rsidRPr="00F40B3B">
        <w:rPr>
          <w:rFonts w:ascii="Times New Roman" w:hAnsi="Times New Roman" w:cs="Times New Roman"/>
          <w:i/>
          <w:iCs/>
          <w:szCs w:val="24"/>
        </w:rPr>
        <w:t xml:space="preserve"> </w:t>
      </w:r>
      <w:r w:rsidRPr="00F40B3B">
        <w:rPr>
          <w:rFonts w:ascii="Times New Roman" w:hAnsi="Times New Roman" w:cs="Times New Roman"/>
          <w:szCs w:val="24"/>
        </w:rPr>
        <w:t>berdasarkan Tabel 4.5 dan Tabel 4.6.</w:t>
      </w:r>
      <w:r w:rsidRPr="00D86956">
        <w:rPr>
          <w:rFonts w:ascii="Times New Roman" w:hAnsi="Times New Roman"/>
        </w:rPr>
        <w:t xml:space="preserve"> Hal ini berpotensi disebabkan oleh ukuran visual objek </w:t>
      </w:r>
      <w:r w:rsidRPr="00D86956">
        <w:rPr>
          <w:rFonts w:ascii="Times New Roman" w:hAnsi="Times New Roman"/>
          <w:i/>
        </w:rPr>
        <w:t>Ganoderma</w:t>
      </w:r>
      <w:r w:rsidRPr="00D86956">
        <w:rPr>
          <w:rFonts w:ascii="Times New Roman" w:hAnsi="Times New Roman"/>
        </w:rPr>
        <w:t xml:space="preserve"> yang lebih besar dan kontras terhadap batang pohon</w:t>
      </w:r>
      <w:r w:rsidRPr="00F40B3B">
        <w:rPr>
          <w:rFonts w:ascii="Times New Roman" w:hAnsi="Times New Roman" w:cs="Times New Roman"/>
          <w:szCs w:val="24"/>
        </w:rPr>
        <w:t xml:space="preserve"> serta memiliki jumlah objek yang lebih banyak</w:t>
      </w:r>
      <w:r w:rsidRPr="00D86956">
        <w:rPr>
          <w:rFonts w:ascii="Times New Roman" w:hAnsi="Times New Roman"/>
        </w:rPr>
        <w:t>, sehingga model</w:t>
      </w:r>
      <w:r w:rsidRPr="00F40B3B">
        <w:rPr>
          <w:rFonts w:ascii="Times New Roman" w:hAnsi="Times New Roman" w:cs="Times New Roman"/>
          <w:szCs w:val="24"/>
        </w:rPr>
        <w:t xml:space="preserve"> lebih yakin dalam prediksinya. Sedangkan, objek</w:t>
      </w:r>
      <w:r w:rsidRPr="00D86956">
        <w:rPr>
          <w:rFonts w:ascii="Times New Roman" w:hAnsi="Times New Roman"/>
        </w:rPr>
        <w:t xml:space="preserve"> </w:t>
      </w:r>
      <w:r w:rsidRPr="00D86956">
        <w:rPr>
          <w:rFonts w:ascii="Times New Roman" w:hAnsi="Times New Roman"/>
          <w:i/>
        </w:rPr>
        <w:t>Primordium</w:t>
      </w:r>
      <w:r w:rsidRPr="00D86956">
        <w:rPr>
          <w:rFonts w:ascii="Times New Roman" w:hAnsi="Times New Roman"/>
        </w:rPr>
        <w:t xml:space="preserve"> yang berukuran kecil, berwarna putih, dan berbentuk bulat lebih sering terlewatkan dalam proses deteksi</w:t>
      </w:r>
      <w:r w:rsidRPr="00F40B3B">
        <w:rPr>
          <w:rFonts w:ascii="Times New Roman" w:hAnsi="Times New Roman" w:cs="Times New Roman"/>
          <w:szCs w:val="24"/>
        </w:rPr>
        <w:t>, mengakibatkan kurang yakinnya model dalam memprediksinya.</w:t>
      </w:r>
    </w:p>
    <w:p w14:paraId="71A8BBB4" w14:textId="0952EF6F" w:rsidR="00626301" w:rsidRPr="00F40B3B" w:rsidRDefault="00626301" w:rsidP="00626301">
      <w:pPr>
        <w:spacing w:line="360" w:lineRule="auto"/>
        <w:ind w:firstLine="567"/>
        <w:jc w:val="both"/>
        <w:rPr>
          <w:rFonts w:ascii="Times New Roman" w:hAnsi="Times New Roman" w:cs="Times New Roman"/>
          <w:szCs w:val="24"/>
        </w:rPr>
      </w:pPr>
      <w:r>
        <w:rPr>
          <w:rFonts w:ascii="Times New Roman" w:hAnsi="Times New Roman" w:cs="Times New Roman"/>
          <w:szCs w:val="24"/>
        </w:rPr>
        <w:t>{Redacted for Confidentiality}</w:t>
      </w:r>
    </w:p>
    <w:p w14:paraId="2727EC76" w14:textId="14765274" w:rsidR="00991939" w:rsidRPr="00F40B3B" w:rsidRDefault="00991939" w:rsidP="00E07E11">
      <w:pPr>
        <w:spacing w:line="360" w:lineRule="auto"/>
        <w:ind w:firstLine="567"/>
        <w:jc w:val="both"/>
        <w:rPr>
          <w:rFonts w:ascii="Times New Roman" w:eastAsiaTheme="majorEastAsia" w:hAnsi="Times New Roman" w:cstheme="majorBidi"/>
          <w:b/>
          <w:sz w:val="28"/>
          <w:szCs w:val="28"/>
        </w:rPr>
      </w:pPr>
      <w:r w:rsidRPr="00F40B3B">
        <w:rPr>
          <w:rFonts w:ascii="Times New Roman" w:eastAsiaTheme="majorEastAsia" w:hAnsi="Times New Roman" w:cstheme="majorBidi"/>
          <w:b/>
          <w:sz w:val="28"/>
          <w:szCs w:val="28"/>
        </w:rPr>
        <w:br w:type="page"/>
      </w:r>
      <w:bookmarkStart w:id="368" w:name="_Toc45717896"/>
    </w:p>
    <w:p w14:paraId="464EE498" w14:textId="05CB792C" w:rsidR="0004051C" w:rsidRPr="00F40B3B" w:rsidRDefault="0004051C" w:rsidP="000C3E8D">
      <w:pPr>
        <w:pStyle w:val="Heading1"/>
        <w:rPr>
          <w:b w:val="0"/>
        </w:rPr>
      </w:pPr>
      <w:bookmarkStart w:id="369" w:name="_Toc201279372"/>
      <w:bookmarkStart w:id="370" w:name="_Toc199532188"/>
      <w:r w:rsidRPr="00F40B3B">
        <w:lastRenderedPageBreak/>
        <w:t>BAB V</w:t>
      </w:r>
      <w:bookmarkEnd w:id="368"/>
      <w:r w:rsidR="000C3E8D" w:rsidRPr="00F40B3B">
        <w:br/>
      </w:r>
      <w:r w:rsidRPr="00F40B3B">
        <w:t>KESIMPULAN DAN SARAN</w:t>
      </w:r>
      <w:bookmarkEnd w:id="369"/>
      <w:bookmarkEnd w:id="370"/>
    </w:p>
    <w:p w14:paraId="5BA47056" w14:textId="77777777" w:rsidR="0004051C" w:rsidRPr="00F40B3B" w:rsidRDefault="0004051C" w:rsidP="0004051C">
      <w:pPr>
        <w:pStyle w:val="BODI"/>
        <w:ind w:firstLine="0"/>
        <w:jc w:val="center"/>
        <w:rPr>
          <w:b/>
        </w:rPr>
      </w:pPr>
    </w:p>
    <w:p w14:paraId="4E767A45" w14:textId="77777777" w:rsidR="0004051C" w:rsidRPr="00F40B3B" w:rsidRDefault="0004051C" w:rsidP="0004051C">
      <w:pPr>
        <w:pStyle w:val="BODI"/>
        <w:ind w:firstLine="0"/>
        <w:jc w:val="center"/>
        <w:rPr>
          <w:b/>
        </w:rPr>
      </w:pPr>
    </w:p>
    <w:p w14:paraId="61E4FAC4" w14:textId="77777777" w:rsidR="0004051C" w:rsidRPr="00F40B3B" w:rsidRDefault="0004051C" w:rsidP="002E39F0">
      <w:pPr>
        <w:pStyle w:val="ListParagraph"/>
        <w:keepNext/>
        <w:keepLines/>
        <w:numPr>
          <w:ilvl w:val="0"/>
          <w:numId w:val="3"/>
        </w:numPr>
        <w:spacing w:line="360" w:lineRule="auto"/>
        <w:contextualSpacing w:val="0"/>
        <w:outlineLvl w:val="1"/>
        <w:rPr>
          <w:rFonts w:ascii="Times New Roman" w:eastAsiaTheme="majorEastAsia" w:hAnsi="Times New Roman" w:cstheme="majorBidi"/>
          <w:b/>
          <w:vanish/>
          <w:sz w:val="26"/>
          <w:szCs w:val="26"/>
        </w:rPr>
      </w:pPr>
      <w:bookmarkStart w:id="371" w:name="_Toc182260648"/>
      <w:bookmarkStart w:id="372" w:name="_Toc183713573"/>
      <w:bookmarkStart w:id="373" w:name="_Toc184312021"/>
      <w:bookmarkStart w:id="374" w:name="_Toc188368611"/>
      <w:bookmarkStart w:id="375" w:name="_Toc188368675"/>
      <w:bookmarkStart w:id="376" w:name="_Toc190806477"/>
      <w:bookmarkStart w:id="377" w:name="_Toc190806571"/>
      <w:bookmarkStart w:id="378" w:name="_Toc192545844"/>
      <w:bookmarkStart w:id="379" w:name="_Toc192984555"/>
      <w:bookmarkStart w:id="380" w:name="_Toc197426190"/>
      <w:bookmarkStart w:id="381" w:name="_Toc199532045"/>
      <w:bookmarkStart w:id="382" w:name="_Toc199532189"/>
      <w:bookmarkStart w:id="383" w:name="_Toc201279373"/>
      <w:bookmarkStart w:id="384" w:name="_Toc45717897"/>
      <w:bookmarkEnd w:id="371"/>
      <w:bookmarkEnd w:id="372"/>
      <w:bookmarkEnd w:id="373"/>
      <w:bookmarkEnd w:id="374"/>
      <w:bookmarkEnd w:id="375"/>
      <w:bookmarkEnd w:id="376"/>
      <w:bookmarkEnd w:id="377"/>
      <w:bookmarkEnd w:id="378"/>
      <w:bookmarkEnd w:id="379"/>
      <w:bookmarkEnd w:id="380"/>
      <w:bookmarkEnd w:id="381"/>
      <w:bookmarkEnd w:id="382"/>
      <w:bookmarkEnd w:id="383"/>
    </w:p>
    <w:p w14:paraId="323D798A" w14:textId="53DD0A67" w:rsidR="0004051C" w:rsidRPr="00F40B3B" w:rsidRDefault="0004051C" w:rsidP="0004051C">
      <w:pPr>
        <w:pStyle w:val="Heading2"/>
      </w:pPr>
      <w:bookmarkStart w:id="385" w:name="_Toc201279374"/>
      <w:bookmarkStart w:id="386" w:name="_Toc199532190"/>
      <w:r w:rsidRPr="00F40B3B">
        <w:t>Kesimpulan</w:t>
      </w:r>
      <w:bookmarkEnd w:id="384"/>
      <w:bookmarkEnd w:id="385"/>
      <w:bookmarkEnd w:id="386"/>
    </w:p>
    <w:p w14:paraId="38521049" w14:textId="4B595622" w:rsidR="003C7EBC" w:rsidRPr="00F40B3B" w:rsidRDefault="00FF72E4" w:rsidP="00F52731">
      <w:pPr>
        <w:pStyle w:val="BODI"/>
      </w:pPr>
      <w:r w:rsidRPr="00F40B3B">
        <w:t xml:space="preserve">Penelitian ini bertujuan untuk mengembangkan dan mengevaluasi model deteksi objek berbasis </w:t>
      </w:r>
      <w:r w:rsidRPr="00F40B3B">
        <w:rPr>
          <w:i/>
          <w:iCs/>
        </w:rPr>
        <w:t>deep learning</w:t>
      </w:r>
      <w:r w:rsidRPr="00F40B3B">
        <w:t xml:space="preserve"> yang akurat dalam mendeteksi objek jamur </w:t>
      </w:r>
      <w:r w:rsidRPr="00F40B3B">
        <w:rPr>
          <w:i/>
          <w:iCs/>
        </w:rPr>
        <w:t>Ganoderma</w:t>
      </w:r>
      <w:r w:rsidRPr="00F40B3B">
        <w:t xml:space="preserve"> dan </w:t>
      </w:r>
      <w:r w:rsidRPr="00F40B3B">
        <w:rPr>
          <w:i/>
          <w:iCs/>
        </w:rPr>
        <w:t>Primordium</w:t>
      </w:r>
      <w:r w:rsidRPr="00F40B3B">
        <w:t xml:space="preserve"> yang terdapat pada batang tanaman kelapa sawit</w:t>
      </w:r>
      <w:r w:rsidR="00A511E3" w:rsidRPr="00F40B3B">
        <w:t>. Evaluasi</w:t>
      </w:r>
      <w:r w:rsidR="00AF0676" w:rsidRPr="00F40B3B">
        <w:t xml:space="preserve"> model dilakukan dengan menekankan aspek ketepatan dalam identifikasi objek, presisi dalam penempatan prediksi lokasi objek, dan sensitivitas model dalam mengenali keberadaan objek, melalui metrik </w:t>
      </w:r>
      <w:r w:rsidRPr="00F40B3B">
        <w:t>mAP</w:t>
      </w:r>
      <w:r w:rsidRPr="00F40B3B">
        <w:rPr>
          <w:vertAlign w:val="subscript"/>
        </w:rPr>
        <w:t>50</w:t>
      </w:r>
      <w:r w:rsidRPr="00F40B3B">
        <w:t>, mAP</w:t>
      </w:r>
      <w:r w:rsidRPr="00F40B3B">
        <w:rPr>
          <w:vertAlign w:val="subscript"/>
        </w:rPr>
        <w:t>50-95</w:t>
      </w:r>
      <w:r w:rsidRPr="00F40B3B">
        <w:t xml:space="preserve">, dan </w:t>
      </w:r>
      <w:r w:rsidR="00176069" w:rsidRPr="00176069">
        <w:rPr>
          <w:i/>
        </w:rPr>
        <w:t>Mean Recall</w:t>
      </w:r>
      <w:r w:rsidRPr="00F40B3B">
        <w:t>.</w:t>
      </w:r>
      <w:r w:rsidR="00F52731" w:rsidRPr="00F40B3B">
        <w:t xml:space="preserve"> </w:t>
      </w:r>
      <w:r w:rsidR="00AF0676" w:rsidRPr="00F40B3B">
        <w:t>Berdasarkan hasil pengujian terhadap data validasi dan data uji, diperoleh beberapa</w:t>
      </w:r>
      <w:r w:rsidR="00F52731" w:rsidRPr="00F40B3B">
        <w:t xml:space="preserve"> kesimpulan sebagai berikut</w:t>
      </w:r>
      <w:r w:rsidR="003C7EBC" w:rsidRPr="00F40B3B">
        <w:t>:</w:t>
      </w:r>
    </w:p>
    <w:p w14:paraId="3EE34FE8" w14:textId="785439DD" w:rsidR="007659B0" w:rsidRPr="00F40B3B" w:rsidRDefault="00AD7941" w:rsidP="002B057E">
      <w:pPr>
        <w:pStyle w:val="BODI"/>
        <w:numPr>
          <w:ilvl w:val="0"/>
          <w:numId w:val="16"/>
        </w:numPr>
        <w:ind w:left="567" w:hanging="425"/>
      </w:pPr>
      <w:r w:rsidRPr="00F40B3B">
        <w:rPr>
          <w:bCs/>
        </w:rPr>
        <w:t>Model YOLOv11</w:t>
      </w:r>
      <w:r w:rsidR="001824AF" w:rsidRPr="00F40B3B">
        <w:t>-</w:t>
      </w:r>
      <w:r w:rsidR="00237EE2" w:rsidRPr="00237EE2">
        <w:rPr>
          <w:bCs/>
          <w:i/>
        </w:rPr>
        <w:t>Large</w:t>
      </w:r>
      <w:r w:rsidRPr="00F40B3B">
        <w:rPr>
          <w:bCs/>
        </w:rPr>
        <w:t xml:space="preserve"> menunjukkan performa keseluruhan terbaik</w:t>
      </w:r>
      <w:r w:rsidRPr="00F40B3B">
        <w:t xml:space="preserve"> dengan memperoleh nilai tertinggi pada data uji, yaitu </w:t>
      </w:r>
      <w:r w:rsidRPr="00F40B3B">
        <w:rPr>
          <w:bCs/>
        </w:rPr>
        <w:t>mAP</w:t>
      </w:r>
      <w:r w:rsidRPr="00F40B3B">
        <w:rPr>
          <w:bCs/>
          <w:vertAlign w:val="subscript"/>
        </w:rPr>
        <w:t>50-95</w:t>
      </w:r>
      <w:r w:rsidRPr="00F40B3B">
        <w:rPr>
          <w:bCs/>
        </w:rPr>
        <w:t xml:space="preserve"> sebesar 75,95%</w:t>
      </w:r>
      <w:r w:rsidRPr="00F40B3B">
        <w:t xml:space="preserve">, </w:t>
      </w:r>
      <w:r w:rsidRPr="00F40B3B">
        <w:rPr>
          <w:bCs/>
        </w:rPr>
        <w:t>mAP</w:t>
      </w:r>
      <w:r w:rsidRPr="00F40B3B">
        <w:rPr>
          <w:bCs/>
          <w:vertAlign w:val="subscript"/>
        </w:rPr>
        <w:t>50</w:t>
      </w:r>
      <w:r w:rsidRPr="00F40B3B">
        <w:rPr>
          <w:bCs/>
        </w:rPr>
        <w:t xml:space="preserve"> sebesar 98,08%</w:t>
      </w:r>
      <w:r w:rsidRPr="00F40B3B">
        <w:t xml:space="preserve">, dan </w:t>
      </w:r>
      <w:r w:rsidR="00176069" w:rsidRPr="00176069">
        <w:rPr>
          <w:bCs/>
          <w:i/>
        </w:rPr>
        <w:t>Mean Recall</w:t>
      </w:r>
      <w:r w:rsidRPr="00F40B3B">
        <w:rPr>
          <w:bCs/>
        </w:rPr>
        <w:t xml:space="preserve"> sebesar 96,54%</w:t>
      </w:r>
      <w:r w:rsidRPr="00F40B3B">
        <w:t>. Capaian ini mencerminkan tingkat ketepatan prediksi dan sensitivitas deteksi yang sangat tinggi.</w:t>
      </w:r>
      <w:r w:rsidR="00770588" w:rsidRPr="00F40B3B">
        <w:t xml:space="preserve"> YOLOv11-</w:t>
      </w:r>
      <w:r w:rsidR="00237EE2" w:rsidRPr="00237EE2">
        <w:rPr>
          <w:i/>
        </w:rPr>
        <w:t>Medium</w:t>
      </w:r>
      <w:r w:rsidR="00770588" w:rsidRPr="00F40B3B">
        <w:t xml:space="preserve"> dapat menjadi alternatif karena mampu menghasilkan performa yang sebanding dengan ukuran model yang lebih ringan.</w:t>
      </w:r>
    </w:p>
    <w:p w14:paraId="2EAE7926" w14:textId="650F6304" w:rsidR="007659B0" w:rsidRPr="00F40B3B" w:rsidRDefault="00BF6368" w:rsidP="002B057E">
      <w:pPr>
        <w:pStyle w:val="BODI"/>
        <w:numPr>
          <w:ilvl w:val="0"/>
          <w:numId w:val="16"/>
        </w:numPr>
        <w:ind w:left="567" w:hanging="425"/>
      </w:pPr>
      <w:r w:rsidRPr="00F40B3B">
        <w:t xml:space="preserve">Pada </w:t>
      </w:r>
      <w:r w:rsidR="00ED35C6" w:rsidRPr="00F40B3B">
        <w:t>objek</w:t>
      </w:r>
      <w:r w:rsidRPr="00F40B3B">
        <w:t xml:space="preserve"> </w:t>
      </w:r>
      <w:r w:rsidRPr="00F40B3B">
        <w:rPr>
          <w:i/>
          <w:iCs/>
        </w:rPr>
        <w:t>Ganoderma</w:t>
      </w:r>
      <w:r w:rsidRPr="00F40B3B">
        <w:t xml:space="preserve">, </w:t>
      </w:r>
      <w:r w:rsidR="007659B0" w:rsidRPr="00F40B3B">
        <w:t>YOLOv11</w:t>
      </w:r>
      <w:r w:rsidR="001824AF" w:rsidRPr="00F40B3B">
        <w:t>-</w:t>
      </w:r>
      <w:r w:rsidR="00237EE2" w:rsidRPr="00237EE2">
        <w:rPr>
          <w:i/>
        </w:rPr>
        <w:t>Extra</w:t>
      </w:r>
      <w:r w:rsidR="007659B0" w:rsidRPr="00F40B3B">
        <w:t xml:space="preserve"> </w:t>
      </w:r>
      <w:r w:rsidRPr="00F40B3B">
        <w:t>meraih</w:t>
      </w:r>
      <w:r w:rsidR="007659B0" w:rsidRPr="00F40B3B">
        <w:t xml:space="preserve"> AP</w:t>
      </w:r>
      <w:r w:rsidR="007659B0" w:rsidRPr="00F40B3B">
        <w:rPr>
          <w:vertAlign w:val="subscript"/>
        </w:rPr>
        <w:t>50-95</w:t>
      </w:r>
      <w:r w:rsidR="007659B0" w:rsidRPr="00F40B3B">
        <w:t xml:space="preserve"> sebesar 79,68%</w:t>
      </w:r>
      <w:r w:rsidRPr="00F40B3B">
        <w:t xml:space="preserve"> dan </w:t>
      </w:r>
      <w:r w:rsidR="007659B0" w:rsidRPr="00F40B3B">
        <w:t>YOLOv11</w:t>
      </w:r>
      <w:r w:rsidR="001824AF" w:rsidRPr="00F40B3B">
        <w:t>-</w:t>
      </w:r>
      <w:r w:rsidR="00AC1096" w:rsidRPr="00AC1096">
        <w:rPr>
          <w:i/>
        </w:rPr>
        <w:t>Nano</w:t>
      </w:r>
      <w:r w:rsidR="007659B0" w:rsidRPr="00F40B3B">
        <w:t xml:space="preserve"> mencapai nilai AP</w:t>
      </w:r>
      <w:r w:rsidR="007659B0" w:rsidRPr="00F40B3B">
        <w:rPr>
          <w:vertAlign w:val="subscript"/>
        </w:rPr>
        <w:t>50</w:t>
      </w:r>
      <w:r w:rsidR="007659B0" w:rsidRPr="00F40B3B">
        <w:t xml:space="preserve"> sebesar 97,51%</w:t>
      </w:r>
      <w:r w:rsidR="00CF06A7" w:rsidRPr="00F40B3B">
        <w:t>.</w:t>
      </w:r>
      <w:r w:rsidR="00C74F1E" w:rsidRPr="00F40B3B">
        <w:t xml:space="preserve"> Hal ini menunjukkan bahwa k</w:t>
      </w:r>
      <w:r w:rsidR="007659B0" w:rsidRPr="00F40B3B">
        <w:t xml:space="preserve">edua model memiliki presisi yang tinggi serta kemampuan generalisasi yang kuat </w:t>
      </w:r>
      <w:r w:rsidR="007D1CCD" w:rsidRPr="00F40B3B">
        <w:t xml:space="preserve">dalam satu seri </w:t>
      </w:r>
      <w:r w:rsidR="001D5BE5">
        <w:t xml:space="preserve">model </w:t>
      </w:r>
      <w:r w:rsidR="007D1CCD" w:rsidRPr="00F40B3B">
        <w:t xml:space="preserve">yang sama, </w:t>
      </w:r>
      <w:r w:rsidR="00F52731" w:rsidRPr="00F40B3B">
        <w:t>meskipun ukurannya terpaut jauh</w:t>
      </w:r>
      <w:r w:rsidR="007659B0" w:rsidRPr="00F40B3B">
        <w:t>.</w:t>
      </w:r>
    </w:p>
    <w:p w14:paraId="1188BB15" w14:textId="2F1B19D6" w:rsidR="007659B0" w:rsidRPr="00F40B3B" w:rsidRDefault="00BF6368" w:rsidP="002B057E">
      <w:pPr>
        <w:pStyle w:val="BODI"/>
        <w:numPr>
          <w:ilvl w:val="0"/>
          <w:numId w:val="16"/>
        </w:numPr>
        <w:ind w:left="567" w:hanging="425"/>
      </w:pPr>
      <w:r w:rsidRPr="00F40B3B">
        <w:t xml:space="preserve">Pada </w:t>
      </w:r>
      <w:r w:rsidR="00ED35C6" w:rsidRPr="00F40B3B">
        <w:t xml:space="preserve">objek </w:t>
      </w:r>
      <w:r w:rsidRPr="00F40B3B">
        <w:rPr>
          <w:i/>
          <w:iCs/>
        </w:rPr>
        <w:t>Primordium</w:t>
      </w:r>
      <w:r w:rsidRPr="00F40B3B">
        <w:t xml:space="preserve">, </w:t>
      </w:r>
      <w:r w:rsidR="007659B0" w:rsidRPr="00F40B3B">
        <w:t>YOLOv8</w:t>
      </w:r>
      <w:r w:rsidR="001824AF" w:rsidRPr="00F40B3B">
        <w:t>-</w:t>
      </w:r>
      <w:r w:rsidR="00237EE2" w:rsidRPr="00237EE2">
        <w:rPr>
          <w:i/>
        </w:rPr>
        <w:t>Large</w:t>
      </w:r>
      <w:r w:rsidR="00C74F1E" w:rsidRPr="00F40B3B">
        <w:t xml:space="preserve"> memperoleh</w:t>
      </w:r>
      <w:r w:rsidR="007659B0" w:rsidRPr="00F40B3B">
        <w:t xml:space="preserve"> AP</w:t>
      </w:r>
      <w:r w:rsidR="007659B0" w:rsidRPr="00F40B3B">
        <w:rPr>
          <w:vertAlign w:val="subscript"/>
        </w:rPr>
        <w:t>50-95</w:t>
      </w:r>
      <w:r w:rsidRPr="00F40B3B">
        <w:t xml:space="preserve"> </w:t>
      </w:r>
      <w:r w:rsidR="007659B0" w:rsidRPr="00F40B3B">
        <w:t>sebesar 73,22%</w:t>
      </w:r>
      <w:r w:rsidRPr="00F40B3B">
        <w:t xml:space="preserve"> dan</w:t>
      </w:r>
      <w:r w:rsidR="007659B0" w:rsidRPr="00F40B3B">
        <w:t xml:space="preserve"> YOLOv11</w:t>
      </w:r>
      <w:r w:rsidR="001824AF" w:rsidRPr="00F40B3B">
        <w:t>-</w:t>
      </w:r>
      <w:r w:rsidR="00237EE2" w:rsidRPr="00237EE2">
        <w:rPr>
          <w:i/>
        </w:rPr>
        <w:t>Large</w:t>
      </w:r>
      <w:r w:rsidR="00650A55">
        <w:rPr>
          <w:i/>
        </w:rPr>
        <w:t xml:space="preserve"> </w:t>
      </w:r>
      <w:r w:rsidR="00650A55">
        <w:rPr>
          <w:iCs/>
        </w:rPr>
        <w:t>meraih</w:t>
      </w:r>
      <w:r w:rsidR="007659B0" w:rsidRPr="00F40B3B">
        <w:t xml:space="preserve"> nilai AP</w:t>
      </w:r>
      <w:r w:rsidR="007659B0" w:rsidRPr="00F40B3B">
        <w:rPr>
          <w:vertAlign w:val="subscript"/>
        </w:rPr>
        <w:t>50</w:t>
      </w:r>
      <w:r w:rsidR="007659B0" w:rsidRPr="00F40B3B">
        <w:t xml:space="preserve"> sebesar 99,45%. Temuan ini mengindikasikan bahwa kedua model mampu mendeteksi objek pada fase pertumbuhan awal dengan akurasi yang tinggi, meskipun karakteristik visual objek </w:t>
      </w:r>
      <w:r w:rsidR="00ED35C6" w:rsidRPr="00F40B3B">
        <w:rPr>
          <w:i/>
          <w:iCs/>
        </w:rPr>
        <w:t>Primordium</w:t>
      </w:r>
      <w:r w:rsidR="00ED35C6" w:rsidRPr="00F40B3B">
        <w:t xml:space="preserve"> </w:t>
      </w:r>
      <w:r w:rsidR="007659B0" w:rsidRPr="00F40B3B">
        <w:t xml:space="preserve">cenderung </w:t>
      </w:r>
      <w:r w:rsidR="00D8568A" w:rsidRPr="00F40B3B">
        <w:t xml:space="preserve">berukuran </w:t>
      </w:r>
      <w:r w:rsidR="007659B0" w:rsidRPr="00F40B3B">
        <w:t xml:space="preserve">lebih </w:t>
      </w:r>
      <w:r w:rsidR="00D8568A" w:rsidRPr="00F40B3B">
        <w:t xml:space="preserve">kecil </w:t>
      </w:r>
      <w:r w:rsidR="007659B0" w:rsidRPr="00F40B3B">
        <w:t>dan sulit dikenali</w:t>
      </w:r>
      <w:r w:rsidR="00D8568A" w:rsidRPr="00F40B3B">
        <w:t xml:space="preserve"> oleh model</w:t>
      </w:r>
      <w:r w:rsidR="007659B0" w:rsidRPr="00F40B3B">
        <w:t>.</w:t>
      </w:r>
    </w:p>
    <w:p w14:paraId="0453126B" w14:textId="7C8A4E27" w:rsidR="007659B0" w:rsidRPr="00F40B3B" w:rsidRDefault="007659B0" w:rsidP="002B057E">
      <w:pPr>
        <w:pStyle w:val="BODI"/>
        <w:numPr>
          <w:ilvl w:val="0"/>
          <w:numId w:val="16"/>
        </w:numPr>
        <w:ind w:left="567" w:hanging="425"/>
      </w:pPr>
      <w:r w:rsidRPr="00F40B3B">
        <w:t>Model YOLOv9-</w:t>
      </w:r>
      <w:r w:rsidR="00237EE2" w:rsidRPr="00237EE2">
        <w:rPr>
          <w:i/>
        </w:rPr>
        <w:t>Extended</w:t>
      </w:r>
      <w:r w:rsidRPr="00F40B3B">
        <w:t xml:space="preserve"> </w:t>
      </w:r>
      <w:r w:rsidR="00E276B8" w:rsidRPr="00F40B3B">
        <w:t>meraih</w:t>
      </w:r>
      <w:r w:rsidRPr="00F40B3B">
        <w:t xml:space="preserve"> nilai </w:t>
      </w:r>
      <w:r w:rsidR="00176069" w:rsidRPr="00176069">
        <w:rPr>
          <w:i/>
        </w:rPr>
        <w:t>Mean Recall</w:t>
      </w:r>
      <w:r w:rsidRPr="00F40B3B">
        <w:t xml:space="preserve"> tertinggi sebesar 96,75%</w:t>
      </w:r>
      <w:r w:rsidR="007D2B77" w:rsidRPr="00F40B3B">
        <w:t xml:space="preserve"> namun memiliki ukuran yang terbesar. A</w:t>
      </w:r>
      <w:r w:rsidR="00B32281" w:rsidRPr="00F40B3B">
        <w:t>lternatif</w:t>
      </w:r>
      <w:r w:rsidR="007D2B77" w:rsidRPr="00F40B3B">
        <w:t xml:space="preserve"> </w:t>
      </w:r>
      <w:r w:rsidR="00766799" w:rsidRPr="00F40B3B">
        <w:t xml:space="preserve">lain untuk model ini </w:t>
      </w:r>
      <w:r w:rsidR="00B32281" w:rsidRPr="00F40B3B">
        <w:t xml:space="preserve">yaitu </w:t>
      </w:r>
      <w:r w:rsidR="00D8568A" w:rsidRPr="00F40B3B">
        <w:t>YOLOv11-</w:t>
      </w:r>
      <w:r w:rsidR="00237EE2" w:rsidRPr="00237EE2">
        <w:rPr>
          <w:i/>
        </w:rPr>
        <w:t>Large</w:t>
      </w:r>
      <w:r w:rsidR="00B32281" w:rsidRPr="00F40B3B">
        <w:t xml:space="preserve"> dengan perolehan</w:t>
      </w:r>
      <w:r w:rsidR="00766799" w:rsidRPr="00F40B3B">
        <w:t xml:space="preserve"> yang sebanding yaitu</w:t>
      </w:r>
      <w:r w:rsidR="00B32281" w:rsidRPr="00F40B3B">
        <w:t xml:space="preserve"> 96,54%</w:t>
      </w:r>
      <w:r w:rsidR="00766799" w:rsidRPr="00F40B3B">
        <w:t xml:space="preserve"> dengan ukuran yang lebih kecil</w:t>
      </w:r>
      <w:r w:rsidR="007D2B77" w:rsidRPr="00F40B3B">
        <w:t xml:space="preserve">. </w:t>
      </w:r>
    </w:p>
    <w:p w14:paraId="0C7BE8B3" w14:textId="01242037" w:rsidR="0004051C" w:rsidRPr="00F40B3B" w:rsidRDefault="001A5B9C" w:rsidP="007659B0">
      <w:pPr>
        <w:pStyle w:val="BODI"/>
      </w:pPr>
      <w:r w:rsidRPr="00F40B3B">
        <w:lastRenderedPageBreak/>
        <w:t>Dengan demikian, penelitian ini membuktikan bahwa pendekatan deteksi objek</w:t>
      </w:r>
      <w:r w:rsidR="009866BA" w:rsidRPr="00F40B3B">
        <w:t xml:space="preserve"> berbasis </w:t>
      </w:r>
      <w:r w:rsidR="009866BA" w:rsidRPr="00F40B3B">
        <w:rPr>
          <w:i/>
          <w:iCs/>
        </w:rPr>
        <w:t>deep learning</w:t>
      </w:r>
      <w:r w:rsidRPr="00F40B3B">
        <w:t xml:space="preserve">, khususnya </w:t>
      </w:r>
      <w:r w:rsidR="00770588" w:rsidRPr="00F40B3B">
        <w:t xml:space="preserve">seri </w:t>
      </w:r>
      <w:r w:rsidRPr="00F40B3B">
        <w:t>YOLOv1</w:t>
      </w:r>
      <w:r w:rsidR="003B7A21" w:rsidRPr="00F40B3B">
        <w:t>1</w:t>
      </w:r>
      <w:r w:rsidRPr="00F40B3B">
        <w:t xml:space="preserve">, mampu mendeteksi jamur </w:t>
      </w:r>
      <w:r w:rsidRPr="00F40B3B">
        <w:rPr>
          <w:i/>
          <w:iCs/>
        </w:rPr>
        <w:t>Ganoderma</w:t>
      </w:r>
      <w:r w:rsidRPr="00F40B3B">
        <w:t xml:space="preserve"> dan </w:t>
      </w:r>
      <w:r w:rsidRPr="00F40B3B">
        <w:rPr>
          <w:i/>
          <w:iCs/>
        </w:rPr>
        <w:t>Primordium</w:t>
      </w:r>
      <w:r w:rsidRPr="00F40B3B">
        <w:t xml:space="preserve"> secara akurat dan sensitif</w:t>
      </w:r>
      <w:r w:rsidR="009866BA" w:rsidRPr="00F40B3B">
        <w:t>,</w:t>
      </w:r>
      <w:r w:rsidR="00DF4366" w:rsidRPr="00F40B3B">
        <w:t xml:space="preserve"> sehingga </w:t>
      </w:r>
      <w:r w:rsidR="00BF6368" w:rsidRPr="00F40B3B">
        <w:t xml:space="preserve">layak digunakan untuk </w:t>
      </w:r>
      <w:r w:rsidR="00DF4366" w:rsidRPr="00F40B3B">
        <w:t xml:space="preserve">pendeteksian </w:t>
      </w:r>
      <w:r w:rsidR="00BF6368" w:rsidRPr="00F40B3B">
        <w:t xml:space="preserve">di lapangan, </w:t>
      </w:r>
      <w:r w:rsidR="00DF4366" w:rsidRPr="00F40B3B">
        <w:t xml:space="preserve">meskipun berukuran </w:t>
      </w:r>
      <w:r w:rsidR="00AD7A9B">
        <w:t xml:space="preserve">cukup </w:t>
      </w:r>
      <w:r w:rsidR="00DF4366" w:rsidRPr="00F40B3B">
        <w:t>besar</w:t>
      </w:r>
      <w:r w:rsidR="00BF6368" w:rsidRPr="00F40B3B">
        <w:t xml:space="preserve">. </w:t>
      </w:r>
    </w:p>
    <w:p w14:paraId="089AE0CA" w14:textId="77777777" w:rsidR="0004051C" w:rsidRPr="00F40B3B" w:rsidRDefault="0004051C" w:rsidP="0004051C">
      <w:pPr>
        <w:spacing w:line="360" w:lineRule="auto"/>
        <w:jc w:val="both"/>
        <w:rPr>
          <w:rFonts w:ascii="Times New Roman" w:hAnsi="Times New Roman" w:cs="Times New Roman"/>
          <w:szCs w:val="24"/>
        </w:rPr>
      </w:pPr>
    </w:p>
    <w:p w14:paraId="38AE5CFB" w14:textId="4BBF8093" w:rsidR="0004051C" w:rsidRPr="00F40B3B" w:rsidRDefault="0004051C" w:rsidP="0004051C">
      <w:pPr>
        <w:pStyle w:val="Heading2"/>
      </w:pPr>
      <w:bookmarkStart w:id="387" w:name="_Toc45717898"/>
      <w:bookmarkStart w:id="388" w:name="_Toc201279375"/>
      <w:bookmarkStart w:id="389" w:name="_Toc199532191"/>
      <w:r w:rsidRPr="00F40B3B">
        <w:t>Saran</w:t>
      </w:r>
      <w:bookmarkEnd w:id="387"/>
      <w:bookmarkEnd w:id="388"/>
      <w:bookmarkEnd w:id="389"/>
    </w:p>
    <w:p w14:paraId="64308513" w14:textId="346E2888" w:rsidR="003F053C" w:rsidRDefault="00527BFC" w:rsidP="001769FF">
      <w:pPr>
        <w:pStyle w:val="BODI"/>
      </w:pPr>
      <w:r w:rsidRPr="00527BFC">
        <w:t xml:space="preserve">Berdasarkan hasil penelitian yang telah dilakukan, terdapat beberapa saran yang dapat dijadikan acuan untuk pengembangan dan penelitian lanjutan dalam topik deteksi jamur </w:t>
      </w:r>
      <w:r w:rsidRPr="00527BFC">
        <w:rPr>
          <w:i/>
          <w:iCs/>
        </w:rPr>
        <w:t>Ganoderma</w:t>
      </w:r>
      <w:r w:rsidRPr="00527BFC">
        <w:t xml:space="preserve"> maupun pendeteksian objek lainnya secara umum.</w:t>
      </w:r>
      <w:r>
        <w:t xml:space="preserve"> </w:t>
      </w:r>
    </w:p>
    <w:p w14:paraId="750DA84C" w14:textId="46413EFB" w:rsidR="003F053C" w:rsidRDefault="00527BFC" w:rsidP="001769FF">
      <w:pPr>
        <w:pStyle w:val="BODI"/>
      </w:pPr>
      <w:r>
        <w:t xml:space="preserve">Model </w:t>
      </w:r>
      <w:r w:rsidR="001769FF" w:rsidRPr="001769FF">
        <w:t xml:space="preserve">deteksi yang dikembangkan dalam penelitian ini mampu mengidentifikasi objek </w:t>
      </w:r>
      <w:r w:rsidR="001769FF" w:rsidRPr="001769FF">
        <w:rPr>
          <w:i/>
          <w:iCs/>
        </w:rPr>
        <w:t>Ganoderma</w:t>
      </w:r>
      <w:r w:rsidR="001769FF" w:rsidRPr="001769FF">
        <w:t xml:space="preserve"> serta </w:t>
      </w:r>
      <w:r w:rsidR="001769FF" w:rsidRPr="001769FF">
        <w:rPr>
          <w:i/>
          <w:iCs/>
        </w:rPr>
        <w:t>Primordium</w:t>
      </w:r>
      <w:r w:rsidR="001769FF" w:rsidRPr="001769FF">
        <w:t xml:space="preserve"> secara visual langsung pada permukaan batang pohon, yang menunjukkan potensi untuk mendeteksi infeksi sejak tahap awal. Meskipun demikian, </w:t>
      </w:r>
      <w:r w:rsidR="003F053C">
        <w:t xml:space="preserve">model </w:t>
      </w:r>
      <w:r w:rsidR="001769FF" w:rsidRPr="001769FF">
        <w:t xml:space="preserve">ini dapat terus dikembangkan agar lebih efektif saat digunakan dalam skala kebun yang lebih luas dan </w:t>
      </w:r>
      <w:r w:rsidR="003F053C">
        <w:t xml:space="preserve">dalam </w:t>
      </w:r>
      <w:r w:rsidR="006E13A8">
        <w:t xml:space="preserve">teknik </w:t>
      </w:r>
      <w:r w:rsidR="001769FF" w:rsidRPr="001769FF">
        <w:t xml:space="preserve">pengamatan yang lebih beragam. </w:t>
      </w:r>
    </w:p>
    <w:p w14:paraId="404A5EE3" w14:textId="7BF6ADE9" w:rsidR="003F053C" w:rsidRPr="0084471D" w:rsidRDefault="001769FF" w:rsidP="001769FF">
      <w:pPr>
        <w:pStyle w:val="BODI"/>
      </w:pPr>
      <w:r w:rsidRPr="006E13A8">
        <w:t>Beberapa studi sebelumnya</w:t>
      </w:r>
      <w:r w:rsidR="0084471D">
        <w:t xml:space="preserve"> </w:t>
      </w:r>
      <w:r w:rsidR="0084471D">
        <w:fldChar w:fldCharType="begin"/>
      </w:r>
      <w:r w:rsidR="0084471D">
        <w:instrText xml:space="preserve"> ADDIN ZOTERO_ITEM CSL_CITATION {"citationID":"jlH1wajJ","properties":{"formattedCitation":"(Haw dkk., 2023; Husin dkk., 2020)","plainCitation":"(Haw dkk., 2023; Husin dkk., 2020)","noteIndex":0},"citationItems":[{"id":18,"uris":["http://zotero.org/users/13015392/items/JZYRZYLB"],"itemData":{"id":18,"type":"article-journal","abstract":"Palm oil industry is an important economic resource for Malaysia. However, an oil palm tree disease called Basal Stem Rot has impeded the production of palm oil, which caused significant economic loss at the same time. The oil palm tree disease is caused by a fungus known as Ganoderma Boninense. Infected trees often have little to no symptoms during early stage of infection, which made early detection difficult. Early disease detection is necessary to allow early sanitization and disease control efforts. Using Terrestrial Laser Scanning technology, 88 grey-distribution canopy images of oil palm tree were obtained. The images were pre-processed and augmented before being used for training and testing of the deep learning models. The capabilities of the Convolution Neural Network deep learning models in the classification of dataset into healthy and non-healthy class were tested and the best performing model was identified based on the Macro-F1 score. Fine-tuned DenseNet121 model was the best performing model, recorded a Macro F1 score of 0.798. It was also noted that Baseline model showed a relatively remarkable macro-F1 score of 0.747, which was better than all the feature extractor models and some of the fine-tuned models. However, finetuned models suffered from model overfitting due to dataset limitations. For future work, it is recommended to increase the sample size and utilize other CNN architectures to improve the model performance and progress towards detecting Basal Stem Rot at the early stage of infection by classifying sample images into multiple classes.","container-title":"IEEE Access","DOI":"10.1109/ACCESS.2023.3276763","ISSN":"2169-3536","journalAbbreviation":"IEEE Access","page":"49846-49862","source":"DOI.org (Crossref)","title":"Detection of Basal Stem Rot Disease Using Deep Learning","volume":"11","author":[{"family":"Haw","given":"Yu Hong"},{"family":"Hum","given":"Yan Chai"},{"family":"Chuah","given":"Joon Huang"},{"family":"Voon","given":"Wingates"},{"family":"Khairunniza-Bejo","given":"Siti"},{"family":"Husin","given":"Nur Azuan"},{"family":"Yee","given":"Por Lip"},{"family":"Lai","given":"Khin Wee"}],"issued":{"date-parts":[["2023"]]}}},{"id":841,"uris":["http://zotero.org/users/13015392/items/WVQJDEHC"],"itemData":{"id":841,"type":"article-journal","abstract":"The oil palm industry is vital for the Malaysian economy. However, it is threatened by the Ganoderma boninense fungus, which causes basal stem rot (BSR) disease. Foliar symptoms of the disease include the appearance of several unopened spears, flat crowns, and small crown size. The effect of this disease depends on the severity of the infection. Currently, the disease can be detected manually by analyzing the oil palm tree’s physical structure. Terrestrial laser scanning (TLS) is an active ranging method that uses laser light, which can directly represent the tree’s external structure. This study aimed to classify the healthiness levels of the BSR disease using a machine learning (ML) approach. A total of 80 oil palm trees with four different healthiness levels were pre-determined by the experts during data collection with 40 each for training and testing. The four healthiness levels are T0 (healthy), T1 (mildly infected), T2 (moderately infected), and T3 (severely infected), with 10 trees in each level. A terrestrial scanner was mounted at a height of 1 m, and each oil palm was scanned at four positions at a distance of 1.5 m around the tree. Five tree features were extracted from the TLS data: C200 (crown slice at 200 cm from the top), C850 (crown slice at 850 cm from the top), crown area (number of pixels inside the crown), frond angle, and frond number. C200 and C850 were obtained using the crown stratification method, while the other three features were obtained from the top-down image. The obtained features were then analyzed by principal component analysis (PCA) to reduce the dimensionality of the dataset and increase its interpretability while at the same time minimizing information loss. The results showed that the kernel naïve Bayes (KNB) model developed using the input parameters of the principal components (PCs) 1 and 2 had the best performance among 90 other models with a multiple level accuracy of 85% and a Kappa coefficient of 0.80. Furthermore, the combination of the two highest PC variance with the most weighted to frond number, frond angle, crown area, and C200 significantly contributed to the classification success. The model also could classify healthy and mildly infected trees with 100% accuracy. Therefore, it can be concluded that the ML approach using TLS data can be used to predict early BSR infection with high accuracy.","container-title":"Agronomy","DOI":"10.3390/agronomy10111624","ISSN":"2073-4395","issue":"11","journalAbbreviation":"Agronomy","language":"en","page":"1624","source":"DOI.org (Crossref)","title":"Classification of Basal Stem Rot Disease in Oil Palm Plantations Using Terrestrial Laser Scanning Data and Machine Learning","volume":"10","author":[{"family":"Husin","given":"Nur Azuan"},{"family":"Khairunniza-Bejo","given":"Siti"},{"family":"Abdullah","given":"Ahmad F."},{"family":"Kassim","given":"Muhamad S. M."},{"family":"Ahmad","given":"Desa"},{"family":"Aziz","given":"Mohd H. A."}],"issued":{"date-parts":[["2020",10,22]]}}}],"schema":"https://github.com/citation-style-language/schema/raw/master/csl-citation.json"} </w:instrText>
      </w:r>
      <w:r w:rsidR="0084471D">
        <w:fldChar w:fldCharType="separate"/>
      </w:r>
      <w:r w:rsidR="004C1AB6" w:rsidRPr="004C1AB6">
        <w:t>(Haw dkk., 2023; Husin dkk., 2020)</w:t>
      </w:r>
      <w:r w:rsidR="0084471D">
        <w:fldChar w:fldCharType="end"/>
      </w:r>
      <w:r w:rsidR="003F053C" w:rsidRPr="006E13A8">
        <w:t xml:space="preserve"> </w:t>
      </w:r>
      <w:r w:rsidRPr="0084471D">
        <w:t xml:space="preserve">menggunakan teknologi pemindaian laser yang memungkinkan pemantauan kondisi pohon dari berbagai sudut dan bagian, termasuk bagian atas atau kanopi. Sementara itu, pendekatan seperti yang digunakan </w:t>
      </w:r>
      <w:r w:rsidR="006E13A8" w:rsidRPr="0084471D">
        <w:t>dalam</w:t>
      </w:r>
      <w:r w:rsidRPr="0084471D">
        <w:t xml:space="preserve"> </w:t>
      </w:r>
      <w:r w:rsidR="0084471D">
        <w:rPr>
          <w:lang w:val="fi-FI"/>
        </w:rPr>
        <w:fldChar w:fldCharType="begin"/>
      </w:r>
      <w:r w:rsidR="0084471D">
        <w:instrText xml:space="preserve"> ADDIN ZOTERO_ITEM CSL_CITATION {"citationID":"1pD4VS3Q","properties":{"formattedCitation":"(Azmi dkk., 2020)","plainCitation":"(Azmi dkk., 2020)","noteIndex":0},"citationItems":[{"id":56,"uris":["http://zotero.org/users/13015392/items/Q8SZZBV9"],"itemData":{"id":56,"type":"article-journal","abstract":"Ganoderma boninense (G. boninense) is a fungus that causes one of the most destructive diseases in oil palm plantations in Southeast Asia called basal stem rot (BSR), resulting in annual losses of up to USD 500 million. The G. boninense infects both mature trees and seedlings. The current practice of detection still depends on manual inspection by a human expert every two weeks. This study aimed to detect early G. boninense infections using visible-near infrared (VIS-NIR) hyperspectral images where there are no BSR symptoms present. Twenty-eight samples of oil palm seedlings at five months old were used whereby 15 of them were inoculated with the G. boninense pathogen. Five months later, spectral reflectance oil palm leaflets taken from fronds 1 (F1) and 2 (F2) were obtained from the VIS-NIR hyperspectral images. The significant bands were identified based on the high separation between uninoculated (U) and inoculated (I) seedlings. The results indicate that the differences were evidently seen in the NIR spectrum. The bands were later used as input parameters for the development of Support Vector Machine (SVM) classification models, and these bands were optimized according to the classification accuracy achieved by the classifiers. It was observed that the U and I seedlings were excellently classified with 100% accuracy using 35 bands and 18 bands of F1. However, the combination of F1 and F2 (F12) gave better accuracy than F2 and almost similar to F1 for specific classifiers. This finding will provide an advantage when using aerial images where there is no need to separate F1 and F2 during the data pre-processing stage.","container-title":"Remote Sensing","DOI":"10.3390/rs12233920","ISSN":"2072-4292","issue":"23","journalAbbreviation":"Remote Sensing","language":"en","page":"3920","source":"DOI.org (Crossref)","title":"Early Detection of Ganoderma boninense in Oil Palm Seedlings Using Support Vector Machines","volume":"12","author":[{"family":"Azmi","given":"Aiman Nabilah Noor"},{"family":"Khairunniza-Bejo","given":"Siti"},{"family":"Jahari","given":"Mahirah"},{"family":"Muharam","given":"Farrah Melissa"},{"family":"Yule","given":"Ian"},{"family":"Husin","given":"Nur Azuan"}],"issued":{"date-parts":[["2020",11,29]]}}}],"schema":"https://github.com/citation-style-language/schema/raw/master/csl-citation.json"} </w:instrText>
      </w:r>
      <w:r w:rsidR="0084471D">
        <w:rPr>
          <w:lang w:val="fi-FI"/>
        </w:rPr>
        <w:fldChar w:fldCharType="separate"/>
      </w:r>
      <w:r w:rsidR="004C1AB6" w:rsidRPr="004C1AB6">
        <w:t>(Azmi dkk., 2020)</w:t>
      </w:r>
      <w:r w:rsidR="0084471D">
        <w:rPr>
          <w:lang w:val="fi-FI"/>
        </w:rPr>
        <w:fldChar w:fldCharType="end"/>
      </w:r>
      <w:r w:rsidR="0084471D" w:rsidRPr="0084471D">
        <w:t xml:space="preserve"> </w:t>
      </w:r>
      <w:r w:rsidRPr="0084471D">
        <w:t>memanfaatkan citra spektral dari daun</w:t>
      </w:r>
      <w:r w:rsidR="003F053C" w:rsidRPr="0084471D">
        <w:t xml:space="preserve"> </w:t>
      </w:r>
      <w:r w:rsidR="0084471D">
        <w:t xml:space="preserve">bibit </w:t>
      </w:r>
      <w:r w:rsidR="003F053C" w:rsidRPr="0084471D">
        <w:t xml:space="preserve">tanaman </w:t>
      </w:r>
      <w:r w:rsidR="0084471D">
        <w:t>sawit</w:t>
      </w:r>
      <w:r w:rsidR="003F053C" w:rsidRPr="0084471D">
        <w:t xml:space="preserve"> </w:t>
      </w:r>
      <w:r w:rsidRPr="0084471D">
        <w:t xml:space="preserve">untuk mendeteksi tanda-tanda infeksi secara tidak langsung. </w:t>
      </w:r>
    </w:p>
    <w:p w14:paraId="1BD3F359" w14:textId="78571841" w:rsidR="001769FF" w:rsidRPr="00BB52A7" w:rsidRDefault="001769FF" w:rsidP="001769FF">
      <w:pPr>
        <w:pStyle w:val="BODI"/>
      </w:pPr>
      <w:r w:rsidRPr="00BB52A7">
        <w:t>Dengan mempertimbangkan pendekatan-pendekatan tersebut, penelitian lanjutan disarankan untuk mengombinasikan metode visual berbasis batang seperti pada penelitian ini dengan pendekatan lain agar hasil deteksi menjadi lebih akurat dan luas penerapannya.</w:t>
      </w:r>
    </w:p>
    <w:p w14:paraId="43D39805" w14:textId="299F3BED" w:rsidR="003B7A21" w:rsidRPr="00F40B3B" w:rsidRDefault="007168F4" w:rsidP="0084471D">
      <w:pPr>
        <w:pStyle w:val="BODI"/>
        <w:ind w:firstLine="0"/>
      </w:pPr>
      <w:r w:rsidRPr="00F40B3B">
        <w:t xml:space="preserve">Saran-saran yang penulis </w:t>
      </w:r>
      <w:r w:rsidR="0084471D">
        <w:t xml:space="preserve">dapat </w:t>
      </w:r>
      <w:r w:rsidRPr="00F40B3B">
        <w:t>berikan yakni sebagai berikut:</w:t>
      </w:r>
    </w:p>
    <w:p w14:paraId="449771DD" w14:textId="0F9508E6" w:rsidR="007A4EE8" w:rsidRDefault="00B54587" w:rsidP="002B057E">
      <w:pPr>
        <w:pStyle w:val="BODI"/>
        <w:numPr>
          <w:ilvl w:val="0"/>
          <w:numId w:val="15"/>
        </w:numPr>
        <w:ind w:left="567" w:hanging="425"/>
      </w:pPr>
      <w:r w:rsidRPr="00F40B3B">
        <w:t xml:space="preserve">Data </w:t>
      </w:r>
      <w:r w:rsidR="00DE0D1E" w:rsidRPr="00F40B3B">
        <w:t xml:space="preserve">yang digunakan </w:t>
      </w:r>
      <w:r w:rsidRPr="00F40B3B">
        <w:t>sebaiknya</w:t>
      </w:r>
      <w:r w:rsidR="00DF793A">
        <w:t xml:space="preserve"> berjumlah lebih banyak</w:t>
      </w:r>
      <w:r w:rsidRPr="00F40B3B">
        <w:t xml:space="preserve">, memiliki distribusi objek yang seimbang, dan </w:t>
      </w:r>
      <w:r w:rsidR="00DE0D1E" w:rsidRPr="00F40B3B">
        <w:t xml:space="preserve">memiliki </w:t>
      </w:r>
      <w:r w:rsidRPr="00F40B3B">
        <w:t xml:space="preserve">resolusi </w:t>
      </w:r>
      <w:r w:rsidR="00DE0D1E" w:rsidRPr="00F40B3B">
        <w:t xml:space="preserve">citra yang </w:t>
      </w:r>
      <w:r w:rsidRPr="00F40B3B">
        <w:t xml:space="preserve">tinggi. </w:t>
      </w:r>
    </w:p>
    <w:p w14:paraId="0DE89DFD" w14:textId="63831ABF" w:rsidR="00B54587" w:rsidRPr="00F40B3B" w:rsidRDefault="00B54587" w:rsidP="002B057E">
      <w:pPr>
        <w:pStyle w:val="BODI"/>
        <w:numPr>
          <w:ilvl w:val="0"/>
          <w:numId w:val="15"/>
        </w:numPr>
        <w:ind w:left="567" w:hanging="425"/>
      </w:pPr>
      <w:r w:rsidRPr="00F40B3B">
        <w:t>Penggunaan UAV</w:t>
      </w:r>
      <w:r w:rsidR="00DF793A">
        <w:t xml:space="preserve"> atau </w:t>
      </w:r>
      <w:r w:rsidR="00DF793A" w:rsidRPr="00DF793A">
        <w:rPr>
          <w:i/>
          <w:iCs/>
        </w:rPr>
        <w:t>drone</w:t>
      </w:r>
      <w:r w:rsidRPr="00F40B3B">
        <w:t xml:space="preserve"> </w:t>
      </w:r>
      <w:r w:rsidR="00DE0D1E" w:rsidRPr="00F40B3B">
        <w:t xml:space="preserve">disarankan </w:t>
      </w:r>
      <w:r w:rsidRPr="00F40B3B">
        <w:t xml:space="preserve">untuk efisiensi </w:t>
      </w:r>
      <w:r w:rsidR="00DE0D1E" w:rsidRPr="00F40B3B">
        <w:t xml:space="preserve">proses </w:t>
      </w:r>
      <w:r w:rsidRPr="00F40B3B">
        <w:t>akuisisi data.</w:t>
      </w:r>
    </w:p>
    <w:p w14:paraId="00FD3625" w14:textId="6154883B" w:rsidR="00B54587" w:rsidRPr="00F40B3B" w:rsidRDefault="00B54587" w:rsidP="002B057E">
      <w:pPr>
        <w:pStyle w:val="BODI"/>
        <w:numPr>
          <w:ilvl w:val="0"/>
          <w:numId w:val="15"/>
        </w:numPr>
        <w:ind w:left="567" w:hanging="425"/>
      </w:pPr>
      <w:r w:rsidRPr="00F40B3B">
        <w:t xml:space="preserve">Citra </w:t>
      </w:r>
      <w:r w:rsidR="00AC798C">
        <w:t>dengan resolusi</w:t>
      </w:r>
      <w:r w:rsidRPr="00F40B3B">
        <w:t xml:space="preserve"> besar dapat diproses dengan membaginya menjadi dua atau empat bagian jika melebihi resolusi </w:t>
      </w:r>
      <w:r w:rsidRPr="00D86956">
        <w:rPr>
          <w:i/>
        </w:rPr>
        <w:t>input</w:t>
      </w:r>
      <w:r w:rsidRPr="00F40B3B">
        <w:t xml:space="preserve"> model (640×640</w:t>
      </w:r>
      <w:r w:rsidR="00AC798C">
        <w:t xml:space="preserve"> piksel</w:t>
      </w:r>
      <w:r w:rsidRPr="00F40B3B">
        <w:t xml:space="preserve">) </w:t>
      </w:r>
      <w:r w:rsidR="0092136D" w:rsidRPr="00F40B3B">
        <w:t xml:space="preserve">agar </w:t>
      </w:r>
      <w:r w:rsidR="000D3AF1">
        <w:t>tidak mengurangi kualitas</w:t>
      </w:r>
      <w:r w:rsidR="00B069B4" w:rsidRPr="00F40B3B">
        <w:t xml:space="preserve"> </w:t>
      </w:r>
      <w:r w:rsidR="000D3AF1">
        <w:t>piksel asli dari objek yang diteliti</w:t>
      </w:r>
      <w:r w:rsidRPr="00F40B3B">
        <w:t>.</w:t>
      </w:r>
    </w:p>
    <w:p w14:paraId="7B5E0FE2" w14:textId="14466729" w:rsidR="00AD7648" w:rsidRPr="00F40B3B" w:rsidRDefault="000D78A0" w:rsidP="002B057E">
      <w:pPr>
        <w:pStyle w:val="BODI"/>
        <w:numPr>
          <w:ilvl w:val="0"/>
          <w:numId w:val="15"/>
        </w:numPr>
        <w:ind w:left="567" w:hanging="425"/>
      </w:pPr>
      <w:r>
        <w:rPr>
          <w:i/>
          <w:iCs/>
        </w:rPr>
        <w:t>H</w:t>
      </w:r>
      <w:r w:rsidR="00612024" w:rsidRPr="00FE2AC8">
        <w:rPr>
          <w:i/>
          <w:iCs/>
        </w:rPr>
        <w:t>yperparameter tuning</w:t>
      </w:r>
      <w:r w:rsidR="00AD7648" w:rsidRPr="00F40B3B">
        <w:t xml:space="preserve"> </w:t>
      </w:r>
      <w:r w:rsidR="00B069B4" w:rsidRPr="00F40B3B">
        <w:t>sebaiknya</w:t>
      </w:r>
      <w:r w:rsidR="004621C0">
        <w:t xml:space="preserve"> dilakukan</w:t>
      </w:r>
      <w:r w:rsidR="00AD7648" w:rsidRPr="00F40B3B">
        <w:t xml:space="preserve"> </w:t>
      </w:r>
      <w:r w:rsidR="00237EE2">
        <w:t>untuk</w:t>
      </w:r>
      <w:r w:rsidR="00AD7648" w:rsidRPr="00F40B3B">
        <w:t xml:space="preserve"> </w:t>
      </w:r>
      <w:r w:rsidR="00237EE2">
        <w:t>meningkatkan</w:t>
      </w:r>
      <w:r w:rsidR="00AD7648" w:rsidRPr="00F40B3B">
        <w:t xml:space="preserve"> performa</w:t>
      </w:r>
      <w:r w:rsidR="004621C0">
        <w:t xml:space="preserve"> model</w:t>
      </w:r>
      <w:r w:rsidR="00AD7648" w:rsidRPr="00F40B3B">
        <w:t>.</w:t>
      </w:r>
    </w:p>
    <w:p w14:paraId="72276AB3" w14:textId="617379FF" w:rsidR="00F11991" w:rsidRPr="00F40B3B" w:rsidRDefault="00237EE2" w:rsidP="002B057E">
      <w:pPr>
        <w:pStyle w:val="BODI"/>
        <w:numPr>
          <w:ilvl w:val="0"/>
          <w:numId w:val="15"/>
        </w:numPr>
        <w:ind w:left="567" w:hanging="425"/>
      </w:pPr>
      <w:r>
        <w:t xml:space="preserve">Penggunaan </w:t>
      </w:r>
      <w:r w:rsidR="00F11991" w:rsidRPr="00F40B3B">
        <w:t xml:space="preserve">perangkat keras </w:t>
      </w:r>
      <w:r>
        <w:t xml:space="preserve">dengan spesifikasi </w:t>
      </w:r>
      <w:r w:rsidR="00F11991" w:rsidRPr="00F40B3B">
        <w:t>lebih tinggi</w:t>
      </w:r>
      <w:r w:rsidR="00BA113C" w:rsidRPr="00F40B3B">
        <w:t xml:space="preserve"> </w:t>
      </w:r>
      <w:r w:rsidR="00F11991" w:rsidRPr="00F40B3B">
        <w:t>akan mempercepat pelatihan dan meningkatkan efisiensi eksperimen</w:t>
      </w:r>
      <w:r w:rsidR="00174F84" w:rsidRPr="00F40B3B">
        <w:t xml:space="preserve"> pada model yang kompleks</w:t>
      </w:r>
      <w:r w:rsidR="00F11991" w:rsidRPr="00F40B3B">
        <w:t>.</w:t>
      </w:r>
    </w:p>
    <w:p w14:paraId="324D0798" w14:textId="5649F903" w:rsidR="00F11991" w:rsidRPr="00F40B3B" w:rsidRDefault="00174F84" w:rsidP="002B057E">
      <w:pPr>
        <w:pStyle w:val="BODI"/>
        <w:numPr>
          <w:ilvl w:val="0"/>
          <w:numId w:val="15"/>
        </w:numPr>
        <w:ind w:left="567" w:hanging="425"/>
      </w:pPr>
      <w:r w:rsidRPr="00F40B3B">
        <w:lastRenderedPageBreak/>
        <w:t xml:space="preserve">Model deteksi objek terbaru </w:t>
      </w:r>
      <w:r w:rsidR="00F11991" w:rsidRPr="00F40B3B">
        <w:t xml:space="preserve">seperti YOLOv12, RT-DETRv3, </w:t>
      </w:r>
      <w:r w:rsidRPr="00F40B3B">
        <w:t>dan</w:t>
      </w:r>
      <w:r w:rsidR="00F11991" w:rsidRPr="00F40B3B">
        <w:t xml:space="preserve"> RF-DETR</w:t>
      </w:r>
      <w:r w:rsidR="00BA113C" w:rsidRPr="00F40B3B">
        <w:t xml:space="preserve"> </w:t>
      </w:r>
      <w:r w:rsidRPr="00F40B3B">
        <w:t>disarankan untuk diimplementasikan agar me</w:t>
      </w:r>
      <w:r w:rsidR="00CF06A7" w:rsidRPr="00F40B3B">
        <w:t>ningkatkan performa deteksi.</w:t>
      </w:r>
    </w:p>
    <w:p w14:paraId="3873252E" w14:textId="11F5B962" w:rsidR="0070589E" w:rsidRPr="00F40B3B" w:rsidRDefault="0070589E" w:rsidP="002B057E">
      <w:pPr>
        <w:pStyle w:val="BODI"/>
        <w:numPr>
          <w:ilvl w:val="0"/>
          <w:numId w:val="15"/>
        </w:numPr>
        <w:ind w:left="567" w:hanging="425"/>
      </w:pPr>
      <w:r w:rsidRPr="00F40B3B">
        <w:t xml:space="preserve">Model ringan seperti </w:t>
      </w:r>
      <w:r w:rsidR="00770588" w:rsidRPr="00F40B3B">
        <w:t>varian</w:t>
      </w:r>
      <w:r w:rsidR="00F11991" w:rsidRPr="00F40B3B">
        <w:t xml:space="preserve"> </w:t>
      </w:r>
      <w:r w:rsidR="00AC1096" w:rsidRPr="00AC1096">
        <w:rPr>
          <w:i/>
          <w:iCs/>
        </w:rPr>
        <w:t>Nano</w:t>
      </w:r>
      <w:r w:rsidR="00F11991" w:rsidRPr="00F40B3B">
        <w:t xml:space="preserve"> atau </w:t>
      </w:r>
      <w:r w:rsidR="00F11991" w:rsidRPr="00237EE2">
        <w:rPr>
          <w:i/>
          <w:iCs/>
        </w:rPr>
        <w:t>Small</w:t>
      </w:r>
      <w:r w:rsidR="00F11991" w:rsidRPr="00F40B3B">
        <w:t xml:space="preserve"> </w:t>
      </w:r>
      <w:r w:rsidRPr="00F40B3B">
        <w:t>sebaiknya diuji</w:t>
      </w:r>
      <w:r w:rsidR="00CF06A7" w:rsidRPr="00F40B3B">
        <w:t xml:space="preserve"> </w:t>
      </w:r>
      <w:r w:rsidR="00F11991" w:rsidRPr="00F40B3B">
        <w:t xml:space="preserve">pada perangkat IoT atau </w:t>
      </w:r>
      <w:r w:rsidR="00F11991" w:rsidRPr="00D86956">
        <w:rPr>
          <w:i/>
        </w:rPr>
        <w:t>smartphone</w:t>
      </w:r>
      <w:r w:rsidR="00F11991" w:rsidRPr="00F40B3B">
        <w:t xml:space="preserve"> </w:t>
      </w:r>
      <w:r w:rsidR="009F513B" w:rsidRPr="00F40B3B">
        <w:t xml:space="preserve">agar dapat </w:t>
      </w:r>
      <w:r w:rsidRPr="00F40B3B">
        <w:t xml:space="preserve">menilai implementasi sistem deteksi secara langsung di lapangan dengan </w:t>
      </w:r>
      <w:r w:rsidR="00285D89" w:rsidRPr="00F40B3B">
        <w:t xml:space="preserve">sumber </w:t>
      </w:r>
      <w:r w:rsidRPr="00F40B3B">
        <w:t>daya komputasi</w:t>
      </w:r>
      <w:r w:rsidR="009F513B" w:rsidRPr="00F40B3B">
        <w:t xml:space="preserve"> yang rendah</w:t>
      </w:r>
      <w:r w:rsidRPr="00F40B3B">
        <w:t>.</w:t>
      </w:r>
    </w:p>
    <w:p w14:paraId="2587F451" w14:textId="3280AAAA" w:rsidR="00813EAB" w:rsidRPr="00F40B3B" w:rsidRDefault="00F11991" w:rsidP="002B057E">
      <w:pPr>
        <w:pStyle w:val="BODI"/>
        <w:numPr>
          <w:ilvl w:val="0"/>
          <w:numId w:val="15"/>
        </w:numPr>
        <w:ind w:left="567" w:hanging="425"/>
      </w:pPr>
      <w:r w:rsidRPr="00F40B3B">
        <w:t xml:space="preserve">Evaluasi kecepatan </w:t>
      </w:r>
      <w:r w:rsidR="009F513B" w:rsidRPr="00F40B3B">
        <w:t>deteksi (</w:t>
      </w:r>
      <w:r w:rsidR="009F513B" w:rsidRPr="00F40B3B">
        <w:rPr>
          <w:i/>
          <w:iCs/>
        </w:rPr>
        <w:t>inference</w:t>
      </w:r>
      <w:r w:rsidR="003A759E" w:rsidRPr="00F40B3B">
        <w:rPr>
          <w:i/>
          <w:iCs/>
        </w:rPr>
        <w:t xml:space="preserve"> speed</w:t>
      </w:r>
      <w:r w:rsidR="009F513B" w:rsidRPr="00F40B3B">
        <w:t>)</w:t>
      </w:r>
      <w:r w:rsidR="00ED35C6" w:rsidRPr="00F40B3B">
        <w:t xml:space="preserve"> seperti </w:t>
      </w:r>
      <w:r w:rsidR="00ED35C6" w:rsidRPr="00F40B3B">
        <w:rPr>
          <w:i/>
          <w:iCs/>
        </w:rPr>
        <w:t xml:space="preserve">frame per second </w:t>
      </w:r>
      <w:r w:rsidRPr="00F40B3B">
        <w:t xml:space="preserve">(FPS) </w:t>
      </w:r>
      <w:r w:rsidR="008F6585" w:rsidRPr="00F40B3B">
        <w:t>dan</w:t>
      </w:r>
      <w:r w:rsidR="003A759E" w:rsidRPr="00F40B3B">
        <w:t xml:space="preserve"> waktu deteksi (</w:t>
      </w:r>
      <w:r w:rsidR="003A759E" w:rsidRPr="00F40B3B">
        <w:rPr>
          <w:i/>
          <w:iCs/>
        </w:rPr>
        <w:t>inference time</w:t>
      </w:r>
      <w:r w:rsidR="003A759E" w:rsidRPr="00F40B3B">
        <w:t>)</w:t>
      </w:r>
      <w:r w:rsidR="008F6585" w:rsidRPr="00F40B3B">
        <w:t xml:space="preserve"> </w:t>
      </w:r>
      <w:r w:rsidR="00565168" w:rsidRPr="00F40B3B">
        <w:t xml:space="preserve">sebaiknya </w:t>
      </w:r>
      <w:r w:rsidR="00352F35" w:rsidRPr="00F40B3B">
        <w:t xml:space="preserve">digunakan </w:t>
      </w:r>
      <w:r w:rsidRPr="00F40B3B">
        <w:t xml:space="preserve">untuk menilai </w:t>
      </w:r>
      <w:r w:rsidR="00565168" w:rsidRPr="00F40B3B">
        <w:t>kemampuan</w:t>
      </w:r>
      <w:r w:rsidRPr="00F40B3B">
        <w:t xml:space="preserve"> model dalam </w:t>
      </w:r>
      <w:r w:rsidR="00565168" w:rsidRPr="00F40B3B">
        <w:t xml:space="preserve">deteksi secara </w:t>
      </w:r>
      <w:r w:rsidRPr="00F40B3B">
        <w:rPr>
          <w:i/>
          <w:iCs/>
        </w:rPr>
        <w:t>real-time</w:t>
      </w:r>
      <w:r w:rsidR="000D78A0">
        <w:t xml:space="preserve"> melalui </w:t>
      </w:r>
      <w:r w:rsidR="000D78A0" w:rsidRPr="000D78A0">
        <w:rPr>
          <w:i/>
          <w:iCs/>
        </w:rPr>
        <w:t>data</w:t>
      </w:r>
      <w:r w:rsidR="000D78A0">
        <w:t xml:space="preserve"> </w:t>
      </w:r>
      <w:r w:rsidR="000D78A0">
        <w:rPr>
          <w:i/>
          <w:iCs/>
        </w:rPr>
        <w:t xml:space="preserve">streaming </w:t>
      </w:r>
      <w:r w:rsidR="000D78A0">
        <w:t>atau video.</w:t>
      </w:r>
    </w:p>
    <w:p w14:paraId="37BDAD5A" w14:textId="046FAFFD" w:rsidR="0004051C" w:rsidRPr="00F40B3B" w:rsidRDefault="00B5688F" w:rsidP="00D86956">
      <w:pPr>
        <w:pStyle w:val="BODI"/>
        <w:spacing w:before="120"/>
      </w:pPr>
      <w:r w:rsidRPr="00F40B3B">
        <w:t xml:space="preserve">Saran-saran tersebut diharapkan dapat memberikan arah pengembangan model deteksi objek yang lebih </w:t>
      </w:r>
      <w:r w:rsidR="00B66101" w:rsidRPr="00F40B3B">
        <w:t xml:space="preserve">komprehensif terutama </w:t>
      </w:r>
      <w:r w:rsidRPr="00F40B3B">
        <w:t xml:space="preserve">dalam mendeteksi jamur </w:t>
      </w:r>
      <w:r w:rsidRPr="00F40B3B">
        <w:rPr>
          <w:i/>
          <w:iCs/>
        </w:rPr>
        <w:t>Ganoderma</w:t>
      </w:r>
      <w:r w:rsidRPr="00F40B3B">
        <w:t xml:space="preserve"> pada lingkungan perkebunan kelapa sawit</w:t>
      </w:r>
      <w:r w:rsidR="00EB4B00" w:rsidRPr="00F40B3B">
        <w:t xml:space="preserve">. </w:t>
      </w:r>
      <w:r w:rsidR="001260F6" w:rsidRPr="00F40B3B">
        <w:t>Strategi dan pendekatan yang disarankan</w:t>
      </w:r>
      <w:r w:rsidR="00EB4B00" w:rsidRPr="00F40B3B">
        <w:t xml:space="preserve"> juga relevan untuk </w:t>
      </w:r>
      <w:r w:rsidRPr="00F40B3B">
        <w:t>diterapkan pada kasus deteksi objek</w:t>
      </w:r>
      <w:r w:rsidR="001260F6" w:rsidRPr="00F40B3B">
        <w:t xml:space="preserve"> lain,</w:t>
      </w:r>
      <w:r w:rsidR="009E52EF" w:rsidRPr="00F40B3B">
        <w:t xml:space="preserve"> sehingga diharapkan dapat memberikan kontribusi</w:t>
      </w:r>
      <w:r w:rsidRPr="00F40B3B">
        <w:t xml:space="preserve"> lebih luas terhadap pengembangan teknologi</w:t>
      </w:r>
      <w:r w:rsidR="009E52EF" w:rsidRPr="00F40B3B">
        <w:t xml:space="preserve"> kecerdasan buatan</w:t>
      </w:r>
      <w:r w:rsidRPr="00F40B3B">
        <w:t>.</w:t>
      </w:r>
      <w:r w:rsidR="0004051C" w:rsidRPr="00F40B3B">
        <w:br w:type="page"/>
      </w:r>
    </w:p>
    <w:p w14:paraId="00000239" w14:textId="6D50964D" w:rsidR="00B55265" w:rsidRPr="00F40B3B" w:rsidRDefault="004365F3" w:rsidP="004217E5">
      <w:pPr>
        <w:pStyle w:val="Heading1"/>
      </w:pPr>
      <w:bookmarkStart w:id="390" w:name="_Toc201279376"/>
      <w:bookmarkStart w:id="391" w:name="_Toc199532192"/>
      <w:r w:rsidRPr="00F40B3B">
        <w:lastRenderedPageBreak/>
        <w:t>DAFTAR PUSTAKA</w:t>
      </w:r>
      <w:bookmarkEnd w:id="390"/>
      <w:bookmarkEnd w:id="391"/>
    </w:p>
    <w:p w14:paraId="5C56E7E1" w14:textId="77777777" w:rsidR="00BD4844" w:rsidRPr="00F40B3B" w:rsidRDefault="00BD4844" w:rsidP="000A3E76">
      <w:pPr>
        <w:spacing w:line="360" w:lineRule="auto"/>
        <w:jc w:val="center"/>
      </w:pPr>
    </w:p>
    <w:p w14:paraId="5718CFE1" w14:textId="77777777" w:rsidR="000A3E76" w:rsidRPr="00F40B3B" w:rsidRDefault="000A3E76" w:rsidP="000A3E76">
      <w:pPr>
        <w:spacing w:line="360" w:lineRule="auto"/>
        <w:jc w:val="center"/>
      </w:pPr>
    </w:p>
    <w:p w14:paraId="3A3DFD5E" w14:textId="77777777" w:rsidR="00626301" w:rsidRPr="00626301" w:rsidRDefault="00534A2F" w:rsidP="00626301">
      <w:pPr>
        <w:pStyle w:val="Bibliography"/>
        <w:rPr>
          <w:rFonts w:ascii="Times New Roman" w:hAnsi="Times New Roman" w:cs="Times New Roman"/>
        </w:rPr>
      </w:pPr>
      <w:r w:rsidRPr="00F40B3B">
        <w:fldChar w:fldCharType="begin"/>
      </w:r>
      <w:r w:rsidR="00626301">
        <w:instrText xml:space="preserve"> ADDIN ZOTERO_BIBL {"uncited":[],"omitted":[],"custom":[]} CSL_BIBLIOGRAPHY </w:instrText>
      </w:r>
      <w:r w:rsidRPr="00F40B3B">
        <w:fldChar w:fldCharType="separate"/>
      </w:r>
      <w:r w:rsidR="00626301" w:rsidRPr="00626301">
        <w:rPr>
          <w:rFonts w:ascii="Times New Roman" w:hAnsi="Times New Roman" w:cs="Times New Roman"/>
        </w:rPr>
        <w:t xml:space="preserve">Andono, P. N., Sutojo, T., &amp; Muljono. (2018). </w:t>
      </w:r>
      <w:r w:rsidR="00626301" w:rsidRPr="00626301">
        <w:rPr>
          <w:rFonts w:ascii="Times New Roman" w:hAnsi="Times New Roman" w:cs="Times New Roman"/>
          <w:i/>
          <w:iCs/>
        </w:rPr>
        <w:t>Pengolahan Citra Digital</w:t>
      </w:r>
      <w:r w:rsidR="00626301" w:rsidRPr="00626301">
        <w:rPr>
          <w:rFonts w:ascii="Times New Roman" w:hAnsi="Times New Roman" w:cs="Times New Roman"/>
        </w:rPr>
        <w:t xml:space="preserve"> (1 ed.). Yogyakarta: Penerbit Andi.</w:t>
      </w:r>
    </w:p>
    <w:p w14:paraId="772DCA00"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Azmi, A. N. N., Khairunniza-Bejo, S., Jahari, M., Muharam, F. M., Yule, I., &amp; Husin, N. A. (2020). Early Detection of Ganoderma boninense in Oil Palm Seedlings Using Support Vector Machines. </w:t>
      </w:r>
      <w:r w:rsidRPr="00626301">
        <w:rPr>
          <w:rFonts w:ascii="Times New Roman" w:hAnsi="Times New Roman" w:cs="Times New Roman"/>
          <w:i/>
          <w:iCs/>
        </w:rPr>
        <w:t>Remote Sensing</w:t>
      </w:r>
      <w:r w:rsidRPr="00626301">
        <w:rPr>
          <w:rFonts w:ascii="Times New Roman" w:hAnsi="Times New Roman" w:cs="Times New Roman"/>
        </w:rPr>
        <w:t xml:space="preserve">, </w:t>
      </w:r>
      <w:r w:rsidRPr="00626301">
        <w:rPr>
          <w:rFonts w:ascii="Times New Roman" w:hAnsi="Times New Roman" w:cs="Times New Roman"/>
          <w:i/>
          <w:iCs/>
        </w:rPr>
        <w:t>12</w:t>
      </w:r>
      <w:r w:rsidRPr="00626301">
        <w:rPr>
          <w:rFonts w:ascii="Times New Roman" w:hAnsi="Times New Roman" w:cs="Times New Roman"/>
        </w:rPr>
        <w:t>(23), 3920. https://doi.org/10.3390/rs12233920</w:t>
      </w:r>
    </w:p>
    <w:p w14:paraId="32AB4D73"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Bakewell-Stone, P. (2023). Elaeis guineensis (African oil palm). </w:t>
      </w:r>
      <w:r w:rsidRPr="00626301">
        <w:rPr>
          <w:rFonts w:ascii="Times New Roman" w:hAnsi="Times New Roman" w:cs="Times New Roman"/>
          <w:i/>
          <w:iCs/>
        </w:rPr>
        <w:t>CABI Compendium</w:t>
      </w:r>
      <w:r w:rsidRPr="00626301">
        <w:rPr>
          <w:rFonts w:ascii="Times New Roman" w:hAnsi="Times New Roman" w:cs="Times New Roman"/>
        </w:rPr>
        <w:t xml:space="preserve">, </w:t>
      </w:r>
      <w:r w:rsidRPr="00626301">
        <w:rPr>
          <w:rFonts w:ascii="Times New Roman" w:hAnsi="Times New Roman" w:cs="Times New Roman"/>
          <w:i/>
          <w:iCs/>
        </w:rPr>
        <w:t>20295</w:t>
      </w:r>
      <w:r w:rsidRPr="00626301">
        <w:rPr>
          <w:rFonts w:ascii="Times New Roman" w:hAnsi="Times New Roman" w:cs="Times New Roman"/>
        </w:rPr>
        <w:t>. https://doi.org/10.1079/cabicompendium.20295</w:t>
      </w:r>
    </w:p>
    <w:p w14:paraId="70C6FA88"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Chong, K. P., Dayou, J., &amp; Alexander, A. (2017). </w:t>
      </w:r>
      <w:r w:rsidRPr="00626301">
        <w:rPr>
          <w:rFonts w:ascii="Times New Roman" w:hAnsi="Times New Roman" w:cs="Times New Roman"/>
          <w:i/>
          <w:iCs/>
        </w:rPr>
        <w:t>Detection and Control of Ganoderma boninense in Oil Palm Crop</w:t>
      </w:r>
      <w:r w:rsidRPr="00626301">
        <w:rPr>
          <w:rFonts w:ascii="Times New Roman" w:hAnsi="Times New Roman" w:cs="Times New Roman"/>
        </w:rPr>
        <w:t>. Cham: Springer International Publishing.</w:t>
      </w:r>
    </w:p>
    <w:p w14:paraId="1C8637BB"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Corley, R. H. V., &amp; Tinker, P. B. H. (2016). </w:t>
      </w:r>
      <w:r w:rsidRPr="00626301">
        <w:rPr>
          <w:rFonts w:ascii="Times New Roman" w:hAnsi="Times New Roman" w:cs="Times New Roman"/>
          <w:i/>
          <w:iCs/>
        </w:rPr>
        <w:t>The Oil Palm</w:t>
      </w:r>
      <w:r w:rsidRPr="00626301">
        <w:rPr>
          <w:rFonts w:ascii="Times New Roman" w:hAnsi="Times New Roman" w:cs="Times New Roman"/>
        </w:rPr>
        <w:t xml:space="preserve"> (5 ed.). Chichester: Wiley-Blackwell.</w:t>
      </w:r>
    </w:p>
    <w:p w14:paraId="6414D261"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Haw, Y. H., Hum, Y. C., Chuah, J. H., Voon, W., Khairunniza-Bejo, S., Husin, N. A., Yee, P. L., &amp; Lai, K. W. (2023). Detection of Basal Stem Rot Disease Using Deep Learning. </w:t>
      </w:r>
      <w:r w:rsidRPr="00626301">
        <w:rPr>
          <w:rFonts w:ascii="Times New Roman" w:hAnsi="Times New Roman" w:cs="Times New Roman"/>
          <w:i/>
          <w:iCs/>
        </w:rPr>
        <w:t>IEEE Access</w:t>
      </w:r>
      <w:r w:rsidRPr="00626301">
        <w:rPr>
          <w:rFonts w:ascii="Times New Roman" w:hAnsi="Times New Roman" w:cs="Times New Roman"/>
        </w:rPr>
        <w:t xml:space="preserve">, </w:t>
      </w:r>
      <w:r w:rsidRPr="00626301">
        <w:rPr>
          <w:rFonts w:ascii="Times New Roman" w:hAnsi="Times New Roman" w:cs="Times New Roman"/>
          <w:i/>
          <w:iCs/>
        </w:rPr>
        <w:t>11</w:t>
      </w:r>
      <w:r w:rsidRPr="00626301">
        <w:rPr>
          <w:rFonts w:ascii="Times New Roman" w:hAnsi="Times New Roman" w:cs="Times New Roman"/>
        </w:rPr>
        <w:t>, 49846–49862. https://doi.org/10.1109/ACCESS.2023.3276763</w:t>
      </w:r>
    </w:p>
    <w:p w14:paraId="0DD7BE17"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Husin, N. A., Khairunniza-Bejo, S., Abdullah, A. F., Kassim, M. S. M., Ahmad, D., &amp; Aziz, M. H. A. (2020). Classification of Basal Stem Rot Disease in Oil Palm Plantations Using Terrestrial Laser Scanning Data and Machine Learning. </w:t>
      </w:r>
      <w:r w:rsidRPr="00626301">
        <w:rPr>
          <w:rFonts w:ascii="Times New Roman" w:hAnsi="Times New Roman" w:cs="Times New Roman"/>
          <w:i/>
          <w:iCs/>
        </w:rPr>
        <w:t>Agronomy</w:t>
      </w:r>
      <w:r w:rsidRPr="00626301">
        <w:rPr>
          <w:rFonts w:ascii="Times New Roman" w:hAnsi="Times New Roman" w:cs="Times New Roman"/>
        </w:rPr>
        <w:t xml:space="preserve">, </w:t>
      </w:r>
      <w:r w:rsidRPr="00626301">
        <w:rPr>
          <w:rFonts w:ascii="Times New Roman" w:hAnsi="Times New Roman" w:cs="Times New Roman"/>
          <w:i/>
          <w:iCs/>
        </w:rPr>
        <w:t>10</w:t>
      </w:r>
      <w:r w:rsidRPr="00626301">
        <w:rPr>
          <w:rFonts w:ascii="Times New Roman" w:hAnsi="Times New Roman" w:cs="Times New Roman"/>
        </w:rPr>
        <w:t>(11), 1624. https://doi.org/10.3390/agronomy10111624</w:t>
      </w:r>
    </w:p>
    <w:p w14:paraId="28A42C95"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Jazuli, N. A., Kamu, A., Chong, K. P., Gabda, D., Hassan, A., Abu Seman, I., &amp; Ho, C. M. (2022). A Review of Factors Affecting Ganoderma Basal Stem Rot Disease Progress in Oil Palm. </w:t>
      </w:r>
      <w:r w:rsidRPr="00626301">
        <w:rPr>
          <w:rFonts w:ascii="Times New Roman" w:hAnsi="Times New Roman" w:cs="Times New Roman"/>
          <w:i/>
          <w:iCs/>
        </w:rPr>
        <w:t>Plants</w:t>
      </w:r>
      <w:r w:rsidRPr="00626301">
        <w:rPr>
          <w:rFonts w:ascii="Times New Roman" w:hAnsi="Times New Roman" w:cs="Times New Roman"/>
        </w:rPr>
        <w:t xml:space="preserve">, </w:t>
      </w:r>
      <w:r w:rsidRPr="00626301">
        <w:rPr>
          <w:rFonts w:ascii="Times New Roman" w:hAnsi="Times New Roman" w:cs="Times New Roman"/>
          <w:i/>
          <w:iCs/>
        </w:rPr>
        <w:t>11</w:t>
      </w:r>
      <w:r w:rsidRPr="00626301">
        <w:rPr>
          <w:rFonts w:ascii="Times New Roman" w:hAnsi="Times New Roman" w:cs="Times New Roman"/>
        </w:rPr>
        <w:t>(19), 2462. https://doi.org/10.3390/plants11192462</w:t>
      </w:r>
    </w:p>
    <w:p w14:paraId="3D4F1AC2"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Priwiratama, H., Prasetyo, A. E., &amp; Susanto, A. (2020). Incidence of basal stem rot disease of oil palm in converted planting areas and control treatments. </w:t>
      </w:r>
      <w:r w:rsidRPr="00626301">
        <w:rPr>
          <w:rFonts w:ascii="Times New Roman" w:hAnsi="Times New Roman" w:cs="Times New Roman"/>
          <w:i/>
          <w:iCs/>
        </w:rPr>
        <w:t>IOP Conference Series: Earth and Environmental Science</w:t>
      </w:r>
      <w:r w:rsidRPr="00626301">
        <w:rPr>
          <w:rFonts w:ascii="Times New Roman" w:hAnsi="Times New Roman" w:cs="Times New Roman"/>
        </w:rPr>
        <w:t xml:space="preserve">, </w:t>
      </w:r>
      <w:r w:rsidRPr="00626301">
        <w:rPr>
          <w:rFonts w:ascii="Times New Roman" w:hAnsi="Times New Roman" w:cs="Times New Roman"/>
          <w:i/>
          <w:iCs/>
        </w:rPr>
        <w:t>468</w:t>
      </w:r>
      <w:r w:rsidRPr="00626301">
        <w:rPr>
          <w:rFonts w:ascii="Times New Roman" w:hAnsi="Times New Roman" w:cs="Times New Roman"/>
        </w:rPr>
        <w:t>(1), 012036. https://doi.org/10.1088/1755-1315/468/1/012036</w:t>
      </w:r>
    </w:p>
    <w:p w14:paraId="1EC25B05"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Soetopo, D., Manohara, D., Wulandari, S., Djufry, F., &amp; Syafaruddin, S. (2022). Ganoderma Diseases on Oil Palm, Factors and Vectors Dispersal and Its Control Strategy Development. </w:t>
      </w:r>
      <w:r w:rsidRPr="00626301">
        <w:rPr>
          <w:rFonts w:ascii="Times New Roman" w:hAnsi="Times New Roman" w:cs="Times New Roman"/>
          <w:i/>
          <w:iCs/>
        </w:rPr>
        <w:t>Perspektif</w:t>
      </w:r>
      <w:r w:rsidRPr="00626301">
        <w:rPr>
          <w:rFonts w:ascii="Times New Roman" w:hAnsi="Times New Roman" w:cs="Times New Roman"/>
        </w:rPr>
        <w:t xml:space="preserve">, </w:t>
      </w:r>
      <w:r w:rsidRPr="00626301">
        <w:rPr>
          <w:rFonts w:ascii="Times New Roman" w:hAnsi="Times New Roman" w:cs="Times New Roman"/>
          <w:i/>
          <w:iCs/>
        </w:rPr>
        <w:t>21</w:t>
      </w:r>
      <w:r w:rsidRPr="00626301">
        <w:rPr>
          <w:rFonts w:ascii="Times New Roman" w:hAnsi="Times New Roman" w:cs="Times New Roman"/>
        </w:rPr>
        <w:t>(1), 1–17. https://doi.org/10.21082/psp.v21n1.2022.1-17</w:t>
      </w:r>
    </w:p>
    <w:p w14:paraId="212AA0CA"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Teng, Y. Y. (2023, April 25). </w:t>
      </w:r>
      <w:r w:rsidRPr="00626301">
        <w:rPr>
          <w:rFonts w:ascii="Times New Roman" w:hAnsi="Times New Roman" w:cs="Times New Roman"/>
          <w:i/>
          <w:iCs/>
        </w:rPr>
        <w:t>Oil Palm Anatomy: 5 Ways an Oil Palm Differs From a Typical Tree</w:t>
      </w:r>
      <w:r w:rsidRPr="00626301">
        <w:rPr>
          <w:rFonts w:ascii="Times New Roman" w:hAnsi="Times New Roman" w:cs="Times New Roman"/>
        </w:rPr>
        <w:t xml:space="preserve">. Musim Mas. Diambil 30 November 2023, dari </w:t>
      </w:r>
      <w:r w:rsidRPr="00626301">
        <w:rPr>
          <w:rFonts w:ascii="Times New Roman" w:hAnsi="Times New Roman" w:cs="Times New Roman"/>
        </w:rPr>
        <w:lastRenderedPageBreak/>
        <w:t>https://www.musimmas.com/oil-palm-anatomy-5-ways-an-oil-palm-differs-from-a-typical-tree/</w:t>
      </w:r>
    </w:p>
    <w:p w14:paraId="7B673447" w14:textId="77777777" w:rsidR="00626301" w:rsidRPr="00626301" w:rsidRDefault="00626301" w:rsidP="00626301">
      <w:pPr>
        <w:pStyle w:val="Bibliography"/>
        <w:rPr>
          <w:rFonts w:ascii="Times New Roman" w:hAnsi="Times New Roman" w:cs="Times New Roman"/>
        </w:rPr>
      </w:pPr>
      <w:r w:rsidRPr="00626301">
        <w:rPr>
          <w:rFonts w:ascii="Times New Roman" w:hAnsi="Times New Roman" w:cs="Times New Roman"/>
        </w:rPr>
        <w:t xml:space="preserve">Tharwat, A. (2021). Classification assessment methods. </w:t>
      </w:r>
      <w:r w:rsidRPr="00626301">
        <w:rPr>
          <w:rFonts w:ascii="Times New Roman" w:hAnsi="Times New Roman" w:cs="Times New Roman"/>
          <w:i/>
          <w:iCs/>
        </w:rPr>
        <w:t>Applied Computing and Informatics</w:t>
      </w:r>
      <w:r w:rsidRPr="00626301">
        <w:rPr>
          <w:rFonts w:ascii="Times New Roman" w:hAnsi="Times New Roman" w:cs="Times New Roman"/>
        </w:rPr>
        <w:t xml:space="preserve">, </w:t>
      </w:r>
      <w:r w:rsidRPr="00626301">
        <w:rPr>
          <w:rFonts w:ascii="Times New Roman" w:hAnsi="Times New Roman" w:cs="Times New Roman"/>
          <w:i/>
          <w:iCs/>
        </w:rPr>
        <w:t>17</w:t>
      </w:r>
      <w:r w:rsidRPr="00626301">
        <w:rPr>
          <w:rFonts w:ascii="Times New Roman" w:hAnsi="Times New Roman" w:cs="Times New Roman"/>
        </w:rPr>
        <w:t>(1), 168–192. https://doi.org/10.1016/j.aci.2018.08.003</w:t>
      </w:r>
    </w:p>
    <w:p w14:paraId="2D8515C5" w14:textId="77777777" w:rsidR="00C475C2" w:rsidRDefault="00534A2F" w:rsidP="00C475C2">
      <w:pPr>
        <w:pStyle w:val="BODI"/>
        <w:ind w:firstLine="0"/>
      </w:pPr>
      <w:r w:rsidRPr="00F40B3B">
        <w:fldChar w:fldCharType="end"/>
      </w:r>
    </w:p>
    <w:p w14:paraId="163ACF63" w14:textId="77777777" w:rsidR="00C475C2" w:rsidRPr="00C475C2" w:rsidRDefault="00900D56" w:rsidP="00C475C2">
      <w:pPr>
        <w:pStyle w:val="BODI"/>
        <w:shd w:val="clear" w:color="auto" w:fill="D9D9D9" w:themeFill="background1" w:themeFillShade="D9"/>
        <w:spacing w:line="240" w:lineRule="auto"/>
        <w:ind w:firstLine="0"/>
      </w:pPr>
      <w:r w:rsidRPr="00C475C2">
        <w:t>Minimal 30 Referensi &amp; Maksimal 50 Referensi</w:t>
      </w:r>
      <w:r w:rsidR="00AF582C" w:rsidRPr="00C475C2">
        <w:t xml:space="preserve"> dengan syarat</w:t>
      </w:r>
      <w:r w:rsidR="00C475C2" w:rsidRPr="00C475C2">
        <w:t>:</w:t>
      </w:r>
    </w:p>
    <w:p w14:paraId="2F0DEE43" w14:textId="6A3F3756" w:rsidR="00626301" w:rsidRPr="00C475C2" w:rsidRDefault="00AF582C" w:rsidP="00C475C2">
      <w:pPr>
        <w:pStyle w:val="BODI"/>
        <w:shd w:val="clear" w:color="auto" w:fill="D9D9D9" w:themeFill="background1" w:themeFillShade="D9"/>
        <w:spacing w:line="240" w:lineRule="auto"/>
        <w:ind w:firstLine="0"/>
      </w:pPr>
      <w:r w:rsidRPr="00C475C2">
        <w:t>60% Artikel Jurnal; 30% Buku/Bab Buku; 10% Situs Web</w:t>
      </w:r>
      <w:r w:rsidR="00900D56" w:rsidRPr="00C475C2">
        <w:t xml:space="preserve"> (wajib diikuti)</w:t>
      </w:r>
      <w:r w:rsidR="00C475C2" w:rsidRPr="00C475C2">
        <w:t>.</w:t>
      </w:r>
    </w:p>
    <w:p w14:paraId="52DF5125" w14:textId="77777777" w:rsidR="003E394E" w:rsidRPr="00C475C2" w:rsidRDefault="003E394E" w:rsidP="00C475C2">
      <w:pPr>
        <w:pStyle w:val="BODI"/>
        <w:shd w:val="clear" w:color="auto" w:fill="D9D9D9" w:themeFill="background1" w:themeFillShade="D9"/>
        <w:spacing w:line="240" w:lineRule="auto"/>
        <w:ind w:firstLine="0"/>
      </w:pPr>
    </w:p>
    <w:p w14:paraId="65DE6713" w14:textId="772922AB" w:rsidR="00900D56" w:rsidRDefault="00AF582C" w:rsidP="00C475C2">
      <w:pPr>
        <w:pStyle w:val="BODI"/>
        <w:shd w:val="clear" w:color="auto" w:fill="D9D9D9" w:themeFill="background1" w:themeFillShade="D9"/>
        <w:spacing w:line="240" w:lineRule="auto"/>
        <w:ind w:firstLine="0"/>
      </w:pPr>
      <w:r w:rsidRPr="00C475C2">
        <w:t xml:space="preserve">Silakan kalkulasi jumlah referensi kalian melalui app yang saya buat berikut: </w:t>
      </w:r>
      <w:hyperlink r:id="rId36" w:history="1">
        <w:r w:rsidRPr="00C475C2">
          <w:rPr>
            <w:rStyle w:val="Hyperlink"/>
          </w:rPr>
          <w:t>https://kalkulator-referensi-if-unmul.streamlit.app</w:t>
        </w:r>
      </w:hyperlink>
      <w:r w:rsidRPr="00C475C2">
        <w:t xml:space="preserve"> </w:t>
      </w:r>
    </w:p>
    <w:p w14:paraId="5C0C3A5B" w14:textId="77777777" w:rsidR="00C475C2" w:rsidRDefault="00C475C2" w:rsidP="00C475C2">
      <w:pPr>
        <w:pStyle w:val="BODI"/>
        <w:shd w:val="clear" w:color="auto" w:fill="D9D9D9" w:themeFill="background1" w:themeFillShade="D9"/>
        <w:spacing w:line="240" w:lineRule="auto"/>
        <w:ind w:firstLine="0"/>
      </w:pPr>
    </w:p>
    <w:p w14:paraId="78DAAE99" w14:textId="58D21B95" w:rsidR="00C475C2" w:rsidRDefault="00C475C2" w:rsidP="00C475C2">
      <w:pPr>
        <w:pStyle w:val="BODI"/>
        <w:shd w:val="clear" w:color="auto" w:fill="D9D9D9" w:themeFill="background1" w:themeFillShade="D9"/>
        <w:spacing w:line="240" w:lineRule="auto"/>
        <w:ind w:firstLine="0"/>
      </w:pPr>
      <w:r>
        <w:t xml:space="preserve">Untuk </w:t>
      </w:r>
      <w:r w:rsidR="00E00837">
        <w:t>Citation Style digunakan pada Zotero, harap gunakan CSL yang saya buat berikut agar sesuai dengan syarat penulisan skripsi:</w:t>
      </w:r>
    </w:p>
    <w:p w14:paraId="2BBFAE11" w14:textId="7229B642" w:rsidR="007618D1" w:rsidRPr="00C475C2" w:rsidRDefault="00E00837" w:rsidP="00C475C2">
      <w:pPr>
        <w:pStyle w:val="BODI"/>
        <w:shd w:val="clear" w:color="auto" w:fill="D9D9D9" w:themeFill="background1" w:themeFillShade="D9"/>
        <w:spacing w:line="240" w:lineRule="auto"/>
        <w:ind w:firstLine="0"/>
      </w:pPr>
      <w:hyperlink r:id="rId37" w:history="1">
        <w:r w:rsidRPr="00090E56">
          <w:rPr>
            <w:rStyle w:val="Hyperlink"/>
          </w:rPr>
          <w:t>https://github.com/fazrigading/skripsi-informatika-unmul/blob/main/apa-7ed-informatika-unmul.csl</w:t>
        </w:r>
      </w:hyperlink>
      <w:r>
        <w:t xml:space="preserve"> </w:t>
      </w:r>
    </w:p>
    <w:p w14:paraId="2DAA06D3" w14:textId="77777777" w:rsidR="00900D56" w:rsidRDefault="00900D56" w:rsidP="00626301">
      <w:pPr>
        <w:pStyle w:val="BODI"/>
        <w:ind w:firstLine="0"/>
      </w:pPr>
    </w:p>
    <w:p w14:paraId="00000249" w14:textId="4F0B421C" w:rsidR="00B55265" w:rsidRPr="00F40B3B" w:rsidRDefault="008849CD" w:rsidP="00661714">
      <w:pPr>
        <w:pStyle w:val="BODI"/>
      </w:pPr>
      <w:r w:rsidRPr="00F40B3B">
        <w:br w:type="page"/>
      </w:r>
    </w:p>
    <w:p w14:paraId="0000024A" w14:textId="77777777" w:rsidR="00B55265" w:rsidRPr="00F40B3B" w:rsidRDefault="004365F3" w:rsidP="004217E5">
      <w:pPr>
        <w:pStyle w:val="Heading1"/>
      </w:pPr>
      <w:bookmarkStart w:id="392" w:name="_Toc201279377"/>
      <w:bookmarkStart w:id="393" w:name="_Toc199532193"/>
      <w:r w:rsidRPr="00F40B3B">
        <w:lastRenderedPageBreak/>
        <w:t>LAMPIRAN</w:t>
      </w:r>
      <w:bookmarkEnd w:id="392"/>
      <w:bookmarkEnd w:id="393"/>
    </w:p>
    <w:p w14:paraId="771A5C37" w14:textId="77777777" w:rsidR="005C4866" w:rsidRPr="00F40B3B" w:rsidRDefault="005C4866" w:rsidP="000A3E76">
      <w:pPr>
        <w:pStyle w:val="Caption"/>
        <w:spacing w:after="0" w:line="360" w:lineRule="auto"/>
        <w:rPr>
          <w:b/>
          <w:bCs/>
          <w:sz w:val="24"/>
          <w:szCs w:val="20"/>
        </w:rPr>
      </w:pPr>
    </w:p>
    <w:p w14:paraId="2EFF3A94" w14:textId="77777777" w:rsidR="005071F8" w:rsidRPr="00F40B3B" w:rsidRDefault="005071F8" w:rsidP="000A3E76">
      <w:pPr>
        <w:spacing w:line="360" w:lineRule="auto"/>
        <w:jc w:val="center"/>
      </w:pPr>
    </w:p>
    <w:p w14:paraId="0000024B" w14:textId="44C804AA" w:rsidR="00B55265" w:rsidRPr="003E394E" w:rsidRDefault="00020417" w:rsidP="00BA136F">
      <w:pPr>
        <w:pStyle w:val="Caption"/>
        <w:spacing w:after="120"/>
        <w:jc w:val="left"/>
        <w:rPr>
          <w:rFonts w:ascii="Times New Roman" w:eastAsia="Times New Roman" w:hAnsi="Times New Roman" w:cs="Times New Roman"/>
          <w:color w:val="000000"/>
          <w:szCs w:val="24"/>
        </w:rPr>
      </w:pPr>
      <w:bookmarkStart w:id="394" w:name="_Toc201287186"/>
      <w:bookmarkStart w:id="395" w:name="_Toc199945491"/>
      <w:bookmarkStart w:id="396" w:name="_Toc208412477"/>
      <w:r w:rsidRPr="00F40B3B">
        <w:rPr>
          <w:b/>
          <w:bCs/>
        </w:rPr>
        <w:t xml:space="preserve">Lampiran </w:t>
      </w:r>
      <w:r w:rsidRPr="00F40B3B">
        <w:rPr>
          <w:b/>
          <w:bCs/>
        </w:rPr>
        <w:fldChar w:fldCharType="begin"/>
      </w:r>
      <w:r w:rsidRPr="00F40B3B">
        <w:rPr>
          <w:b/>
          <w:bCs/>
        </w:rPr>
        <w:instrText xml:space="preserve"> SEQ Lampiran \* ARABIC </w:instrText>
      </w:r>
      <w:r w:rsidRPr="00F40B3B">
        <w:rPr>
          <w:b/>
          <w:bCs/>
        </w:rPr>
        <w:fldChar w:fldCharType="separate"/>
      </w:r>
      <w:r w:rsidR="006B0D17">
        <w:rPr>
          <w:b/>
          <w:bCs/>
        </w:rPr>
        <w:t>1</w:t>
      </w:r>
      <w:r w:rsidRPr="00F40B3B">
        <w:rPr>
          <w:b/>
          <w:bCs/>
        </w:rPr>
        <w:fldChar w:fldCharType="end"/>
      </w:r>
      <w:r w:rsidR="005C4866" w:rsidRPr="00F40B3B">
        <w:rPr>
          <w:b/>
          <w:bCs/>
        </w:rPr>
        <w:t xml:space="preserve">. </w:t>
      </w:r>
      <w:bookmarkEnd w:id="394"/>
      <w:bookmarkEnd w:id="395"/>
      <w:r w:rsidR="003E394E">
        <w:t>Judul Lampiran</w:t>
      </w:r>
      <w:bookmarkEnd w:id="396"/>
    </w:p>
    <w:p w14:paraId="0000024D" w14:textId="49076432" w:rsidR="00B55265" w:rsidRPr="00F40B3B" w:rsidRDefault="003E394E" w:rsidP="006E0014">
      <w:pPr>
        <w:pBdr>
          <w:top w:val="nil"/>
          <w:left w:val="nil"/>
          <w:bottom w:val="nil"/>
          <w:right w:val="nil"/>
          <w:between w:val="nil"/>
        </w:pBdr>
        <w:spacing w:line="240" w:lineRule="auto"/>
        <w:jc w:val="center"/>
        <w:rPr>
          <w:rFonts w:ascii="Times New Roman" w:eastAsia="Times New Roman" w:hAnsi="Times New Roman" w:cs="Times New Roman"/>
          <w:color w:val="000000"/>
          <w:szCs w:val="24"/>
        </w:rPr>
      </w:pPr>
      <w:r>
        <w:drawing>
          <wp:inline distT="0" distB="0" distL="0" distR="0" wp14:anchorId="5B1D560E" wp14:editId="6DDE5817">
            <wp:extent cx="1080000" cy="1080000"/>
            <wp:effectExtent l="0" t="0" r="6350" b="6350"/>
            <wp:docPr id="887986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FDD9316" w14:textId="469686CE" w:rsidR="0015581D" w:rsidRPr="00A85B54" w:rsidRDefault="0015581D" w:rsidP="006E0014">
      <w:pPr>
        <w:pBdr>
          <w:top w:val="nil"/>
          <w:left w:val="nil"/>
          <w:bottom w:val="nil"/>
          <w:right w:val="nil"/>
          <w:between w:val="nil"/>
        </w:pBdr>
        <w:spacing w:line="240" w:lineRule="auto"/>
        <w:jc w:val="center"/>
        <w:rPr>
          <w:rFonts w:ascii="Times New Roman" w:eastAsia="Times New Roman" w:hAnsi="Times New Roman" w:cs="Times New Roman"/>
          <w:color w:val="000000"/>
          <w:sz w:val="22"/>
        </w:rPr>
      </w:pPr>
      <w:hyperlink r:id="rId39" w:history="1">
        <w:r w:rsidR="00A85B54" w:rsidRPr="00A85B54">
          <w:rPr>
            <w:rStyle w:val="Hyperlink"/>
            <w:rFonts w:ascii="Times New Roman" w:eastAsia="Times New Roman" w:hAnsi="Times New Roman" w:cs="Times New Roman"/>
            <w:color w:val="auto"/>
            <w:sz w:val="22"/>
            <w:u w:val="none"/>
          </w:rPr>
          <w:t>url</w:t>
        </w:r>
      </w:hyperlink>
      <w:r w:rsidR="00A85B54" w:rsidRPr="00A85B54">
        <w:rPr>
          <w:sz w:val="22"/>
        </w:rPr>
        <w:t xml:space="preserve"> </w:t>
      </w:r>
      <w:r w:rsidR="00A85B54">
        <w:rPr>
          <w:sz w:val="22"/>
        </w:rPr>
        <w:t>QR code</w:t>
      </w:r>
    </w:p>
    <w:p w14:paraId="29A1D0CE" w14:textId="77777777" w:rsidR="009965A6" w:rsidRDefault="009965A6">
      <w:pPr>
        <w:pBdr>
          <w:top w:val="nil"/>
          <w:left w:val="nil"/>
          <w:bottom w:val="nil"/>
          <w:right w:val="nil"/>
          <w:between w:val="nil"/>
        </w:pBdr>
        <w:spacing w:line="360" w:lineRule="auto"/>
        <w:jc w:val="both"/>
        <w:rPr>
          <w:rFonts w:ascii="Times New Roman" w:eastAsia="Times New Roman" w:hAnsi="Times New Roman" w:cs="Times New Roman"/>
          <w:color w:val="000000"/>
          <w:sz w:val="22"/>
        </w:rPr>
      </w:pPr>
    </w:p>
    <w:p w14:paraId="3526D6D0" w14:textId="77777777" w:rsidR="00A85B54" w:rsidRPr="001D54F9" w:rsidRDefault="00F33250" w:rsidP="001D54F9">
      <w:pPr>
        <w:pStyle w:val="ListParagraph"/>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2"/>
        </w:rPr>
      </w:pPr>
      <w:r w:rsidRPr="001D54F9">
        <w:rPr>
          <w:rFonts w:ascii="Times New Roman" w:eastAsia="Times New Roman" w:hAnsi="Times New Roman" w:cs="Times New Roman"/>
          <w:color w:val="000000"/>
          <w:sz w:val="22"/>
        </w:rPr>
        <w:t>Untuk membuat lampiran, dapat ke tab References &gt; Insert Caption. Lampiran harus Align Left 11 pt. Seti</w:t>
      </w:r>
      <w:r w:rsidRPr="001D54F9">
        <w:rPr>
          <w:rFonts w:ascii="Times New Roman" w:eastAsia="Times New Roman" w:hAnsi="Times New Roman" w:cs="Times New Roman"/>
          <w:color w:val="000000"/>
          <w:sz w:val="22"/>
        </w:rPr>
        <w:t xml:space="preserve">ap isi lampiran yang terpotong, diberi </w:t>
      </w:r>
      <w:r w:rsidR="00A85B54" w:rsidRPr="001D54F9">
        <w:rPr>
          <w:rFonts w:ascii="Times New Roman" w:eastAsia="Times New Roman" w:hAnsi="Times New Roman" w:cs="Times New Roman"/>
          <w:color w:val="000000"/>
          <w:sz w:val="22"/>
        </w:rPr>
        <w:t xml:space="preserve">suffix “(Lanjutan)”. </w:t>
      </w:r>
    </w:p>
    <w:p w14:paraId="081682E9" w14:textId="7EFFC49E" w:rsidR="00F33250" w:rsidRPr="001D54F9" w:rsidRDefault="00A85B54" w:rsidP="001D54F9">
      <w:pPr>
        <w:pStyle w:val="ListParagraph"/>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2"/>
        </w:rPr>
      </w:pPr>
      <w:r w:rsidRPr="001D54F9">
        <w:rPr>
          <w:rFonts w:ascii="Times New Roman" w:eastAsia="Times New Roman" w:hAnsi="Times New Roman" w:cs="Times New Roman"/>
          <w:color w:val="000000"/>
          <w:sz w:val="22"/>
        </w:rPr>
        <w:t>Untuk mengupdate angka caption, dapat klik kanan angkanya, kemudian Update Field.</w:t>
      </w:r>
    </w:p>
    <w:p w14:paraId="1237B068" w14:textId="6A495003" w:rsidR="00A85B54" w:rsidRPr="001D54F9" w:rsidRDefault="00A85B54" w:rsidP="001D54F9">
      <w:pPr>
        <w:pStyle w:val="ListParagraph"/>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2"/>
        </w:rPr>
      </w:pPr>
      <w:r w:rsidRPr="001D54F9">
        <w:rPr>
          <w:rFonts w:ascii="Times New Roman" w:eastAsia="Times New Roman" w:hAnsi="Times New Roman" w:cs="Times New Roman"/>
          <w:color w:val="000000"/>
          <w:sz w:val="22"/>
        </w:rPr>
        <w:t xml:space="preserve">QR Code </w:t>
      </w:r>
      <w:r w:rsidR="0017475A" w:rsidRPr="001D54F9">
        <w:rPr>
          <w:rFonts w:ascii="Times New Roman" w:eastAsia="Times New Roman" w:hAnsi="Times New Roman" w:cs="Times New Roman"/>
          <w:color w:val="000000"/>
          <w:sz w:val="22"/>
        </w:rPr>
        <w:t>minimal 3x3 cm dan maksimal 6x6 cm</w:t>
      </w:r>
      <w:r w:rsidR="001D54F9">
        <w:rPr>
          <w:rFonts w:ascii="Times New Roman" w:eastAsia="Times New Roman" w:hAnsi="Times New Roman" w:cs="Times New Roman"/>
          <w:color w:val="000000"/>
          <w:sz w:val="22"/>
        </w:rPr>
        <w:t>, boleh diletakkan di tengah atau</w:t>
      </w:r>
      <w:r w:rsidR="00C475C2">
        <w:rPr>
          <w:rFonts w:ascii="Times New Roman" w:eastAsia="Times New Roman" w:hAnsi="Times New Roman" w:cs="Times New Roman"/>
          <w:color w:val="000000"/>
          <w:sz w:val="22"/>
        </w:rPr>
        <w:t xml:space="preserve"> kiri</w:t>
      </w:r>
      <w:r w:rsidR="009A68C3" w:rsidRPr="001D54F9">
        <w:rPr>
          <w:rFonts w:ascii="Times New Roman" w:eastAsia="Times New Roman" w:hAnsi="Times New Roman" w:cs="Times New Roman"/>
          <w:color w:val="000000"/>
          <w:sz w:val="22"/>
        </w:rPr>
        <w:t xml:space="preserve">. Untuk membuatnya Anda dapat menggunakan situs gratis seperti </w:t>
      </w:r>
      <w:hyperlink r:id="rId40" w:history="1">
        <w:r w:rsidR="00BC12C2" w:rsidRPr="001D54F9">
          <w:rPr>
            <w:rStyle w:val="Hyperlink"/>
            <w:rFonts w:ascii="Times New Roman" w:eastAsia="Times New Roman" w:hAnsi="Times New Roman" w:cs="Times New Roman"/>
            <w:sz w:val="22"/>
          </w:rPr>
          <w:t>https://genqrcode.com</w:t>
        </w:r>
      </w:hyperlink>
      <w:r w:rsidR="00BC12C2" w:rsidRPr="001D54F9">
        <w:rPr>
          <w:rFonts w:ascii="Times New Roman" w:eastAsia="Times New Roman" w:hAnsi="Times New Roman" w:cs="Times New Roman"/>
          <w:color w:val="000000"/>
          <w:sz w:val="22"/>
        </w:rPr>
        <w:t xml:space="preserve"> yang tidak memiliki link referral ke website penyedianya.</w:t>
      </w:r>
    </w:p>
    <w:p w14:paraId="098EEA3A" w14:textId="2F13ED71" w:rsidR="00BC12C2" w:rsidRPr="001D54F9" w:rsidRDefault="00BC12C2" w:rsidP="001D54F9">
      <w:pPr>
        <w:pStyle w:val="ListParagraph"/>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2"/>
        </w:rPr>
      </w:pPr>
      <w:r w:rsidRPr="001D54F9">
        <w:rPr>
          <w:rFonts w:ascii="Times New Roman" w:eastAsia="Times New Roman" w:hAnsi="Times New Roman" w:cs="Times New Roman"/>
          <w:color w:val="000000"/>
          <w:sz w:val="22"/>
        </w:rPr>
        <w:t>Untuk</w:t>
      </w:r>
      <w:r w:rsidR="00140333" w:rsidRPr="001D54F9">
        <w:rPr>
          <w:rFonts w:ascii="Times New Roman" w:eastAsia="Times New Roman" w:hAnsi="Times New Roman" w:cs="Times New Roman"/>
          <w:color w:val="000000"/>
          <w:sz w:val="22"/>
        </w:rPr>
        <w:t xml:space="preserve"> </w:t>
      </w:r>
      <w:r w:rsidR="001D54F9" w:rsidRPr="001D54F9">
        <w:rPr>
          <w:rFonts w:ascii="Times New Roman" w:eastAsia="Times New Roman" w:hAnsi="Times New Roman" w:cs="Times New Roman"/>
          <w:color w:val="000000"/>
          <w:sz w:val="22"/>
        </w:rPr>
        <w:t>memperpendek</w:t>
      </w:r>
      <w:r w:rsidR="001D54F9">
        <w:rPr>
          <w:rFonts w:ascii="Times New Roman" w:eastAsia="Times New Roman" w:hAnsi="Times New Roman" w:cs="Times New Roman"/>
          <w:color w:val="000000"/>
          <w:sz w:val="22"/>
        </w:rPr>
        <w:t xml:space="preserve"> </w:t>
      </w:r>
      <w:r w:rsidR="001D54F9" w:rsidRPr="001D54F9">
        <w:rPr>
          <w:rFonts w:ascii="Times New Roman" w:eastAsia="Times New Roman" w:hAnsi="Times New Roman" w:cs="Times New Roman"/>
          <w:color w:val="000000"/>
          <w:sz w:val="22"/>
        </w:rPr>
        <w:t>link yang terlalu panjang</w:t>
      </w:r>
      <w:r w:rsidR="001D54F9">
        <w:rPr>
          <w:rFonts w:ascii="Times New Roman" w:eastAsia="Times New Roman" w:hAnsi="Times New Roman" w:cs="Times New Roman"/>
          <w:color w:val="000000"/>
          <w:sz w:val="22"/>
        </w:rPr>
        <w:t xml:space="preserve"> misal link folder dari GDrive dst, Anda dapat gunakan </w:t>
      </w:r>
      <w:hyperlink r:id="rId41" w:history="1">
        <w:r w:rsidR="001D54F9" w:rsidRPr="00090E56">
          <w:rPr>
            <w:rStyle w:val="Hyperlink"/>
            <w:rFonts w:ascii="Times New Roman" w:eastAsia="Times New Roman" w:hAnsi="Times New Roman" w:cs="Times New Roman"/>
            <w:sz w:val="22"/>
          </w:rPr>
          <w:t>https://home.s.id</w:t>
        </w:r>
      </w:hyperlink>
      <w:r w:rsidR="001D54F9">
        <w:rPr>
          <w:rFonts w:ascii="Times New Roman" w:eastAsia="Times New Roman" w:hAnsi="Times New Roman" w:cs="Times New Roman"/>
          <w:color w:val="000000"/>
          <w:sz w:val="22"/>
        </w:rPr>
        <w:t xml:space="preserve"> karya anak bangsa.</w:t>
      </w:r>
    </w:p>
    <w:p w14:paraId="58F37C4A" w14:textId="77777777" w:rsidR="00AE38B6" w:rsidRPr="00F40B3B" w:rsidRDefault="00AE38B6">
      <w:pPr>
        <w:spacing w:after="160"/>
      </w:pPr>
    </w:p>
    <w:p w14:paraId="48E439BD" w14:textId="28F681A8" w:rsidR="00AB7F94" w:rsidRPr="00F40B3B" w:rsidRDefault="00A05720" w:rsidP="00D86956">
      <w:pPr>
        <w:pStyle w:val="Caption"/>
        <w:jc w:val="left"/>
      </w:pPr>
      <w:bookmarkStart w:id="397" w:name="_Toc199945496"/>
      <w:bookmarkStart w:id="398" w:name="_Toc201287191"/>
      <w:bookmarkStart w:id="399" w:name="_Toc208412478"/>
      <w:r w:rsidRPr="00F40B3B">
        <w:rPr>
          <w:b/>
          <w:bCs/>
        </w:rPr>
        <w:t xml:space="preserve">Lampiran </w:t>
      </w:r>
      <w:r w:rsidRPr="00F40B3B">
        <w:rPr>
          <w:b/>
          <w:bCs/>
        </w:rPr>
        <w:fldChar w:fldCharType="begin"/>
      </w:r>
      <w:r w:rsidRPr="00F40B3B">
        <w:rPr>
          <w:b/>
          <w:bCs/>
        </w:rPr>
        <w:instrText xml:space="preserve"> SEQ Lampiran \* ARABIC </w:instrText>
      </w:r>
      <w:r w:rsidRPr="00F40B3B">
        <w:rPr>
          <w:b/>
          <w:bCs/>
        </w:rPr>
        <w:fldChar w:fldCharType="separate"/>
      </w:r>
      <w:r w:rsidR="006B0D17">
        <w:rPr>
          <w:b/>
          <w:bCs/>
        </w:rPr>
        <w:t>6</w:t>
      </w:r>
      <w:r w:rsidRPr="00F40B3B">
        <w:rPr>
          <w:b/>
          <w:bCs/>
        </w:rPr>
        <w:fldChar w:fldCharType="end"/>
      </w:r>
      <w:r w:rsidRPr="00F40B3B">
        <w:rPr>
          <w:b/>
          <w:bCs/>
        </w:rPr>
        <w:t>.</w:t>
      </w:r>
      <w:r w:rsidRPr="00F40B3B">
        <w:t xml:space="preserve"> </w:t>
      </w:r>
      <w:r w:rsidR="00C21D09">
        <w:t xml:space="preserve">Tabel Peringkat </w:t>
      </w:r>
      <w:r w:rsidR="002B25B9" w:rsidRPr="00F40B3B">
        <w:t>Hasil Pengujian Model pada Data Validasi</w:t>
      </w:r>
      <w:bookmarkEnd w:id="397"/>
      <w:bookmarkEnd w:id="398"/>
      <w:bookmarkEnd w:id="399"/>
    </w:p>
    <w:tbl>
      <w:tblPr>
        <w:tblStyle w:val="PlainTable5"/>
        <w:tblW w:w="8500" w:type="dxa"/>
        <w:tblLayout w:type="fixed"/>
        <w:tblLook w:val="04A0" w:firstRow="1" w:lastRow="0" w:firstColumn="1" w:lastColumn="0" w:noHBand="0" w:noVBand="1"/>
      </w:tblPr>
      <w:tblGrid>
        <w:gridCol w:w="851"/>
        <w:gridCol w:w="1843"/>
        <w:gridCol w:w="706"/>
        <w:gridCol w:w="1845"/>
        <w:gridCol w:w="705"/>
        <w:gridCol w:w="1847"/>
        <w:gridCol w:w="703"/>
      </w:tblGrid>
      <w:tr w:rsidR="002B057E" w:rsidRPr="00F40B3B" w14:paraId="3376826F" w14:textId="77777777" w:rsidTr="00D86956">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51" w:type="dxa"/>
            <w:noWrap/>
            <w:vAlign w:val="center"/>
            <w:hideMark/>
          </w:tcPr>
          <w:p w14:paraId="739C2217" w14:textId="400B06DA" w:rsidR="00A05720" w:rsidRPr="00D86956" w:rsidRDefault="00421D1F" w:rsidP="00D86956">
            <w:pPr>
              <w:pBdr>
                <w:top w:val="nil"/>
                <w:left w:val="nil"/>
                <w:bottom w:val="nil"/>
                <w:right w:val="nil"/>
                <w:between w:val="nil"/>
              </w:pBdr>
              <w:jc w:val="left"/>
              <w:rPr>
                <w:rFonts w:ascii="Times New Roman" w:hAnsi="Times New Roman"/>
                <w:b/>
                <w:i w:val="0"/>
                <w:color w:val="000000"/>
                <w:sz w:val="20"/>
              </w:rPr>
            </w:pPr>
            <w:r w:rsidRPr="00F40B3B">
              <w:rPr>
                <w:rFonts w:ascii="Times New Roman" w:eastAsia="Times New Roman" w:hAnsi="Times New Roman" w:cs="Times New Roman"/>
                <w:b/>
                <w:bCs/>
                <w:i w:val="0"/>
                <w:iCs w:val="0"/>
                <w:color w:val="000000"/>
                <w:sz w:val="20"/>
                <w:szCs w:val="20"/>
              </w:rPr>
              <w:t>Urutan</w:t>
            </w:r>
          </w:p>
        </w:tc>
        <w:tc>
          <w:tcPr>
            <w:tcW w:w="2549" w:type="dxa"/>
            <w:gridSpan w:val="2"/>
            <w:tcBorders>
              <w:right w:val="single" w:sz="4" w:space="0" w:color="808080" w:themeColor="background1" w:themeShade="80"/>
            </w:tcBorders>
            <w:noWrap/>
            <w:vAlign w:val="center"/>
            <w:hideMark/>
          </w:tcPr>
          <w:p w14:paraId="47D4BBED" w14:textId="48C7CB6B" w:rsidR="00A05720" w:rsidRPr="00F40B3B" w:rsidRDefault="00A05720" w:rsidP="00940D2F">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F40B3B">
              <w:rPr>
                <w:rFonts w:ascii="Times New Roman" w:eastAsia="Times New Roman" w:hAnsi="Times New Roman" w:cs="Times New Roman"/>
                <w:b/>
                <w:bCs/>
                <w:i w:val="0"/>
                <w:iCs w:val="0"/>
                <w:color w:val="000000"/>
                <w:sz w:val="20"/>
                <w:szCs w:val="20"/>
              </w:rPr>
              <w:t>mAP</w:t>
            </w:r>
            <w:r w:rsidRPr="00F40B3B">
              <w:rPr>
                <w:rFonts w:ascii="Times New Roman" w:eastAsia="Times New Roman" w:hAnsi="Times New Roman" w:cs="Times New Roman"/>
                <w:b/>
                <w:bCs/>
                <w:i w:val="0"/>
                <w:iCs w:val="0"/>
                <w:color w:val="000000"/>
                <w:sz w:val="20"/>
                <w:szCs w:val="20"/>
                <w:vertAlign w:val="subscript"/>
              </w:rPr>
              <w:t>50-95</w:t>
            </w:r>
            <w:r w:rsidR="003F6160" w:rsidRPr="00F40B3B">
              <w:rPr>
                <w:rFonts w:eastAsia="Times New Roman"/>
                <w:b/>
                <w:bCs/>
                <w:i w:val="0"/>
                <w:iCs w:val="0"/>
                <w:color w:val="000000"/>
                <w:sz w:val="20"/>
                <w:szCs w:val="20"/>
              </w:rPr>
              <w:t xml:space="preserve"> (</w:t>
            </w:r>
            <w:r w:rsidR="003F6160" w:rsidRPr="00F40B3B">
              <w:rPr>
                <w:b/>
                <w:bCs/>
                <w:i w:val="0"/>
                <w:iCs w:val="0"/>
                <w:sz w:val="20"/>
                <w:szCs w:val="18"/>
              </w:rPr>
              <w:t>%)</w:t>
            </w:r>
          </w:p>
        </w:tc>
        <w:tc>
          <w:tcPr>
            <w:tcW w:w="2550" w:type="dxa"/>
            <w:gridSpan w:val="2"/>
            <w:tcBorders>
              <w:left w:val="single" w:sz="4" w:space="0" w:color="808080" w:themeColor="background1" w:themeShade="80"/>
              <w:right w:val="single" w:sz="4" w:space="0" w:color="808080" w:themeColor="background1" w:themeShade="80"/>
            </w:tcBorders>
            <w:noWrap/>
            <w:vAlign w:val="center"/>
            <w:hideMark/>
          </w:tcPr>
          <w:p w14:paraId="473A43F2" w14:textId="786EABF5" w:rsidR="00A05720" w:rsidRPr="00F40B3B" w:rsidRDefault="00A05720" w:rsidP="00940D2F">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F40B3B">
              <w:rPr>
                <w:rFonts w:ascii="Times New Roman" w:eastAsia="Times New Roman" w:hAnsi="Times New Roman" w:cs="Times New Roman"/>
                <w:b/>
                <w:bCs/>
                <w:i w:val="0"/>
                <w:iCs w:val="0"/>
                <w:color w:val="000000"/>
                <w:sz w:val="20"/>
                <w:szCs w:val="20"/>
              </w:rPr>
              <w:t>mAP</w:t>
            </w:r>
            <w:r w:rsidRPr="00F40B3B">
              <w:rPr>
                <w:rFonts w:ascii="Times New Roman" w:eastAsia="Times New Roman" w:hAnsi="Times New Roman" w:cs="Times New Roman"/>
                <w:b/>
                <w:bCs/>
                <w:i w:val="0"/>
                <w:iCs w:val="0"/>
                <w:color w:val="000000"/>
                <w:sz w:val="20"/>
                <w:szCs w:val="20"/>
                <w:vertAlign w:val="subscript"/>
              </w:rPr>
              <w:t>50</w:t>
            </w:r>
            <w:r w:rsidR="003F6160" w:rsidRPr="00F40B3B">
              <w:rPr>
                <w:rFonts w:eastAsia="Times New Roman"/>
                <w:b/>
                <w:bCs/>
                <w:i w:val="0"/>
                <w:iCs w:val="0"/>
                <w:color w:val="000000"/>
                <w:sz w:val="20"/>
                <w:szCs w:val="20"/>
              </w:rPr>
              <w:t xml:space="preserve"> (</w:t>
            </w:r>
            <w:r w:rsidR="003F6160" w:rsidRPr="00F40B3B">
              <w:rPr>
                <w:b/>
                <w:bCs/>
                <w:i w:val="0"/>
                <w:iCs w:val="0"/>
                <w:sz w:val="20"/>
                <w:szCs w:val="18"/>
              </w:rPr>
              <w:t>%)</w:t>
            </w:r>
          </w:p>
        </w:tc>
        <w:tc>
          <w:tcPr>
            <w:tcW w:w="2550" w:type="dxa"/>
            <w:gridSpan w:val="2"/>
            <w:tcBorders>
              <w:left w:val="single" w:sz="4" w:space="0" w:color="808080" w:themeColor="background1" w:themeShade="80"/>
            </w:tcBorders>
            <w:noWrap/>
            <w:vAlign w:val="center"/>
            <w:hideMark/>
          </w:tcPr>
          <w:p w14:paraId="214D7461" w14:textId="48DACED1" w:rsidR="00A05720" w:rsidRPr="00F40B3B" w:rsidRDefault="009D378B" w:rsidP="00940D2F">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F40B3B">
              <w:rPr>
                <w:rFonts w:ascii="Times New Roman" w:eastAsia="Times New Roman" w:hAnsi="Times New Roman" w:cs="Times New Roman"/>
                <w:b/>
                <w:bCs/>
                <w:i w:val="0"/>
                <w:iCs w:val="0"/>
                <w:color w:val="000000"/>
                <w:sz w:val="20"/>
                <w:szCs w:val="20"/>
              </w:rPr>
              <w:t>M</w:t>
            </w:r>
            <w:r w:rsidRPr="00F40B3B">
              <w:rPr>
                <w:rFonts w:eastAsia="Times New Roman"/>
                <w:b/>
                <w:bCs/>
                <w:i w:val="0"/>
                <w:iCs w:val="0"/>
                <w:color w:val="000000"/>
                <w:sz w:val="20"/>
                <w:szCs w:val="20"/>
              </w:rPr>
              <w:t>ean Recall</w:t>
            </w:r>
            <w:r w:rsidR="003F6160" w:rsidRPr="00F40B3B">
              <w:rPr>
                <w:rFonts w:eastAsia="Times New Roman"/>
                <w:b/>
                <w:bCs/>
                <w:i w:val="0"/>
                <w:iCs w:val="0"/>
                <w:color w:val="000000"/>
                <w:sz w:val="20"/>
                <w:szCs w:val="20"/>
              </w:rPr>
              <w:t xml:space="preserve"> (</w:t>
            </w:r>
            <w:r w:rsidR="003F6160" w:rsidRPr="00F40B3B">
              <w:rPr>
                <w:b/>
                <w:bCs/>
                <w:i w:val="0"/>
                <w:iCs w:val="0"/>
                <w:sz w:val="20"/>
                <w:szCs w:val="18"/>
              </w:rPr>
              <w:t>%)</w:t>
            </w:r>
          </w:p>
        </w:tc>
      </w:tr>
      <w:tr w:rsidR="00D86956" w:rsidRPr="00F40B3B" w14:paraId="4902F089"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6476A3F4" w14:textId="0A4BCBF4"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w:t>
            </w:r>
          </w:p>
        </w:tc>
        <w:tc>
          <w:tcPr>
            <w:tcW w:w="1843" w:type="dxa"/>
            <w:noWrap/>
            <w:vAlign w:val="center"/>
            <w:hideMark/>
          </w:tcPr>
          <w:p w14:paraId="367CBA5B"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L</w:t>
            </w:r>
          </w:p>
        </w:tc>
        <w:tc>
          <w:tcPr>
            <w:tcW w:w="706" w:type="dxa"/>
            <w:tcBorders>
              <w:right w:val="single" w:sz="4" w:space="0" w:color="808080" w:themeColor="background1" w:themeShade="80"/>
            </w:tcBorders>
            <w:noWrap/>
            <w:vAlign w:val="center"/>
            <w:hideMark/>
          </w:tcPr>
          <w:p w14:paraId="6A06126B" w14:textId="0D1B1651"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7,12</w:t>
            </w:r>
          </w:p>
        </w:tc>
        <w:tc>
          <w:tcPr>
            <w:tcW w:w="1845" w:type="dxa"/>
            <w:tcBorders>
              <w:left w:val="single" w:sz="4" w:space="0" w:color="808080" w:themeColor="background1" w:themeShade="80"/>
            </w:tcBorders>
            <w:noWrap/>
            <w:vAlign w:val="center"/>
            <w:hideMark/>
          </w:tcPr>
          <w:p w14:paraId="05FD7927"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L</w:t>
            </w:r>
          </w:p>
        </w:tc>
        <w:tc>
          <w:tcPr>
            <w:tcW w:w="705" w:type="dxa"/>
            <w:tcBorders>
              <w:right w:val="single" w:sz="4" w:space="0" w:color="808080" w:themeColor="background1" w:themeShade="80"/>
            </w:tcBorders>
            <w:noWrap/>
            <w:vAlign w:val="center"/>
            <w:hideMark/>
          </w:tcPr>
          <w:p w14:paraId="681D7E52" w14:textId="548A29F6"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86</w:t>
            </w:r>
          </w:p>
        </w:tc>
        <w:tc>
          <w:tcPr>
            <w:tcW w:w="1847" w:type="dxa"/>
            <w:tcBorders>
              <w:left w:val="single" w:sz="4" w:space="0" w:color="808080" w:themeColor="background1" w:themeShade="80"/>
            </w:tcBorders>
            <w:noWrap/>
            <w:vAlign w:val="center"/>
            <w:hideMark/>
          </w:tcPr>
          <w:p w14:paraId="4E83EF9F" w14:textId="60EAF20B"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8-L</w:t>
            </w:r>
          </w:p>
        </w:tc>
        <w:tc>
          <w:tcPr>
            <w:tcW w:w="703" w:type="dxa"/>
            <w:noWrap/>
            <w:vAlign w:val="center"/>
            <w:hideMark/>
          </w:tcPr>
          <w:p w14:paraId="368C8CD1" w14:textId="78FE0DDF"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6,13</w:t>
            </w:r>
          </w:p>
        </w:tc>
      </w:tr>
      <w:tr w:rsidR="002B057E" w:rsidRPr="00F40B3B" w14:paraId="63677019"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10D2A3F8" w14:textId="18DC0CB6"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2</w:t>
            </w:r>
          </w:p>
        </w:tc>
        <w:tc>
          <w:tcPr>
            <w:tcW w:w="1843" w:type="dxa"/>
            <w:noWrap/>
            <w:vAlign w:val="center"/>
            <w:hideMark/>
          </w:tcPr>
          <w:p w14:paraId="7BE91FA8"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S</w:t>
            </w:r>
          </w:p>
        </w:tc>
        <w:tc>
          <w:tcPr>
            <w:tcW w:w="706" w:type="dxa"/>
            <w:tcBorders>
              <w:right w:val="single" w:sz="4" w:space="0" w:color="808080" w:themeColor="background1" w:themeShade="80"/>
            </w:tcBorders>
            <w:noWrap/>
            <w:vAlign w:val="center"/>
            <w:hideMark/>
          </w:tcPr>
          <w:p w14:paraId="39706392" w14:textId="5857A908"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6,98</w:t>
            </w:r>
          </w:p>
        </w:tc>
        <w:tc>
          <w:tcPr>
            <w:tcW w:w="1845" w:type="dxa"/>
            <w:tcBorders>
              <w:left w:val="single" w:sz="4" w:space="0" w:color="808080" w:themeColor="background1" w:themeShade="80"/>
            </w:tcBorders>
            <w:noWrap/>
            <w:vAlign w:val="center"/>
            <w:hideMark/>
          </w:tcPr>
          <w:p w14:paraId="27A8B57A"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S</w:t>
            </w:r>
          </w:p>
        </w:tc>
        <w:tc>
          <w:tcPr>
            <w:tcW w:w="705" w:type="dxa"/>
            <w:tcBorders>
              <w:right w:val="single" w:sz="4" w:space="0" w:color="808080" w:themeColor="background1" w:themeShade="80"/>
            </w:tcBorders>
            <w:noWrap/>
            <w:vAlign w:val="center"/>
            <w:hideMark/>
          </w:tcPr>
          <w:p w14:paraId="0E46D035" w14:textId="33987C0C"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84</w:t>
            </w:r>
          </w:p>
        </w:tc>
        <w:tc>
          <w:tcPr>
            <w:tcW w:w="1847" w:type="dxa"/>
            <w:tcBorders>
              <w:left w:val="single" w:sz="4" w:space="0" w:color="808080" w:themeColor="background1" w:themeShade="80"/>
            </w:tcBorders>
            <w:noWrap/>
            <w:vAlign w:val="center"/>
            <w:hideMark/>
          </w:tcPr>
          <w:p w14:paraId="4DAE2E49" w14:textId="31F42256"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11-X</w:t>
            </w:r>
          </w:p>
        </w:tc>
        <w:tc>
          <w:tcPr>
            <w:tcW w:w="703" w:type="dxa"/>
            <w:noWrap/>
            <w:vAlign w:val="center"/>
            <w:hideMark/>
          </w:tcPr>
          <w:p w14:paraId="2E3286BB" w14:textId="1EEE1A49"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5,50</w:t>
            </w:r>
          </w:p>
        </w:tc>
      </w:tr>
      <w:tr w:rsidR="00D86956" w:rsidRPr="00F40B3B" w14:paraId="65EC8601"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124469D1" w14:textId="67493277"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3</w:t>
            </w:r>
          </w:p>
        </w:tc>
        <w:tc>
          <w:tcPr>
            <w:tcW w:w="1843" w:type="dxa"/>
            <w:noWrap/>
            <w:vAlign w:val="center"/>
            <w:hideMark/>
          </w:tcPr>
          <w:p w14:paraId="659C3EA1"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M</w:t>
            </w:r>
          </w:p>
        </w:tc>
        <w:tc>
          <w:tcPr>
            <w:tcW w:w="706" w:type="dxa"/>
            <w:tcBorders>
              <w:right w:val="single" w:sz="4" w:space="0" w:color="808080" w:themeColor="background1" w:themeShade="80"/>
            </w:tcBorders>
            <w:noWrap/>
            <w:vAlign w:val="center"/>
            <w:hideMark/>
          </w:tcPr>
          <w:p w14:paraId="361BA02C" w14:textId="34CC11A9"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6,95</w:t>
            </w:r>
          </w:p>
        </w:tc>
        <w:tc>
          <w:tcPr>
            <w:tcW w:w="1845" w:type="dxa"/>
            <w:tcBorders>
              <w:left w:val="single" w:sz="4" w:space="0" w:color="808080" w:themeColor="background1" w:themeShade="80"/>
            </w:tcBorders>
            <w:noWrap/>
            <w:vAlign w:val="center"/>
            <w:hideMark/>
          </w:tcPr>
          <w:p w14:paraId="5CDC9139"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X</w:t>
            </w:r>
          </w:p>
        </w:tc>
        <w:tc>
          <w:tcPr>
            <w:tcW w:w="705" w:type="dxa"/>
            <w:tcBorders>
              <w:right w:val="single" w:sz="4" w:space="0" w:color="808080" w:themeColor="background1" w:themeShade="80"/>
            </w:tcBorders>
            <w:noWrap/>
            <w:vAlign w:val="center"/>
            <w:hideMark/>
          </w:tcPr>
          <w:p w14:paraId="14BC1E5D" w14:textId="6B7D231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80</w:t>
            </w:r>
          </w:p>
        </w:tc>
        <w:tc>
          <w:tcPr>
            <w:tcW w:w="1847" w:type="dxa"/>
            <w:tcBorders>
              <w:left w:val="single" w:sz="4" w:space="0" w:color="808080" w:themeColor="background1" w:themeShade="80"/>
            </w:tcBorders>
            <w:noWrap/>
            <w:vAlign w:val="center"/>
            <w:hideMark/>
          </w:tcPr>
          <w:p w14:paraId="0FE5836B" w14:textId="18E73650"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8-X</w:t>
            </w:r>
          </w:p>
        </w:tc>
        <w:tc>
          <w:tcPr>
            <w:tcW w:w="703" w:type="dxa"/>
            <w:noWrap/>
            <w:vAlign w:val="center"/>
            <w:hideMark/>
          </w:tcPr>
          <w:p w14:paraId="72EF6B19" w14:textId="0212BF40"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4,85</w:t>
            </w:r>
          </w:p>
        </w:tc>
      </w:tr>
      <w:tr w:rsidR="002B057E" w:rsidRPr="00F40B3B" w14:paraId="5256CC41"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3DDDD22B" w14:textId="25B988FC"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4</w:t>
            </w:r>
          </w:p>
        </w:tc>
        <w:tc>
          <w:tcPr>
            <w:tcW w:w="1843" w:type="dxa"/>
            <w:noWrap/>
            <w:vAlign w:val="center"/>
            <w:hideMark/>
          </w:tcPr>
          <w:p w14:paraId="01D4947D"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X</w:t>
            </w:r>
          </w:p>
        </w:tc>
        <w:tc>
          <w:tcPr>
            <w:tcW w:w="706" w:type="dxa"/>
            <w:tcBorders>
              <w:right w:val="single" w:sz="4" w:space="0" w:color="808080" w:themeColor="background1" w:themeShade="80"/>
            </w:tcBorders>
            <w:noWrap/>
            <w:vAlign w:val="center"/>
            <w:hideMark/>
          </w:tcPr>
          <w:p w14:paraId="53514338" w14:textId="45A66A21"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6,91</w:t>
            </w:r>
          </w:p>
        </w:tc>
        <w:tc>
          <w:tcPr>
            <w:tcW w:w="1845" w:type="dxa"/>
            <w:tcBorders>
              <w:left w:val="single" w:sz="4" w:space="0" w:color="808080" w:themeColor="background1" w:themeShade="80"/>
            </w:tcBorders>
            <w:noWrap/>
            <w:vAlign w:val="center"/>
            <w:hideMark/>
          </w:tcPr>
          <w:p w14:paraId="6F8CA3F2"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RT-DETR-L</w:t>
            </w:r>
          </w:p>
        </w:tc>
        <w:tc>
          <w:tcPr>
            <w:tcW w:w="705" w:type="dxa"/>
            <w:tcBorders>
              <w:right w:val="single" w:sz="4" w:space="0" w:color="808080" w:themeColor="background1" w:themeShade="80"/>
            </w:tcBorders>
            <w:noWrap/>
            <w:vAlign w:val="center"/>
            <w:hideMark/>
          </w:tcPr>
          <w:p w14:paraId="017A5B47" w14:textId="34DC04C5"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58</w:t>
            </w:r>
          </w:p>
        </w:tc>
        <w:tc>
          <w:tcPr>
            <w:tcW w:w="1847" w:type="dxa"/>
            <w:tcBorders>
              <w:left w:val="single" w:sz="4" w:space="0" w:color="808080" w:themeColor="background1" w:themeShade="80"/>
            </w:tcBorders>
            <w:noWrap/>
            <w:vAlign w:val="center"/>
            <w:hideMark/>
          </w:tcPr>
          <w:p w14:paraId="4E0C56AF" w14:textId="29784099"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11-M</w:t>
            </w:r>
          </w:p>
        </w:tc>
        <w:tc>
          <w:tcPr>
            <w:tcW w:w="703" w:type="dxa"/>
            <w:noWrap/>
            <w:vAlign w:val="center"/>
            <w:hideMark/>
          </w:tcPr>
          <w:p w14:paraId="4A6651A4" w14:textId="72EB234B"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4,71</w:t>
            </w:r>
          </w:p>
        </w:tc>
      </w:tr>
      <w:tr w:rsidR="00D86956" w:rsidRPr="00F40B3B" w14:paraId="54D82BD1"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66E6C4FC" w14:textId="7B1712BA"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5</w:t>
            </w:r>
          </w:p>
        </w:tc>
        <w:tc>
          <w:tcPr>
            <w:tcW w:w="1843" w:type="dxa"/>
            <w:noWrap/>
            <w:vAlign w:val="center"/>
            <w:hideMark/>
          </w:tcPr>
          <w:p w14:paraId="3E1FDC8D"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L</w:t>
            </w:r>
          </w:p>
        </w:tc>
        <w:tc>
          <w:tcPr>
            <w:tcW w:w="706" w:type="dxa"/>
            <w:tcBorders>
              <w:right w:val="single" w:sz="4" w:space="0" w:color="808080" w:themeColor="background1" w:themeShade="80"/>
            </w:tcBorders>
            <w:noWrap/>
            <w:vAlign w:val="center"/>
            <w:hideMark/>
          </w:tcPr>
          <w:p w14:paraId="675CE15D" w14:textId="2C6B4FB1"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6,75</w:t>
            </w:r>
          </w:p>
        </w:tc>
        <w:tc>
          <w:tcPr>
            <w:tcW w:w="1845" w:type="dxa"/>
            <w:tcBorders>
              <w:left w:val="single" w:sz="4" w:space="0" w:color="808080" w:themeColor="background1" w:themeShade="80"/>
            </w:tcBorders>
            <w:noWrap/>
            <w:vAlign w:val="center"/>
            <w:hideMark/>
          </w:tcPr>
          <w:p w14:paraId="713EAC4F"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9-S</w:t>
            </w:r>
          </w:p>
        </w:tc>
        <w:tc>
          <w:tcPr>
            <w:tcW w:w="705" w:type="dxa"/>
            <w:tcBorders>
              <w:right w:val="single" w:sz="4" w:space="0" w:color="808080" w:themeColor="background1" w:themeShade="80"/>
            </w:tcBorders>
            <w:noWrap/>
            <w:vAlign w:val="center"/>
            <w:hideMark/>
          </w:tcPr>
          <w:p w14:paraId="0C6558C0" w14:textId="58E3F864"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50</w:t>
            </w:r>
          </w:p>
        </w:tc>
        <w:tc>
          <w:tcPr>
            <w:tcW w:w="1847" w:type="dxa"/>
            <w:tcBorders>
              <w:left w:val="single" w:sz="4" w:space="0" w:color="808080" w:themeColor="background1" w:themeShade="80"/>
            </w:tcBorders>
            <w:noWrap/>
            <w:vAlign w:val="center"/>
            <w:hideMark/>
          </w:tcPr>
          <w:p w14:paraId="270A6F94" w14:textId="59B8B54A"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11-L</w:t>
            </w:r>
          </w:p>
        </w:tc>
        <w:tc>
          <w:tcPr>
            <w:tcW w:w="703" w:type="dxa"/>
            <w:noWrap/>
            <w:vAlign w:val="center"/>
            <w:hideMark/>
          </w:tcPr>
          <w:p w14:paraId="56675296" w14:textId="7A5BE985"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4,65</w:t>
            </w:r>
          </w:p>
        </w:tc>
      </w:tr>
      <w:tr w:rsidR="002B057E" w:rsidRPr="00F40B3B" w14:paraId="77F8F745"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415DD47" w14:textId="13038042"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6</w:t>
            </w:r>
          </w:p>
        </w:tc>
        <w:tc>
          <w:tcPr>
            <w:tcW w:w="1843" w:type="dxa"/>
            <w:noWrap/>
            <w:vAlign w:val="center"/>
            <w:hideMark/>
          </w:tcPr>
          <w:p w14:paraId="55D692EE"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S</w:t>
            </w:r>
          </w:p>
        </w:tc>
        <w:tc>
          <w:tcPr>
            <w:tcW w:w="706" w:type="dxa"/>
            <w:tcBorders>
              <w:right w:val="single" w:sz="4" w:space="0" w:color="808080" w:themeColor="background1" w:themeShade="80"/>
            </w:tcBorders>
            <w:noWrap/>
            <w:vAlign w:val="center"/>
            <w:hideMark/>
          </w:tcPr>
          <w:p w14:paraId="23CF9FC3" w14:textId="37B63189"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6,06</w:t>
            </w:r>
          </w:p>
        </w:tc>
        <w:tc>
          <w:tcPr>
            <w:tcW w:w="1845" w:type="dxa"/>
            <w:tcBorders>
              <w:left w:val="single" w:sz="4" w:space="0" w:color="808080" w:themeColor="background1" w:themeShade="80"/>
            </w:tcBorders>
            <w:noWrap/>
            <w:vAlign w:val="center"/>
            <w:hideMark/>
          </w:tcPr>
          <w:p w14:paraId="6F30B382"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X</w:t>
            </w:r>
          </w:p>
        </w:tc>
        <w:tc>
          <w:tcPr>
            <w:tcW w:w="705" w:type="dxa"/>
            <w:tcBorders>
              <w:right w:val="single" w:sz="4" w:space="0" w:color="808080" w:themeColor="background1" w:themeShade="80"/>
            </w:tcBorders>
            <w:noWrap/>
            <w:vAlign w:val="center"/>
            <w:hideMark/>
          </w:tcPr>
          <w:p w14:paraId="3A6380DB" w14:textId="3743469B"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46</w:t>
            </w:r>
          </w:p>
        </w:tc>
        <w:tc>
          <w:tcPr>
            <w:tcW w:w="1847" w:type="dxa"/>
            <w:tcBorders>
              <w:left w:val="single" w:sz="4" w:space="0" w:color="808080" w:themeColor="background1" w:themeShade="80"/>
            </w:tcBorders>
            <w:noWrap/>
            <w:vAlign w:val="center"/>
            <w:hideMark/>
          </w:tcPr>
          <w:p w14:paraId="16532A80" w14:textId="5D387FD3"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8-M</w:t>
            </w:r>
          </w:p>
        </w:tc>
        <w:tc>
          <w:tcPr>
            <w:tcW w:w="703" w:type="dxa"/>
            <w:noWrap/>
            <w:vAlign w:val="center"/>
            <w:hideMark/>
          </w:tcPr>
          <w:p w14:paraId="0F923B48" w14:textId="1EE4B845"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4,49</w:t>
            </w:r>
          </w:p>
        </w:tc>
      </w:tr>
      <w:tr w:rsidR="00D86956" w:rsidRPr="00F40B3B" w14:paraId="4F19BDBF"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25330229" w14:textId="299230CE"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7</w:t>
            </w:r>
          </w:p>
        </w:tc>
        <w:tc>
          <w:tcPr>
            <w:tcW w:w="1843" w:type="dxa"/>
            <w:noWrap/>
            <w:vAlign w:val="center"/>
            <w:hideMark/>
          </w:tcPr>
          <w:p w14:paraId="30E6AE8B"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M</w:t>
            </w:r>
          </w:p>
        </w:tc>
        <w:tc>
          <w:tcPr>
            <w:tcW w:w="706" w:type="dxa"/>
            <w:tcBorders>
              <w:right w:val="single" w:sz="4" w:space="0" w:color="808080" w:themeColor="background1" w:themeShade="80"/>
            </w:tcBorders>
            <w:noWrap/>
            <w:vAlign w:val="center"/>
            <w:hideMark/>
          </w:tcPr>
          <w:p w14:paraId="1CC2E78F" w14:textId="1B5DB534"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6,02</w:t>
            </w:r>
          </w:p>
        </w:tc>
        <w:tc>
          <w:tcPr>
            <w:tcW w:w="1845" w:type="dxa"/>
            <w:tcBorders>
              <w:left w:val="single" w:sz="4" w:space="0" w:color="808080" w:themeColor="background1" w:themeShade="80"/>
            </w:tcBorders>
            <w:noWrap/>
            <w:vAlign w:val="center"/>
            <w:hideMark/>
          </w:tcPr>
          <w:p w14:paraId="7C3A235A"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S</w:t>
            </w:r>
          </w:p>
        </w:tc>
        <w:tc>
          <w:tcPr>
            <w:tcW w:w="705" w:type="dxa"/>
            <w:tcBorders>
              <w:right w:val="single" w:sz="4" w:space="0" w:color="808080" w:themeColor="background1" w:themeShade="80"/>
            </w:tcBorders>
            <w:noWrap/>
            <w:vAlign w:val="center"/>
            <w:hideMark/>
          </w:tcPr>
          <w:p w14:paraId="5D6B1BB2" w14:textId="331B8352"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32</w:t>
            </w:r>
          </w:p>
        </w:tc>
        <w:tc>
          <w:tcPr>
            <w:tcW w:w="1847" w:type="dxa"/>
            <w:tcBorders>
              <w:left w:val="single" w:sz="4" w:space="0" w:color="808080" w:themeColor="background1" w:themeShade="80"/>
            </w:tcBorders>
            <w:noWrap/>
            <w:vAlign w:val="center"/>
            <w:hideMark/>
          </w:tcPr>
          <w:p w14:paraId="711259FF" w14:textId="3C4181EE"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11-S</w:t>
            </w:r>
          </w:p>
        </w:tc>
        <w:tc>
          <w:tcPr>
            <w:tcW w:w="703" w:type="dxa"/>
            <w:noWrap/>
            <w:vAlign w:val="center"/>
            <w:hideMark/>
          </w:tcPr>
          <w:p w14:paraId="68137FC6" w14:textId="4365E04C"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4,48</w:t>
            </w:r>
          </w:p>
        </w:tc>
      </w:tr>
      <w:tr w:rsidR="002B057E" w:rsidRPr="00F40B3B" w14:paraId="00AC77B7"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29913B07" w14:textId="0EB7B971"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8</w:t>
            </w:r>
          </w:p>
        </w:tc>
        <w:tc>
          <w:tcPr>
            <w:tcW w:w="1843" w:type="dxa"/>
            <w:noWrap/>
            <w:vAlign w:val="center"/>
            <w:hideMark/>
          </w:tcPr>
          <w:p w14:paraId="439251EF"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X</w:t>
            </w:r>
          </w:p>
        </w:tc>
        <w:tc>
          <w:tcPr>
            <w:tcW w:w="706" w:type="dxa"/>
            <w:tcBorders>
              <w:right w:val="single" w:sz="4" w:space="0" w:color="808080" w:themeColor="background1" w:themeShade="80"/>
            </w:tcBorders>
            <w:noWrap/>
            <w:vAlign w:val="center"/>
            <w:hideMark/>
          </w:tcPr>
          <w:p w14:paraId="5F5E2839" w14:textId="5A651432"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5,52</w:t>
            </w:r>
          </w:p>
        </w:tc>
        <w:tc>
          <w:tcPr>
            <w:tcW w:w="1845" w:type="dxa"/>
            <w:tcBorders>
              <w:left w:val="single" w:sz="4" w:space="0" w:color="808080" w:themeColor="background1" w:themeShade="80"/>
            </w:tcBorders>
            <w:noWrap/>
            <w:vAlign w:val="center"/>
            <w:hideMark/>
          </w:tcPr>
          <w:p w14:paraId="3A39E9D9"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L</w:t>
            </w:r>
          </w:p>
        </w:tc>
        <w:tc>
          <w:tcPr>
            <w:tcW w:w="705" w:type="dxa"/>
            <w:tcBorders>
              <w:right w:val="single" w:sz="4" w:space="0" w:color="808080" w:themeColor="background1" w:themeShade="80"/>
            </w:tcBorders>
            <w:noWrap/>
            <w:vAlign w:val="center"/>
            <w:hideMark/>
          </w:tcPr>
          <w:p w14:paraId="5ACD0D30" w14:textId="7D67CF99"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16</w:t>
            </w:r>
          </w:p>
        </w:tc>
        <w:tc>
          <w:tcPr>
            <w:tcW w:w="1847" w:type="dxa"/>
            <w:tcBorders>
              <w:left w:val="single" w:sz="4" w:space="0" w:color="808080" w:themeColor="background1" w:themeShade="80"/>
            </w:tcBorders>
            <w:noWrap/>
            <w:vAlign w:val="center"/>
            <w:hideMark/>
          </w:tcPr>
          <w:p w14:paraId="077FBEBC" w14:textId="243FBCDD"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9-E</w:t>
            </w:r>
          </w:p>
        </w:tc>
        <w:tc>
          <w:tcPr>
            <w:tcW w:w="703" w:type="dxa"/>
            <w:noWrap/>
            <w:vAlign w:val="center"/>
            <w:hideMark/>
          </w:tcPr>
          <w:p w14:paraId="4AC4F309" w14:textId="3C3D301F"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4,37</w:t>
            </w:r>
          </w:p>
        </w:tc>
      </w:tr>
      <w:tr w:rsidR="00D86956" w:rsidRPr="00F40B3B" w14:paraId="0394F901"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737959FB" w14:textId="3B7AFAE9"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9</w:t>
            </w:r>
          </w:p>
        </w:tc>
        <w:tc>
          <w:tcPr>
            <w:tcW w:w="1843" w:type="dxa"/>
            <w:noWrap/>
            <w:vAlign w:val="center"/>
            <w:hideMark/>
          </w:tcPr>
          <w:p w14:paraId="117DDC5D"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9-E</w:t>
            </w:r>
          </w:p>
        </w:tc>
        <w:tc>
          <w:tcPr>
            <w:tcW w:w="706" w:type="dxa"/>
            <w:tcBorders>
              <w:right w:val="single" w:sz="4" w:space="0" w:color="808080" w:themeColor="background1" w:themeShade="80"/>
            </w:tcBorders>
            <w:noWrap/>
            <w:vAlign w:val="center"/>
            <w:hideMark/>
          </w:tcPr>
          <w:p w14:paraId="247B8346" w14:textId="57D18FBB"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4,78</w:t>
            </w:r>
          </w:p>
        </w:tc>
        <w:tc>
          <w:tcPr>
            <w:tcW w:w="1845" w:type="dxa"/>
            <w:tcBorders>
              <w:left w:val="single" w:sz="4" w:space="0" w:color="808080" w:themeColor="background1" w:themeShade="80"/>
            </w:tcBorders>
            <w:noWrap/>
            <w:vAlign w:val="center"/>
            <w:hideMark/>
          </w:tcPr>
          <w:p w14:paraId="3167E3B4"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M</w:t>
            </w:r>
          </w:p>
        </w:tc>
        <w:tc>
          <w:tcPr>
            <w:tcW w:w="705" w:type="dxa"/>
            <w:tcBorders>
              <w:right w:val="single" w:sz="4" w:space="0" w:color="808080" w:themeColor="background1" w:themeShade="80"/>
            </w:tcBorders>
            <w:noWrap/>
            <w:vAlign w:val="center"/>
            <w:hideMark/>
          </w:tcPr>
          <w:p w14:paraId="799750F8" w14:textId="6702D309"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7,04</w:t>
            </w:r>
          </w:p>
        </w:tc>
        <w:tc>
          <w:tcPr>
            <w:tcW w:w="1847" w:type="dxa"/>
            <w:tcBorders>
              <w:left w:val="single" w:sz="4" w:space="0" w:color="808080" w:themeColor="background1" w:themeShade="80"/>
            </w:tcBorders>
            <w:noWrap/>
            <w:vAlign w:val="center"/>
            <w:hideMark/>
          </w:tcPr>
          <w:p w14:paraId="3D0A3F77" w14:textId="126BEAD5"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8-N</w:t>
            </w:r>
          </w:p>
        </w:tc>
        <w:tc>
          <w:tcPr>
            <w:tcW w:w="703" w:type="dxa"/>
            <w:noWrap/>
            <w:vAlign w:val="center"/>
            <w:hideMark/>
          </w:tcPr>
          <w:p w14:paraId="4D319E5B" w14:textId="511CB17D"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3,82</w:t>
            </w:r>
          </w:p>
        </w:tc>
      </w:tr>
      <w:tr w:rsidR="002B057E" w:rsidRPr="00F40B3B" w14:paraId="00500096"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5215D14" w14:textId="5C9FA9AD"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0</w:t>
            </w:r>
          </w:p>
        </w:tc>
        <w:tc>
          <w:tcPr>
            <w:tcW w:w="1843" w:type="dxa"/>
            <w:noWrap/>
            <w:vAlign w:val="center"/>
            <w:hideMark/>
          </w:tcPr>
          <w:p w14:paraId="6BFC8734"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9-M</w:t>
            </w:r>
          </w:p>
        </w:tc>
        <w:tc>
          <w:tcPr>
            <w:tcW w:w="706" w:type="dxa"/>
            <w:tcBorders>
              <w:right w:val="single" w:sz="4" w:space="0" w:color="808080" w:themeColor="background1" w:themeShade="80"/>
            </w:tcBorders>
            <w:noWrap/>
            <w:vAlign w:val="center"/>
            <w:hideMark/>
          </w:tcPr>
          <w:p w14:paraId="51DBC5E8" w14:textId="7402D9B4"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4,28</w:t>
            </w:r>
          </w:p>
        </w:tc>
        <w:tc>
          <w:tcPr>
            <w:tcW w:w="1845" w:type="dxa"/>
            <w:tcBorders>
              <w:left w:val="single" w:sz="4" w:space="0" w:color="808080" w:themeColor="background1" w:themeShade="80"/>
            </w:tcBorders>
            <w:noWrap/>
            <w:vAlign w:val="center"/>
            <w:hideMark/>
          </w:tcPr>
          <w:p w14:paraId="77444466"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11-M</w:t>
            </w:r>
          </w:p>
        </w:tc>
        <w:tc>
          <w:tcPr>
            <w:tcW w:w="705" w:type="dxa"/>
            <w:tcBorders>
              <w:right w:val="single" w:sz="4" w:space="0" w:color="808080" w:themeColor="background1" w:themeShade="80"/>
            </w:tcBorders>
            <w:noWrap/>
            <w:vAlign w:val="center"/>
            <w:hideMark/>
          </w:tcPr>
          <w:p w14:paraId="1100E535" w14:textId="7F49EC60"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6,95</w:t>
            </w:r>
          </w:p>
        </w:tc>
        <w:tc>
          <w:tcPr>
            <w:tcW w:w="1847" w:type="dxa"/>
            <w:tcBorders>
              <w:left w:val="single" w:sz="4" w:space="0" w:color="808080" w:themeColor="background1" w:themeShade="80"/>
            </w:tcBorders>
            <w:noWrap/>
            <w:vAlign w:val="center"/>
            <w:hideMark/>
          </w:tcPr>
          <w:p w14:paraId="6A65E84F" w14:textId="59B3846F"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8-S</w:t>
            </w:r>
          </w:p>
        </w:tc>
        <w:tc>
          <w:tcPr>
            <w:tcW w:w="703" w:type="dxa"/>
            <w:noWrap/>
            <w:vAlign w:val="center"/>
            <w:hideMark/>
          </w:tcPr>
          <w:p w14:paraId="628E1888" w14:textId="4D9CFAE2"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3,25</w:t>
            </w:r>
          </w:p>
        </w:tc>
      </w:tr>
      <w:tr w:rsidR="00D86956" w:rsidRPr="00F40B3B" w14:paraId="7AF05994"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1833328B" w14:textId="6E290FD0"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1</w:t>
            </w:r>
          </w:p>
        </w:tc>
        <w:tc>
          <w:tcPr>
            <w:tcW w:w="1843" w:type="dxa"/>
            <w:noWrap/>
            <w:vAlign w:val="center"/>
            <w:hideMark/>
          </w:tcPr>
          <w:p w14:paraId="7F26ACE0"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9-S</w:t>
            </w:r>
          </w:p>
        </w:tc>
        <w:tc>
          <w:tcPr>
            <w:tcW w:w="706" w:type="dxa"/>
            <w:tcBorders>
              <w:right w:val="single" w:sz="4" w:space="0" w:color="808080" w:themeColor="background1" w:themeShade="80"/>
            </w:tcBorders>
            <w:noWrap/>
            <w:vAlign w:val="center"/>
            <w:hideMark/>
          </w:tcPr>
          <w:p w14:paraId="09C3064B" w14:textId="1D1AB2AB"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3,57</w:t>
            </w:r>
          </w:p>
        </w:tc>
        <w:tc>
          <w:tcPr>
            <w:tcW w:w="1845" w:type="dxa"/>
            <w:tcBorders>
              <w:left w:val="single" w:sz="4" w:space="0" w:color="808080" w:themeColor="background1" w:themeShade="80"/>
            </w:tcBorders>
            <w:noWrap/>
            <w:vAlign w:val="center"/>
            <w:hideMark/>
          </w:tcPr>
          <w:p w14:paraId="19D52D1C"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9-M</w:t>
            </w:r>
          </w:p>
        </w:tc>
        <w:tc>
          <w:tcPr>
            <w:tcW w:w="705" w:type="dxa"/>
            <w:tcBorders>
              <w:right w:val="single" w:sz="4" w:space="0" w:color="808080" w:themeColor="background1" w:themeShade="80"/>
            </w:tcBorders>
            <w:noWrap/>
            <w:vAlign w:val="center"/>
            <w:hideMark/>
          </w:tcPr>
          <w:p w14:paraId="2230580D" w14:textId="06BBBD02"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6,75</w:t>
            </w:r>
          </w:p>
        </w:tc>
        <w:tc>
          <w:tcPr>
            <w:tcW w:w="1847" w:type="dxa"/>
            <w:tcBorders>
              <w:left w:val="single" w:sz="4" w:space="0" w:color="808080" w:themeColor="background1" w:themeShade="80"/>
            </w:tcBorders>
            <w:noWrap/>
            <w:vAlign w:val="center"/>
            <w:hideMark/>
          </w:tcPr>
          <w:p w14:paraId="33AEAC23" w14:textId="4872431A"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RT-DETR-L</w:t>
            </w:r>
          </w:p>
        </w:tc>
        <w:tc>
          <w:tcPr>
            <w:tcW w:w="703" w:type="dxa"/>
            <w:noWrap/>
            <w:vAlign w:val="center"/>
            <w:hideMark/>
          </w:tcPr>
          <w:p w14:paraId="4F0E8425" w14:textId="4875AE12"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2,78</w:t>
            </w:r>
          </w:p>
        </w:tc>
      </w:tr>
      <w:tr w:rsidR="002B057E" w:rsidRPr="00F40B3B" w14:paraId="6C93051C"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71A9704F" w14:textId="606DC4F0"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2</w:t>
            </w:r>
          </w:p>
        </w:tc>
        <w:tc>
          <w:tcPr>
            <w:tcW w:w="1843" w:type="dxa"/>
            <w:noWrap/>
            <w:vAlign w:val="center"/>
            <w:hideMark/>
          </w:tcPr>
          <w:p w14:paraId="0C46761F"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RT-DETR-L</w:t>
            </w:r>
          </w:p>
        </w:tc>
        <w:tc>
          <w:tcPr>
            <w:tcW w:w="706" w:type="dxa"/>
            <w:tcBorders>
              <w:right w:val="single" w:sz="4" w:space="0" w:color="808080" w:themeColor="background1" w:themeShade="80"/>
            </w:tcBorders>
            <w:noWrap/>
            <w:vAlign w:val="center"/>
            <w:hideMark/>
          </w:tcPr>
          <w:p w14:paraId="062E3AA3" w14:textId="41AFF93B"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3,20</w:t>
            </w:r>
          </w:p>
        </w:tc>
        <w:tc>
          <w:tcPr>
            <w:tcW w:w="1845" w:type="dxa"/>
            <w:tcBorders>
              <w:left w:val="single" w:sz="4" w:space="0" w:color="808080" w:themeColor="background1" w:themeShade="80"/>
            </w:tcBorders>
            <w:noWrap/>
            <w:vAlign w:val="center"/>
            <w:hideMark/>
          </w:tcPr>
          <w:p w14:paraId="368C3B9C"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9-E</w:t>
            </w:r>
          </w:p>
        </w:tc>
        <w:tc>
          <w:tcPr>
            <w:tcW w:w="705" w:type="dxa"/>
            <w:tcBorders>
              <w:right w:val="single" w:sz="4" w:space="0" w:color="808080" w:themeColor="background1" w:themeShade="80"/>
            </w:tcBorders>
            <w:noWrap/>
            <w:vAlign w:val="center"/>
            <w:hideMark/>
          </w:tcPr>
          <w:p w14:paraId="3CD79295" w14:textId="6D38B461"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6,59</w:t>
            </w:r>
          </w:p>
        </w:tc>
        <w:tc>
          <w:tcPr>
            <w:tcW w:w="1847" w:type="dxa"/>
            <w:tcBorders>
              <w:left w:val="single" w:sz="4" w:space="0" w:color="808080" w:themeColor="background1" w:themeShade="80"/>
            </w:tcBorders>
            <w:noWrap/>
            <w:vAlign w:val="center"/>
            <w:hideMark/>
          </w:tcPr>
          <w:p w14:paraId="351F3FD6" w14:textId="54D1E685"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9-C</w:t>
            </w:r>
          </w:p>
        </w:tc>
        <w:tc>
          <w:tcPr>
            <w:tcW w:w="703" w:type="dxa"/>
            <w:noWrap/>
            <w:vAlign w:val="center"/>
            <w:hideMark/>
          </w:tcPr>
          <w:p w14:paraId="0AE0C931" w14:textId="13855B8E"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1,32</w:t>
            </w:r>
          </w:p>
        </w:tc>
      </w:tr>
      <w:tr w:rsidR="00D86956" w:rsidRPr="00F40B3B" w14:paraId="5E14CB88"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5F37F8BC" w14:textId="4FA4A247"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3</w:t>
            </w:r>
          </w:p>
        </w:tc>
        <w:tc>
          <w:tcPr>
            <w:tcW w:w="1843" w:type="dxa"/>
            <w:noWrap/>
            <w:vAlign w:val="center"/>
            <w:hideMark/>
          </w:tcPr>
          <w:p w14:paraId="014E1DFD"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N</w:t>
            </w:r>
          </w:p>
        </w:tc>
        <w:tc>
          <w:tcPr>
            <w:tcW w:w="706" w:type="dxa"/>
            <w:tcBorders>
              <w:right w:val="single" w:sz="4" w:space="0" w:color="808080" w:themeColor="background1" w:themeShade="80"/>
            </w:tcBorders>
            <w:noWrap/>
            <w:vAlign w:val="center"/>
            <w:hideMark/>
          </w:tcPr>
          <w:p w14:paraId="2CE136A6" w14:textId="70FB468B"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3,01</w:t>
            </w:r>
          </w:p>
        </w:tc>
        <w:tc>
          <w:tcPr>
            <w:tcW w:w="1845" w:type="dxa"/>
            <w:tcBorders>
              <w:left w:val="single" w:sz="4" w:space="0" w:color="808080" w:themeColor="background1" w:themeShade="80"/>
            </w:tcBorders>
            <w:noWrap/>
            <w:vAlign w:val="center"/>
            <w:hideMark/>
          </w:tcPr>
          <w:p w14:paraId="56FA3993" w14:textId="77777777"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RT-DETR-X</w:t>
            </w:r>
          </w:p>
        </w:tc>
        <w:tc>
          <w:tcPr>
            <w:tcW w:w="705" w:type="dxa"/>
            <w:tcBorders>
              <w:right w:val="single" w:sz="4" w:space="0" w:color="808080" w:themeColor="background1" w:themeShade="80"/>
            </w:tcBorders>
            <w:noWrap/>
            <w:vAlign w:val="center"/>
            <w:hideMark/>
          </w:tcPr>
          <w:p w14:paraId="587F9561" w14:textId="6A132A8A"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6,08</w:t>
            </w:r>
          </w:p>
        </w:tc>
        <w:tc>
          <w:tcPr>
            <w:tcW w:w="1847" w:type="dxa"/>
            <w:tcBorders>
              <w:left w:val="single" w:sz="4" w:space="0" w:color="808080" w:themeColor="background1" w:themeShade="80"/>
            </w:tcBorders>
            <w:noWrap/>
            <w:vAlign w:val="center"/>
            <w:hideMark/>
          </w:tcPr>
          <w:p w14:paraId="31928BA5" w14:textId="7E1604E3"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RT-DETR-X</w:t>
            </w:r>
          </w:p>
        </w:tc>
        <w:tc>
          <w:tcPr>
            <w:tcW w:w="703" w:type="dxa"/>
            <w:noWrap/>
            <w:vAlign w:val="center"/>
            <w:hideMark/>
          </w:tcPr>
          <w:p w14:paraId="5E0417E0" w14:textId="2DC68269" w:rsidR="00DC3AB2" w:rsidRPr="00F40B3B" w:rsidRDefault="00DC3AB2" w:rsidP="00DC3AB2">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90,85</w:t>
            </w:r>
          </w:p>
        </w:tc>
      </w:tr>
      <w:tr w:rsidR="002B057E" w:rsidRPr="00F40B3B" w14:paraId="743C90A8"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5ED11478" w14:textId="2D2716DB" w:rsidR="00DC3AB2" w:rsidRPr="00F40B3B" w:rsidRDefault="00DC3AB2"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4</w:t>
            </w:r>
          </w:p>
        </w:tc>
        <w:tc>
          <w:tcPr>
            <w:tcW w:w="1843" w:type="dxa"/>
            <w:noWrap/>
            <w:vAlign w:val="center"/>
            <w:hideMark/>
          </w:tcPr>
          <w:p w14:paraId="160B274C"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RT-DETR-X</w:t>
            </w:r>
          </w:p>
        </w:tc>
        <w:tc>
          <w:tcPr>
            <w:tcW w:w="706" w:type="dxa"/>
            <w:tcBorders>
              <w:right w:val="single" w:sz="4" w:space="0" w:color="808080" w:themeColor="background1" w:themeShade="80"/>
            </w:tcBorders>
            <w:noWrap/>
            <w:vAlign w:val="center"/>
            <w:hideMark/>
          </w:tcPr>
          <w:p w14:paraId="44EF5112" w14:textId="37CE0C3B"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72,58</w:t>
            </w:r>
          </w:p>
        </w:tc>
        <w:tc>
          <w:tcPr>
            <w:tcW w:w="1845" w:type="dxa"/>
            <w:tcBorders>
              <w:left w:val="single" w:sz="4" w:space="0" w:color="808080" w:themeColor="background1" w:themeShade="80"/>
            </w:tcBorders>
            <w:noWrap/>
            <w:vAlign w:val="center"/>
            <w:hideMark/>
          </w:tcPr>
          <w:p w14:paraId="2C05FDCD" w14:textId="77777777"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YOLOv8-N</w:t>
            </w:r>
          </w:p>
        </w:tc>
        <w:tc>
          <w:tcPr>
            <w:tcW w:w="705" w:type="dxa"/>
            <w:tcBorders>
              <w:right w:val="single" w:sz="4" w:space="0" w:color="808080" w:themeColor="background1" w:themeShade="80"/>
            </w:tcBorders>
            <w:noWrap/>
            <w:vAlign w:val="center"/>
            <w:hideMark/>
          </w:tcPr>
          <w:p w14:paraId="7CE66847" w14:textId="0BDC9F62"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40B3B">
              <w:rPr>
                <w:rFonts w:ascii="Times New Roman" w:eastAsia="Times New Roman" w:hAnsi="Times New Roman" w:cs="Times New Roman"/>
                <w:color w:val="000000"/>
                <w:sz w:val="20"/>
                <w:szCs w:val="20"/>
              </w:rPr>
              <w:t>95,75</w:t>
            </w:r>
          </w:p>
        </w:tc>
        <w:tc>
          <w:tcPr>
            <w:tcW w:w="1847" w:type="dxa"/>
            <w:tcBorders>
              <w:left w:val="single" w:sz="4" w:space="0" w:color="808080" w:themeColor="background1" w:themeShade="80"/>
            </w:tcBorders>
            <w:noWrap/>
            <w:vAlign w:val="center"/>
            <w:hideMark/>
          </w:tcPr>
          <w:p w14:paraId="2E3B5E96" w14:textId="3385B90E"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YOLOv9-M</w:t>
            </w:r>
          </w:p>
        </w:tc>
        <w:tc>
          <w:tcPr>
            <w:tcW w:w="703" w:type="dxa"/>
            <w:noWrap/>
            <w:vAlign w:val="center"/>
            <w:hideMark/>
          </w:tcPr>
          <w:p w14:paraId="36A85E75" w14:textId="2C192FCB" w:rsidR="00DC3AB2" w:rsidRPr="00F40B3B" w:rsidRDefault="00DC3AB2" w:rsidP="00DC3AB2">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8"/>
              </w:rPr>
            </w:pPr>
            <w:r w:rsidRPr="00F40B3B">
              <w:rPr>
                <w:sz w:val="20"/>
                <w:szCs w:val="18"/>
              </w:rPr>
              <w:t>89,99</w:t>
            </w:r>
          </w:p>
        </w:tc>
      </w:tr>
    </w:tbl>
    <w:p w14:paraId="1C074D29" w14:textId="522DE1A2" w:rsidR="0095710D" w:rsidRPr="00F40B3B" w:rsidRDefault="003056DE" w:rsidP="00AE38B6">
      <w:pPr>
        <w:spacing w:after="160"/>
      </w:pPr>
      <w:r w:rsidRPr="00F40B3B">
        <w:rPr>
          <w:rFonts w:ascii="Times New Roman" w:eastAsia="Times New Roman" w:hAnsi="Times New Roman" w:cs="Times New Roman"/>
          <w:color w:val="000000"/>
          <w:szCs w:val="24"/>
        </w:rPr>
        <w:br w:type="page"/>
      </w:r>
      <w:bookmarkStart w:id="400" w:name="_Toc199945497"/>
      <w:bookmarkStart w:id="401" w:name="_Toc201287192"/>
      <w:r w:rsidR="0095710D" w:rsidRPr="00F33250">
        <w:rPr>
          <w:b/>
          <w:bCs/>
          <w:sz w:val="22"/>
          <w:szCs w:val="20"/>
        </w:rPr>
        <w:lastRenderedPageBreak/>
        <w:t xml:space="preserve">Lampiran </w:t>
      </w:r>
      <w:r w:rsidR="00F33250" w:rsidRPr="00F33250">
        <w:rPr>
          <w:b/>
          <w:bCs/>
          <w:sz w:val="22"/>
          <w:szCs w:val="20"/>
        </w:rPr>
        <w:t>6</w:t>
      </w:r>
      <w:r w:rsidR="006E270A" w:rsidRPr="00F33250">
        <w:rPr>
          <w:b/>
          <w:bCs/>
          <w:sz w:val="22"/>
          <w:szCs w:val="20"/>
        </w:rPr>
        <w:t>.</w:t>
      </w:r>
      <w:r w:rsidR="0095710D" w:rsidRPr="00F33250">
        <w:rPr>
          <w:sz w:val="22"/>
          <w:szCs w:val="20"/>
        </w:rPr>
        <w:t xml:space="preserve"> </w:t>
      </w:r>
      <w:r w:rsidR="00C21D09" w:rsidRPr="00F33250">
        <w:rPr>
          <w:sz w:val="22"/>
          <w:szCs w:val="20"/>
        </w:rPr>
        <w:t xml:space="preserve">Tabel Peringkat </w:t>
      </w:r>
      <w:r w:rsidR="0095710D" w:rsidRPr="00F33250">
        <w:rPr>
          <w:sz w:val="22"/>
          <w:szCs w:val="20"/>
        </w:rPr>
        <w:t xml:space="preserve">Hasil Pengujian Model pada Data </w:t>
      </w:r>
      <w:bookmarkEnd w:id="400"/>
      <w:bookmarkEnd w:id="401"/>
      <w:r w:rsidR="00F33250" w:rsidRPr="00F33250">
        <w:rPr>
          <w:sz w:val="22"/>
          <w:szCs w:val="20"/>
        </w:rPr>
        <w:t>Validasi (Lanjutan)</w:t>
      </w:r>
    </w:p>
    <w:tbl>
      <w:tblPr>
        <w:tblStyle w:val="PlainTable5"/>
        <w:tblW w:w="0" w:type="auto"/>
        <w:tblLayout w:type="fixed"/>
        <w:tblLook w:val="04A0" w:firstRow="1" w:lastRow="0" w:firstColumn="1" w:lastColumn="0" w:noHBand="0" w:noVBand="1"/>
      </w:tblPr>
      <w:tblGrid>
        <w:gridCol w:w="851"/>
        <w:gridCol w:w="1843"/>
        <w:gridCol w:w="704"/>
        <w:gridCol w:w="1847"/>
        <w:gridCol w:w="701"/>
        <w:gridCol w:w="1851"/>
        <w:gridCol w:w="697"/>
      </w:tblGrid>
      <w:tr w:rsidR="002B057E" w:rsidRPr="00F40B3B" w14:paraId="7F385139" w14:textId="77777777" w:rsidTr="00D86956">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51" w:type="dxa"/>
            <w:noWrap/>
            <w:vAlign w:val="center"/>
            <w:hideMark/>
          </w:tcPr>
          <w:p w14:paraId="053C0646" w14:textId="6A6A4E49" w:rsidR="00647494" w:rsidRPr="00D86956" w:rsidRDefault="00421D1F" w:rsidP="00D86956">
            <w:pPr>
              <w:pBdr>
                <w:top w:val="nil"/>
                <w:left w:val="nil"/>
                <w:bottom w:val="nil"/>
                <w:right w:val="nil"/>
                <w:between w:val="nil"/>
              </w:pBdr>
              <w:jc w:val="left"/>
              <w:rPr>
                <w:rFonts w:ascii="Times New Roman" w:hAnsi="Times New Roman"/>
                <w:b/>
                <w:i w:val="0"/>
                <w:color w:val="000000"/>
                <w:sz w:val="20"/>
              </w:rPr>
            </w:pPr>
            <w:r w:rsidRPr="00F40B3B">
              <w:rPr>
                <w:rFonts w:ascii="Times New Roman" w:eastAsia="Times New Roman" w:hAnsi="Times New Roman" w:cs="Times New Roman"/>
                <w:b/>
                <w:bCs/>
                <w:i w:val="0"/>
                <w:iCs w:val="0"/>
                <w:color w:val="000000"/>
                <w:sz w:val="20"/>
                <w:szCs w:val="20"/>
              </w:rPr>
              <w:t>Urutan</w:t>
            </w:r>
          </w:p>
        </w:tc>
        <w:tc>
          <w:tcPr>
            <w:tcW w:w="2547" w:type="dxa"/>
            <w:gridSpan w:val="2"/>
            <w:tcBorders>
              <w:right w:val="single" w:sz="4" w:space="0" w:color="808080" w:themeColor="background1" w:themeShade="80"/>
            </w:tcBorders>
            <w:noWrap/>
            <w:vAlign w:val="center"/>
            <w:hideMark/>
          </w:tcPr>
          <w:p w14:paraId="6AC95144" w14:textId="01AF512A" w:rsidR="00647494" w:rsidRPr="00F40B3B" w:rsidRDefault="00647494" w:rsidP="00940D2F">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F40B3B">
              <w:rPr>
                <w:rFonts w:ascii="Times New Roman" w:eastAsia="Times New Roman" w:hAnsi="Times New Roman" w:cs="Times New Roman"/>
                <w:b/>
                <w:bCs/>
                <w:i w:val="0"/>
                <w:iCs w:val="0"/>
                <w:color w:val="000000"/>
                <w:sz w:val="20"/>
                <w:szCs w:val="20"/>
              </w:rPr>
              <w:t>mAP</w:t>
            </w:r>
            <w:r w:rsidRPr="00F40B3B">
              <w:rPr>
                <w:rFonts w:ascii="Times New Roman" w:eastAsia="Times New Roman" w:hAnsi="Times New Roman" w:cs="Times New Roman"/>
                <w:b/>
                <w:bCs/>
                <w:i w:val="0"/>
                <w:iCs w:val="0"/>
                <w:color w:val="000000"/>
                <w:sz w:val="20"/>
                <w:szCs w:val="20"/>
                <w:vertAlign w:val="subscript"/>
              </w:rPr>
              <w:t>50-95</w:t>
            </w:r>
            <w:r w:rsidR="003F6160" w:rsidRPr="00F40B3B">
              <w:rPr>
                <w:rFonts w:eastAsia="Times New Roman"/>
                <w:b/>
                <w:bCs/>
                <w:i w:val="0"/>
                <w:iCs w:val="0"/>
                <w:color w:val="000000"/>
                <w:sz w:val="20"/>
                <w:szCs w:val="20"/>
              </w:rPr>
              <w:t xml:space="preserve"> (</w:t>
            </w:r>
            <w:r w:rsidR="003F6160" w:rsidRPr="00F40B3B">
              <w:rPr>
                <w:b/>
                <w:bCs/>
                <w:i w:val="0"/>
                <w:iCs w:val="0"/>
                <w:sz w:val="20"/>
                <w:szCs w:val="18"/>
              </w:rPr>
              <w:t>%)</w:t>
            </w:r>
          </w:p>
        </w:tc>
        <w:tc>
          <w:tcPr>
            <w:tcW w:w="2548" w:type="dxa"/>
            <w:gridSpan w:val="2"/>
            <w:tcBorders>
              <w:left w:val="single" w:sz="4" w:space="0" w:color="808080" w:themeColor="background1" w:themeShade="80"/>
              <w:right w:val="single" w:sz="4" w:space="0" w:color="808080" w:themeColor="background1" w:themeShade="80"/>
            </w:tcBorders>
            <w:noWrap/>
            <w:vAlign w:val="center"/>
            <w:hideMark/>
          </w:tcPr>
          <w:p w14:paraId="483F937D" w14:textId="3DC97A6C" w:rsidR="00647494" w:rsidRPr="00F40B3B" w:rsidRDefault="00647494" w:rsidP="00940D2F">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F40B3B">
              <w:rPr>
                <w:rFonts w:ascii="Times New Roman" w:eastAsia="Times New Roman" w:hAnsi="Times New Roman" w:cs="Times New Roman"/>
                <w:b/>
                <w:bCs/>
                <w:i w:val="0"/>
                <w:iCs w:val="0"/>
                <w:color w:val="000000"/>
                <w:sz w:val="20"/>
                <w:szCs w:val="20"/>
              </w:rPr>
              <w:t>mAP</w:t>
            </w:r>
            <w:r w:rsidRPr="00F40B3B">
              <w:rPr>
                <w:rFonts w:ascii="Times New Roman" w:eastAsia="Times New Roman" w:hAnsi="Times New Roman" w:cs="Times New Roman"/>
                <w:b/>
                <w:bCs/>
                <w:i w:val="0"/>
                <w:iCs w:val="0"/>
                <w:color w:val="000000"/>
                <w:sz w:val="20"/>
                <w:szCs w:val="20"/>
                <w:vertAlign w:val="subscript"/>
              </w:rPr>
              <w:t>50</w:t>
            </w:r>
            <w:r w:rsidR="003F6160" w:rsidRPr="00F40B3B">
              <w:rPr>
                <w:rFonts w:eastAsia="Times New Roman"/>
                <w:b/>
                <w:bCs/>
                <w:i w:val="0"/>
                <w:iCs w:val="0"/>
                <w:color w:val="000000"/>
                <w:sz w:val="20"/>
                <w:szCs w:val="20"/>
              </w:rPr>
              <w:t xml:space="preserve"> (</w:t>
            </w:r>
            <w:r w:rsidR="003F6160" w:rsidRPr="00F40B3B">
              <w:rPr>
                <w:b/>
                <w:bCs/>
                <w:i w:val="0"/>
                <w:iCs w:val="0"/>
                <w:sz w:val="20"/>
                <w:szCs w:val="18"/>
              </w:rPr>
              <w:t>%)</w:t>
            </w:r>
          </w:p>
        </w:tc>
        <w:tc>
          <w:tcPr>
            <w:tcW w:w="2548" w:type="dxa"/>
            <w:gridSpan w:val="2"/>
            <w:tcBorders>
              <w:left w:val="single" w:sz="4" w:space="0" w:color="808080" w:themeColor="background1" w:themeShade="80"/>
            </w:tcBorders>
            <w:noWrap/>
            <w:vAlign w:val="center"/>
            <w:hideMark/>
          </w:tcPr>
          <w:p w14:paraId="4A0A10EE" w14:textId="756A439F" w:rsidR="00647494" w:rsidRPr="00F40B3B" w:rsidRDefault="009D378B" w:rsidP="00940D2F">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F40B3B">
              <w:rPr>
                <w:rFonts w:ascii="Times New Roman" w:eastAsia="Times New Roman" w:hAnsi="Times New Roman" w:cs="Times New Roman"/>
                <w:b/>
                <w:bCs/>
                <w:i w:val="0"/>
                <w:iCs w:val="0"/>
                <w:color w:val="000000"/>
                <w:sz w:val="20"/>
                <w:szCs w:val="20"/>
              </w:rPr>
              <w:t>M</w:t>
            </w:r>
            <w:r w:rsidRPr="00F40B3B">
              <w:rPr>
                <w:rFonts w:eastAsia="Times New Roman"/>
                <w:b/>
                <w:bCs/>
                <w:i w:val="0"/>
                <w:iCs w:val="0"/>
                <w:color w:val="000000"/>
                <w:sz w:val="20"/>
                <w:szCs w:val="20"/>
              </w:rPr>
              <w:t>ean Recall</w:t>
            </w:r>
            <w:r w:rsidR="003F6160" w:rsidRPr="00F40B3B">
              <w:rPr>
                <w:rFonts w:eastAsia="Times New Roman"/>
                <w:b/>
                <w:bCs/>
                <w:i w:val="0"/>
                <w:iCs w:val="0"/>
                <w:color w:val="000000"/>
                <w:sz w:val="20"/>
                <w:szCs w:val="20"/>
              </w:rPr>
              <w:t xml:space="preserve"> (</w:t>
            </w:r>
            <w:r w:rsidR="003F6160" w:rsidRPr="00F40B3B">
              <w:rPr>
                <w:b/>
                <w:bCs/>
                <w:i w:val="0"/>
                <w:iCs w:val="0"/>
                <w:sz w:val="20"/>
                <w:szCs w:val="18"/>
              </w:rPr>
              <w:t>%)</w:t>
            </w:r>
          </w:p>
        </w:tc>
      </w:tr>
      <w:tr w:rsidR="00D86956" w:rsidRPr="00F40B3B" w14:paraId="7AB8D8A2"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CA6D7A2" w14:textId="5F3412C3"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5</w:t>
            </w:r>
          </w:p>
        </w:tc>
        <w:tc>
          <w:tcPr>
            <w:tcW w:w="1843" w:type="dxa"/>
            <w:noWrap/>
            <w:vAlign w:val="center"/>
            <w:hideMark/>
          </w:tcPr>
          <w:p w14:paraId="77AB1ED7" w14:textId="65CB33D5"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YOLOv11-N</w:t>
            </w:r>
          </w:p>
        </w:tc>
        <w:tc>
          <w:tcPr>
            <w:tcW w:w="704" w:type="dxa"/>
            <w:tcBorders>
              <w:right w:val="single" w:sz="4" w:space="0" w:color="808080" w:themeColor="background1" w:themeShade="80"/>
            </w:tcBorders>
            <w:noWrap/>
            <w:vAlign w:val="center"/>
            <w:hideMark/>
          </w:tcPr>
          <w:p w14:paraId="7ACB18C3" w14:textId="3F9061CC"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69,</w:t>
            </w:r>
            <w:r w:rsidRPr="00F40B3B">
              <w:rPr>
                <w:rFonts w:cstheme="minorHAnsi"/>
                <w:color w:val="000000"/>
                <w:sz w:val="20"/>
                <w:szCs w:val="20"/>
              </w:rPr>
              <w:t>42</w:t>
            </w:r>
          </w:p>
        </w:tc>
        <w:tc>
          <w:tcPr>
            <w:tcW w:w="1847" w:type="dxa"/>
            <w:tcBorders>
              <w:left w:val="single" w:sz="4" w:space="0" w:color="808080" w:themeColor="background1" w:themeShade="80"/>
            </w:tcBorders>
            <w:noWrap/>
            <w:vAlign w:val="center"/>
            <w:hideMark/>
          </w:tcPr>
          <w:p w14:paraId="5C81D804" w14:textId="2104ACC6"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sz w:val="20"/>
                <w:szCs w:val="20"/>
              </w:rPr>
              <w:t>YOLOv9</w:t>
            </w:r>
            <w:r w:rsidRPr="00D86956">
              <w:rPr>
                <w:sz w:val="20"/>
              </w:rPr>
              <w:t>-M</w:t>
            </w:r>
          </w:p>
        </w:tc>
        <w:tc>
          <w:tcPr>
            <w:tcW w:w="701" w:type="dxa"/>
            <w:tcBorders>
              <w:right w:val="single" w:sz="4" w:space="0" w:color="808080" w:themeColor="background1" w:themeShade="80"/>
            </w:tcBorders>
            <w:noWrap/>
            <w:vAlign w:val="center"/>
            <w:hideMark/>
          </w:tcPr>
          <w:p w14:paraId="7C48EFEF" w14:textId="4B64DD5A"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sz w:val="20"/>
                <w:szCs w:val="20"/>
              </w:rPr>
              <w:t>94,54</w:t>
            </w:r>
          </w:p>
        </w:tc>
        <w:tc>
          <w:tcPr>
            <w:tcW w:w="1851" w:type="dxa"/>
            <w:tcBorders>
              <w:left w:val="single" w:sz="4" w:space="0" w:color="808080" w:themeColor="background1" w:themeShade="80"/>
            </w:tcBorders>
            <w:noWrap/>
            <w:vAlign w:val="center"/>
          </w:tcPr>
          <w:p w14:paraId="1529A5E7" w14:textId="778CB316"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YOLOv10-S</w:t>
            </w:r>
          </w:p>
        </w:tc>
        <w:tc>
          <w:tcPr>
            <w:tcW w:w="697" w:type="dxa"/>
            <w:noWrap/>
            <w:vAlign w:val="center"/>
          </w:tcPr>
          <w:p w14:paraId="79CE4EFA" w14:textId="6BBF5AAF"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91,</w:t>
            </w:r>
            <w:r w:rsidRPr="00F40B3B">
              <w:rPr>
                <w:rFonts w:cstheme="minorHAnsi"/>
                <w:color w:val="000000"/>
                <w:sz w:val="20"/>
                <w:szCs w:val="20"/>
              </w:rPr>
              <w:t>26</w:t>
            </w:r>
          </w:p>
        </w:tc>
      </w:tr>
      <w:tr w:rsidR="002B057E" w:rsidRPr="00F40B3B" w14:paraId="690E9078"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205BBCF5" w14:textId="6BC0AFDC"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6</w:t>
            </w:r>
          </w:p>
        </w:tc>
        <w:tc>
          <w:tcPr>
            <w:tcW w:w="1843" w:type="dxa"/>
            <w:noWrap/>
            <w:vAlign w:val="center"/>
            <w:hideMark/>
          </w:tcPr>
          <w:p w14:paraId="7A6CD173" w14:textId="2706E9FB"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color w:val="000000"/>
                <w:sz w:val="20"/>
                <w:szCs w:val="20"/>
              </w:rPr>
              <w:t>RT-DETR-L</w:t>
            </w:r>
          </w:p>
        </w:tc>
        <w:tc>
          <w:tcPr>
            <w:tcW w:w="704" w:type="dxa"/>
            <w:tcBorders>
              <w:right w:val="single" w:sz="4" w:space="0" w:color="808080" w:themeColor="background1" w:themeShade="80"/>
            </w:tcBorders>
            <w:noWrap/>
            <w:vAlign w:val="center"/>
            <w:hideMark/>
          </w:tcPr>
          <w:p w14:paraId="3BAC2FCC" w14:textId="4F4B0625"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color w:val="000000"/>
                <w:sz w:val="20"/>
                <w:szCs w:val="20"/>
              </w:rPr>
              <w:t>68,95</w:t>
            </w:r>
          </w:p>
        </w:tc>
        <w:tc>
          <w:tcPr>
            <w:tcW w:w="1847" w:type="dxa"/>
            <w:tcBorders>
              <w:left w:val="single" w:sz="4" w:space="0" w:color="808080" w:themeColor="background1" w:themeShade="80"/>
            </w:tcBorders>
            <w:noWrap/>
            <w:vAlign w:val="center"/>
            <w:hideMark/>
          </w:tcPr>
          <w:p w14:paraId="57B28B3C" w14:textId="0C37899E"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color w:val="000000"/>
                <w:sz w:val="20"/>
                <w:szCs w:val="20"/>
              </w:rPr>
              <w:t>YOLOv11-N</w:t>
            </w:r>
          </w:p>
        </w:tc>
        <w:tc>
          <w:tcPr>
            <w:tcW w:w="701" w:type="dxa"/>
            <w:tcBorders>
              <w:right w:val="single" w:sz="4" w:space="0" w:color="808080" w:themeColor="background1" w:themeShade="80"/>
            </w:tcBorders>
            <w:noWrap/>
            <w:vAlign w:val="center"/>
            <w:hideMark/>
          </w:tcPr>
          <w:p w14:paraId="77946CBD" w14:textId="49A73383"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94,</w:t>
            </w:r>
            <w:r w:rsidRPr="00F40B3B">
              <w:rPr>
                <w:rFonts w:cstheme="minorHAnsi"/>
                <w:color w:val="000000"/>
                <w:sz w:val="20"/>
                <w:szCs w:val="20"/>
              </w:rPr>
              <w:t>00</w:t>
            </w:r>
          </w:p>
        </w:tc>
        <w:tc>
          <w:tcPr>
            <w:tcW w:w="1851" w:type="dxa"/>
            <w:tcBorders>
              <w:left w:val="single" w:sz="4" w:space="0" w:color="808080" w:themeColor="background1" w:themeShade="80"/>
            </w:tcBorders>
            <w:noWrap/>
            <w:vAlign w:val="center"/>
          </w:tcPr>
          <w:p w14:paraId="141C76BD" w14:textId="2E6FFC83"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YOLOv10-</w:t>
            </w:r>
            <w:r w:rsidRPr="00F40B3B">
              <w:rPr>
                <w:rFonts w:cstheme="minorHAnsi"/>
                <w:color w:val="000000"/>
                <w:sz w:val="20"/>
                <w:szCs w:val="20"/>
              </w:rPr>
              <w:t>M</w:t>
            </w:r>
          </w:p>
        </w:tc>
        <w:tc>
          <w:tcPr>
            <w:tcW w:w="697" w:type="dxa"/>
            <w:noWrap/>
            <w:vAlign w:val="center"/>
          </w:tcPr>
          <w:p w14:paraId="2303EFAD" w14:textId="1936F1DA"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91,</w:t>
            </w:r>
            <w:r w:rsidRPr="00F40B3B">
              <w:rPr>
                <w:rFonts w:cstheme="minorHAnsi"/>
                <w:color w:val="000000"/>
                <w:sz w:val="20"/>
                <w:szCs w:val="20"/>
              </w:rPr>
              <w:t>21</w:t>
            </w:r>
          </w:p>
        </w:tc>
      </w:tr>
      <w:tr w:rsidR="00D86956" w:rsidRPr="00F40B3B" w14:paraId="6C4008CA"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6EC93684" w14:textId="5A276FC6"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7</w:t>
            </w:r>
          </w:p>
        </w:tc>
        <w:tc>
          <w:tcPr>
            <w:tcW w:w="1843" w:type="dxa"/>
            <w:noWrap/>
            <w:vAlign w:val="center"/>
            <w:hideMark/>
          </w:tcPr>
          <w:p w14:paraId="383D4783" w14:textId="6BE8FDE0"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sz w:val="20"/>
                <w:szCs w:val="20"/>
              </w:rPr>
              <w:t>YOLOv9-T</w:t>
            </w:r>
          </w:p>
        </w:tc>
        <w:tc>
          <w:tcPr>
            <w:tcW w:w="704" w:type="dxa"/>
            <w:tcBorders>
              <w:right w:val="single" w:sz="4" w:space="0" w:color="808080" w:themeColor="background1" w:themeShade="80"/>
            </w:tcBorders>
            <w:noWrap/>
            <w:vAlign w:val="center"/>
            <w:hideMark/>
          </w:tcPr>
          <w:p w14:paraId="21ED3340" w14:textId="646077BA"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sz w:val="20"/>
              </w:rPr>
              <w:t>68,</w:t>
            </w:r>
            <w:r w:rsidRPr="00F40B3B">
              <w:rPr>
                <w:rFonts w:cstheme="minorHAnsi"/>
                <w:sz w:val="20"/>
                <w:szCs w:val="20"/>
              </w:rPr>
              <w:t>92</w:t>
            </w:r>
          </w:p>
        </w:tc>
        <w:tc>
          <w:tcPr>
            <w:tcW w:w="1847" w:type="dxa"/>
            <w:tcBorders>
              <w:left w:val="single" w:sz="4" w:space="0" w:color="808080" w:themeColor="background1" w:themeShade="80"/>
            </w:tcBorders>
            <w:noWrap/>
            <w:vAlign w:val="center"/>
            <w:hideMark/>
          </w:tcPr>
          <w:p w14:paraId="23D3DCBE" w14:textId="63DE166D"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YOLOv10-B</w:t>
            </w:r>
          </w:p>
        </w:tc>
        <w:tc>
          <w:tcPr>
            <w:tcW w:w="701" w:type="dxa"/>
            <w:tcBorders>
              <w:right w:val="single" w:sz="4" w:space="0" w:color="808080" w:themeColor="background1" w:themeShade="80"/>
            </w:tcBorders>
            <w:noWrap/>
            <w:vAlign w:val="center"/>
            <w:hideMark/>
          </w:tcPr>
          <w:p w14:paraId="11C82B3C" w14:textId="5A0F371A"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93,75</w:t>
            </w:r>
          </w:p>
        </w:tc>
        <w:tc>
          <w:tcPr>
            <w:tcW w:w="1851" w:type="dxa"/>
            <w:tcBorders>
              <w:left w:val="single" w:sz="4" w:space="0" w:color="808080" w:themeColor="background1" w:themeShade="80"/>
            </w:tcBorders>
            <w:noWrap/>
            <w:vAlign w:val="center"/>
          </w:tcPr>
          <w:p w14:paraId="472F57D7" w14:textId="14C1C2AE"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YOLOv8-N</w:t>
            </w:r>
          </w:p>
        </w:tc>
        <w:tc>
          <w:tcPr>
            <w:tcW w:w="697" w:type="dxa"/>
            <w:noWrap/>
            <w:vAlign w:val="center"/>
          </w:tcPr>
          <w:p w14:paraId="7E49B209" w14:textId="685645B4"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90,66</w:t>
            </w:r>
          </w:p>
        </w:tc>
      </w:tr>
      <w:tr w:rsidR="002B057E" w:rsidRPr="00F40B3B" w14:paraId="7CAA2412"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6F9E2198" w14:textId="35F7EBA7"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8</w:t>
            </w:r>
          </w:p>
        </w:tc>
        <w:tc>
          <w:tcPr>
            <w:tcW w:w="1843" w:type="dxa"/>
            <w:noWrap/>
            <w:vAlign w:val="center"/>
            <w:hideMark/>
          </w:tcPr>
          <w:p w14:paraId="207BB9EF" w14:textId="0F8F4D2D"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YOLOv10-M</w:t>
            </w:r>
          </w:p>
        </w:tc>
        <w:tc>
          <w:tcPr>
            <w:tcW w:w="704" w:type="dxa"/>
            <w:tcBorders>
              <w:right w:val="single" w:sz="4" w:space="0" w:color="808080" w:themeColor="background1" w:themeShade="80"/>
            </w:tcBorders>
            <w:noWrap/>
            <w:vAlign w:val="center"/>
            <w:hideMark/>
          </w:tcPr>
          <w:p w14:paraId="4598C716" w14:textId="3C637C77"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67,71</w:t>
            </w:r>
          </w:p>
        </w:tc>
        <w:tc>
          <w:tcPr>
            <w:tcW w:w="1847" w:type="dxa"/>
            <w:tcBorders>
              <w:left w:val="single" w:sz="4" w:space="0" w:color="808080" w:themeColor="background1" w:themeShade="80"/>
            </w:tcBorders>
            <w:noWrap/>
            <w:vAlign w:val="center"/>
            <w:hideMark/>
          </w:tcPr>
          <w:p w14:paraId="111A78DA" w14:textId="50BD08F2"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color w:val="000000"/>
                <w:sz w:val="20"/>
                <w:szCs w:val="20"/>
              </w:rPr>
              <w:t>RT-DETR-L</w:t>
            </w:r>
          </w:p>
        </w:tc>
        <w:tc>
          <w:tcPr>
            <w:tcW w:w="701" w:type="dxa"/>
            <w:tcBorders>
              <w:right w:val="single" w:sz="4" w:space="0" w:color="808080" w:themeColor="background1" w:themeShade="80"/>
            </w:tcBorders>
            <w:noWrap/>
            <w:vAlign w:val="center"/>
            <w:hideMark/>
          </w:tcPr>
          <w:p w14:paraId="3F9AFF37" w14:textId="7F0CFDBB"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93,</w:t>
            </w:r>
            <w:r w:rsidRPr="00F40B3B">
              <w:rPr>
                <w:rFonts w:cstheme="minorHAnsi"/>
                <w:color w:val="000000"/>
                <w:sz w:val="20"/>
                <w:szCs w:val="20"/>
              </w:rPr>
              <w:t>74</w:t>
            </w:r>
          </w:p>
        </w:tc>
        <w:tc>
          <w:tcPr>
            <w:tcW w:w="1851" w:type="dxa"/>
            <w:tcBorders>
              <w:left w:val="single" w:sz="4" w:space="0" w:color="808080" w:themeColor="background1" w:themeShade="80"/>
            </w:tcBorders>
            <w:noWrap/>
            <w:vAlign w:val="center"/>
          </w:tcPr>
          <w:p w14:paraId="383DA76A" w14:textId="306EFCA0"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color w:val="000000"/>
                <w:sz w:val="20"/>
                <w:szCs w:val="20"/>
              </w:rPr>
              <w:t>RT-DETR-X</w:t>
            </w:r>
          </w:p>
        </w:tc>
        <w:tc>
          <w:tcPr>
            <w:tcW w:w="697" w:type="dxa"/>
            <w:noWrap/>
            <w:vAlign w:val="center"/>
          </w:tcPr>
          <w:p w14:paraId="304C5D75" w14:textId="2CDE4C2F"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90,</w:t>
            </w:r>
            <w:r w:rsidRPr="00F40B3B">
              <w:rPr>
                <w:rFonts w:cstheme="minorHAnsi"/>
                <w:color w:val="000000"/>
                <w:sz w:val="20"/>
                <w:szCs w:val="20"/>
              </w:rPr>
              <w:t>18</w:t>
            </w:r>
          </w:p>
        </w:tc>
      </w:tr>
      <w:tr w:rsidR="00D86956" w:rsidRPr="00F40B3B" w14:paraId="631BF488"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2636CD30" w14:textId="03182EA7"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19</w:t>
            </w:r>
          </w:p>
        </w:tc>
        <w:tc>
          <w:tcPr>
            <w:tcW w:w="1843" w:type="dxa"/>
            <w:noWrap/>
            <w:vAlign w:val="center"/>
            <w:hideMark/>
          </w:tcPr>
          <w:p w14:paraId="1F6A6DA7" w14:textId="4A1CD54C"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YOLOv10-B</w:t>
            </w:r>
          </w:p>
        </w:tc>
        <w:tc>
          <w:tcPr>
            <w:tcW w:w="704" w:type="dxa"/>
            <w:tcBorders>
              <w:right w:val="single" w:sz="4" w:space="0" w:color="808080" w:themeColor="background1" w:themeShade="80"/>
            </w:tcBorders>
            <w:noWrap/>
            <w:vAlign w:val="center"/>
            <w:hideMark/>
          </w:tcPr>
          <w:p w14:paraId="50FD5085" w14:textId="614250F4"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67,22</w:t>
            </w:r>
          </w:p>
        </w:tc>
        <w:tc>
          <w:tcPr>
            <w:tcW w:w="1847" w:type="dxa"/>
            <w:tcBorders>
              <w:left w:val="single" w:sz="4" w:space="0" w:color="808080" w:themeColor="background1" w:themeShade="80"/>
            </w:tcBorders>
            <w:noWrap/>
            <w:vAlign w:val="center"/>
            <w:hideMark/>
          </w:tcPr>
          <w:p w14:paraId="2106E8A4" w14:textId="671D7A8B"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YOLOv10</w:t>
            </w:r>
            <w:r w:rsidRPr="00D86956">
              <w:rPr>
                <w:color w:val="000000"/>
                <w:sz w:val="20"/>
              </w:rPr>
              <w:t>-L</w:t>
            </w:r>
          </w:p>
        </w:tc>
        <w:tc>
          <w:tcPr>
            <w:tcW w:w="701" w:type="dxa"/>
            <w:tcBorders>
              <w:right w:val="single" w:sz="4" w:space="0" w:color="808080" w:themeColor="background1" w:themeShade="80"/>
            </w:tcBorders>
            <w:noWrap/>
            <w:vAlign w:val="center"/>
            <w:hideMark/>
          </w:tcPr>
          <w:p w14:paraId="2117ABC1" w14:textId="70F30DAB"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93,</w:t>
            </w:r>
            <w:r w:rsidRPr="00F40B3B">
              <w:rPr>
                <w:rFonts w:cstheme="minorHAnsi"/>
                <w:color w:val="000000"/>
                <w:sz w:val="20"/>
                <w:szCs w:val="20"/>
              </w:rPr>
              <w:t>53</w:t>
            </w:r>
          </w:p>
        </w:tc>
        <w:tc>
          <w:tcPr>
            <w:tcW w:w="1851" w:type="dxa"/>
            <w:tcBorders>
              <w:left w:val="single" w:sz="4" w:space="0" w:color="808080" w:themeColor="background1" w:themeShade="80"/>
            </w:tcBorders>
            <w:noWrap/>
            <w:vAlign w:val="center"/>
          </w:tcPr>
          <w:p w14:paraId="2424CC3A" w14:textId="37605DE5"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YOLOv11-N</w:t>
            </w:r>
          </w:p>
        </w:tc>
        <w:tc>
          <w:tcPr>
            <w:tcW w:w="697" w:type="dxa"/>
            <w:noWrap/>
            <w:vAlign w:val="center"/>
          </w:tcPr>
          <w:p w14:paraId="32BBA0FE" w14:textId="06FEEEF0"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88,97</w:t>
            </w:r>
          </w:p>
        </w:tc>
      </w:tr>
      <w:tr w:rsidR="002B057E" w:rsidRPr="00F40B3B" w14:paraId="09CAF2C3"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4280F174" w14:textId="51C26CFF"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20</w:t>
            </w:r>
          </w:p>
        </w:tc>
        <w:tc>
          <w:tcPr>
            <w:tcW w:w="1843" w:type="dxa"/>
            <w:noWrap/>
            <w:vAlign w:val="center"/>
            <w:hideMark/>
          </w:tcPr>
          <w:p w14:paraId="67BBC621" w14:textId="7381F50E"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YOLOv10-S</w:t>
            </w:r>
          </w:p>
        </w:tc>
        <w:tc>
          <w:tcPr>
            <w:tcW w:w="704" w:type="dxa"/>
            <w:tcBorders>
              <w:right w:val="single" w:sz="4" w:space="0" w:color="808080" w:themeColor="background1" w:themeShade="80"/>
            </w:tcBorders>
            <w:noWrap/>
            <w:vAlign w:val="center"/>
            <w:hideMark/>
          </w:tcPr>
          <w:p w14:paraId="29ACDBC6" w14:textId="57EEE450"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66,82</w:t>
            </w:r>
          </w:p>
        </w:tc>
        <w:tc>
          <w:tcPr>
            <w:tcW w:w="1847" w:type="dxa"/>
            <w:tcBorders>
              <w:left w:val="single" w:sz="4" w:space="0" w:color="808080" w:themeColor="background1" w:themeShade="80"/>
            </w:tcBorders>
            <w:noWrap/>
            <w:vAlign w:val="center"/>
            <w:hideMark/>
          </w:tcPr>
          <w:p w14:paraId="6777F11A" w14:textId="7D21315E"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YOLOv10-</w:t>
            </w:r>
            <w:r w:rsidRPr="00F40B3B">
              <w:rPr>
                <w:rFonts w:cstheme="minorHAnsi"/>
                <w:color w:val="000000"/>
                <w:sz w:val="20"/>
                <w:szCs w:val="20"/>
              </w:rPr>
              <w:t>X</w:t>
            </w:r>
          </w:p>
        </w:tc>
        <w:tc>
          <w:tcPr>
            <w:tcW w:w="701" w:type="dxa"/>
            <w:tcBorders>
              <w:right w:val="single" w:sz="4" w:space="0" w:color="808080" w:themeColor="background1" w:themeShade="80"/>
            </w:tcBorders>
            <w:noWrap/>
            <w:vAlign w:val="center"/>
            <w:hideMark/>
          </w:tcPr>
          <w:p w14:paraId="7F6958CB" w14:textId="7D6FEE96"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93,</w:t>
            </w:r>
            <w:r w:rsidRPr="00F40B3B">
              <w:rPr>
                <w:rFonts w:cstheme="minorHAnsi"/>
                <w:color w:val="000000"/>
                <w:sz w:val="20"/>
                <w:szCs w:val="20"/>
              </w:rPr>
              <w:t>04</w:t>
            </w:r>
          </w:p>
        </w:tc>
        <w:tc>
          <w:tcPr>
            <w:tcW w:w="1851" w:type="dxa"/>
            <w:tcBorders>
              <w:left w:val="single" w:sz="4" w:space="0" w:color="808080" w:themeColor="background1" w:themeShade="80"/>
            </w:tcBorders>
            <w:noWrap/>
            <w:vAlign w:val="center"/>
          </w:tcPr>
          <w:p w14:paraId="07806899" w14:textId="4A20F20B"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color w:val="000000"/>
                <w:sz w:val="20"/>
                <w:szCs w:val="20"/>
              </w:rPr>
              <w:t>YOLOv10-B</w:t>
            </w:r>
          </w:p>
        </w:tc>
        <w:tc>
          <w:tcPr>
            <w:tcW w:w="697" w:type="dxa"/>
            <w:noWrap/>
            <w:vAlign w:val="center"/>
          </w:tcPr>
          <w:p w14:paraId="64396B01" w14:textId="6CF26C15"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88,</w:t>
            </w:r>
            <w:r w:rsidRPr="00F40B3B">
              <w:rPr>
                <w:rFonts w:cstheme="minorHAnsi"/>
                <w:color w:val="000000"/>
                <w:sz w:val="20"/>
                <w:szCs w:val="20"/>
              </w:rPr>
              <w:t>85</w:t>
            </w:r>
          </w:p>
        </w:tc>
      </w:tr>
      <w:tr w:rsidR="00D86956" w:rsidRPr="00F40B3B" w14:paraId="7EBF4D5B"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49CFDDCF" w14:textId="2ADC528D"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21</w:t>
            </w:r>
          </w:p>
        </w:tc>
        <w:tc>
          <w:tcPr>
            <w:tcW w:w="1843" w:type="dxa"/>
            <w:noWrap/>
            <w:vAlign w:val="center"/>
            <w:hideMark/>
          </w:tcPr>
          <w:p w14:paraId="467D262A" w14:textId="19BBCB80"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YOLOv10-L</w:t>
            </w:r>
          </w:p>
        </w:tc>
        <w:tc>
          <w:tcPr>
            <w:tcW w:w="704" w:type="dxa"/>
            <w:tcBorders>
              <w:right w:val="single" w:sz="4" w:space="0" w:color="808080" w:themeColor="background1" w:themeShade="80"/>
            </w:tcBorders>
            <w:noWrap/>
            <w:vAlign w:val="center"/>
            <w:hideMark/>
          </w:tcPr>
          <w:p w14:paraId="4A2DFC8A" w14:textId="2C284030"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66,51</w:t>
            </w:r>
          </w:p>
        </w:tc>
        <w:tc>
          <w:tcPr>
            <w:tcW w:w="1847" w:type="dxa"/>
            <w:tcBorders>
              <w:left w:val="single" w:sz="4" w:space="0" w:color="808080" w:themeColor="background1" w:themeShade="80"/>
            </w:tcBorders>
            <w:noWrap/>
            <w:vAlign w:val="center"/>
            <w:hideMark/>
          </w:tcPr>
          <w:p w14:paraId="613E0775" w14:textId="2B294489"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YOLOv8-N</w:t>
            </w:r>
          </w:p>
        </w:tc>
        <w:tc>
          <w:tcPr>
            <w:tcW w:w="701" w:type="dxa"/>
            <w:tcBorders>
              <w:right w:val="single" w:sz="4" w:space="0" w:color="808080" w:themeColor="background1" w:themeShade="80"/>
            </w:tcBorders>
            <w:noWrap/>
            <w:vAlign w:val="center"/>
            <w:hideMark/>
          </w:tcPr>
          <w:p w14:paraId="23B0FEBA" w14:textId="69370C9D"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color w:val="000000"/>
                <w:sz w:val="20"/>
                <w:szCs w:val="20"/>
              </w:rPr>
              <w:t>92,56</w:t>
            </w:r>
          </w:p>
        </w:tc>
        <w:tc>
          <w:tcPr>
            <w:tcW w:w="1851" w:type="dxa"/>
            <w:tcBorders>
              <w:left w:val="single" w:sz="4" w:space="0" w:color="808080" w:themeColor="background1" w:themeShade="80"/>
            </w:tcBorders>
            <w:noWrap/>
            <w:vAlign w:val="center"/>
          </w:tcPr>
          <w:p w14:paraId="5828FCA3" w14:textId="7FEBE2DC"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sz w:val="20"/>
                <w:szCs w:val="20"/>
              </w:rPr>
              <w:t>YOLOv9-T</w:t>
            </w:r>
          </w:p>
        </w:tc>
        <w:tc>
          <w:tcPr>
            <w:tcW w:w="697" w:type="dxa"/>
            <w:noWrap/>
            <w:vAlign w:val="center"/>
          </w:tcPr>
          <w:p w14:paraId="3770D59A" w14:textId="176B0D7B"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F40B3B">
              <w:rPr>
                <w:rFonts w:cstheme="minorHAnsi"/>
                <w:sz w:val="20"/>
                <w:szCs w:val="20"/>
              </w:rPr>
              <w:t>88,75</w:t>
            </w:r>
          </w:p>
        </w:tc>
      </w:tr>
      <w:tr w:rsidR="002B057E" w:rsidRPr="00F40B3B" w14:paraId="75E87AC6" w14:textId="77777777" w:rsidTr="00D86956">
        <w:trPr>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C07A927" w14:textId="6157A285"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22</w:t>
            </w:r>
          </w:p>
        </w:tc>
        <w:tc>
          <w:tcPr>
            <w:tcW w:w="1843" w:type="dxa"/>
            <w:noWrap/>
            <w:vAlign w:val="center"/>
            <w:hideMark/>
          </w:tcPr>
          <w:p w14:paraId="1CF0F1D8" w14:textId="7FD7847B"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YOLOv10-X</w:t>
            </w:r>
          </w:p>
        </w:tc>
        <w:tc>
          <w:tcPr>
            <w:tcW w:w="704" w:type="dxa"/>
            <w:tcBorders>
              <w:right w:val="single" w:sz="4" w:space="0" w:color="808080" w:themeColor="background1" w:themeShade="80"/>
            </w:tcBorders>
            <w:noWrap/>
            <w:vAlign w:val="center"/>
            <w:hideMark/>
          </w:tcPr>
          <w:p w14:paraId="627AB98B" w14:textId="0D96CE93"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66,11</w:t>
            </w:r>
          </w:p>
        </w:tc>
        <w:tc>
          <w:tcPr>
            <w:tcW w:w="1847" w:type="dxa"/>
            <w:tcBorders>
              <w:left w:val="single" w:sz="4" w:space="0" w:color="808080" w:themeColor="background1" w:themeShade="80"/>
            </w:tcBorders>
            <w:noWrap/>
            <w:vAlign w:val="center"/>
            <w:hideMark/>
          </w:tcPr>
          <w:p w14:paraId="192CEDAE" w14:textId="00F0EF65"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sz w:val="20"/>
                <w:szCs w:val="20"/>
              </w:rPr>
              <w:t>YOLOv9-T</w:t>
            </w:r>
          </w:p>
        </w:tc>
        <w:tc>
          <w:tcPr>
            <w:tcW w:w="701" w:type="dxa"/>
            <w:tcBorders>
              <w:right w:val="single" w:sz="4" w:space="0" w:color="808080" w:themeColor="background1" w:themeShade="80"/>
            </w:tcBorders>
            <w:noWrap/>
            <w:vAlign w:val="center"/>
            <w:hideMark/>
          </w:tcPr>
          <w:p w14:paraId="6BA6DA11" w14:textId="361CA2A6"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F40B3B">
              <w:rPr>
                <w:rFonts w:cstheme="minorHAnsi"/>
                <w:sz w:val="20"/>
                <w:szCs w:val="20"/>
              </w:rPr>
              <w:t>91,53</w:t>
            </w:r>
          </w:p>
        </w:tc>
        <w:tc>
          <w:tcPr>
            <w:tcW w:w="1851" w:type="dxa"/>
            <w:tcBorders>
              <w:left w:val="single" w:sz="4" w:space="0" w:color="808080" w:themeColor="background1" w:themeShade="80"/>
            </w:tcBorders>
            <w:noWrap/>
            <w:vAlign w:val="center"/>
          </w:tcPr>
          <w:p w14:paraId="7B089E4E" w14:textId="4EE99299"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YOLOv10-X</w:t>
            </w:r>
          </w:p>
        </w:tc>
        <w:tc>
          <w:tcPr>
            <w:tcW w:w="697" w:type="dxa"/>
            <w:noWrap/>
            <w:vAlign w:val="center"/>
          </w:tcPr>
          <w:p w14:paraId="14AE1857" w14:textId="5A980B98" w:rsidR="006F578C" w:rsidRPr="00D86956" w:rsidRDefault="006F578C" w:rsidP="006F578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0"/>
              </w:rPr>
            </w:pPr>
            <w:r w:rsidRPr="00D86956">
              <w:rPr>
                <w:color w:val="000000"/>
                <w:sz w:val="20"/>
              </w:rPr>
              <w:t>88,16</w:t>
            </w:r>
          </w:p>
        </w:tc>
      </w:tr>
      <w:tr w:rsidR="00D86956" w:rsidRPr="00F40B3B" w14:paraId="71771A7B" w14:textId="77777777" w:rsidTr="00940D2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72BAEE78" w14:textId="7A02A41A" w:rsidR="006F578C" w:rsidRPr="00F40B3B" w:rsidRDefault="006F578C" w:rsidP="00D86956">
            <w:pPr>
              <w:pBdr>
                <w:top w:val="nil"/>
                <w:left w:val="nil"/>
                <w:bottom w:val="nil"/>
                <w:right w:val="nil"/>
                <w:between w:val="nil"/>
              </w:pBdr>
              <w:jc w:val="center"/>
              <w:rPr>
                <w:rFonts w:ascii="Times New Roman" w:eastAsia="Times New Roman" w:hAnsi="Times New Roman" w:cs="Times New Roman"/>
                <w:i w:val="0"/>
                <w:iCs w:val="0"/>
                <w:color w:val="000000"/>
                <w:sz w:val="20"/>
                <w:szCs w:val="20"/>
              </w:rPr>
            </w:pPr>
            <w:r w:rsidRPr="00F40B3B">
              <w:rPr>
                <w:rFonts w:ascii="Times New Roman" w:eastAsia="Times New Roman" w:hAnsi="Times New Roman" w:cs="Times New Roman"/>
                <w:i w:val="0"/>
                <w:iCs w:val="0"/>
                <w:color w:val="000000"/>
                <w:sz w:val="20"/>
                <w:szCs w:val="20"/>
              </w:rPr>
              <w:t>23</w:t>
            </w:r>
          </w:p>
        </w:tc>
        <w:tc>
          <w:tcPr>
            <w:tcW w:w="1843" w:type="dxa"/>
            <w:noWrap/>
            <w:vAlign w:val="center"/>
            <w:hideMark/>
          </w:tcPr>
          <w:p w14:paraId="085B6B35" w14:textId="16A166C6"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YOLOv10-N</w:t>
            </w:r>
          </w:p>
        </w:tc>
        <w:tc>
          <w:tcPr>
            <w:tcW w:w="704" w:type="dxa"/>
            <w:tcBorders>
              <w:right w:val="single" w:sz="4" w:space="0" w:color="808080" w:themeColor="background1" w:themeShade="80"/>
            </w:tcBorders>
            <w:noWrap/>
            <w:vAlign w:val="center"/>
            <w:hideMark/>
          </w:tcPr>
          <w:p w14:paraId="362C7C3D" w14:textId="0398938D"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57,</w:t>
            </w:r>
            <w:r w:rsidRPr="00F40B3B">
              <w:rPr>
                <w:rFonts w:cstheme="minorHAnsi"/>
                <w:color w:val="000000"/>
                <w:sz w:val="20"/>
                <w:szCs w:val="20"/>
              </w:rPr>
              <w:t>67</w:t>
            </w:r>
          </w:p>
        </w:tc>
        <w:tc>
          <w:tcPr>
            <w:tcW w:w="1847" w:type="dxa"/>
            <w:tcBorders>
              <w:left w:val="single" w:sz="4" w:space="0" w:color="808080" w:themeColor="background1" w:themeShade="80"/>
            </w:tcBorders>
            <w:noWrap/>
            <w:vAlign w:val="center"/>
            <w:hideMark/>
          </w:tcPr>
          <w:p w14:paraId="63A6FB89" w14:textId="1E9A752C"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YOLOv10-N</w:t>
            </w:r>
          </w:p>
        </w:tc>
        <w:tc>
          <w:tcPr>
            <w:tcW w:w="701" w:type="dxa"/>
            <w:tcBorders>
              <w:right w:val="single" w:sz="4" w:space="0" w:color="808080" w:themeColor="background1" w:themeShade="80"/>
            </w:tcBorders>
            <w:noWrap/>
            <w:vAlign w:val="center"/>
            <w:hideMark/>
          </w:tcPr>
          <w:p w14:paraId="180CACA2" w14:textId="3D111D7D"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88,03</w:t>
            </w:r>
          </w:p>
        </w:tc>
        <w:tc>
          <w:tcPr>
            <w:tcW w:w="1851" w:type="dxa"/>
            <w:tcBorders>
              <w:left w:val="single" w:sz="4" w:space="0" w:color="808080" w:themeColor="background1" w:themeShade="80"/>
            </w:tcBorders>
            <w:noWrap/>
            <w:vAlign w:val="center"/>
          </w:tcPr>
          <w:p w14:paraId="394791FA" w14:textId="1E4C25F2"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YOLOv10-N</w:t>
            </w:r>
          </w:p>
        </w:tc>
        <w:tc>
          <w:tcPr>
            <w:tcW w:w="697" w:type="dxa"/>
            <w:noWrap/>
            <w:vAlign w:val="center"/>
          </w:tcPr>
          <w:p w14:paraId="09B7F678" w14:textId="571E545A" w:rsidR="006F578C" w:rsidRPr="00D86956" w:rsidRDefault="006F578C" w:rsidP="006F578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0"/>
              </w:rPr>
            </w:pPr>
            <w:r w:rsidRPr="00D86956">
              <w:rPr>
                <w:color w:val="000000"/>
                <w:sz w:val="20"/>
              </w:rPr>
              <w:t>81,93</w:t>
            </w:r>
          </w:p>
        </w:tc>
      </w:tr>
    </w:tbl>
    <w:p w14:paraId="31A147A6" w14:textId="77777777" w:rsidR="0095710D" w:rsidRPr="00D86956" w:rsidRDefault="0095710D">
      <w:pPr>
        <w:pBdr>
          <w:top w:val="nil"/>
          <w:left w:val="nil"/>
          <w:bottom w:val="nil"/>
          <w:right w:val="nil"/>
          <w:between w:val="nil"/>
        </w:pBdr>
        <w:spacing w:line="360" w:lineRule="auto"/>
        <w:jc w:val="both"/>
        <w:rPr>
          <w:rFonts w:ascii="Times New Roman" w:hAnsi="Times New Roman"/>
          <w:color w:val="000000"/>
        </w:rPr>
      </w:pPr>
    </w:p>
    <w:sectPr w:rsidR="0095710D" w:rsidRPr="00D86956" w:rsidSect="00A27CF8">
      <w:headerReference w:type="default" r:id="rId42"/>
      <w:footerReference w:type="default" r:id="rId43"/>
      <w:pgSz w:w="11907" w:h="16839"/>
      <w:pgMar w:top="1985" w:right="1418" w:bottom="1418" w:left="1985" w:header="0" w:footer="1134"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35FB87" w14:textId="77777777" w:rsidR="00D324D8" w:rsidRPr="00F40B3B" w:rsidRDefault="00D324D8">
      <w:pPr>
        <w:spacing w:line="240" w:lineRule="auto"/>
      </w:pPr>
      <w:r w:rsidRPr="00F40B3B">
        <w:separator/>
      </w:r>
    </w:p>
    <w:p w14:paraId="3BFF308D" w14:textId="77777777" w:rsidR="00D324D8" w:rsidRPr="00F40B3B" w:rsidRDefault="00D324D8"/>
    <w:p w14:paraId="47F66824" w14:textId="77777777" w:rsidR="00D324D8" w:rsidRPr="00F40B3B" w:rsidRDefault="00D324D8"/>
    <w:p w14:paraId="5305FB87" w14:textId="77777777" w:rsidR="00D324D8" w:rsidRPr="00F40B3B" w:rsidRDefault="00D324D8"/>
  </w:endnote>
  <w:endnote w:type="continuationSeparator" w:id="0">
    <w:p w14:paraId="3F319B01" w14:textId="77777777" w:rsidR="00D324D8" w:rsidRPr="00F40B3B" w:rsidRDefault="00D324D8">
      <w:pPr>
        <w:spacing w:line="240" w:lineRule="auto"/>
      </w:pPr>
      <w:r w:rsidRPr="00F40B3B">
        <w:continuationSeparator/>
      </w:r>
    </w:p>
    <w:p w14:paraId="6D14575E" w14:textId="77777777" w:rsidR="00D324D8" w:rsidRPr="00F40B3B" w:rsidRDefault="00D324D8"/>
    <w:p w14:paraId="4068A177" w14:textId="77777777" w:rsidR="00D324D8" w:rsidRPr="00F40B3B" w:rsidRDefault="00D324D8"/>
    <w:p w14:paraId="090736DD" w14:textId="77777777" w:rsidR="00D324D8" w:rsidRPr="00F40B3B" w:rsidRDefault="00D324D8"/>
  </w:endnote>
  <w:endnote w:type="continuationNotice" w:id="1">
    <w:p w14:paraId="7B090142" w14:textId="77777777" w:rsidR="00D324D8" w:rsidRPr="00F40B3B" w:rsidRDefault="00D324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onotype Corsiva">
    <w:panose1 w:val="03010101010201010101"/>
    <w:charset w:val="00"/>
    <w:family w:val="script"/>
    <w:pitch w:val="variable"/>
    <w:sig w:usb0="00000287" w:usb1="00000000" w:usb2="00000000" w:usb3="00000000" w:csb0="0000009F" w:csb1="00000000"/>
  </w:font>
  <w:font w:name="Gulliver">
    <w:altName w:val="Calibri"/>
    <w:panose1 w:val="00000000000000000000"/>
    <w:charset w:val="00"/>
    <w:family w:val="modern"/>
    <w:notTrueType/>
    <w:pitch w:val="variable"/>
    <w:sig w:usb0="800000AF" w:usb1="50002048"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54" w14:textId="77777777" w:rsidR="00B55265" w:rsidRPr="00F40B3B" w:rsidRDefault="00B55265">
    <w:pPr>
      <w:pBdr>
        <w:top w:val="nil"/>
        <w:left w:val="nil"/>
        <w:bottom w:val="nil"/>
        <w:right w:val="nil"/>
        <w:between w:val="nil"/>
      </w:pBdr>
      <w:tabs>
        <w:tab w:val="center" w:pos="4680"/>
        <w:tab w:val="right" w:pos="9360"/>
      </w:tabs>
      <w:spacing w:line="240" w:lineRule="auto"/>
      <w:jc w:val="center"/>
      <w:rPr>
        <w:rFonts w:ascii="Times New Roman" w:eastAsia="Times New Roman" w:hAnsi="Times New Roman" w:cs="Times New Roman"/>
        <w:color w:val="000000"/>
        <w:szCs w:val="24"/>
      </w:rPr>
    </w:pPr>
  </w:p>
  <w:p w14:paraId="00000255" w14:textId="77777777" w:rsidR="00B55265" w:rsidRPr="00F40B3B" w:rsidRDefault="00B55265">
    <w:pPr>
      <w:pBdr>
        <w:top w:val="nil"/>
        <w:left w:val="nil"/>
        <w:bottom w:val="nil"/>
        <w:right w:val="nil"/>
        <w:between w:val="nil"/>
      </w:pBdr>
      <w:tabs>
        <w:tab w:val="center" w:pos="4680"/>
        <w:tab w:val="right" w:pos="9360"/>
      </w:tabs>
      <w:spacing w:line="240" w:lineRule="auto"/>
      <w:jc w:val="center"/>
      <w:rPr>
        <w:rFonts w:ascii="Times New Roman" w:eastAsia="Times New Roman" w:hAnsi="Times New Roman" w:cs="Times New Roman"/>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56" w14:textId="68EADC86" w:rsidR="00B55265" w:rsidRPr="00F40B3B" w:rsidRDefault="004365F3">
    <w:pPr>
      <w:pBdr>
        <w:top w:val="nil"/>
        <w:left w:val="nil"/>
        <w:bottom w:val="nil"/>
        <w:right w:val="nil"/>
        <w:between w:val="nil"/>
      </w:pBdr>
      <w:tabs>
        <w:tab w:val="center" w:pos="4680"/>
        <w:tab w:val="right" w:pos="9360"/>
      </w:tabs>
      <w:spacing w:line="360" w:lineRule="auto"/>
      <w:jc w:val="center"/>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fldChar w:fldCharType="begin"/>
    </w:r>
    <w:r w:rsidRPr="00F40B3B">
      <w:rPr>
        <w:rFonts w:ascii="Times New Roman" w:eastAsia="Times New Roman" w:hAnsi="Times New Roman" w:cs="Times New Roman"/>
        <w:color w:val="000000"/>
        <w:szCs w:val="24"/>
      </w:rPr>
      <w:instrText>PAGE</w:instrText>
    </w:r>
    <w:r w:rsidRPr="00F40B3B">
      <w:rPr>
        <w:rFonts w:ascii="Times New Roman" w:eastAsia="Times New Roman" w:hAnsi="Times New Roman" w:cs="Times New Roman"/>
        <w:color w:val="000000"/>
        <w:szCs w:val="24"/>
      </w:rPr>
      <w:fldChar w:fldCharType="separate"/>
    </w:r>
    <w:r w:rsidR="007C243D" w:rsidRPr="00F40B3B">
      <w:rPr>
        <w:rFonts w:ascii="Times New Roman" w:eastAsia="Times New Roman" w:hAnsi="Times New Roman" w:cs="Times New Roman"/>
        <w:color w:val="000000"/>
        <w:szCs w:val="24"/>
      </w:rPr>
      <w:t>1</w:t>
    </w:r>
    <w:r w:rsidRPr="00F40B3B">
      <w:rPr>
        <w:rFonts w:ascii="Times New Roman" w:eastAsia="Times New Roman" w:hAnsi="Times New Roman" w:cs="Times New Roman"/>
        <w:color w:val="000000"/>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5814034"/>
      <w:docPartObj>
        <w:docPartGallery w:val="Page Numbers (Bottom of Page)"/>
        <w:docPartUnique/>
      </w:docPartObj>
    </w:sdtPr>
    <w:sdtContent>
      <w:p w14:paraId="6214C3C4" w14:textId="70E2B8C2" w:rsidR="00257C39" w:rsidRPr="00F40B3B" w:rsidRDefault="00257C39" w:rsidP="007B219C">
        <w:pPr>
          <w:pStyle w:val="Footer"/>
          <w:tabs>
            <w:tab w:val="clear" w:pos="9360"/>
          </w:tabs>
          <w:jc w:val="right"/>
        </w:pPr>
        <w:r w:rsidRPr="00F40B3B">
          <w:fldChar w:fldCharType="begin"/>
        </w:r>
        <w:r w:rsidRPr="00F40B3B">
          <w:instrText xml:space="preserve"> PAGE   \* MERGEFORMAT </w:instrText>
        </w:r>
        <w:r w:rsidRPr="00F40B3B">
          <w:fldChar w:fldCharType="separate"/>
        </w:r>
        <w:r w:rsidRPr="00F40B3B">
          <w:t>2</w:t>
        </w:r>
        <w:r w:rsidRPr="00F40B3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AE1800" w14:textId="77777777" w:rsidR="00D324D8" w:rsidRPr="00F40B3B" w:rsidRDefault="00D324D8">
      <w:pPr>
        <w:spacing w:line="240" w:lineRule="auto"/>
      </w:pPr>
      <w:r w:rsidRPr="00F40B3B">
        <w:separator/>
      </w:r>
    </w:p>
    <w:p w14:paraId="7EDB8998" w14:textId="77777777" w:rsidR="00D324D8" w:rsidRPr="00F40B3B" w:rsidRDefault="00D324D8"/>
    <w:p w14:paraId="473A8501" w14:textId="77777777" w:rsidR="00D324D8" w:rsidRPr="00F40B3B" w:rsidRDefault="00D324D8"/>
    <w:p w14:paraId="2B0D49B6" w14:textId="77777777" w:rsidR="00D324D8" w:rsidRPr="00F40B3B" w:rsidRDefault="00D324D8"/>
  </w:footnote>
  <w:footnote w:type="continuationSeparator" w:id="0">
    <w:p w14:paraId="7E8755A2" w14:textId="77777777" w:rsidR="00D324D8" w:rsidRPr="00F40B3B" w:rsidRDefault="00D324D8">
      <w:pPr>
        <w:spacing w:line="240" w:lineRule="auto"/>
      </w:pPr>
      <w:r w:rsidRPr="00F40B3B">
        <w:continuationSeparator/>
      </w:r>
    </w:p>
    <w:p w14:paraId="28ED1D57" w14:textId="77777777" w:rsidR="00D324D8" w:rsidRPr="00F40B3B" w:rsidRDefault="00D324D8"/>
    <w:p w14:paraId="2B8B6541" w14:textId="77777777" w:rsidR="00D324D8" w:rsidRPr="00F40B3B" w:rsidRDefault="00D324D8"/>
    <w:p w14:paraId="1DB82F81" w14:textId="77777777" w:rsidR="00D324D8" w:rsidRPr="00F40B3B" w:rsidRDefault="00D324D8"/>
  </w:footnote>
  <w:footnote w:type="continuationNotice" w:id="1">
    <w:p w14:paraId="19F7565D" w14:textId="77777777" w:rsidR="00D324D8" w:rsidRPr="00F40B3B" w:rsidRDefault="00D324D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4E" w14:textId="77777777" w:rsidR="00B55265" w:rsidRPr="00F40B3B" w:rsidRDefault="00B55265">
    <w:pPr>
      <w:widowControl w:val="0"/>
      <w:pBdr>
        <w:top w:val="nil"/>
        <w:left w:val="nil"/>
        <w:bottom w:val="nil"/>
        <w:right w:val="nil"/>
        <w:between w:val="nil"/>
      </w:pBdr>
      <w:spacing w:line="276" w:lineRule="auto"/>
      <w:rPr>
        <w:rFonts w:ascii="Times New Roman" w:eastAsia="Times New Roman" w:hAnsi="Times New Roman" w:cs="Times New Roman"/>
        <w:color w:val="000000"/>
        <w:szCs w:val="24"/>
      </w:rPr>
    </w:pPr>
  </w:p>
  <w:tbl>
    <w:tblPr>
      <w:tblW w:w="2596" w:type="dxa"/>
      <w:jc w:val="right"/>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2596"/>
    </w:tblGrid>
    <w:tr w:rsidR="00B55265" w:rsidRPr="00F40B3B" w14:paraId="500B7284" w14:textId="77777777" w:rsidTr="00D86956">
      <w:trPr>
        <w:trHeight w:val="283"/>
        <w:jc w:val="right"/>
      </w:trPr>
      <w:tc>
        <w:tcPr>
          <w:tcW w:w="2596" w:type="dxa"/>
          <w:vAlign w:val="center"/>
        </w:tcPr>
        <w:p w14:paraId="0000024F" w14:textId="35ACE724" w:rsidR="00B55265" w:rsidRPr="00F40B3B" w:rsidRDefault="00246FFB" w:rsidP="00E32CC3">
          <w:pPr>
            <w:spacing w:line="240" w:lineRule="auto"/>
            <w:jc w:val="center"/>
            <w:rPr>
              <w:rFonts w:ascii="Times New Roman" w:eastAsia="Times New Roman" w:hAnsi="Times New Roman" w:cs="Times New Roman"/>
              <w:color w:val="000000"/>
              <w:szCs w:val="24"/>
            </w:rPr>
          </w:pPr>
          <w:r w:rsidRPr="00F40B3B">
            <w:rPr>
              <w:rFonts w:ascii="Times New Roman" w:eastAsia="Times New Roman" w:hAnsi="Times New Roman" w:cs="Times New Roman"/>
              <w:color w:val="000000"/>
              <w:szCs w:val="24"/>
            </w:rPr>
            <w:t>NO.</w:t>
          </w:r>
          <w:r w:rsidR="00D07507" w:rsidRPr="00F40B3B">
            <w:rPr>
              <w:rFonts w:ascii="Times New Roman" w:eastAsia="Times New Roman" w:hAnsi="Times New Roman" w:cs="Times New Roman"/>
              <w:color w:val="000000"/>
              <w:szCs w:val="24"/>
            </w:rPr>
            <w:t>REG.</w:t>
          </w:r>
          <w:r w:rsidR="00401B87">
            <w:rPr>
              <w:rFonts w:ascii="Times New Roman" w:eastAsia="Times New Roman" w:hAnsi="Times New Roman" w:cs="Times New Roman"/>
              <w:color w:val="000000"/>
              <w:szCs w:val="24"/>
            </w:rPr>
            <w:t>0000</w:t>
          </w:r>
          <w:r w:rsidR="00D07507" w:rsidRPr="00F40B3B">
            <w:rPr>
              <w:rFonts w:ascii="Times New Roman" w:eastAsia="Times New Roman" w:hAnsi="Times New Roman" w:cs="Times New Roman"/>
              <w:color w:val="000000"/>
              <w:szCs w:val="24"/>
            </w:rPr>
            <w:t>-IF-2</w:t>
          </w:r>
          <w:r w:rsidR="00401B87">
            <w:rPr>
              <w:rFonts w:ascii="Times New Roman" w:eastAsia="Times New Roman" w:hAnsi="Times New Roman" w:cs="Times New Roman"/>
              <w:color w:val="000000"/>
              <w:szCs w:val="24"/>
            </w:rPr>
            <w:t>5</w:t>
          </w:r>
          <w:r w:rsidR="00D07507" w:rsidRPr="00F40B3B">
            <w:rPr>
              <w:rFonts w:ascii="Times New Roman" w:eastAsia="Times New Roman" w:hAnsi="Times New Roman" w:cs="Times New Roman"/>
              <w:color w:val="000000"/>
              <w:szCs w:val="24"/>
            </w:rPr>
            <w:t>/</w:t>
          </w:r>
          <w:r w:rsidR="00401B87">
            <w:rPr>
              <w:rFonts w:ascii="Times New Roman" w:eastAsia="Times New Roman" w:hAnsi="Times New Roman" w:cs="Times New Roman"/>
              <w:color w:val="000000"/>
              <w:szCs w:val="24"/>
            </w:rPr>
            <w:t>26</w:t>
          </w:r>
        </w:p>
      </w:tc>
    </w:tr>
  </w:tbl>
  <w:p w14:paraId="00000250" w14:textId="77777777" w:rsidR="00B55265" w:rsidRPr="00F40B3B" w:rsidRDefault="00B55265">
    <w:pPr>
      <w:pBdr>
        <w:top w:val="nil"/>
        <w:left w:val="nil"/>
        <w:bottom w:val="nil"/>
        <w:right w:val="nil"/>
        <w:between w:val="nil"/>
      </w:pBdr>
      <w:tabs>
        <w:tab w:val="center" w:pos="4680"/>
        <w:tab w:val="right" w:pos="9360"/>
      </w:tabs>
      <w:spacing w:line="360" w:lineRule="auto"/>
      <w:jc w:val="right"/>
      <w:rPr>
        <w:rFonts w:ascii="Times New Roman" w:eastAsia="Times New Roman" w:hAnsi="Times New Roman" w:cs="Times New Roman"/>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51" w14:textId="77777777" w:rsidR="00B55265" w:rsidRPr="00F40B3B" w:rsidRDefault="00B55265">
    <w:pPr>
      <w:pBdr>
        <w:top w:val="nil"/>
        <w:left w:val="nil"/>
        <w:bottom w:val="nil"/>
        <w:right w:val="nil"/>
        <w:between w:val="nil"/>
      </w:pBdr>
      <w:tabs>
        <w:tab w:val="center" w:pos="4680"/>
        <w:tab w:val="right" w:pos="9360"/>
      </w:tabs>
      <w:spacing w:line="360" w:lineRule="auto"/>
      <w:jc w:val="right"/>
      <w:rPr>
        <w:rFonts w:ascii="Times New Roman" w:eastAsia="Times New Roman" w:hAnsi="Times New Roman" w:cs="Times New Roman"/>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53" w14:textId="77777777" w:rsidR="00B55265" w:rsidRPr="00F40B3B" w:rsidRDefault="00B55265">
    <w:pPr>
      <w:pBdr>
        <w:top w:val="nil"/>
        <w:left w:val="nil"/>
        <w:bottom w:val="nil"/>
        <w:right w:val="nil"/>
        <w:between w:val="nil"/>
      </w:pBdr>
      <w:tabs>
        <w:tab w:val="center" w:pos="4680"/>
        <w:tab w:val="right" w:pos="9360"/>
      </w:tabs>
      <w:spacing w:line="240" w:lineRule="auto"/>
      <w:rPr>
        <w:color w:val="000000"/>
      </w:rPr>
    </w:pPr>
  </w:p>
  <w:p w14:paraId="2C7C0441" w14:textId="77777777" w:rsidR="00B9338C" w:rsidRPr="00F40B3B" w:rsidRDefault="00B9338C"/>
  <w:p w14:paraId="45AE84EF" w14:textId="77777777" w:rsidR="00B9338C" w:rsidRPr="00F40B3B" w:rsidRDefault="00B9338C"/>
  <w:p w14:paraId="5C83CCB1" w14:textId="77777777" w:rsidR="00555424" w:rsidRPr="00F40B3B" w:rsidRDefault="00555424"/>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65E38"/>
    <w:multiLevelType w:val="hybridMultilevel"/>
    <w:tmpl w:val="96E2CCBE"/>
    <w:lvl w:ilvl="0" w:tplc="1000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886406B"/>
    <w:multiLevelType w:val="multilevel"/>
    <w:tmpl w:val="0B0E8808"/>
    <w:lvl w:ilvl="0">
      <w:start w:val="1"/>
      <w:numFmt w:val="decimal"/>
      <w:lvlText w:val="%1."/>
      <w:lvlJc w:val="left"/>
      <w:pPr>
        <w:ind w:left="720" w:hanging="360"/>
      </w:p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 w15:restartNumberingAfterBreak="0">
    <w:nsid w:val="09930D7A"/>
    <w:multiLevelType w:val="hybridMultilevel"/>
    <w:tmpl w:val="F95A8D94"/>
    <w:lvl w:ilvl="0" w:tplc="F1BA241A">
      <w:start w:val="1"/>
      <w:numFmt w:val="upperLetter"/>
      <w:lvlText w:val="%1."/>
      <w:lvlJc w:val="left"/>
      <w:pPr>
        <w:ind w:left="1287" w:hanging="360"/>
      </w:pPr>
      <w:rPr>
        <w:rFonts w:ascii="Times New Roman" w:eastAsia="Times New Roman" w:hAnsi="Times New Roman" w:cs="Times New Roman"/>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DF93FCD"/>
    <w:multiLevelType w:val="multilevel"/>
    <w:tmpl w:val="7A7C48CE"/>
    <w:lvl w:ilvl="0">
      <w:start w:val="1"/>
      <w:numFmt w:val="decimal"/>
      <w:lvlText w:val="%1."/>
      <w:lvlJc w:val="left"/>
      <w:pPr>
        <w:ind w:left="720" w:hanging="72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upp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F6E2272"/>
    <w:multiLevelType w:val="hybridMultilevel"/>
    <w:tmpl w:val="A90480DE"/>
    <w:lvl w:ilvl="0" w:tplc="638436F0">
      <w:start w:val="1"/>
      <w:numFmt w:val="upperLetter"/>
      <w:lvlText w:val="%1."/>
      <w:lvlJc w:val="left"/>
      <w:pPr>
        <w:ind w:left="1287" w:hanging="360"/>
      </w:pPr>
      <w:rPr>
        <w:rFonts w:ascii="Times New Roman" w:eastAsia="Times New Roman" w:hAnsi="Times New Roman" w:cs="Times New Roman"/>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5" w15:restartNumberingAfterBreak="0">
    <w:nsid w:val="108335F5"/>
    <w:multiLevelType w:val="hybridMultilevel"/>
    <w:tmpl w:val="CD6AEB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1C67D59"/>
    <w:multiLevelType w:val="multilevel"/>
    <w:tmpl w:val="77A436E8"/>
    <w:lvl w:ilvl="0">
      <w:start w:val="2"/>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i w:val="0"/>
        <w:iCs w:val="0"/>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160" w:hanging="1800"/>
      </w:pPr>
      <w:rPr>
        <w:rFonts w:hint="default"/>
      </w:rPr>
    </w:lvl>
  </w:abstractNum>
  <w:abstractNum w:abstractNumId="7" w15:restartNumberingAfterBreak="0">
    <w:nsid w:val="13F84E4D"/>
    <w:multiLevelType w:val="multilevel"/>
    <w:tmpl w:val="E54EA4F2"/>
    <w:lvl w:ilvl="0">
      <w:start w:val="1"/>
      <w:numFmt w:val="decimal"/>
      <w:lvlText w:val="%1."/>
      <w:lvlJc w:val="left"/>
      <w:pPr>
        <w:ind w:left="720" w:hanging="72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lowerLetter"/>
      <w:lvlText w:val="%4."/>
      <w:lvlJc w:val="left"/>
      <w:pPr>
        <w:ind w:left="2520" w:hanging="360"/>
      </w:pPr>
    </w:lvl>
    <w:lvl w:ilvl="4">
      <w:start w:val="1"/>
      <w:numFmt w:val="decimal"/>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D700B20"/>
    <w:multiLevelType w:val="hybridMultilevel"/>
    <w:tmpl w:val="04B87D66"/>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EA83A63"/>
    <w:multiLevelType w:val="multilevel"/>
    <w:tmpl w:val="E064FB84"/>
    <w:lvl w:ilvl="0">
      <w:start w:val="1"/>
      <w:numFmt w:val="decimal"/>
      <w:lvlText w:val="%1."/>
      <w:lvlJc w:val="left"/>
      <w:pPr>
        <w:ind w:left="720" w:hanging="72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256A01CB"/>
    <w:multiLevelType w:val="hybridMultilevel"/>
    <w:tmpl w:val="E1F0516A"/>
    <w:lvl w:ilvl="0" w:tplc="EF0EAB84">
      <w:start w:val="1"/>
      <w:numFmt w:val="decimal"/>
      <w:pStyle w:val="Bibliography"/>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05D2C90"/>
    <w:multiLevelType w:val="multilevel"/>
    <w:tmpl w:val="B750F2CC"/>
    <w:lvl w:ilvl="0">
      <w:start w:val="1"/>
      <w:numFmt w:val="decimal"/>
      <w:lvlText w:val="%1."/>
      <w:lvlJc w:val="left"/>
      <w:pPr>
        <w:ind w:left="608" w:hanging="360"/>
      </w:pPr>
    </w:lvl>
    <w:lvl w:ilvl="1">
      <w:start w:val="1"/>
      <w:numFmt w:val="lowerLetter"/>
      <w:lvlText w:val="%2."/>
      <w:lvlJc w:val="left"/>
      <w:pPr>
        <w:ind w:left="1328" w:hanging="359"/>
      </w:pPr>
    </w:lvl>
    <w:lvl w:ilvl="2">
      <w:start w:val="1"/>
      <w:numFmt w:val="lowerRoman"/>
      <w:lvlText w:val="%3."/>
      <w:lvlJc w:val="right"/>
      <w:pPr>
        <w:ind w:left="2048" w:hanging="180"/>
      </w:pPr>
    </w:lvl>
    <w:lvl w:ilvl="3">
      <w:start w:val="1"/>
      <w:numFmt w:val="decimal"/>
      <w:lvlText w:val="%4."/>
      <w:lvlJc w:val="left"/>
      <w:pPr>
        <w:ind w:left="2768" w:hanging="360"/>
      </w:pPr>
    </w:lvl>
    <w:lvl w:ilvl="4">
      <w:start w:val="1"/>
      <w:numFmt w:val="lowerLetter"/>
      <w:lvlText w:val="%5."/>
      <w:lvlJc w:val="left"/>
      <w:pPr>
        <w:ind w:left="3488" w:hanging="360"/>
      </w:pPr>
    </w:lvl>
    <w:lvl w:ilvl="5">
      <w:start w:val="1"/>
      <w:numFmt w:val="lowerRoman"/>
      <w:lvlText w:val="%6."/>
      <w:lvlJc w:val="right"/>
      <w:pPr>
        <w:ind w:left="4208" w:hanging="180"/>
      </w:pPr>
    </w:lvl>
    <w:lvl w:ilvl="6">
      <w:start w:val="1"/>
      <w:numFmt w:val="decimal"/>
      <w:lvlText w:val="%7."/>
      <w:lvlJc w:val="left"/>
      <w:pPr>
        <w:ind w:left="4928" w:hanging="360"/>
      </w:pPr>
    </w:lvl>
    <w:lvl w:ilvl="7">
      <w:start w:val="1"/>
      <w:numFmt w:val="lowerLetter"/>
      <w:lvlText w:val="%8."/>
      <w:lvlJc w:val="left"/>
      <w:pPr>
        <w:ind w:left="5648" w:hanging="360"/>
      </w:pPr>
    </w:lvl>
    <w:lvl w:ilvl="8">
      <w:start w:val="1"/>
      <w:numFmt w:val="lowerRoman"/>
      <w:lvlText w:val="%9."/>
      <w:lvlJc w:val="right"/>
      <w:pPr>
        <w:ind w:left="6368" w:hanging="180"/>
      </w:pPr>
    </w:lvl>
  </w:abstractNum>
  <w:abstractNum w:abstractNumId="12" w15:restartNumberingAfterBreak="0">
    <w:nsid w:val="31D200AA"/>
    <w:multiLevelType w:val="multilevel"/>
    <w:tmpl w:val="83D28A3A"/>
    <w:lvl w:ilvl="0">
      <w:start w:val="1"/>
      <w:numFmt w:val="decimal"/>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41FE7D93"/>
    <w:multiLevelType w:val="multilevel"/>
    <w:tmpl w:val="E54EA4F2"/>
    <w:lvl w:ilvl="0">
      <w:start w:val="1"/>
      <w:numFmt w:val="decimal"/>
      <w:lvlText w:val="%1."/>
      <w:lvlJc w:val="left"/>
      <w:pPr>
        <w:ind w:left="720" w:hanging="72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lowerLetter"/>
      <w:lvlText w:val="%4."/>
      <w:lvlJc w:val="left"/>
      <w:pPr>
        <w:ind w:left="2520" w:hanging="360"/>
      </w:pPr>
    </w:lvl>
    <w:lvl w:ilvl="4">
      <w:start w:val="1"/>
      <w:numFmt w:val="decimal"/>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5061703F"/>
    <w:multiLevelType w:val="multilevel"/>
    <w:tmpl w:val="FDDCAA70"/>
    <w:lvl w:ilvl="0">
      <w:start w:val="1"/>
      <w:numFmt w:val="decimal"/>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51B431C5"/>
    <w:multiLevelType w:val="multilevel"/>
    <w:tmpl w:val="E54EA4F2"/>
    <w:lvl w:ilvl="0">
      <w:start w:val="1"/>
      <w:numFmt w:val="decimal"/>
      <w:lvlText w:val="%1."/>
      <w:lvlJc w:val="left"/>
      <w:pPr>
        <w:ind w:left="720" w:hanging="72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lowerLetter"/>
      <w:lvlText w:val="%4."/>
      <w:lvlJc w:val="left"/>
      <w:pPr>
        <w:ind w:left="2520" w:hanging="360"/>
      </w:pPr>
    </w:lvl>
    <w:lvl w:ilvl="4">
      <w:start w:val="1"/>
      <w:numFmt w:val="decimal"/>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51E876CE"/>
    <w:multiLevelType w:val="hybridMultilevel"/>
    <w:tmpl w:val="8D2C6C1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58FC0DD2"/>
    <w:multiLevelType w:val="multilevel"/>
    <w:tmpl w:val="D8548A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B3C67ED"/>
    <w:multiLevelType w:val="multilevel"/>
    <w:tmpl w:val="3DAC7ABE"/>
    <w:lvl w:ilvl="0">
      <w:start w:val="1"/>
      <w:numFmt w:val="decimal"/>
      <w:lvlText w:val="%1."/>
      <w:lvlJc w:val="left"/>
      <w:pPr>
        <w:ind w:left="720" w:hanging="72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5B701182"/>
    <w:multiLevelType w:val="hybridMultilevel"/>
    <w:tmpl w:val="27FA1626"/>
    <w:lvl w:ilvl="0" w:tplc="05748420">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24962D3"/>
    <w:multiLevelType w:val="hybridMultilevel"/>
    <w:tmpl w:val="2E82BFC2"/>
    <w:lvl w:ilvl="0" w:tplc="E5B26B2E">
      <w:start w:val="1"/>
      <w:numFmt w:val="decimal"/>
      <w:lvlText w:val="%1."/>
      <w:lvlJc w:val="left"/>
      <w:pPr>
        <w:ind w:left="1287" w:hanging="360"/>
      </w:pPr>
      <w:rPr>
        <w:rFonts w:ascii="Times New Roman" w:eastAsia="Times New Roman" w:hAnsi="Times New Roman" w:cs="Times New Roman"/>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756D366B"/>
    <w:multiLevelType w:val="hybridMultilevel"/>
    <w:tmpl w:val="DD7ED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9D040D"/>
    <w:multiLevelType w:val="multilevel"/>
    <w:tmpl w:val="9FCCF296"/>
    <w:lvl w:ilvl="0">
      <w:start w:val="1"/>
      <w:numFmt w:val="decimal"/>
      <w:lvlText w:val="%1"/>
      <w:lvlJc w:val="left"/>
      <w:pPr>
        <w:ind w:left="720" w:hanging="720"/>
      </w:pPr>
    </w:lvl>
    <w:lvl w:ilvl="1">
      <w:start w:val="1"/>
      <w:numFmt w:val="decimal"/>
      <w:pStyle w:val="Heading2"/>
      <w:lvlText w:val="%1.%2"/>
      <w:lvlJc w:val="left"/>
      <w:pPr>
        <w:ind w:left="720" w:hanging="720"/>
      </w:pPr>
      <w:rPr>
        <w:i w:val="0"/>
        <w:iCs w:val="0"/>
      </w:rPr>
    </w:lvl>
    <w:lvl w:ilvl="2">
      <w:start w:val="1"/>
      <w:numFmt w:val="decimal"/>
      <w:pStyle w:val="Heading3"/>
      <w:lvlText w:val="%1.%2.%3"/>
      <w:lvlJc w:val="left"/>
      <w:pPr>
        <w:ind w:left="6674" w:hanging="720"/>
      </w:pPr>
      <w:rPr>
        <w:i w:val="0"/>
        <w:i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7F8E37C5"/>
    <w:multiLevelType w:val="multilevel"/>
    <w:tmpl w:val="7174F252"/>
    <w:lvl w:ilvl="0">
      <w:start w:val="1"/>
      <w:numFmt w:val="decimal"/>
      <w:lvlText w:val="%1."/>
      <w:lvlJc w:val="left"/>
      <w:pPr>
        <w:ind w:left="252" w:hanging="360"/>
      </w:pPr>
    </w:lvl>
    <w:lvl w:ilvl="1">
      <w:start w:val="1"/>
      <w:numFmt w:val="decimal"/>
      <w:lvlText w:val="%1.%2"/>
      <w:lvlJc w:val="left"/>
      <w:pPr>
        <w:ind w:left="720" w:hanging="360"/>
      </w:pPr>
    </w:lvl>
    <w:lvl w:ilvl="2">
      <w:start w:val="1"/>
      <w:numFmt w:val="decimal"/>
      <w:lvlText w:val="%1.%2.%3"/>
      <w:lvlJc w:val="left"/>
      <w:pPr>
        <w:ind w:left="1548" w:hanging="719"/>
      </w:pPr>
    </w:lvl>
    <w:lvl w:ilvl="3">
      <w:start w:val="1"/>
      <w:numFmt w:val="decimal"/>
      <w:lvlText w:val="%1.%2.%3.%4"/>
      <w:lvlJc w:val="left"/>
      <w:pPr>
        <w:ind w:left="2016" w:hanging="720"/>
      </w:pPr>
    </w:lvl>
    <w:lvl w:ilvl="4">
      <w:start w:val="1"/>
      <w:numFmt w:val="decimal"/>
      <w:lvlText w:val="%1.%2.%3.%4.%5"/>
      <w:lvlJc w:val="left"/>
      <w:pPr>
        <w:ind w:left="2844" w:hanging="1080"/>
      </w:pPr>
    </w:lvl>
    <w:lvl w:ilvl="5">
      <w:start w:val="1"/>
      <w:numFmt w:val="decimal"/>
      <w:lvlText w:val="%1.%2.%3.%4.%5.%6"/>
      <w:lvlJc w:val="left"/>
      <w:pPr>
        <w:ind w:left="3312" w:hanging="1080"/>
      </w:pPr>
    </w:lvl>
    <w:lvl w:ilvl="6">
      <w:start w:val="1"/>
      <w:numFmt w:val="decimal"/>
      <w:lvlText w:val="%1.%2.%3.%4.%5.%6.%7"/>
      <w:lvlJc w:val="left"/>
      <w:pPr>
        <w:ind w:left="4140" w:hanging="1440"/>
      </w:pPr>
    </w:lvl>
    <w:lvl w:ilvl="7">
      <w:start w:val="1"/>
      <w:numFmt w:val="decimal"/>
      <w:lvlText w:val="%1.%2.%3.%4.%5.%6.%7.%8"/>
      <w:lvlJc w:val="left"/>
      <w:pPr>
        <w:ind w:left="4608" w:hanging="1440"/>
      </w:pPr>
    </w:lvl>
    <w:lvl w:ilvl="8">
      <w:start w:val="1"/>
      <w:numFmt w:val="decimal"/>
      <w:lvlText w:val="%1.%2.%3.%4.%5.%6.%7.%8.%9"/>
      <w:lvlJc w:val="left"/>
      <w:pPr>
        <w:ind w:left="5436" w:hanging="1800"/>
      </w:pPr>
    </w:lvl>
  </w:abstractNum>
  <w:num w:numId="1" w16cid:durableId="46757586">
    <w:abstractNumId w:val="18"/>
  </w:num>
  <w:num w:numId="2" w16cid:durableId="1479107666">
    <w:abstractNumId w:val="14"/>
  </w:num>
  <w:num w:numId="3" w16cid:durableId="1783064137">
    <w:abstractNumId w:val="22"/>
  </w:num>
  <w:num w:numId="4" w16cid:durableId="402527700">
    <w:abstractNumId w:val="6"/>
  </w:num>
  <w:num w:numId="5" w16cid:durableId="638995959">
    <w:abstractNumId w:val="9"/>
  </w:num>
  <w:num w:numId="6" w16cid:durableId="880677077">
    <w:abstractNumId w:val="20"/>
  </w:num>
  <w:num w:numId="7" w16cid:durableId="1953053846">
    <w:abstractNumId w:val="4"/>
  </w:num>
  <w:num w:numId="8" w16cid:durableId="915818317">
    <w:abstractNumId w:val="10"/>
  </w:num>
  <w:num w:numId="9" w16cid:durableId="800616885">
    <w:abstractNumId w:val="2"/>
  </w:num>
  <w:num w:numId="10" w16cid:durableId="659693543">
    <w:abstractNumId w:val="12"/>
  </w:num>
  <w:num w:numId="11" w16cid:durableId="1844514457">
    <w:abstractNumId w:val="3"/>
  </w:num>
  <w:num w:numId="12" w16cid:durableId="1404251709">
    <w:abstractNumId w:val="8"/>
  </w:num>
  <w:num w:numId="13" w16cid:durableId="606546457">
    <w:abstractNumId w:val="7"/>
  </w:num>
  <w:num w:numId="14" w16cid:durableId="464664758">
    <w:abstractNumId w:val="1"/>
  </w:num>
  <w:num w:numId="15" w16cid:durableId="1998724722">
    <w:abstractNumId w:val="13"/>
  </w:num>
  <w:num w:numId="16" w16cid:durableId="238714409">
    <w:abstractNumId w:val="15"/>
  </w:num>
  <w:num w:numId="17" w16cid:durableId="1253777259">
    <w:abstractNumId w:val="0"/>
  </w:num>
  <w:num w:numId="18" w16cid:durableId="202443101">
    <w:abstractNumId w:val="19"/>
  </w:num>
  <w:num w:numId="19" w16cid:durableId="1242443435">
    <w:abstractNumId w:val="5"/>
  </w:num>
  <w:num w:numId="20" w16cid:durableId="461651557">
    <w:abstractNumId w:val="16"/>
  </w:num>
  <w:num w:numId="21" w16cid:durableId="1670981497">
    <w:abstractNumId w:val="17"/>
  </w:num>
  <w:num w:numId="22" w16cid:durableId="1516529203">
    <w:abstractNumId w:val="11"/>
  </w:num>
  <w:num w:numId="23" w16cid:durableId="1891529980">
    <w:abstractNumId w:val="23"/>
  </w:num>
  <w:num w:numId="24" w16cid:durableId="12809890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30975614">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5265"/>
    <w:rsid w:val="00000249"/>
    <w:rsid w:val="00000285"/>
    <w:rsid w:val="0000030A"/>
    <w:rsid w:val="000003F3"/>
    <w:rsid w:val="0000068D"/>
    <w:rsid w:val="00001093"/>
    <w:rsid w:val="00001195"/>
    <w:rsid w:val="00001271"/>
    <w:rsid w:val="00001291"/>
    <w:rsid w:val="0000135D"/>
    <w:rsid w:val="000016B8"/>
    <w:rsid w:val="000018C7"/>
    <w:rsid w:val="00001E56"/>
    <w:rsid w:val="000022D9"/>
    <w:rsid w:val="000025B3"/>
    <w:rsid w:val="00002673"/>
    <w:rsid w:val="00002675"/>
    <w:rsid w:val="00002891"/>
    <w:rsid w:val="000029E7"/>
    <w:rsid w:val="00002A37"/>
    <w:rsid w:val="00003254"/>
    <w:rsid w:val="000032EF"/>
    <w:rsid w:val="000033A4"/>
    <w:rsid w:val="00003570"/>
    <w:rsid w:val="0000368F"/>
    <w:rsid w:val="000036C0"/>
    <w:rsid w:val="00003824"/>
    <w:rsid w:val="00003836"/>
    <w:rsid w:val="0000397A"/>
    <w:rsid w:val="00003AEC"/>
    <w:rsid w:val="00003B11"/>
    <w:rsid w:val="00003B45"/>
    <w:rsid w:val="00003D38"/>
    <w:rsid w:val="00003FC7"/>
    <w:rsid w:val="000041C5"/>
    <w:rsid w:val="00004678"/>
    <w:rsid w:val="000048FF"/>
    <w:rsid w:val="00004C99"/>
    <w:rsid w:val="000051D8"/>
    <w:rsid w:val="00005209"/>
    <w:rsid w:val="0000529C"/>
    <w:rsid w:val="000056A5"/>
    <w:rsid w:val="000057F8"/>
    <w:rsid w:val="00005BF5"/>
    <w:rsid w:val="00006304"/>
    <w:rsid w:val="000065B1"/>
    <w:rsid w:val="0000673B"/>
    <w:rsid w:val="0000689E"/>
    <w:rsid w:val="0000693C"/>
    <w:rsid w:val="00006ACB"/>
    <w:rsid w:val="00007192"/>
    <w:rsid w:val="0000719F"/>
    <w:rsid w:val="000071BC"/>
    <w:rsid w:val="00007284"/>
    <w:rsid w:val="00007330"/>
    <w:rsid w:val="0000751C"/>
    <w:rsid w:val="00007A3C"/>
    <w:rsid w:val="000100F6"/>
    <w:rsid w:val="000101DB"/>
    <w:rsid w:val="0001022A"/>
    <w:rsid w:val="0001026A"/>
    <w:rsid w:val="00010337"/>
    <w:rsid w:val="00010E55"/>
    <w:rsid w:val="00010EA0"/>
    <w:rsid w:val="00010F6D"/>
    <w:rsid w:val="00010FAB"/>
    <w:rsid w:val="00011113"/>
    <w:rsid w:val="00011279"/>
    <w:rsid w:val="00011400"/>
    <w:rsid w:val="0001152B"/>
    <w:rsid w:val="00011608"/>
    <w:rsid w:val="000117AB"/>
    <w:rsid w:val="000119E5"/>
    <w:rsid w:val="00011AF2"/>
    <w:rsid w:val="00011C96"/>
    <w:rsid w:val="00011CD6"/>
    <w:rsid w:val="00011EC7"/>
    <w:rsid w:val="0001201C"/>
    <w:rsid w:val="00012524"/>
    <w:rsid w:val="0001273C"/>
    <w:rsid w:val="00012A62"/>
    <w:rsid w:val="00012D6E"/>
    <w:rsid w:val="00012FC1"/>
    <w:rsid w:val="000137D4"/>
    <w:rsid w:val="00013828"/>
    <w:rsid w:val="0001398B"/>
    <w:rsid w:val="00013DEA"/>
    <w:rsid w:val="00014249"/>
    <w:rsid w:val="00014325"/>
    <w:rsid w:val="000143A7"/>
    <w:rsid w:val="00014426"/>
    <w:rsid w:val="000146FE"/>
    <w:rsid w:val="0001489E"/>
    <w:rsid w:val="00014D8C"/>
    <w:rsid w:val="00014E7E"/>
    <w:rsid w:val="00015305"/>
    <w:rsid w:val="0001535B"/>
    <w:rsid w:val="00015487"/>
    <w:rsid w:val="000157CB"/>
    <w:rsid w:val="00015A18"/>
    <w:rsid w:val="00015B5B"/>
    <w:rsid w:val="00015BD3"/>
    <w:rsid w:val="00015CA6"/>
    <w:rsid w:val="00015F24"/>
    <w:rsid w:val="0001612F"/>
    <w:rsid w:val="00016186"/>
    <w:rsid w:val="0001621C"/>
    <w:rsid w:val="00016647"/>
    <w:rsid w:val="00016A33"/>
    <w:rsid w:val="00016A5C"/>
    <w:rsid w:val="00016E15"/>
    <w:rsid w:val="00016E1B"/>
    <w:rsid w:val="00016EA8"/>
    <w:rsid w:val="00016F27"/>
    <w:rsid w:val="00017123"/>
    <w:rsid w:val="000171B5"/>
    <w:rsid w:val="0001722B"/>
    <w:rsid w:val="0001751D"/>
    <w:rsid w:val="00017830"/>
    <w:rsid w:val="0001788C"/>
    <w:rsid w:val="0001793A"/>
    <w:rsid w:val="00017981"/>
    <w:rsid w:val="000179D2"/>
    <w:rsid w:val="00017B60"/>
    <w:rsid w:val="00017FD5"/>
    <w:rsid w:val="000200F3"/>
    <w:rsid w:val="00020417"/>
    <w:rsid w:val="00020633"/>
    <w:rsid w:val="00020634"/>
    <w:rsid w:val="000208F3"/>
    <w:rsid w:val="00020910"/>
    <w:rsid w:val="00020AA9"/>
    <w:rsid w:val="00020AEC"/>
    <w:rsid w:val="00020F49"/>
    <w:rsid w:val="00021151"/>
    <w:rsid w:val="0002145B"/>
    <w:rsid w:val="00021594"/>
    <w:rsid w:val="00021FC4"/>
    <w:rsid w:val="00022057"/>
    <w:rsid w:val="0002222C"/>
    <w:rsid w:val="000222F7"/>
    <w:rsid w:val="0002231F"/>
    <w:rsid w:val="00022493"/>
    <w:rsid w:val="00022589"/>
    <w:rsid w:val="00022677"/>
    <w:rsid w:val="00022852"/>
    <w:rsid w:val="00022A62"/>
    <w:rsid w:val="00022D33"/>
    <w:rsid w:val="00023090"/>
    <w:rsid w:val="0002348F"/>
    <w:rsid w:val="0002360D"/>
    <w:rsid w:val="0002363B"/>
    <w:rsid w:val="00023C86"/>
    <w:rsid w:val="00023CEE"/>
    <w:rsid w:val="00023DF1"/>
    <w:rsid w:val="00023E3D"/>
    <w:rsid w:val="00023FBD"/>
    <w:rsid w:val="0002403E"/>
    <w:rsid w:val="0002425D"/>
    <w:rsid w:val="000245C8"/>
    <w:rsid w:val="00024618"/>
    <w:rsid w:val="000246D7"/>
    <w:rsid w:val="000249D2"/>
    <w:rsid w:val="00024D71"/>
    <w:rsid w:val="00024EFE"/>
    <w:rsid w:val="00025034"/>
    <w:rsid w:val="00025111"/>
    <w:rsid w:val="0002523E"/>
    <w:rsid w:val="000253EE"/>
    <w:rsid w:val="00025430"/>
    <w:rsid w:val="000254A9"/>
    <w:rsid w:val="000254DA"/>
    <w:rsid w:val="00025556"/>
    <w:rsid w:val="0002572F"/>
    <w:rsid w:val="00025A45"/>
    <w:rsid w:val="00025AB6"/>
    <w:rsid w:val="00025BA0"/>
    <w:rsid w:val="00025C91"/>
    <w:rsid w:val="00026386"/>
    <w:rsid w:val="000266DE"/>
    <w:rsid w:val="00026828"/>
    <w:rsid w:val="00026A9E"/>
    <w:rsid w:val="00026C5C"/>
    <w:rsid w:val="00027014"/>
    <w:rsid w:val="000270A2"/>
    <w:rsid w:val="000270C4"/>
    <w:rsid w:val="000272CC"/>
    <w:rsid w:val="00027F1B"/>
    <w:rsid w:val="00030161"/>
    <w:rsid w:val="00030397"/>
    <w:rsid w:val="000304FB"/>
    <w:rsid w:val="00030532"/>
    <w:rsid w:val="00030765"/>
    <w:rsid w:val="000308B3"/>
    <w:rsid w:val="00030919"/>
    <w:rsid w:val="00030B15"/>
    <w:rsid w:val="00030E00"/>
    <w:rsid w:val="00030E83"/>
    <w:rsid w:val="00031046"/>
    <w:rsid w:val="000310B4"/>
    <w:rsid w:val="0003154D"/>
    <w:rsid w:val="000315FD"/>
    <w:rsid w:val="00031772"/>
    <w:rsid w:val="000317DA"/>
    <w:rsid w:val="00031A3B"/>
    <w:rsid w:val="00031B89"/>
    <w:rsid w:val="00031D19"/>
    <w:rsid w:val="00031E13"/>
    <w:rsid w:val="0003217D"/>
    <w:rsid w:val="00032196"/>
    <w:rsid w:val="0003223A"/>
    <w:rsid w:val="0003243D"/>
    <w:rsid w:val="0003247D"/>
    <w:rsid w:val="000324E1"/>
    <w:rsid w:val="00032898"/>
    <w:rsid w:val="000328B8"/>
    <w:rsid w:val="0003299B"/>
    <w:rsid w:val="000329D4"/>
    <w:rsid w:val="00032BEC"/>
    <w:rsid w:val="00032C9D"/>
    <w:rsid w:val="000331C0"/>
    <w:rsid w:val="00033588"/>
    <w:rsid w:val="0003394A"/>
    <w:rsid w:val="00033C5F"/>
    <w:rsid w:val="00033CDE"/>
    <w:rsid w:val="00033D02"/>
    <w:rsid w:val="00033EA5"/>
    <w:rsid w:val="00033FB1"/>
    <w:rsid w:val="00034042"/>
    <w:rsid w:val="000340FB"/>
    <w:rsid w:val="0003411B"/>
    <w:rsid w:val="00034348"/>
    <w:rsid w:val="000344A7"/>
    <w:rsid w:val="000349FC"/>
    <w:rsid w:val="00035485"/>
    <w:rsid w:val="00035732"/>
    <w:rsid w:val="00035947"/>
    <w:rsid w:val="0003597A"/>
    <w:rsid w:val="0003598E"/>
    <w:rsid w:val="000359B1"/>
    <w:rsid w:val="000361F5"/>
    <w:rsid w:val="000364FF"/>
    <w:rsid w:val="0003683F"/>
    <w:rsid w:val="00036919"/>
    <w:rsid w:val="00037310"/>
    <w:rsid w:val="0003738C"/>
    <w:rsid w:val="000373AA"/>
    <w:rsid w:val="00037896"/>
    <w:rsid w:val="00037900"/>
    <w:rsid w:val="00037A5E"/>
    <w:rsid w:val="00037C1C"/>
    <w:rsid w:val="00037F1A"/>
    <w:rsid w:val="00040122"/>
    <w:rsid w:val="00040143"/>
    <w:rsid w:val="0004017E"/>
    <w:rsid w:val="00040310"/>
    <w:rsid w:val="00040393"/>
    <w:rsid w:val="0004051C"/>
    <w:rsid w:val="00040559"/>
    <w:rsid w:val="000406CE"/>
    <w:rsid w:val="00040790"/>
    <w:rsid w:val="0004091F"/>
    <w:rsid w:val="00040BF2"/>
    <w:rsid w:val="00040E58"/>
    <w:rsid w:val="00040F10"/>
    <w:rsid w:val="00041346"/>
    <w:rsid w:val="00041625"/>
    <w:rsid w:val="000417E5"/>
    <w:rsid w:val="00041859"/>
    <w:rsid w:val="00041D03"/>
    <w:rsid w:val="00041D84"/>
    <w:rsid w:val="00041F6D"/>
    <w:rsid w:val="00042240"/>
    <w:rsid w:val="000422F0"/>
    <w:rsid w:val="000427F0"/>
    <w:rsid w:val="00042907"/>
    <w:rsid w:val="00042997"/>
    <w:rsid w:val="00042C17"/>
    <w:rsid w:val="00043184"/>
    <w:rsid w:val="000431C1"/>
    <w:rsid w:val="00043255"/>
    <w:rsid w:val="000436C9"/>
    <w:rsid w:val="0004378F"/>
    <w:rsid w:val="00043909"/>
    <w:rsid w:val="0004398F"/>
    <w:rsid w:val="000439C9"/>
    <w:rsid w:val="00043E6E"/>
    <w:rsid w:val="00044191"/>
    <w:rsid w:val="000441E1"/>
    <w:rsid w:val="0004433D"/>
    <w:rsid w:val="000446A5"/>
    <w:rsid w:val="00044795"/>
    <w:rsid w:val="000448AE"/>
    <w:rsid w:val="00044974"/>
    <w:rsid w:val="00044EA5"/>
    <w:rsid w:val="00044F0C"/>
    <w:rsid w:val="00044FD3"/>
    <w:rsid w:val="000450BA"/>
    <w:rsid w:val="000456B5"/>
    <w:rsid w:val="00045728"/>
    <w:rsid w:val="00046075"/>
    <w:rsid w:val="000464D8"/>
    <w:rsid w:val="0004679B"/>
    <w:rsid w:val="000467C8"/>
    <w:rsid w:val="00046950"/>
    <w:rsid w:val="00046996"/>
    <w:rsid w:val="00046ACD"/>
    <w:rsid w:val="00046DF5"/>
    <w:rsid w:val="0004767B"/>
    <w:rsid w:val="0004781B"/>
    <w:rsid w:val="000479E3"/>
    <w:rsid w:val="00047D75"/>
    <w:rsid w:val="0005029A"/>
    <w:rsid w:val="000504AB"/>
    <w:rsid w:val="00050677"/>
    <w:rsid w:val="00050720"/>
    <w:rsid w:val="000509C0"/>
    <w:rsid w:val="00050A36"/>
    <w:rsid w:val="00051088"/>
    <w:rsid w:val="00051156"/>
    <w:rsid w:val="00051221"/>
    <w:rsid w:val="00051296"/>
    <w:rsid w:val="0005140E"/>
    <w:rsid w:val="0005156A"/>
    <w:rsid w:val="00051872"/>
    <w:rsid w:val="00051BA2"/>
    <w:rsid w:val="00051F41"/>
    <w:rsid w:val="0005204E"/>
    <w:rsid w:val="0005209D"/>
    <w:rsid w:val="000520C8"/>
    <w:rsid w:val="00052192"/>
    <w:rsid w:val="0005229F"/>
    <w:rsid w:val="0005262C"/>
    <w:rsid w:val="000528D3"/>
    <w:rsid w:val="000528F6"/>
    <w:rsid w:val="000528FA"/>
    <w:rsid w:val="00052BFE"/>
    <w:rsid w:val="00052E37"/>
    <w:rsid w:val="00052E5A"/>
    <w:rsid w:val="00052EBC"/>
    <w:rsid w:val="00053304"/>
    <w:rsid w:val="0005357E"/>
    <w:rsid w:val="00053611"/>
    <w:rsid w:val="00053631"/>
    <w:rsid w:val="0005374E"/>
    <w:rsid w:val="000537A6"/>
    <w:rsid w:val="00053C67"/>
    <w:rsid w:val="00053D67"/>
    <w:rsid w:val="00053E0E"/>
    <w:rsid w:val="00053E4A"/>
    <w:rsid w:val="00053F64"/>
    <w:rsid w:val="000543C3"/>
    <w:rsid w:val="000544D3"/>
    <w:rsid w:val="00054635"/>
    <w:rsid w:val="00054D6D"/>
    <w:rsid w:val="00054D96"/>
    <w:rsid w:val="000550CE"/>
    <w:rsid w:val="000552EF"/>
    <w:rsid w:val="00055551"/>
    <w:rsid w:val="000555BD"/>
    <w:rsid w:val="00055709"/>
    <w:rsid w:val="0005570E"/>
    <w:rsid w:val="00055803"/>
    <w:rsid w:val="00055C3B"/>
    <w:rsid w:val="00055CF8"/>
    <w:rsid w:val="0005654D"/>
    <w:rsid w:val="00056628"/>
    <w:rsid w:val="0005674C"/>
    <w:rsid w:val="00056906"/>
    <w:rsid w:val="000572AF"/>
    <w:rsid w:val="000572D2"/>
    <w:rsid w:val="0005758A"/>
    <w:rsid w:val="000575E3"/>
    <w:rsid w:val="00057DFC"/>
    <w:rsid w:val="00060087"/>
    <w:rsid w:val="000600BD"/>
    <w:rsid w:val="000605E7"/>
    <w:rsid w:val="00060815"/>
    <w:rsid w:val="00060A08"/>
    <w:rsid w:val="0006119F"/>
    <w:rsid w:val="00061602"/>
    <w:rsid w:val="00061A06"/>
    <w:rsid w:val="00061C93"/>
    <w:rsid w:val="00061DD2"/>
    <w:rsid w:val="00061EEF"/>
    <w:rsid w:val="00061FAB"/>
    <w:rsid w:val="00062134"/>
    <w:rsid w:val="000622C1"/>
    <w:rsid w:val="0006235C"/>
    <w:rsid w:val="0006260E"/>
    <w:rsid w:val="000626C3"/>
    <w:rsid w:val="000626E3"/>
    <w:rsid w:val="000628B6"/>
    <w:rsid w:val="00062B4C"/>
    <w:rsid w:val="00062BEA"/>
    <w:rsid w:val="00062D3A"/>
    <w:rsid w:val="00062ED9"/>
    <w:rsid w:val="0006300D"/>
    <w:rsid w:val="00063253"/>
    <w:rsid w:val="000632F5"/>
    <w:rsid w:val="00063356"/>
    <w:rsid w:val="000633B1"/>
    <w:rsid w:val="000635B0"/>
    <w:rsid w:val="00063818"/>
    <w:rsid w:val="00063850"/>
    <w:rsid w:val="0006392C"/>
    <w:rsid w:val="000639D2"/>
    <w:rsid w:val="00063A9F"/>
    <w:rsid w:val="00063AAE"/>
    <w:rsid w:val="00063CDF"/>
    <w:rsid w:val="00063D4C"/>
    <w:rsid w:val="00063E77"/>
    <w:rsid w:val="00063F28"/>
    <w:rsid w:val="00063F5B"/>
    <w:rsid w:val="00063F72"/>
    <w:rsid w:val="0006400C"/>
    <w:rsid w:val="00064390"/>
    <w:rsid w:val="00064843"/>
    <w:rsid w:val="00064B7A"/>
    <w:rsid w:val="00064BE6"/>
    <w:rsid w:val="00064C1D"/>
    <w:rsid w:val="00064CD4"/>
    <w:rsid w:val="00064D00"/>
    <w:rsid w:val="00064D17"/>
    <w:rsid w:val="0006579E"/>
    <w:rsid w:val="00065B29"/>
    <w:rsid w:val="00065BEA"/>
    <w:rsid w:val="00065EBE"/>
    <w:rsid w:val="00066096"/>
    <w:rsid w:val="0006693A"/>
    <w:rsid w:val="00066CBE"/>
    <w:rsid w:val="00066D2C"/>
    <w:rsid w:val="000670CD"/>
    <w:rsid w:val="000672CC"/>
    <w:rsid w:val="000675B4"/>
    <w:rsid w:val="00067648"/>
    <w:rsid w:val="000676D2"/>
    <w:rsid w:val="00067AD0"/>
    <w:rsid w:val="00067B74"/>
    <w:rsid w:val="00067D6E"/>
    <w:rsid w:val="00067D91"/>
    <w:rsid w:val="00067EC2"/>
    <w:rsid w:val="00070428"/>
    <w:rsid w:val="0007045F"/>
    <w:rsid w:val="00070A76"/>
    <w:rsid w:val="00070AE0"/>
    <w:rsid w:val="00070D36"/>
    <w:rsid w:val="00070D5E"/>
    <w:rsid w:val="00070DB0"/>
    <w:rsid w:val="00070DE1"/>
    <w:rsid w:val="00070E81"/>
    <w:rsid w:val="00071278"/>
    <w:rsid w:val="00071A43"/>
    <w:rsid w:val="00071B84"/>
    <w:rsid w:val="00071C0F"/>
    <w:rsid w:val="00071DB9"/>
    <w:rsid w:val="000721D3"/>
    <w:rsid w:val="000723AB"/>
    <w:rsid w:val="000724B9"/>
    <w:rsid w:val="00072713"/>
    <w:rsid w:val="00072759"/>
    <w:rsid w:val="00072838"/>
    <w:rsid w:val="00072D2E"/>
    <w:rsid w:val="00072EB6"/>
    <w:rsid w:val="00072F60"/>
    <w:rsid w:val="00073141"/>
    <w:rsid w:val="00073897"/>
    <w:rsid w:val="0007399E"/>
    <w:rsid w:val="000739A3"/>
    <w:rsid w:val="00073FDD"/>
    <w:rsid w:val="000740DE"/>
    <w:rsid w:val="00074395"/>
    <w:rsid w:val="0007464D"/>
    <w:rsid w:val="0007469E"/>
    <w:rsid w:val="000747BA"/>
    <w:rsid w:val="00074900"/>
    <w:rsid w:val="00074A0E"/>
    <w:rsid w:val="00074E39"/>
    <w:rsid w:val="00074F6A"/>
    <w:rsid w:val="00075827"/>
    <w:rsid w:val="000759B9"/>
    <w:rsid w:val="00075AA9"/>
    <w:rsid w:val="00075BB1"/>
    <w:rsid w:val="00075F31"/>
    <w:rsid w:val="00076032"/>
    <w:rsid w:val="000763DF"/>
    <w:rsid w:val="000769B8"/>
    <w:rsid w:val="00076A17"/>
    <w:rsid w:val="00076AC6"/>
    <w:rsid w:val="00076B48"/>
    <w:rsid w:val="00076B91"/>
    <w:rsid w:val="00076CAA"/>
    <w:rsid w:val="00076E8C"/>
    <w:rsid w:val="00076FF4"/>
    <w:rsid w:val="00077066"/>
    <w:rsid w:val="000771AE"/>
    <w:rsid w:val="000771EC"/>
    <w:rsid w:val="00077413"/>
    <w:rsid w:val="000776B6"/>
    <w:rsid w:val="00077D84"/>
    <w:rsid w:val="00077E2D"/>
    <w:rsid w:val="00080074"/>
    <w:rsid w:val="0008016D"/>
    <w:rsid w:val="00080170"/>
    <w:rsid w:val="0008023D"/>
    <w:rsid w:val="000802B4"/>
    <w:rsid w:val="00080350"/>
    <w:rsid w:val="000808DF"/>
    <w:rsid w:val="00080C02"/>
    <w:rsid w:val="00080C8A"/>
    <w:rsid w:val="00080EF6"/>
    <w:rsid w:val="00080EFA"/>
    <w:rsid w:val="00080F1F"/>
    <w:rsid w:val="0008104D"/>
    <w:rsid w:val="0008155A"/>
    <w:rsid w:val="000815C9"/>
    <w:rsid w:val="000817BA"/>
    <w:rsid w:val="000819F8"/>
    <w:rsid w:val="00081A44"/>
    <w:rsid w:val="00081E0E"/>
    <w:rsid w:val="0008295F"/>
    <w:rsid w:val="00082C18"/>
    <w:rsid w:val="00082CA3"/>
    <w:rsid w:val="00082DD1"/>
    <w:rsid w:val="00082E38"/>
    <w:rsid w:val="00082E97"/>
    <w:rsid w:val="00082F18"/>
    <w:rsid w:val="00083172"/>
    <w:rsid w:val="000831D1"/>
    <w:rsid w:val="00083234"/>
    <w:rsid w:val="0008339F"/>
    <w:rsid w:val="0008357A"/>
    <w:rsid w:val="0008358F"/>
    <w:rsid w:val="0008361F"/>
    <w:rsid w:val="00083809"/>
    <w:rsid w:val="00083860"/>
    <w:rsid w:val="0008388D"/>
    <w:rsid w:val="000839DF"/>
    <w:rsid w:val="00083BE5"/>
    <w:rsid w:val="00083CF2"/>
    <w:rsid w:val="00084243"/>
    <w:rsid w:val="00084488"/>
    <w:rsid w:val="00084550"/>
    <w:rsid w:val="00084F5A"/>
    <w:rsid w:val="00084F82"/>
    <w:rsid w:val="0008513B"/>
    <w:rsid w:val="00085424"/>
    <w:rsid w:val="000854BA"/>
    <w:rsid w:val="00085ADC"/>
    <w:rsid w:val="00085CD6"/>
    <w:rsid w:val="00085DF2"/>
    <w:rsid w:val="00085F27"/>
    <w:rsid w:val="00085F86"/>
    <w:rsid w:val="000860AD"/>
    <w:rsid w:val="00086586"/>
    <w:rsid w:val="00086D07"/>
    <w:rsid w:val="00086D50"/>
    <w:rsid w:val="00086DD9"/>
    <w:rsid w:val="00086F00"/>
    <w:rsid w:val="00086FAE"/>
    <w:rsid w:val="000871C5"/>
    <w:rsid w:val="00087394"/>
    <w:rsid w:val="00087C97"/>
    <w:rsid w:val="00090115"/>
    <w:rsid w:val="000901C3"/>
    <w:rsid w:val="000901D7"/>
    <w:rsid w:val="00090403"/>
    <w:rsid w:val="00090486"/>
    <w:rsid w:val="00090545"/>
    <w:rsid w:val="00090686"/>
    <w:rsid w:val="000908D6"/>
    <w:rsid w:val="0009093E"/>
    <w:rsid w:val="000910A1"/>
    <w:rsid w:val="00091476"/>
    <w:rsid w:val="000914E1"/>
    <w:rsid w:val="000915F5"/>
    <w:rsid w:val="0009191C"/>
    <w:rsid w:val="00092140"/>
    <w:rsid w:val="0009214A"/>
    <w:rsid w:val="0009234A"/>
    <w:rsid w:val="00092753"/>
    <w:rsid w:val="00092A90"/>
    <w:rsid w:val="00092EC2"/>
    <w:rsid w:val="00092FC9"/>
    <w:rsid w:val="00093017"/>
    <w:rsid w:val="00093047"/>
    <w:rsid w:val="00093224"/>
    <w:rsid w:val="00093274"/>
    <w:rsid w:val="000932C7"/>
    <w:rsid w:val="000932E3"/>
    <w:rsid w:val="00093849"/>
    <w:rsid w:val="00093D13"/>
    <w:rsid w:val="00093EAD"/>
    <w:rsid w:val="00093EB7"/>
    <w:rsid w:val="000940A3"/>
    <w:rsid w:val="0009444C"/>
    <w:rsid w:val="00094450"/>
    <w:rsid w:val="00094463"/>
    <w:rsid w:val="0009468B"/>
    <w:rsid w:val="000949CA"/>
    <w:rsid w:val="00094C94"/>
    <w:rsid w:val="0009533F"/>
    <w:rsid w:val="00095553"/>
    <w:rsid w:val="000956C5"/>
    <w:rsid w:val="00095775"/>
    <w:rsid w:val="00095F04"/>
    <w:rsid w:val="0009637D"/>
    <w:rsid w:val="00096386"/>
    <w:rsid w:val="000963A9"/>
    <w:rsid w:val="00096483"/>
    <w:rsid w:val="0009656F"/>
    <w:rsid w:val="00096886"/>
    <w:rsid w:val="00096894"/>
    <w:rsid w:val="00096941"/>
    <w:rsid w:val="00096951"/>
    <w:rsid w:val="00096BC1"/>
    <w:rsid w:val="00096C06"/>
    <w:rsid w:val="00096DC5"/>
    <w:rsid w:val="00096F34"/>
    <w:rsid w:val="00097118"/>
    <w:rsid w:val="000971C7"/>
    <w:rsid w:val="00097391"/>
    <w:rsid w:val="000973D9"/>
    <w:rsid w:val="000975C2"/>
    <w:rsid w:val="00097988"/>
    <w:rsid w:val="00097B29"/>
    <w:rsid w:val="000A0138"/>
    <w:rsid w:val="000A055D"/>
    <w:rsid w:val="000A0566"/>
    <w:rsid w:val="000A0578"/>
    <w:rsid w:val="000A0B74"/>
    <w:rsid w:val="000A0CE0"/>
    <w:rsid w:val="000A0E48"/>
    <w:rsid w:val="000A0F1B"/>
    <w:rsid w:val="000A103E"/>
    <w:rsid w:val="000A11E3"/>
    <w:rsid w:val="000A1304"/>
    <w:rsid w:val="000A13AD"/>
    <w:rsid w:val="000A1569"/>
    <w:rsid w:val="000A1710"/>
    <w:rsid w:val="000A1A5A"/>
    <w:rsid w:val="000A1FF2"/>
    <w:rsid w:val="000A2268"/>
    <w:rsid w:val="000A22A1"/>
    <w:rsid w:val="000A2409"/>
    <w:rsid w:val="000A2496"/>
    <w:rsid w:val="000A26A4"/>
    <w:rsid w:val="000A29D8"/>
    <w:rsid w:val="000A2D03"/>
    <w:rsid w:val="000A2D7F"/>
    <w:rsid w:val="000A2D9D"/>
    <w:rsid w:val="000A2EB0"/>
    <w:rsid w:val="000A2EC4"/>
    <w:rsid w:val="000A2FBD"/>
    <w:rsid w:val="000A3522"/>
    <w:rsid w:val="000A358E"/>
    <w:rsid w:val="000A36FD"/>
    <w:rsid w:val="000A3767"/>
    <w:rsid w:val="000A3921"/>
    <w:rsid w:val="000A3A0D"/>
    <w:rsid w:val="000A3B24"/>
    <w:rsid w:val="000A3E76"/>
    <w:rsid w:val="000A40AF"/>
    <w:rsid w:val="000A4137"/>
    <w:rsid w:val="000A4175"/>
    <w:rsid w:val="000A41BB"/>
    <w:rsid w:val="000A434C"/>
    <w:rsid w:val="000A46D8"/>
    <w:rsid w:val="000A4A02"/>
    <w:rsid w:val="000A4A69"/>
    <w:rsid w:val="000A4A75"/>
    <w:rsid w:val="000A4B0B"/>
    <w:rsid w:val="000A4B56"/>
    <w:rsid w:val="000A4C48"/>
    <w:rsid w:val="000A4CE1"/>
    <w:rsid w:val="000A5308"/>
    <w:rsid w:val="000A551C"/>
    <w:rsid w:val="000A5737"/>
    <w:rsid w:val="000A5744"/>
    <w:rsid w:val="000A58D9"/>
    <w:rsid w:val="000A5BAD"/>
    <w:rsid w:val="000A5D24"/>
    <w:rsid w:val="000A5D5D"/>
    <w:rsid w:val="000A6195"/>
    <w:rsid w:val="000A6487"/>
    <w:rsid w:val="000A66B5"/>
    <w:rsid w:val="000A67B1"/>
    <w:rsid w:val="000A67B7"/>
    <w:rsid w:val="000A68E9"/>
    <w:rsid w:val="000A6912"/>
    <w:rsid w:val="000A6AB0"/>
    <w:rsid w:val="000A6B53"/>
    <w:rsid w:val="000A6E93"/>
    <w:rsid w:val="000A76F0"/>
    <w:rsid w:val="000A79D0"/>
    <w:rsid w:val="000B09D5"/>
    <w:rsid w:val="000B0D0F"/>
    <w:rsid w:val="000B0E25"/>
    <w:rsid w:val="000B0F36"/>
    <w:rsid w:val="000B10F7"/>
    <w:rsid w:val="000B11AF"/>
    <w:rsid w:val="000B121C"/>
    <w:rsid w:val="000B15CA"/>
    <w:rsid w:val="000B1675"/>
    <w:rsid w:val="000B1681"/>
    <w:rsid w:val="000B1820"/>
    <w:rsid w:val="000B1B7B"/>
    <w:rsid w:val="000B1ECE"/>
    <w:rsid w:val="000B1EF2"/>
    <w:rsid w:val="000B2140"/>
    <w:rsid w:val="000B2173"/>
    <w:rsid w:val="000B239C"/>
    <w:rsid w:val="000B2403"/>
    <w:rsid w:val="000B2674"/>
    <w:rsid w:val="000B2740"/>
    <w:rsid w:val="000B27F2"/>
    <w:rsid w:val="000B27F3"/>
    <w:rsid w:val="000B2B08"/>
    <w:rsid w:val="000B2CD8"/>
    <w:rsid w:val="000B2CF8"/>
    <w:rsid w:val="000B30E7"/>
    <w:rsid w:val="000B3307"/>
    <w:rsid w:val="000B3655"/>
    <w:rsid w:val="000B3771"/>
    <w:rsid w:val="000B3A1C"/>
    <w:rsid w:val="000B3A60"/>
    <w:rsid w:val="000B3DA3"/>
    <w:rsid w:val="000B3DF1"/>
    <w:rsid w:val="000B3F86"/>
    <w:rsid w:val="000B3FBC"/>
    <w:rsid w:val="000B4680"/>
    <w:rsid w:val="000B4721"/>
    <w:rsid w:val="000B47E4"/>
    <w:rsid w:val="000B4819"/>
    <w:rsid w:val="000B48B4"/>
    <w:rsid w:val="000B491F"/>
    <w:rsid w:val="000B4B97"/>
    <w:rsid w:val="000B4BA6"/>
    <w:rsid w:val="000B4EB6"/>
    <w:rsid w:val="000B4F27"/>
    <w:rsid w:val="000B4FC2"/>
    <w:rsid w:val="000B502E"/>
    <w:rsid w:val="000B5446"/>
    <w:rsid w:val="000B56D4"/>
    <w:rsid w:val="000B5754"/>
    <w:rsid w:val="000B5822"/>
    <w:rsid w:val="000B5DAE"/>
    <w:rsid w:val="000B5EF9"/>
    <w:rsid w:val="000B6107"/>
    <w:rsid w:val="000B6395"/>
    <w:rsid w:val="000B6418"/>
    <w:rsid w:val="000B641E"/>
    <w:rsid w:val="000B693E"/>
    <w:rsid w:val="000B6DF9"/>
    <w:rsid w:val="000B6DFD"/>
    <w:rsid w:val="000B6E80"/>
    <w:rsid w:val="000B6EC1"/>
    <w:rsid w:val="000B7032"/>
    <w:rsid w:val="000B778B"/>
    <w:rsid w:val="000B7ACE"/>
    <w:rsid w:val="000B7F72"/>
    <w:rsid w:val="000C0003"/>
    <w:rsid w:val="000C08CF"/>
    <w:rsid w:val="000C0980"/>
    <w:rsid w:val="000C0A68"/>
    <w:rsid w:val="000C0E57"/>
    <w:rsid w:val="000C0FE4"/>
    <w:rsid w:val="000C106C"/>
    <w:rsid w:val="000C11E7"/>
    <w:rsid w:val="000C1219"/>
    <w:rsid w:val="000C1743"/>
    <w:rsid w:val="000C1845"/>
    <w:rsid w:val="000C1925"/>
    <w:rsid w:val="000C1A4E"/>
    <w:rsid w:val="000C1AD6"/>
    <w:rsid w:val="000C1BBA"/>
    <w:rsid w:val="000C1D62"/>
    <w:rsid w:val="000C1FBE"/>
    <w:rsid w:val="000C2313"/>
    <w:rsid w:val="000C2418"/>
    <w:rsid w:val="000C24AE"/>
    <w:rsid w:val="000C26F1"/>
    <w:rsid w:val="000C284C"/>
    <w:rsid w:val="000C2CDA"/>
    <w:rsid w:val="000C2E39"/>
    <w:rsid w:val="000C315A"/>
    <w:rsid w:val="000C36B0"/>
    <w:rsid w:val="000C3991"/>
    <w:rsid w:val="000C39A3"/>
    <w:rsid w:val="000C3B96"/>
    <w:rsid w:val="000C3CAE"/>
    <w:rsid w:val="000C3E8D"/>
    <w:rsid w:val="000C3EF7"/>
    <w:rsid w:val="000C41DB"/>
    <w:rsid w:val="000C468B"/>
    <w:rsid w:val="000C4F63"/>
    <w:rsid w:val="000C5154"/>
    <w:rsid w:val="000C5462"/>
    <w:rsid w:val="000C55BE"/>
    <w:rsid w:val="000C579D"/>
    <w:rsid w:val="000C58E2"/>
    <w:rsid w:val="000C5CF2"/>
    <w:rsid w:val="000C600D"/>
    <w:rsid w:val="000C624E"/>
    <w:rsid w:val="000C626A"/>
    <w:rsid w:val="000C64CB"/>
    <w:rsid w:val="000C6540"/>
    <w:rsid w:val="000C654F"/>
    <w:rsid w:val="000C6791"/>
    <w:rsid w:val="000C6792"/>
    <w:rsid w:val="000C680D"/>
    <w:rsid w:val="000C6860"/>
    <w:rsid w:val="000C6FCA"/>
    <w:rsid w:val="000C703C"/>
    <w:rsid w:val="000C73A7"/>
    <w:rsid w:val="000C745B"/>
    <w:rsid w:val="000C789D"/>
    <w:rsid w:val="000C7BE0"/>
    <w:rsid w:val="000C7D3B"/>
    <w:rsid w:val="000C7E5A"/>
    <w:rsid w:val="000C7FBA"/>
    <w:rsid w:val="000D01F9"/>
    <w:rsid w:val="000D03F9"/>
    <w:rsid w:val="000D057D"/>
    <w:rsid w:val="000D0821"/>
    <w:rsid w:val="000D09E0"/>
    <w:rsid w:val="000D0A79"/>
    <w:rsid w:val="000D0E86"/>
    <w:rsid w:val="000D0E94"/>
    <w:rsid w:val="000D0F40"/>
    <w:rsid w:val="000D0F7E"/>
    <w:rsid w:val="000D13ED"/>
    <w:rsid w:val="000D1542"/>
    <w:rsid w:val="000D15F8"/>
    <w:rsid w:val="000D18BD"/>
    <w:rsid w:val="000D1F4C"/>
    <w:rsid w:val="000D212B"/>
    <w:rsid w:val="000D2304"/>
    <w:rsid w:val="000D282D"/>
    <w:rsid w:val="000D2A65"/>
    <w:rsid w:val="000D2B37"/>
    <w:rsid w:val="000D2BCD"/>
    <w:rsid w:val="000D2BE3"/>
    <w:rsid w:val="000D2CBA"/>
    <w:rsid w:val="000D2E73"/>
    <w:rsid w:val="000D2ECD"/>
    <w:rsid w:val="000D2FB0"/>
    <w:rsid w:val="000D30D2"/>
    <w:rsid w:val="000D3357"/>
    <w:rsid w:val="000D33FA"/>
    <w:rsid w:val="000D399C"/>
    <w:rsid w:val="000D3AF1"/>
    <w:rsid w:val="000D3B39"/>
    <w:rsid w:val="000D3C03"/>
    <w:rsid w:val="000D3C5F"/>
    <w:rsid w:val="000D3C8A"/>
    <w:rsid w:val="000D3D85"/>
    <w:rsid w:val="000D3DA1"/>
    <w:rsid w:val="000D3F83"/>
    <w:rsid w:val="000D4165"/>
    <w:rsid w:val="000D4234"/>
    <w:rsid w:val="000D4241"/>
    <w:rsid w:val="000D44F6"/>
    <w:rsid w:val="000D4BDA"/>
    <w:rsid w:val="000D4CBF"/>
    <w:rsid w:val="000D4F1C"/>
    <w:rsid w:val="000D5000"/>
    <w:rsid w:val="000D50CA"/>
    <w:rsid w:val="000D5394"/>
    <w:rsid w:val="000D53EB"/>
    <w:rsid w:val="000D5490"/>
    <w:rsid w:val="000D5FE3"/>
    <w:rsid w:val="000D63A7"/>
    <w:rsid w:val="000D63C0"/>
    <w:rsid w:val="000D653C"/>
    <w:rsid w:val="000D6DD5"/>
    <w:rsid w:val="000D6F6C"/>
    <w:rsid w:val="000D706F"/>
    <w:rsid w:val="000D7104"/>
    <w:rsid w:val="000D711E"/>
    <w:rsid w:val="000D733A"/>
    <w:rsid w:val="000D736E"/>
    <w:rsid w:val="000D7464"/>
    <w:rsid w:val="000D7502"/>
    <w:rsid w:val="000D7543"/>
    <w:rsid w:val="000D78A0"/>
    <w:rsid w:val="000D7BF8"/>
    <w:rsid w:val="000D7D2D"/>
    <w:rsid w:val="000D7DBC"/>
    <w:rsid w:val="000E00EE"/>
    <w:rsid w:val="000E038F"/>
    <w:rsid w:val="000E041F"/>
    <w:rsid w:val="000E082E"/>
    <w:rsid w:val="000E08F4"/>
    <w:rsid w:val="000E0988"/>
    <w:rsid w:val="000E09CF"/>
    <w:rsid w:val="000E0B90"/>
    <w:rsid w:val="000E11AC"/>
    <w:rsid w:val="000E1375"/>
    <w:rsid w:val="000E1393"/>
    <w:rsid w:val="000E14A6"/>
    <w:rsid w:val="000E16A8"/>
    <w:rsid w:val="000E18FD"/>
    <w:rsid w:val="000E19E4"/>
    <w:rsid w:val="000E1B15"/>
    <w:rsid w:val="000E1E70"/>
    <w:rsid w:val="000E1F34"/>
    <w:rsid w:val="000E22D4"/>
    <w:rsid w:val="000E23D7"/>
    <w:rsid w:val="000E241E"/>
    <w:rsid w:val="000E2489"/>
    <w:rsid w:val="000E2690"/>
    <w:rsid w:val="000E2A33"/>
    <w:rsid w:val="000E2AE2"/>
    <w:rsid w:val="000E3119"/>
    <w:rsid w:val="000E3140"/>
    <w:rsid w:val="000E3240"/>
    <w:rsid w:val="000E347D"/>
    <w:rsid w:val="000E3617"/>
    <w:rsid w:val="000E3775"/>
    <w:rsid w:val="000E377A"/>
    <w:rsid w:val="000E387E"/>
    <w:rsid w:val="000E3E67"/>
    <w:rsid w:val="000E3FB5"/>
    <w:rsid w:val="000E40E3"/>
    <w:rsid w:val="000E4290"/>
    <w:rsid w:val="000E43EC"/>
    <w:rsid w:val="000E4A94"/>
    <w:rsid w:val="000E4B10"/>
    <w:rsid w:val="000E4C65"/>
    <w:rsid w:val="000E5026"/>
    <w:rsid w:val="000E51A8"/>
    <w:rsid w:val="000E57E1"/>
    <w:rsid w:val="000E589E"/>
    <w:rsid w:val="000E5983"/>
    <w:rsid w:val="000E5A24"/>
    <w:rsid w:val="000E5B8E"/>
    <w:rsid w:val="000E5EC7"/>
    <w:rsid w:val="000E60E9"/>
    <w:rsid w:val="000E66B2"/>
    <w:rsid w:val="000E6D1E"/>
    <w:rsid w:val="000E6E69"/>
    <w:rsid w:val="000E6F6B"/>
    <w:rsid w:val="000E76ED"/>
    <w:rsid w:val="000F01AD"/>
    <w:rsid w:val="000F01DF"/>
    <w:rsid w:val="000F0380"/>
    <w:rsid w:val="000F0459"/>
    <w:rsid w:val="000F05F9"/>
    <w:rsid w:val="000F06BA"/>
    <w:rsid w:val="000F0A2B"/>
    <w:rsid w:val="000F0A62"/>
    <w:rsid w:val="000F0AF3"/>
    <w:rsid w:val="000F0EB2"/>
    <w:rsid w:val="000F0FED"/>
    <w:rsid w:val="000F107F"/>
    <w:rsid w:val="000F12C6"/>
    <w:rsid w:val="000F1453"/>
    <w:rsid w:val="000F147F"/>
    <w:rsid w:val="000F1750"/>
    <w:rsid w:val="000F1836"/>
    <w:rsid w:val="000F1941"/>
    <w:rsid w:val="000F1A3F"/>
    <w:rsid w:val="000F1AA9"/>
    <w:rsid w:val="000F1F06"/>
    <w:rsid w:val="000F1FCB"/>
    <w:rsid w:val="000F2154"/>
    <w:rsid w:val="000F215A"/>
    <w:rsid w:val="000F23C0"/>
    <w:rsid w:val="000F23D4"/>
    <w:rsid w:val="000F270C"/>
    <w:rsid w:val="000F27EC"/>
    <w:rsid w:val="000F2877"/>
    <w:rsid w:val="000F2B58"/>
    <w:rsid w:val="000F2D49"/>
    <w:rsid w:val="000F2F79"/>
    <w:rsid w:val="000F3041"/>
    <w:rsid w:val="000F3374"/>
    <w:rsid w:val="000F377E"/>
    <w:rsid w:val="000F3819"/>
    <w:rsid w:val="000F3A7A"/>
    <w:rsid w:val="000F3CB3"/>
    <w:rsid w:val="000F4137"/>
    <w:rsid w:val="000F4538"/>
    <w:rsid w:val="000F45B5"/>
    <w:rsid w:val="000F4622"/>
    <w:rsid w:val="000F46FA"/>
    <w:rsid w:val="000F47A0"/>
    <w:rsid w:val="000F4962"/>
    <w:rsid w:val="000F4983"/>
    <w:rsid w:val="000F4B2C"/>
    <w:rsid w:val="000F50C3"/>
    <w:rsid w:val="000F5293"/>
    <w:rsid w:val="000F531C"/>
    <w:rsid w:val="000F588E"/>
    <w:rsid w:val="000F5BE6"/>
    <w:rsid w:val="000F5D54"/>
    <w:rsid w:val="000F5EDF"/>
    <w:rsid w:val="000F6555"/>
    <w:rsid w:val="000F66AE"/>
    <w:rsid w:val="000F675A"/>
    <w:rsid w:val="000F6F0C"/>
    <w:rsid w:val="000F6F85"/>
    <w:rsid w:val="000F70CA"/>
    <w:rsid w:val="000F720F"/>
    <w:rsid w:val="000F77FB"/>
    <w:rsid w:val="000F78FB"/>
    <w:rsid w:val="000F7C55"/>
    <w:rsid w:val="000F7FF8"/>
    <w:rsid w:val="00100142"/>
    <w:rsid w:val="00100207"/>
    <w:rsid w:val="00100263"/>
    <w:rsid w:val="001005E0"/>
    <w:rsid w:val="00100D0C"/>
    <w:rsid w:val="0010157B"/>
    <w:rsid w:val="001017A7"/>
    <w:rsid w:val="001017B8"/>
    <w:rsid w:val="00101BB2"/>
    <w:rsid w:val="00101C8E"/>
    <w:rsid w:val="00101CB2"/>
    <w:rsid w:val="00101D1B"/>
    <w:rsid w:val="001022F7"/>
    <w:rsid w:val="001025E8"/>
    <w:rsid w:val="00102627"/>
    <w:rsid w:val="001027AC"/>
    <w:rsid w:val="001027D4"/>
    <w:rsid w:val="0010282D"/>
    <w:rsid w:val="00102B35"/>
    <w:rsid w:val="00102FD9"/>
    <w:rsid w:val="0010300E"/>
    <w:rsid w:val="001034A1"/>
    <w:rsid w:val="00103508"/>
    <w:rsid w:val="00103817"/>
    <w:rsid w:val="00103990"/>
    <w:rsid w:val="00103A62"/>
    <w:rsid w:val="00103B5D"/>
    <w:rsid w:val="00103E3D"/>
    <w:rsid w:val="00103EF4"/>
    <w:rsid w:val="001041B7"/>
    <w:rsid w:val="00104594"/>
    <w:rsid w:val="001046BB"/>
    <w:rsid w:val="001049F3"/>
    <w:rsid w:val="00104CA2"/>
    <w:rsid w:val="00104E4C"/>
    <w:rsid w:val="00104E61"/>
    <w:rsid w:val="00105337"/>
    <w:rsid w:val="001055D3"/>
    <w:rsid w:val="001055DC"/>
    <w:rsid w:val="00105745"/>
    <w:rsid w:val="001059B5"/>
    <w:rsid w:val="00105CD9"/>
    <w:rsid w:val="00106207"/>
    <w:rsid w:val="00106415"/>
    <w:rsid w:val="0010652F"/>
    <w:rsid w:val="0010686D"/>
    <w:rsid w:val="0010689D"/>
    <w:rsid w:val="00106933"/>
    <w:rsid w:val="00106A40"/>
    <w:rsid w:val="00106AB1"/>
    <w:rsid w:val="00106BDF"/>
    <w:rsid w:val="00106C5F"/>
    <w:rsid w:val="00106D2A"/>
    <w:rsid w:val="00106EA5"/>
    <w:rsid w:val="00106F05"/>
    <w:rsid w:val="0010703E"/>
    <w:rsid w:val="0010715A"/>
    <w:rsid w:val="001071AC"/>
    <w:rsid w:val="001071F3"/>
    <w:rsid w:val="001072D7"/>
    <w:rsid w:val="00107375"/>
    <w:rsid w:val="001075CA"/>
    <w:rsid w:val="001076EA"/>
    <w:rsid w:val="00107B13"/>
    <w:rsid w:val="00107D81"/>
    <w:rsid w:val="001101E0"/>
    <w:rsid w:val="001102E1"/>
    <w:rsid w:val="00110794"/>
    <w:rsid w:val="001109CE"/>
    <w:rsid w:val="00110C8E"/>
    <w:rsid w:val="0011119E"/>
    <w:rsid w:val="0011137B"/>
    <w:rsid w:val="001115D5"/>
    <w:rsid w:val="00111742"/>
    <w:rsid w:val="00111A42"/>
    <w:rsid w:val="00111BB6"/>
    <w:rsid w:val="00111E1B"/>
    <w:rsid w:val="00111EC4"/>
    <w:rsid w:val="00112293"/>
    <w:rsid w:val="001122CA"/>
    <w:rsid w:val="00112579"/>
    <w:rsid w:val="00112A22"/>
    <w:rsid w:val="0011314C"/>
    <w:rsid w:val="00113238"/>
    <w:rsid w:val="001134AB"/>
    <w:rsid w:val="00113554"/>
    <w:rsid w:val="001137EA"/>
    <w:rsid w:val="001139D0"/>
    <w:rsid w:val="00113A1F"/>
    <w:rsid w:val="00113E4D"/>
    <w:rsid w:val="00113EFA"/>
    <w:rsid w:val="001142E5"/>
    <w:rsid w:val="001145C1"/>
    <w:rsid w:val="0011478B"/>
    <w:rsid w:val="00114A1F"/>
    <w:rsid w:val="00114A3D"/>
    <w:rsid w:val="00114B25"/>
    <w:rsid w:val="00114C1F"/>
    <w:rsid w:val="00114D17"/>
    <w:rsid w:val="00114EDA"/>
    <w:rsid w:val="00114F9F"/>
    <w:rsid w:val="00115059"/>
    <w:rsid w:val="001152F1"/>
    <w:rsid w:val="0011533C"/>
    <w:rsid w:val="001153C4"/>
    <w:rsid w:val="001154AE"/>
    <w:rsid w:val="00115635"/>
    <w:rsid w:val="001156E1"/>
    <w:rsid w:val="00115A2F"/>
    <w:rsid w:val="00115A95"/>
    <w:rsid w:val="00115B7D"/>
    <w:rsid w:val="00115C74"/>
    <w:rsid w:val="00115DD5"/>
    <w:rsid w:val="00116010"/>
    <w:rsid w:val="0011643A"/>
    <w:rsid w:val="001164A3"/>
    <w:rsid w:val="0011657A"/>
    <w:rsid w:val="001167AA"/>
    <w:rsid w:val="00116810"/>
    <w:rsid w:val="001169A3"/>
    <w:rsid w:val="00116AC7"/>
    <w:rsid w:val="00116D38"/>
    <w:rsid w:val="00116DDF"/>
    <w:rsid w:val="00116EC9"/>
    <w:rsid w:val="00116F22"/>
    <w:rsid w:val="00116F39"/>
    <w:rsid w:val="0011703C"/>
    <w:rsid w:val="00117410"/>
    <w:rsid w:val="00117927"/>
    <w:rsid w:val="00117935"/>
    <w:rsid w:val="0011797D"/>
    <w:rsid w:val="00117D99"/>
    <w:rsid w:val="00117DAC"/>
    <w:rsid w:val="0012029E"/>
    <w:rsid w:val="00120817"/>
    <w:rsid w:val="001208BE"/>
    <w:rsid w:val="00120A77"/>
    <w:rsid w:val="00120F20"/>
    <w:rsid w:val="00120F9D"/>
    <w:rsid w:val="001215D6"/>
    <w:rsid w:val="0012174D"/>
    <w:rsid w:val="0012195A"/>
    <w:rsid w:val="00121B1E"/>
    <w:rsid w:val="00121E9B"/>
    <w:rsid w:val="001220EC"/>
    <w:rsid w:val="001223B6"/>
    <w:rsid w:val="001225A6"/>
    <w:rsid w:val="0012276B"/>
    <w:rsid w:val="001228FC"/>
    <w:rsid w:val="00122D24"/>
    <w:rsid w:val="00122E8E"/>
    <w:rsid w:val="00122F28"/>
    <w:rsid w:val="001232C9"/>
    <w:rsid w:val="001232FB"/>
    <w:rsid w:val="00123414"/>
    <w:rsid w:val="00123834"/>
    <w:rsid w:val="00123A01"/>
    <w:rsid w:val="00123AA3"/>
    <w:rsid w:val="00123B79"/>
    <w:rsid w:val="00123B8B"/>
    <w:rsid w:val="00123C04"/>
    <w:rsid w:val="00124327"/>
    <w:rsid w:val="001245E4"/>
    <w:rsid w:val="00124661"/>
    <w:rsid w:val="00124B6B"/>
    <w:rsid w:val="00124BF9"/>
    <w:rsid w:val="00124C95"/>
    <w:rsid w:val="00124E89"/>
    <w:rsid w:val="00124F69"/>
    <w:rsid w:val="00124FA3"/>
    <w:rsid w:val="001250B3"/>
    <w:rsid w:val="0012520F"/>
    <w:rsid w:val="001252AB"/>
    <w:rsid w:val="0012543B"/>
    <w:rsid w:val="0012561C"/>
    <w:rsid w:val="00125898"/>
    <w:rsid w:val="00125925"/>
    <w:rsid w:val="00125A04"/>
    <w:rsid w:val="00125B27"/>
    <w:rsid w:val="00125CD9"/>
    <w:rsid w:val="00125E1F"/>
    <w:rsid w:val="00125E69"/>
    <w:rsid w:val="0012606F"/>
    <w:rsid w:val="001260F6"/>
    <w:rsid w:val="001261F1"/>
    <w:rsid w:val="00126224"/>
    <w:rsid w:val="001263B5"/>
    <w:rsid w:val="00126523"/>
    <w:rsid w:val="00126B02"/>
    <w:rsid w:val="00126BB6"/>
    <w:rsid w:val="00126F90"/>
    <w:rsid w:val="0012710F"/>
    <w:rsid w:val="00127265"/>
    <w:rsid w:val="0012737A"/>
    <w:rsid w:val="001275BD"/>
    <w:rsid w:val="00127805"/>
    <w:rsid w:val="00127840"/>
    <w:rsid w:val="00127901"/>
    <w:rsid w:val="00127A94"/>
    <w:rsid w:val="00127E1C"/>
    <w:rsid w:val="001309B1"/>
    <w:rsid w:val="00130BA8"/>
    <w:rsid w:val="00130E84"/>
    <w:rsid w:val="00130EA4"/>
    <w:rsid w:val="001312E9"/>
    <w:rsid w:val="00131AD1"/>
    <w:rsid w:val="00131BBC"/>
    <w:rsid w:val="00131C5F"/>
    <w:rsid w:val="00131FA3"/>
    <w:rsid w:val="0013205C"/>
    <w:rsid w:val="0013205E"/>
    <w:rsid w:val="0013206B"/>
    <w:rsid w:val="001321B2"/>
    <w:rsid w:val="00132294"/>
    <w:rsid w:val="001324C1"/>
    <w:rsid w:val="00132602"/>
    <w:rsid w:val="001328BE"/>
    <w:rsid w:val="00132CDC"/>
    <w:rsid w:val="0013305A"/>
    <w:rsid w:val="00133077"/>
    <w:rsid w:val="001333AD"/>
    <w:rsid w:val="001337A1"/>
    <w:rsid w:val="00133B18"/>
    <w:rsid w:val="00133B6C"/>
    <w:rsid w:val="00133B7A"/>
    <w:rsid w:val="00133CF2"/>
    <w:rsid w:val="00133F87"/>
    <w:rsid w:val="00134010"/>
    <w:rsid w:val="0013413C"/>
    <w:rsid w:val="001344F1"/>
    <w:rsid w:val="0013469C"/>
    <w:rsid w:val="001348F0"/>
    <w:rsid w:val="00134BDB"/>
    <w:rsid w:val="00134EFB"/>
    <w:rsid w:val="00134F8B"/>
    <w:rsid w:val="00134FE4"/>
    <w:rsid w:val="00135406"/>
    <w:rsid w:val="001355A9"/>
    <w:rsid w:val="001356DB"/>
    <w:rsid w:val="00135DC3"/>
    <w:rsid w:val="001363A1"/>
    <w:rsid w:val="00136574"/>
    <w:rsid w:val="001368A9"/>
    <w:rsid w:val="00136A69"/>
    <w:rsid w:val="00136B0F"/>
    <w:rsid w:val="00136D46"/>
    <w:rsid w:val="00136D99"/>
    <w:rsid w:val="001376A6"/>
    <w:rsid w:val="00137763"/>
    <w:rsid w:val="001377F8"/>
    <w:rsid w:val="00137A6A"/>
    <w:rsid w:val="00137A78"/>
    <w:rsid w:val="00137A8E"/>
    <w:rsid w:val="00137B21"/>
    <w:rsid w:val="00137B95"/>
    <w:rsid w:val="00137D59"/>
    <w:rsid w:val="00137E48"/>
    <w:rsid w:val="0014017D"/>
    <w:rsid w:val="00140333"/>
    <w:rsid w:val="001403AD"/>
    <w:rsid w:val="00140630"/>
    <w:rsid w:val="00140706"/>
    <w:rsid w:val="001407A2"/>
    <w:rsid w:val="00140C26"/>
    <w:rsid w:val="00141069"/>
    <w:rsid w:val="0014129E"/>
    <w:rsid w:val="0014130B"/>
    <w:rsid w:val="00141468"/>
    <w:rsid w:val="00141557"/>
    <w:rsid w:val="001416CB"/>
    <w:rsid w:val="00142476"/>
    <w:rsid w:val="00142857"/>
    <w:rsid w:val="001428BA"/>
    <w:rsid w:val="001429E4"/>
    <w:rsid w:val="00142D22"/>
    <w:rsid w:val="00143123"/>
    <w:rsid w:val="00143186"/>
    <w:rsid w:val="00143428"/>
    <w:rsid w:val="00143485"/>
    <w:rsid w:val="00143A82"/>
    <w:rsid w:val="00143BA4"/>
    <w:rsid w:val="00143BE1"/>
    <w:rsid w:val="00143C81"/>
    <w:rsid w:val="00144030"/>
    <w:rsid w:val="001440E3"/>
    <w:rsid w:val="00144409"/>
    <w:rsid w:val="001445DB"/>
    <w:rsid w:val="00144670"/>
    <w:rsid w:val="0014484F"/>
    <w:rsid w:val="00144937"/>
    <w:rsid w:val="00144A6E"/>
    <w:rsid w:val="00144A9A"/>
    <w:rsid w:val="0014503F"/>
    <w:rsid w:val="0014542E"/>
    <w:rsid w:val="00145A36"/>
    <w:rsid w:val="00146081"/>
    <w:rsid w:val="001461D0"/>
    <w:rsid w:val="001461D8"/>
    <w:rsid w:val="0014645E"/>
    <w:rsid w:val="001469CE"/>
    <w:rsid w:val="00146D28"/>
    <w:rsid w:val="00146FC7"/>
    <w:rsid w:val="001471B9"/>
    <w:rsid w:val="001471F0"/>
    <w:rsid w:val="0014739D"/>
    <w:rsid w:val="001473D1"/>
    <w:rsid w:val="001476B2"/>
    <w:rsid w:val="0014778D"/>
    <w:rsid w:val="001479E8"/>
    <w:rsid w:val="00147B12"/>
    <w:rsid w:val="00147EC0"/>
    <w:rsid w:val="00147FEA"/>
    <w:rsid w:val="0015014A"/>
    <w:rsid w:val="00150260"/>
    <w:rsid w:val="001508A8"/>
    <w:rsid w:val="00150A78"/>
    <w:rsid w:val="00150DEF"/>
    <w:rsid w:val="00150E64"/>
    <w:rsid w:val="00150F26"/>
    <w:rsid w:val="001512AD"/>
    <w:rsid w:val="001513AC"/>
    <w:rsid w:val="001517F3"/>
    <w:rsid w:val="00151876"/>
    <w:rsid w:val="00151B63"/>
    <w:rsid w:val="00151E54"/>
    <w:rsid w:val="00151F5F"/>
    <w:rsid w:val="00151FF5"/>
    <w:rsid w:val="0015200D"/>
    <w:rsid w:val="00152199"/>
    <w:rsid w:val="001521B8"/>
    <w:rsid w:val="0015250A"/>
    <w:rsid w:val="00152682"/>
    <w:rsid w:val="00152AA7"/>
    <w:rsid w:val="00152B0B"/>
    <w:rsid w:val="00152B34"/>
    <w:rsid w:val="00152EF1"/>
    <w:rsid w:val="00153032"/>
    <w:rsid w:val="001537D8"/>
    <w:rsid w:val="00153CAD"/>
    <w:rsid w:val="00153CCA"/>
    <w:rsid w:val="00153E40"/>
    <w:rsid w:val="00153E9B"/>
    <w:rsid w:val="00153FC0"/>
    <w:rsid w:val="00153FFF"/>
    <w:rsid w:val="001540EB"/>
    <w:rsid w:val="00154154"/>
    <w:rsid w:val="00154156"/>
    <w:rsid w:val="001543AF"/>
    <w:rsid w:val="001545A8"/>
    <w:rsid w:val="00154F0E"/>
    <w:rsid w:val="0015516E"/>
    <w:rsid w:val="001552CB"/>
    <w:rsid w:val="001556F4"/>
    <w:rsid w:val="0015581D"/>
    <w:rsid w:val="0015591D"/>
    <w:rsid w:val="00155933"/>
    <w:rsid w:val="00155AEC"/>
    <w:rsid w:val="00155CA5"/>
    <w:rsid w:val="00155EBE"/>
    <w:rsid w:val="00156030"/>
    <w:rsid w:val="00156348"/>
    <w:rsid w:val="001564A8"/>
    <w:rsid w:val="0015675D"/>
    <w:rsid w:val="00156A71"/>
    <w:rsid w:val="00156AAB"/>
    <w:rsid w:val="00156CE1"/>
    <w:rsid w:val="00156E59"/>
    <w:rsid w:val="00156EAA"/>
    <w:rsid w:val="001571C4"/>
    <w:rsid w:val="0015731D"/>
    <w:rsid w:val="001578E4"/>
    <w:rsid w:val="00157A6D"/>
    <w:rsid w:val="00157A79"/>
    <w:rsid w:val="00157C78"/>
    <w:rsid w:val="00157DE8"/>
    <w:rsid w:val="0016000A"/>
    <w:rsid w:val="0016050D"/>
    <w:rsid w:val="0016064C"/>
    <w:rsid w:val="001606C7"/>
    <w:rsid w:val="001608BB"/>
    <w:rsid w:val="00160B57"/>
    <w:rsid w:val="00160DB9"/>
    <w:rsid w:val="00160EE3"/>
    <w:rsid w:val="00161099"/>
    <w:rsid w:val="0016130A"/>
    <w:rsid w:val="0016147A"/>
    <w:rsid w:val="0016154B"/>
    <w:rsid w:val="0016179E"/>
    <w:rsid w:val="00161966"/>
    <w:rsid w:val="00161A2D"/>
    <w:rsid w:val="00161A51"/>
    <w:rsid w:val="00161A94"/>
    <w:rsid w:val="00161F00"/>
    <w:rsid w:val="00161F29"/>
    <w:rsid w:val="00162034"/>
    <w:rsid w:val="00162215"/>
    <w:rsid w:val="0016238D"/>
    <w:rsid w:val="00162420"/>
    <w:rsid w:val="001626A4"/>
    <w:rsid w:val="00162747"/>
    <w:rsid w:val="0016277D"/>
    <w:rsid w:val="00162991"/>
    <w:rsid w:val="00162E9D"/>
    <w:rsid w:val="0016331C"/>
    <w:rsid w:val="001633DF"/>
    <w:rsid w:val="00163479"/>
    <w:rsid w:val="001634C5"/>
    <w:rsid w:val="001634E2"/>
    <w:rsid w:val="00163695"/>
    <w:rsid w:val="00163702"/>
    <w:rsid w:val="0016395A"/>
    <w:rsid w:val="001639C8"/>
    <w:rsid w:val="00163A3E"/>
    <w:rsid w:val="00163BE7"/>
    <w:rsid w:val="001642B8"/>
    <w:rsid w:val="001645D5"/>
    <w:rsid w:val="00164A0E"/>
    <w:rsid w:val="00164AEC"/>
    <w:rsid w:val="00164C99"/>
    <w:rsid w:val="00164E90"/>
    <w:rsid w:val="00164F46"/>
    <w:rsid w:val="00165023"/>
    <w:rsid w:val="00165361"/>
    <w:rsid w:val="001653C5"/>
    <w:rsid w:val="00165405"/>
    <w:rsid w:val="0016549E"/>
    <w:rsid w:val="00165630"/>
    <w:rsid w:val="0016582C"/>
    <w:rsid w:val="00165CDD"/>
    <w:rsid w:val="00165D52"/>
    <w:rsid w:val="00165F77"/>
    <w:rsid w:val="0016607A"/>
    <w:rsid w:val="00166168"/>
    <w:rsid w:val="001661A8"/>
    <w:rsid w:val="00166367"/>
    <w:rsid w:val="0016638B"/>
    <w:rsid w:val="00166510"/>
    <w:rsid w:val="00166D2E"/>
    <w:rsid w:val="00166F00"/>
    <w:rsid w:val="0016707A"/>
    <w:rsid w:val="0016734D"/>
    <w:rsid w:val="00167511"/>
    <w:rsid w:val="00167522"/>
    <w:rsid w:val="00167AF5"/>
    <w:rsid w:val="00167BF8"/>
    <w:rsid w:val="00167C61"/>
    <w:rsid w:val="00167D99"/>
    <w:rsid w:val="00167D9E"/>
    <w:rsid w:val="00167F6B"/>
    <w:rsid w:val="00170014"/>
    <w:rsid w:val="001700A8"/>
    <w:rsid w:val="001701C5"/>
    <w:rsid w:val="001702FE"/>
    <w:rsid w:val="00170444"/>
    <w:rsid w:val="0017058A"/>
    <w:rsid w:val="001708CF"/>
    <w:rsid w:val="00170B9D"/>
    <w:rsid w:val="00170C23"/>
    <w:rsid w:val="00170C8B"/>
    <w:rsid w:val="00170D2D"/>
    <w:rsid w:val="00170DDA"/>
    <w:rsid w:val="00170E31"/>
    <w:rsid w:val="00170E60"/>
    <w:rsid w:val="0017131D"/>
    <w:rsid w:val="00171701"/>
    <w:rsid w:val="0017185E"/>
    <w:rsid w:val="001719EB"/>
    <w:rsid w:val="001719FF"/>
    <w:rsid w:val="00171E78"/>
    <w:rsid w:val="00171EBF"/>
    <w:rsid w:val="001720DC"/>
    <w:rsid w:val="001722EF"/>
    <w:rsid w:val="0017253E"/>
    <w:rsid w:val="00172A17"/>
    <w:rsid w:val="00172E40"/>
    <w:rsid w:val="00172FD2"/>
    <w:rsid w:val="00173046"/>
    <w:rsid w:val="00173710"/>
    <w:rsid w:val="001742AF"/>
    <w:rsid w:val="00174696"/>
    <w:rsid w:val="0017475A"/>
    <w:rsid w:val="001747B9"/>
    <w:rsid w:val="00174A25"/>
    <w:rsid w:val="00174F84"/>
    <w:rsid w:val="00174FAA"/>
    <w:rsid w:val="001751C0"/>
    <w:rsid w:val="001754F1"/>
    <w:rsid w:val="00175539"/>
    <w:rsid w:val="00175596"/>
    <w:rsid w:val="00175695"/>
    <w:rsid w:val="00175B64"/>
    <w:rsid w:val="00175EA0"/>
    <w:rsid w:val="00175EA1"/>
    <w:rsid w:val="00176069"/>
    <w:rsid w:val="0017649C"/>
    <w:rsid w:val="001764A3"/>
    <w:rsid w:val="001769FF"/>
    <w:rsid w:val="00176FB8"/>
    <w:rsid w:val="0017732B"/>
    <w:rsid w:val="0017745E"/>
    <w:rsid w:val="001775ED"/>
    <w:rsid w:val="00177675"/>
    <w:rsid w:val="00177979"/>
    <w:rsid w:val="00177B06"/>
    <w:rsid w:val="00177B3C"/>
    <w:rsid w:val="00177BE2"/>
    <w:rsid w:val="001800D8"/>
    <w:rsid w:val="00180113"/>
    <w:rsid w:val="0018021C"/>
    <w:rsid w:val="001802A3"/>
    <w:rsid w:val="00180783"/>
    <w:rsid w:val="0018086C"/>
    <w:rsid w:val="00180B10"/>
    <w:rsid w:val="00180D69"/>
    <w:rsid w:val="00181198"/>
    <w:rsid w:val="00181400"/>
    <w:rsid w:val="00181532"/>
    <w:rsid w:val="0018158B"/>
    <w:rsid w:val="0018164E"/>
    <w:rsid w:val="001817E0"/>
    <w:rsid w:val="00181819"/>
    <w:rsid w:val="00181BA9"/>
    <w:rsid w:val="00181CF8"/>
    <w:rsid w:val="0018225F"/>
    <w:rsid w:val="00182304"/>
    <w:rsid w:val="001824AF"/>
    <w:rsid w:val="00182718"/>
    <w:rsid w:val="00182D00"/>
    <w:rsid w:val="00182D95"/>
    <w:rsid w:val="0018323B"/>
    <w:rsid w:val="0018328C"/>
    <w:rsid w:val="0018329C"/>
    <w:rsid w:val="001832FE"/>
    <w:rsid w:val="0018330A"/>
    <w:rsid w:val="00183343"/>
    <w:rsid w:val="001833E8"/>
    <w:rsid w:val="00183B92"/>
    <w:rsid w:val="00183CF8"/>
    <w:rsid w:val="00183F03"/>
    <w:rsid w:val="00183F98"/>
    <w:rsid w:val="00184103"/>
    <w:rsid w:val="0018415E"/>
    <w:rsid w:val="00184196"/>
    <w:rsid w:val="001842BD"/>
    <w:rsid w:val="00184338"/>
    <w:rsid w:val="001843D8"/>
    <w:rsid w:val="00184715"/>
    <w:rsid w:val="00184889"/>
    <w:rsid w:val="00184A38"/>
    <w:rsid w:val="00184DA2"/>
    <w:rsid w:val="00184F4E"/>
    <w:rsid w:val="00184F54"/>
    <w:rsid w:val="00184FC5"/>
    <w:rsid w:val="001850F8"/>
    <w:rsid w:val="0018554F"/>
    <w:rsid w:val="00185736"/>
    <w:rsid w:val="00185CA5"/>
    <w:rsid w:val="00185E64"/>
    <w:rsid w:val="00185EA5"/>
    <w:rsid w:val="00185EF9"/>
    <w:rsid w:val="00186282"/>
    <w:rsid w:val="00186283"/>
    <w:rsid w:val="00186659"/>
    <w:rsid w:val="001866A3"/>
    <w:rsid w:val="00186B0E"/>
    <w:rsid w:val="00186F5B"/>
    <w:rsid w:val="00186FB3"/>
    <w:rsid w:val="00187244"/>
    <w:rsid w:val="001874B7"/>
    <w:rsid w:val="00187591"/>
    <w:rsid w:val="001876F7"/>
    <w:rsid w:val="00187AC5"/>
    <w:rsid w:val="00187DA2"/>
    <w:rsid w:val="00187E0C"/>
    <w:rsid w:val="00187F34"/>
    <w:rsid w:val="00190081"/>
    <w:rsid w:val="00190310"/>
    <w:rsid w:val="001904D9"/>
    <w:rsid w:val="0019059A"/>
    <w:rsid w:val="00190AAD"/>
    <w:rsid w:val="00190B9E"/>
    <w:rsid w:val="00190BA3"/>
    <w:rsid w:val="00190E57"/>
    <w:rsid w:val="00190ED7"/>
    <w:rsid w:val="001913B8"/>
    <w:rsid w:val="0019166B"/>
    <w:rsid w:val="00191720"/>
    <w:rsid w:val="001918E7"/>
    <w:rsid w:val="00191B25"/>
    <w:rsid w:val="00191C8F"/>
    <w:rsid w:val="00191F2A"/>
    <w:rsid w:val="00191F40"/>
    <w:rsid w:val="001922A9"/>
    <w:rsid w:val="001922AC"/>
    <w:rsid w:val="001922D2"/>
    <w:rsid w:val="00192308"/>
    <w:rsid w:val="0019242C"/>
    <w:rsid w:val="00192F9F"/>
    <w:rsid w:val="001932E9"/>
    <w:rsid w:val="001935DE"/>
    <w:rsid w:val="00193D26"/>
    <w:rsid w:val="00193E14"/>
    <w:rsid w:val="0019402C"/>
    <w:rsid w:val="0019420F"/>
    <w:rsid w:val="001943F6"/>
    <w:rsid w:val="00194591"/>
    <w:rsid w:val="001945B0"/>
    <w:rsid w:val="00194694"/>
    <w:rsid w:val="001947F0"/>
    <w:rsid w:val="00194EBF"/>
    <w:rsid w:val="0019534C"/>
    <w:rsid w:val="001953F6"/>
    <w:rsid w:val="001956AB"/>
    <w:rsid w:val="001958AA"/>
    <w:rsid w:val="0019591D"/>
    <w:rsid w:val="00195982"/>
    <w:rsid w:val="00195985"/>
    <w:rsid w:val="00195AA2"/>
    <w:rsid w:val="0019614E"/>
    <w:rsid w:val="00196B46"/>
    <w:rsid w:val="00196B4F"/>
    <w:rsid w:val="00196D17"/>
    <w:rsid w:val="00196E38"/>
    <w:rsid w:val="001970AD"/>
    <w:rsid w:val="0019751B"/>
    <w:rsid w:val="00197587"/>
    <w:rsid w:val="001975B1"/>
    <w:rsid w:val="001975DB"/>
    <w:rsid w:val="001975DD"/>
    <w:rsid w:val="001977B1"/>
    <w:rsid w:val="00197B95"/>
    <w:rsid w:val="00197CE7"/>
    <w:rsid w:val="00197E5F"/>
    <w:rsid w:val="00197FEC"/>
    <w:rsid w:val="001A0020"/>
    <w:rsid w:val="001A011B"/>
    <w:rsid w:val="001A0853"/>
    <w:rsid w:val="001A0903"/>
    <w:rsid w:val="001A0976"/>
    <w:rsid w:val="001A09E9"/>
    <w:rsid w:val="001A0CF7"/>
    <w:rsid w:val="001A118B"/>
    <w:rsid w:val="001A122D"/>
    <w:rsid w:val="001A1302"/>
    <w:rsid w:val="001A13AF"/>
    <w:rsid w:val="001A1718"/>
    <w:rsid w:val="001A196D"/>
    <w:rsid w:val="001A1A75"/>
    <w:rsid w:val="001A1E93"/>
    <w:rsid w:val="001A20A0"/>
    <w:rsid w:val="001A2365"/>
    <w:rsid w:val="001A2383"/>
    <w:rsid w:val="001A272E"/>
    <w:rsid w:val="001A2ACF"/>
    <w:rsid w:val="001A2D7A"/>
    <w:rsid w:val="001A2DC9"/>
    <w:rsid w:val="001A2E91"/>
    <w:rsid w:val="001A3144"/>
    <w:rsid w:val="001A3A8D"/>
    <w:rsid w:val="001A3B29"/>
    <w:rsid w:val="001A3C30"/>
    <w:rsid w:val="001A3F8F"/>
    <w:rsid w:val="001A4255"/>
    <w:rsid w:val="001A43F8"/>
    <w:rsid w:val="001A4550"/>
    <w:rsid w:val="001A45F2"/>
    <w:rsid w:val="001A4886"/>
    <w:rsid w:val="001A4AAE"/>
    <w:rsid w:val="001A4B09"/>
    <w:rsid w:val="001A4E07"/>
    <w:rsid w:val="001A5031"/>
    <w:rsid w:val="001A516D"/>
    <w:rsid w:val="001A5252"/>
    <w:rsid w:val="001A52F6"/>
    <w:rsid w:val="001A5335"/>
    <w:rsid w:val="001A53C5"/>
    <w:rsid w:val="001A55E4"/>
    <w:rsid w:val="001A5681"/>
    <w:rsid w:val="001A5789"/>
    <w:rsid w:val="001A5A37"/>
    <w:rsid w:val="001A5B0B"/>
    <w:rsid w:val="001A5B9C"/>
    <w:rsid w:val="001A5DB5"/>
    <w:rsid w:val="001A5EDC"/>
    <w:rsid w:val="001A5F23"/>
    <w:rsid w:val="001A6077"/>
    <w:rsid w:val="001A614D"/>
    <w:rsid w:val="001A6204"/>
    <w:rsid w:val="001A6275"/>
    <w:rsid w:val="001A6851"/>
    <w:rsid w:val="001A6925"/>
    <w:rsid w:val="001A730C"/>
    <w:rsid w:val="001A7503"/>
    <w:rsid w:val="001A76B5"/>
    <w:rsid w:val="001A7960"/>
    <w:rsid w:val="001A7A37"/>
    <w:rsid w:val="001A7A83"/>
    <w:rsid w:val="001A7BB7"/>
    <w:rsid w:val="001A7D2F"/>
    <w:rsid w:val="001A7DE3"/>
    <w:rsid w:val="001B0103"/>
    <w:rsid w:val="001B0220"/>
    <w:rsid w:val="001B05EC"/>
    <w:rsid w:val="001B09CC"/>
    <w:rsid w:val="001B0A0A"/>
    <w:rsid w:val="001B1017"/>
    <w:rsid w:val="001B11E2"/>
    <w:rsid w:val="001B1567"/>
    <w:rsid w:val="001B170A"/>
    <w:rsid w:val="001B1873"/>
    <w:rsid w:val="001B1E3D"/>
    <w:rsid w:val="001B1EA2"/>
    <w:rsid w:val="001B1F35"/>
    <w:rsid w:val="001B2047"/>
    <w:rsid w:val="001B20AF"/>
    <w:rsid w:val="001B20E8"/>
    <w:rsid w:val="001B210F"/>
    <w:rsid w:val="001B2133"/>
    <w:rsid w:val="001B21B5"/>
    <w:rsid w:val="001B26FF"/>
    <w:rsid w:val="001B279C"/>
    <w:rsid w:val="001B27A5"/>
    <w:rsid w:val="001B27B6"/>
    <w:rsid w:val="001B28BB"/>
    <w:rsid w:val="001B2CF4"/>
    <w:rsid w:val="001B3161"/>
    <w:rsid w:val="001B3188"/>
    <w:rsid w:val="001B31D0"/>
    <w:rsid w:val="001B34E5"/>
    <w:rsid w:val="001B351B"/>
    <w:rsid w:val="001B36FB"/>
    <w:rsid w:val="001B3793"/>
    <w:rsid w:val="001B3836"/>
    <w:rsid w:val="001B383A"/>
    <w:rsid w:val="001B3C39"/>
    <w:rsid w:val="001B42E4"/>
    <w:rsid w:val="001B43AD"/>
    <w:rsid w:val="001B467A"/>
    <w:rsid w:val="001B46B0"/>
    <w:rsid w:val="001B4815"/>
    <w:rsid w:val="001B4822"/>
    <w:rsid w:val="001B4CD6"/>
    <w:rsid w:val="001B4D4E"/>
    <w:rsid w:val="001B520E"/>
    <w:rsid w:val="001B5278"/>
    <w:rsid w:val="001B53D6"/>
    <w:rsid w:val="001B5582"/>
    <w:rsid w:val="001B59ED"/>
    <w:rsid w:val="001B5B0B"/>
    <w:rsid w:val="001B5C09"/>
    <w:rsid w:val="001B6127"/>
    <w:rsid w:val="001B63FA"/>
    <w:rsid w:val="001B6457"/>
    <w:rsid w:val="001B67F6"/>
    <w:rsid w:val="001B689E"/>
    <w:rsid w:val="001B6A72"/>
    <w:rsid w:val="001B6CDB"/>
    <w:rsid w:val="001B6DB0"/>
    <w:rsid w:val="001B6EA4"/>
    <w:rsid w:val="001B6EFA"/>
    <w:rsid w:val="001B6F87"/>
    <w:rsid w:val="001B75E9"/>
    <w:rsid w:val="001B7630"/>
    <w:rsid w:val="001B764D"/>
    <w:rsid w:val="001B765B"/>
    <w:rsid w:val="001B78D7"/>
    <w:rsid w:val="001B7D1D"/>
    <w:rsid w:val="001C01FF"/>
    <w:rsid w:val="001C0277"/>
    <w:rsid w:val="001C02D9"/>
    <w:rsid w:val="001C0333"/>
    <w:rsid w:val="001C03F2"/>
    <w:rsid w:val="001C06B1"/>
    <w:rsid w:val="001C09ED"/>
    <w:rsid w:val="001C0A89"/>
    <w:rsid w:val="001C0A94"/>
    <w:rsid w:val="001C1270"/>
    <w:rsid w:val="001C13A9"/>
    <w:rsid w:val="001C1487"/>
    <w:rsid w:val="001C1496"/>
    <w:rsid w:val="001C15EF"/>
    <w:rsid w:val="001C17D8"/>
    <w:rsid w:val="001C19A2"/>
    <w:rsid w:val="001C1B10"/>
    <w:rsid w:val="001C1C04"/>
    <w:rsid w:val="001C1CB0"/>
    <w:rsid w:val="001C1D82"/>
    <w:rsid w:val="001C2014"/>
    <w:rsid w:val="001C211A"/>
    <w:rsid w:val="001C2475"/>
    <w:rsid w:val="001C2788"/>
    <w:rsid w:val="001C29F5"/>
    <w:rsid w:val="001C2D65"/>
    <w:rsid w:val="001C2D88"/>
    <w:rsid w:val="001C3438"/>
    <w:rsid w:val="001C3565"/>
    <w:rsid w:val="001C35F2"/>
    <w:rsid w:val="001C3A43"/>
    <w:rsid w:val="001C3AA0"/>
    <w:rsid w:val="001C3AE2"/>
    <w:rsid w:val="001C3B21"/>
    <w:rsid w:val="001C3C1C"/>
    <w:rsid w:val="001C4271"/>
    <w:rsid w:val="001C433D"/>
    <w:rsid w:val="001C4450"/>
    <w:rsid w:val="001C4B6B"/>
    <w:rsid w:val="001C4C27"/>
    <w:rsid w:val="001C4CBE"/>
    <w:rsid w:val="001C4F13"/>
    <w:rsid w:val="001C4F42"/>
    <w:rsid w:val="001C50A4"/>
    <w:rsid w:val="001C52F6"/>
    <w:rsid w:val="001C573C"/>
    <w:rsid w:val="001C58AE"/>
    <w:rsid w:val="001C5B5C"/>
    <w:rsid w:val="001C5D51"/>
    <w:rsid w:val="001C5F71"/>
    <w:rsid w:val="001C5FE6"/>
    <w:rsid w:val="001C611F"/>
    <w:rsid w:val="001C6126"/>
    <w:rsid w:val="001C61D3"/>
    <w:rsid w:val="001C6214"/>
    <w:rsid w:val="001C6234"/>
    <w:rsid w:val="001C677E"/>
    <w:rsid w:val="001C681E"/>
    <w:rsid w:val="001C6B5C"/>
    <w:rsid w:val="001C6CB3"/>
    <w:rsid w:val="001C6FCE"/>
    <w:rsid w:val="001C7084"/>
    <w:rsid w:val="001C7566"/>
    <w:rsid w:val="001C76A6"/>
    <w:rsid w:val="001C780C"/>
    <w:rsid w:val="001C787C"/>
    <w:rsid w:val="001C7983"/>
    <w:rsid w:val="001C79D5"/>
    <w:rsid w:val="001C7EC4"/>
    <w:rsid w:val="001C7ED9"/>
    <w:rsid w:val="001C7F8E"/>
    <w:rsid w:val="001D0245"/>
    <w:rsid w:val="001D02D9"/>
    <w:rsid w:val="001D045D"/>
    <w:rsid w:val="001D0664"/>
    <w:rsid w:val="001D06E0"/>
    <w:rsid w:val="001D07B0"/>
    <w:rsid w:val="001D0ACB"/>
    <w:rsid w:val="001D0DC0"/>
    <w:rsid w:val="001D13D4"/>
    <w:rsid w:val="001D1544"/>
    <w:rsid w:val="001D1672"/>
    <w:rsid w:val="001D18C6"/>
    <w:rsid w:val="001D192D"/>
    <w:rsid w:val="001D1D00"/>
    <w:rsid w:val="001D2177"/>
    <w:rsid w:val="001D22D2"/>
    <w:rsid w:val="001D23BC"/>
    <w:rsid w:val="001D2460"/>
    <w:rsid w:val="001D24BA"/>
    <w:rsid w:val="001D2771"/>
    <w:rsid w:val="001D2777"/>
    <w:rsid w:val="001D2BCD"/>
    <w:rsid w:val="001D2FEF"/>
    <w:rsid w:val="001D302D"/>
    <w:rsid w:val="001D3315"/>
    <w:rsid w:val="001D35EC"/>
    <w:rsid w:val="001D361A"/>
    <w:rsid w:val="001D3C72"/>
    <w:rsid w:val="001D3EBE"/>
    <w:rsid w:val="001D3F11"/>
    <w:rsid w:val="001D3F39"/>
    <w:rsid w:val="001D3FE5"/>
    <w:rsid w:val="001D4076"/>
    <w:rsid w:val="001D41A0"/>
    <w:rsid w:val="001D41EA"/>
    <w:rsid w:val="001D44DA"/>
    <w:rsid w:val="001D47E4"/>
    <w:rsid w:val="001D4884"/>
    <w:rsid w:val="001D48A0"/>
    <w:rsid w:val="001D4BCE"/>
    <w:rsid w:val="001D4D82"/>
    <w:rsid w:val="001D4F8D"/>
    <w:rsid w:val="001D4FDB"/>
    <w:rsid w:val="001D54DD"/>
    <w:rsid w:val="001D54F9"/>
    <w:rsid w:val="001D55CF"/>
    <w:rsid w:val="001D5823"/>
    <w:rsid w:val="001D5854"/>
    <w:rsid w:val="001D5BE5"/>
    <w:rsid w:val="001D6054"/>
    <w:rsid w:val="001D6344"/>
    <w:rsid w:val="001D6C40"/>
    <w:rsid w:val="001D6EA6"/>
    <w:rsid w:val="001D73CF"/>
    <w:rsid w:val="001D78DE"/>
    <w:rsid w:val="001D7B0B"/>
    <w:rsid w:val="001D7B97"/>
    <w:rsid w:val="001D7C0B"/>
    <w:rsid w:val="001E01D2"/>
    <w:rsid w:val="001E02A6"/>
    <w:rsid w:val="001E03BF"/>
    <w:rsid w:val="001E0537"/>
    <w:rsid w:val="001E059B"/>
    <w:rsid w:val="001E0F6C"/>
    <w:rsid w:val="001E147F"/>
    <w:rsid w:val="001E16AC"/>
    <w:rsid w:val="001E1717"/>
    <w:rsid w:val="001E1AA4"/>
    <w:rsid w:val="001E1BF1"/>
    <w:rsid w:val="001E1C92"/>
    <w:rsid w:val="001E1E1E"/>
    <w:rsid w:val="001E1F33"/>
    <w:rsid w:val="001E1F4D"/>
    <w:rsid w:val="001E21C9"/>
    <w:rsid w:val="001E272C"/>
    <w:rsid w:val="001E279D"/>
    <w:rsid w:val="001E2828"/>
    <w:rsid w:val="001E2A64"/>
    <w:rsid w:val="001E2C71"/>
    <w:rsid w:val="001E33E2"/>
    <w:rsid w:val="001E35F1"/>
    <w:rsid w:val="001E366E"/>
    <w:rsid w:val="001E3942"/>
    <w:rsid w:val="001E39A4"/>
    <w:rsid w:val="001E3A4F"/>
    <w:rsid w:val="001E3D7B"/>
    <w:rsid w:val="001E3DA8"/>
    <w:rsid w:val="001E3F34"/>
    <w:rsid w:val="001E3FA7"/>
    <w:rsid w:val="001E430E"/>
    <w:rsid w:val="001E4334"/>
    <w:rsid w:val="001E439D"/>
    <w:rsid w:val="001E4492"/>
    <w:rsid w:val="001E46F8"/>
    <w:rsid w:val="001E48A7"/>
    <w:rsid w:val="001E4BFA"/>
    <w:rsid w:val="001E4D49"/>
    <w:rsid w:val="001E4DF3"/>
    <w:rsid w:val="001E4F73"/>
    <w:rsid w:val="001E4FCD"/>
    <w:rsid w:val="001E50C5"/>
    <w:rsid w:val="001E51B7"/>
    <w:rsid w:val="001E557D"/>
    <w:rsid w:val="001E5735"/>
    <w:rsid w:val="001E57C5"/>
    <w:rsid w:val="001E5877"/>
    <w:rsid w:val="001E5D88"/>
    <w:rsid w:val="001E5E76"/>
    <w:rsid w:val="001E6029"/>
    <w:rsid w:val="001E6161"/>
    <w:rsid w:val="001E6188"/>
    <w:rsid w:val="001E61C3"/>
    <w:rsid w:val="001E6611"/>
    <w:rsid w:val="001E6C87"/>
    <w:rsid w:val="001E6D79"/>
    <w:rsid w:val="001E6E9A"/>
    <w:rsid w:val="001E70B7"/>
    <w:rsid w:val="001E744C"/>
    <w:rsid w:val="001E744E"/>
    <w:rsid w:val="001E7865"/>
    <w:rsid w:val="001E7888"/>
    <w:rsid w:val="001E79FB"/>
    <w:rsid w:val="001E79FC"/>
    <w:rsid w:val="001E7A8F"/>
    <w:rsid w:val="001E7B50"/>
    <w:rsid w:val="001E7BEF"/>
    <w:rsid w:val="001E7E17"/>
    <w:rsid w:val="001F04F1"/>
    <w:rsid w:val="001F074F"/>
    <w:rsid w:val="001F08E6"/>
    <w:rsid w:val="001F0934"/>
    <w:rsid w:val="001F094E"/>
    <w:rsid w:val="001F0CA0"/>
    <w:rsid w:val="001F0D2F"/>
    <w:rsid w:val="001F0DE6"/>
    <w:rsid w:val="001F0F80"/>
    <w:rsid w:val="001F1029"/>
    <w:rsid w:val="001F11A6"/>
    <w:rsid w:val="001F134D"/>
    <w:rsid w:val="001F13B9"/>
    <w:rsid w:val="001F1811"/>
    <w:rsid w:val="001F1A40"/>
    <w:rsid w:val="001F1DBF"/>
    <w:rsid w:val="001F1E60"/>
    <w:rsid w:val="001F1E75"/>
    <w:rsid w:val="001F2052"/>
    <w:rsid w:val="001F242E"/>
    <w:rsid w:val="001F250C"/>
    <w:rsid w:val="001F2703"/>
    <w:rsid w:val="001F2981"/>
    <w:rsid w:val="001F2F25"/>
    <w:rsid w:val="001F30A1"/>
    <w:rsid w:val="001F316B"/>
    <w:rsid w:val="001F33D4"/>
    <w:rsid w:val="001F350D"/>
    <w:rsid w:val="001F3776"/>
    <w:rsid w:val="001F3930"/>
    <w:rsid w:val="001F39BD"/>
    <w:rsid w:val="001F3E9F"/>
    <w:rsid w:val="001F41A4"/>
    <w:rsid w:val="001F4273"/>
    <w:rsid w:val="001F44D4"/>
    <w:rsid w:val="001F44E5"/>
    <w:rsid w:val="001F45E3"/>
    <w:rsid w:val="001F4651"/>
    <w:rsid w:val="001F4683"/>
    <w:rsid w:val="001F4F1A"/>
    <w:rsid w:val="001F5088"/>
    <w:rsid w:val="001F530A"/>
    <w:rsid w:val="001F5796"/>
    <w:rsid w:val="001F5928"/>
    <w:rsid w:val="001F5A2E"/>
    <w:rsid w:val="001F5AFD"/>
    <w:rsid w:val="001F5BDD"/>
    <w:rsid w:val="001F5CCF"/>
    <w:rsid w:val="001F6212"/>
    <w:rsid w:val="001F62B7"/>
    <w:rsid w:val="001F6454"/>
    <w:rsid w:val="001F656D"/>
    <w:rsid w:val="001F6732"/>
    <w:rsid w:val="001F68F2"/>
    <w:rsid w:val="001F6ACE"/>
    <w:rsid w:val="001F6D97"/>
    <w:rsid w:val="001F6EF8"/>
    <w:rsid w:val="001F6F25"/>
    <w:rsid w:val="001F7361"/>
    <w:rsid w:val="001F73E7"/>
    <w:rsid w:val="001F7DB3"/>
    <w:rsid w:val="001F7DFF"/>
    <w:rsid w:val="001F7E2F"/>
    <w:rsid w:val="00200099"/>
    <w:rsid w:val="00200118"/>
    <w:rsid w:val="0020011F"/>
    <w:rsid w:val="00200731"/>
    <w:rsid w:val="00200A69"/>
    <w:rsid w:val="00201276"/>
    <w:rsid w:val="002015D0"/>
    <w:rsid w:val="002017B6"/>
    <w:rsid w:val="002017EC"/>
    <w:rsid w:val="002017FC"/>
    <w:rsid w:val="0020194B"/>
    <w:rsid w:val="002019A5"/>
    <w:rsid w:val="00201D2C"/>
    <w:rsid w:val="002020B2"/>
    <w:rsid w:val="002021F8"/>
    <w:rsid w:val="00202230"/>
    <w:rsid w:val="0020234F"/>
    <w:rsid w:val="00202366"/>
    <w:rsid w:val="0020252B"/>
    <w:rsid w:val="002025AD"/>
    <w:rsid w:val="002025C3"/>
    <w:rsid w:val="00202974"/>
    <w:rsid w:val="00202CD3"/>
    <w:rsid w:val="00202D87"/>
    <w:rsid w:val="00202F34"/>
    <w:rsid w:val="00203127"/>
    <w:rsid w:val="002034D9"/>
    <w:rsid w:val="002037AA"/>
    <w:rsid w:val="00203901"/>
    <w:rsid w:val="0020394D"/>
    <w:rsid w:val="00203C6E"/>
    <w:rsid w:val="00203F28"/>
    <w:rsid w:val="00204163"/>
    <w:rsid w:val="002041EF"/>
    <w:rsid w:val="00204251"/>
    <w:rsid w:val="002042F4"/>
    <w:rsid w:val="00204665"/>
    <w:rsid w:val="0020476C"/>
    <w:rsid w:val="002048A0"/>
    <w:rsid w:val="00204C05"/>
    <w:rsid w:val="00205029"/>
    <w:rsid w:val="002052EC"/>
    <w:rsid w:val="002053E7"/>
    <w:rsid w:val="002058B9"/>
    <w:rsid w:val="002058EB"/>
    <w:rsid w:val="00205B97"/>
    <w:rsid w:val="0020601F"/>
    <w:rsid w:val="002061A0"/>
    <w:rsid w:val="00206311"/>
    <w:rsid w:val="00206384"/>
    <w:rsid w:val="002063FE"/>
    <w:rsid w:val="00206593"/>
    <w:rsid w:val="002066A1"/>
    <w:rsid w:val="00206984"/>
    <w:rsid w:val="002069CD"/>
    <w:rsid w:val="00206BF8"/>
    <w:rsid w:val="00206C9D"/>
    <w:rsid w:val="00206DFB"/>
    <w:rsid w:val="002072FB"/>
    <w:rsid w:val="002078E1"/>
    <w:rsid w:val="00207A0C"/>
    <w:rsid w:val="00207ADA"/>
    <w:rsid w:val="00207D20"/>
    <w:rsid w:val="00207D22"/>
    <w:rsid w:val="00207E4E"/>
    <w:rsid w:val="00207FE6"/>
    <w:rsid w:val="0021037E"/>
    <w:rsid w:val="00210715"/>
    <w:rsid w:val="0021071B"/>
    <w:rsid w:val="0021074C"/>
    <w:rsid w:val="0021075B"/>
    <w:rsid w:val="00210A34"/>
    <w:rsid w:val="00210B2A"/>
    <w:rsid w:val="00210CDB"/>
    <w:rsid w:val="00210DAE"/>
    <w:rsid w:val="00210DF0"/>
    <w:rsid w:val="00210F59"/>
    <w:rsid w:val="00210FFD"/>
    <w:rsid w:val="00211173"/>
    <w:rsid w:val="002115E4"/>
    <w:rsid w:val="00211720"/>
    <w:rsid w:val="0021177F"/>
    <w:rsid w:val="002117AE"/>
    <w:rsid w:val="00211967"/>
    <w:rsid w:val="00211C2C"/>
    <w:rsid w:val="00211E09"/>
    <w:rsid w:val="00211F1E"/>
    <w:rsid w:val="0021220E"/>
    <w:rsid w:val="00212368"/>
    <w:rsid w:val="0021257C"/>
    <w:rsid w:val="00212AB5"/>
    <w:rsid w:val="00212B94"/>
    <w:rsid w:val="00212BFD"/>
    <w:rsid w:val="00212C05"/>
    <w:rsid w:val="00212DAB"/>
    <w:rsid w:val="00212F1A"/>
    <w:rsid w:val="00212F45"/>
    <w:rsid w:val="00212F6B"/>
    <w:rsid w:val="00213072"/>
    <w:rsid w:val="002137A6"/>
    <w:rsid w:val="002138CA"/>
    <w:rsid w:val="00213C80"/>
    <w:rsid w:val="00213CDE"/>
    <w:rsid w:val="00213D83"/>
    <w:rsid w:val="00213E38"/>
    <w:rsid w:val="00214737"/>
    <w:rsid w:val="00214B40"/>
    <w:rsid w:val="00214CB2"/>
    <w:rsid w:val="00214F33"/>
    <w:rsid w:val="0021513F"/>
    <w:rsid w:val="002151B9"/>
    <w:rsid w:val="00215604"/>
    <w:rsid w:val="002158A0"/>
    <w:rsid w:val="00215939"/>
    <w:rsid w:val="00215B82"/>
    <w:rsid w:val="00215EDB"/>
    <w:rsid w:val="00215F14"/>
    <w:rsid w:val="0021677C"/>
    <w:rsid w:val="00216AB6"/>
    <w:rsid w:val="00216BBD"/>
    <w:rsid w:val="00216D55"/>
    <w:rsid w:val="00216F4C"/>
    <w:rsid w:val="00217237"/>
    <w:rsid w:val="0021748D"/>
    <w:rsid w:val="0021787A"/>
    <w:rsid w:val="00217A99"/>
    <w:rsid w:val="00217AA6"/>
    <w:rsid w:val="00217B4A"/>
    <w:rsid w:val="00217CDF"/>
    <w:rsid w:val="00217D57"/>
    <w:rsid w:val="00217E42"/>
    <w:rsid w:val="00217F0F"/>
    <w:rsid w:val="00220038"/>
    <w:rsid w:val="0022047D"/>
    <w:rsid w:val="002207B1"/>
    <w:rsid w:val="0022080E"/>
    <w:rsid w:val="002209F0"/>
    <w:rsid w:val="00220AA1"/>
    <w:rsid w:val="00220B26"/>
    <w:rsid w:val="00220B70"/>
    <w:rsid w:val="00220C11"/>
    <w:rsid w:val="00220C2A"/>
    <w:rsid w:val="00220F5A"/>
    <w:rsid w:val="0022139F"/>
    <w:rsid w:val="002215E2"/>
    <w:rsid w:val="0022163E"/>
    <w:rsid w:val="00221706"/>
    <w:rsid w:val="0022175D"/>
    <w:rsid w:val="00221A36"/>
    <w:rsid w:val="00221CDF"/>
    <w:rsid w:val="00221D8A"/>
    <w:rsid w:val="00221E1D"/>
    <w:rsid w:val="0022243D"/>
    <w:rsid w:val="00222887"/>
    <w:rsid w:val="00222A8F"/>
    <w:rsid w:val="0022346E"/>
    <w:rsid w:val="002236F8"/>
    <w:rsid w:val="0022388B"/>
    <w:rsid w:val="00223923"/>
    <w:rsid w:val="00223AA1"/>
    <w:rsid w:val="00223B05"/>
    <w:rsid w:val="00223BBB"/>
    <w:rsid w:val="002242A9"/>
    <w:rsid w:val="002245C9"/>
    <w:rsid w:val="0022493C"/>
    <w:rsid w:val="00224C44"/>
    <w:rsid w:val="00224D5C"/>
    <w:rsid w:val="00225111"/>
    <w:rsid w:val="00225350"/>
    <w:rsid w:val="00225360"/>
    <w:rsid w:val="00225839"/>
    <w:rsid w:val="00226072"/>
    <w:rsid w:val="0022616A"/>
    <w:rsid w:val="002263CB"/>
    <w:rsid w:val="002263D5"/>
    <w:rsid w:val="002267D2"/>
    <w:rsid w:val="002268F7"/>
    <w:rsid w:val="00226DBB"/>
    <w:rsid w:val="00226F7F"/>
    <w:rsid w:val="002272AC"/>
    <w:rsid w:val="002272EE"/>
    <w:rsid w:val="00227461"/>
    <w:rsid w:val="0022766F"/>
    <w:rsid w:val="00227A5A"/>
    <w:rsid w:val="00227B23"/>
    <w:rsid w:val="0023037E"/>
    <w:rsid w:val="00230570"/>
    <w:rsid w:val="002309F5"/>
    <w:rsid w:val="00230CA4"/>
    <w:rsid w:val="00230F34"/>
    <w:rsid w:val="002311EB"/>
    <w:rsid w:val="0023121D"/>
    <w:rsid w:val="00231286"/>
    <w:rsid w:val="00231446"/>
    <w:rsid w:val="0023163C"/>
    <w:rsid w:val="002317F0"/>
    <w:rsid w:val="00231931"/>
    <w:rsid w:val="00231A69"/>
    <w:rsid w:val="00231EFF"/>
    <w:rsid w:val="00232135"/>
    <w:rsid w:val="002322AF"/>
    <w:rsid w:val="002322BA"/>
    <w:rsid w:val="0023265A"/>
    <w:rsid w:val="002326EA"/>
    <w:rsid w:val="002327B4"/>
    <w:rsid w:val="002327CD"/>
    <w:rsid w:val="00232825"/>
    <w:rsid w:val="00232A27"/>
    <w:rsid w:val="00232A6D"/>
    <w:rsid w:val="00232C0B"/>
    <w:rsid w:val="00232FFC"/>
    <w:rsid w:val="0023359D"/>
    <w:rsid w:val="002335C3"/>
    <w:rsid w:val="00233681"/>
    <w:rsid w:val="002337E1"/>
    <w:rsid w:val="00233822"/>
    <w:rsid w:val="00233EA4"/>
    <w:rsid w:val="00233FBB"/>
    <w:rsid w:val="00234198"/>
    <w:rsid w:val="0023423B"/>
    <w:rsid w:val="0023427B"/>
    <w:rsid w:val="0023496B"/>
    <w:rsid w:val="00234AF6"/>
    <w:rsid w:val="00234DBB"/>
    <w:rsid w:val="00234F3A"/>
    <w:rsid w:val="00234F59"/>
    <w:rsid w:val="00235387"/>
    <w:rsid w:val="00235475"/>
    <w:rsid w:val="002356DB"/>
    <w:rsid w:val="00235701"/>
    <w:rsid w:val="00235F4F"/>
    <w:rsid w:val="00235F94"/>
    <w:rsid w:val="00235F9C"/>
    <w:rsid w:val="00235FE3"/>
    <w:rsid w:val="0023600A"/>
    <w:rsid w:val="0023613F"/>
    <w:rsid w:val="00236447"/>
    <w:rsid w:val="002364A6"/>
    <w:rsid w:val="00236508"/>
    <w:rsid w:val="002365EA"/>
    <w:rsid w:val="00236770"/>
    <w:rsid w:val="00236ACC"/>
    <w:rsid w:val="00236BE0"/>
    <w:rsid w:val="00236CEF"/>
    <w:rsid w:val="00236D82"/>
    <w:rsid w:val="00236D98"/>
    <w:rsid w:val="00236DC9"/>
    <w:rsid w:val="00236F3C"/>
    <w:rsid w:val="0023700B"/>
    <w:rsid w:val="0023705A"/>
    <w:rsid w:val="0023713D"/>
    <w:rsid w:val="0023718E"/>
    <w:rsid w:val="0023788C"/>
    <w:rsid w:val="00237ABF"/>
    <w:rsid w:val="00237E83"/>
    <w:rsid w:val="00237EE2"/>
    <w:rsid w:val="00237F5E"/>
    <w:rsid w:val="0024030F"/>
    <w:rsid w:val="00240762"/>
    <w:rsid w:val="00240CC7"/>
    <w:rsid w:val="00241B0F"/>
    <w:rsid w:val="00241DED"/>
    <w:rsid w:val="00241E5E"/>
    <w:rsid w:val="00241F53"/>
    <w:rsid w:val="00241F9D"/>
    <w:rsid w:val="00242003"/>
    <w:rsid w:val="00242083"/>
    <w:rsid w:val="002421AD"/>
    <w:rsid w:val="00242554"/>
    <w:rsid w:val="002425B7"/>
    <w:rsid w:val="00242653"/>
    <w:rsid w:val="002427C1"/>
    <w:rsid w:val="00242AB0"/>
    <w:rsid w:val="00242BBA"/>
    <w:rsid w:val="00242DB2"/>
    <w:rsid w:val="00242EF0"/>
    <w:rsid w:val="002435D3"/>
    <w:rsid w:val="002439E0"/>
    <w:rsid w:val="00243D44"/>
    <w:rsid w:val="00243E41"/>
    <w:rsid w:val="00243EFF"/>
    <w:rsid w:val="00243F20"/>
    <w:rsid w:val="00244294"/>
    <w:rsid w:val="0024440A"/>
    <w:rsid w:val="00244643"/>
    <w:rsid w:val="0024467D"/>
    <w:rsid w:val="00244B27"/>
    <w:rsid w:val="00244D65"/>
    <w:rsid w:val="00244EE6"/>
    <w:rsid w:val="00244F5E"/>
    <w:rsid w:val="00244F82"/>
    <w:rsid w:val="00244F9D"/>
    <w:rsid w:val="00244FBA"/>
    <w:rsid w:val="002450B2"/>
    <w:rsid w:val="002452D6"/>
    <w:rsid w:val="00245400"/>
    <w:rsid w:val="0024562D"/>
    <w:rsid w:val="00245766"/>
    <w:rsid w:val="00245976"/>
    <w:rsid w:val="00245A9B"/>
    <w:rsid w:val="00245B1F"/>
    <w:rsid w:val="00245BD6"/>
    <w:rsid w:val="00245EE7"/>
    <w:rsid w:val="00245F8D"/>
    <w:rsid w:val="0024625A"/>
    <w:rsid w:val="00246287"/>
    <w:rsid w:val="002464B2"/>
    <w:rsid w:val="00246824"/>
    <w:rsid w:val="00246A6E"/>
    <w:rsid w:val="00246A9D"/>
    <w:rsid w:val="00246AE0"/>
    <w:rsid w:val="00246B07"/>
    <w:rsid w:val="00246ED5"/>
    <w:rsid w:val="00246FFB"/>
    <w:rsid w:val="002471EB"/>
    <w:rsid w:val="00247206"/>
    <w:rsid w:val="002474B0"/>
    <w:rsid w:val="002479AB"/>
    <w:rsid w:val="00247AE6"/>
    <w:rsid w:val="00250041"/>
    <w:rsid w:val="002504F9"/>
    <w:rsid w:val="00250641"/>
    <w:rsid w:val="002506BE"/>
    <w:rsid w:val="002507BC"/>
    <w:rsid w:val="002507CB"/>
    <w:rsid w:val="00250933"/>
    <w:rsid w:val="00250964"/>
    <w:rsid w:val="00250EFA"/>
    <w:rsid w:val="0025187E"/>
    <w:rsid w:val="00251B2B"/>
    <w:rsid w:val="00251D62"/>
    <w:rsid w:val="002521E0"/>
    <w:rsid w:val="0025240F"/>
    <w:rsid w:val="00252411"/>
    <w:rsid w:val="00252608"/>
    <w:rsid w:val="00252719"/>
    <w:rsid w:val="00252764"/>
    <w:rsid w:val="0025281F"/>
    <w:rsid w:val="00252866"/>
    <w:rsid w:val="00252928"/>
    <w:rsid w:val="00252943"/>
    <w:rsid w:val="00252D92"/>
    <w:rsid w:val="00252FEF"/>
    <w:rsid w:val="00253075"/>
    <w:rsid w:val="0025325B"/>
    <w:rsid w:val="002534A4"/>
    <w:rsid w:val="00253737"/>
    <w:rsid w:val="0025373B"/>
    <w:rsid w:val="002538BC"/>
    <w:rsid w:val="00253918"/>
    <w:rsid w:val="0025395F"/>
    <w:rsid w:val="00253B33"/>
    <w:rsid w:val="0025422E"/>
    <w:rsid w:val="00254396"/>
    <w:rsid w:val="00254496"/>
    <w:rsid w:val="002544A1"/>
    <w:rsid w:val="0025470D"/>
    <w:rsid w:val="00254873"/>
    <w:rsid w:val="00254A17"/>
    <w:rsid w:val="00254D2D"/>
    <w:rsid w:val="00254E1C"/>
    <w:rsid w:val="002551D6"/>
    <w:rsid w:val="00255457"/>
    <w:rsid w:val="00255851"/>
    <w:rsid w:val="00255A14"/>
    <w:rsid w:val="00255AD4"/>
    <w:rsid w:val="00255D6D"/>
    <w:rsid w:val="0025620E"/>
    <w:rsid w:val="002563F2"/>
    <w:rsid w:val="002567C8"/>
    <w:rsid w:val="00256B72"/>
    <w:rsid w:val="00256BA9"/>
    <w:rsid w:val="00257432"/>
    <w:rsid w:val="002574F8"/>
    <w:rsid w:val="002577D9"/>
    <w:rsid w:val="00257C39"/>
    <w:rsid w:val="00257DC9"/>
    <w:rsid w:val="00257E5B"/>
    <w:rsid w:val="0026017F"/>
    <w:rsid w:val="002605C9"/>
    <w:rsid w:val="00260856"/>
    <w:rsid w:val="00260DD0"/>
    <w:rsid w:val="00260F1C"/>
    <w:rsid w:val="00260FB6"/>
    <w:rsid w:val="00261509"/>
    <w:rsid w:val="00261A32"/>
    <w:rsid w:val="00261F0F"/>
    <w:rsid w:val="002623DD"/>
    <w:rsid w:val="00262445"/>
    <w:rsid w:val="0026270D"/>
    <w:rsid w:val="00262856"/>
    <w:rsid w:val="00262965"/>
    <w:rsid w:val="00262C43"/>
    <w:rsid w:val="00262E97"/>
    <w:rsid w:val="00263011"/>
    <w:rsid w:val="0026306A"/>
    <w:rsid w:val="00263137"/>
    <w:rsid w:val="00263186"/>
    <w:rsid w:val="002632E6"/>
    <w:rsid w:val="0026362A"/>
    <w:rsid w:val="002636AC"/>
    <w:rsid w:val="00263733"/>
    <w:rsid w:val="0026375C"/>
    <w:rsid w:val="002637F7"/>
    <w:rsid w:val="00263C49"/>
    <w:rsid w:val="00264161"/>
    <w:rsid w:val="00264319"/>
    <w:rsid w:val="00264397"/>
    <w:rsid w:val="00264553"/>
    <w:rsid w:val="0026457D"/>
    <w:rsid w:val="00264A84"/>
    <w:rsid w:val="00264B55"/>
    <w:rsid w:val="00264C81"/>
    <w:rsid w:val="00264FA5"/>
    <w:rsid w:val="00265117"/>
    <w:rsid w:val="00265168"/>
    <w:rsid w:val="0026544B"/>
    <w:rsid w:val="00265491"/>
    <w:rsid w:val="002654DC"/>
    <w:rsid w:val="002654F9"/>
    <w:rsid w:val="00265504"/>
    <w:rsid w:val="00265656"/>
    <w:rsid w:val="00266382"/>
    <w:rsid w:val="0026652F"/>
    <w:rsid w:val="0026663F"/>
    <w:rsid w:val="0026668C"/>
    <w:rsid w:val="002666EE"/>
    <w:rsid w:val="002667C7"/>
    <w:rsid w:val="002669EE"/>
    <w:rsid w:val="00266AD6"/>
    <w:rsid w:val="00266B2B"/>
    <w:rsid w:val="00266CD5"/>
    <w:rsid w:val="002676E7"/>
    <w:rsid w:val="002677C3"/>
    <w:rsid w:val="002677E7"/>
    <w:rsid w:val="00267A8B"/>
    <w:rsid w:val="00267D29"/>
    <w:rsid w:val="00267D75"/>
    <w:rsid w:val="00267DC6"/>
    <w:rsid w:val="00267FB0"/>
    <w:rsid w:val="002701B1"/>
    <w:rsid w:val="0027026E"/>
    <w:rsid w:val="00270298"/>
    <w:rsid w:val="0027043C"/>
    <w:rsid w:val="00270690"/>
    <w:rsid w:val="0027126A"/>
    <w:rsid w:val="002713A1"/>
    <w:rsid w:val="002713BA"/>
    <w:rsid w:val="002716D2"/>
    <w:rsid w:val="00271B1B"/>
    <w:rsid w:val="00271B6E"/>
    <w:rsid w:val="00271C97"/>
    <w:rsid w:val="002721D2"/>
    <w:rsid w:val="0027226B"/>
    <w:rsid w:val="002723DC"/>
    <w:rsid w:val="002725DF"/>
    <w:rsid w:val="00272693"/>
    <w:rsid w:val="002728DD"/>
    <w:rsid w:val="002729E9"/>
    <w:rsid w:val="00272A35"/>
    <w:rsid w:val="00272DAC"/>
    <w:rsid w:val="00272E85"/>
    <w:rsid w:val="00273149"/>
    <w:rsid w:val="0027315A"/>
    <w:rsid w:val="00273685"/>
    <w:rsid w:val="002737EC"/>
    <w:rsid w:val="00273CE4"/>
    <w:rsid w:val="00273E18"/>
    <w:rsid w:val="00274185"/>
    <w:rsid w:val="0027444D"/>
    <w:rsid w:val="0027452E"/>
    <w:rsid w:val="00274686"/>
    <w:rsid w:val="002746D1"/>
    <w:rsid w:val="00274955"/>
    <w:rsid w:val="002749E7"/>
    <w:rsid w:val="00274B0B"/>
    <w:rsid w:val="00274C5B"/>
    <w:rsid w:val="00275097"/>
    <w:rsid w:val="0027532A"/>
    <w:rsid w:val="00275396"/>
    <w:rsid w:val="002753D7"/>
    <w:rsid w:val="002754E2"/>
    <w:rsid w:val="00275EDD"/>
    <w:rsid w:val="00275F87"/>
    <w:rsid w:val="0027602A"/>
    <w:rsid w:val="00276200"/>
    <w:rsid w:val="002762BB"/>
    <w:rsid w:val="0027658B"/>
    <w:rsid w:val="002768BC"/>
    <w:rsid w:val="002769AE"/>
    <w:rsid w:val="00276C22"/>
    <w:rsid w:val="00276D0C"/>
    <w:rsid w:val="00276F30"/>
    <w:rsid w:val="00277046"/>
    <w:rsid w:val="002770EB"/>
    <w:rsid w:val="00277148"/>
    <w:rsid w:val="002772D4"/>
    <w:rsid w:val="002777D5"/>
    <w:rsid w:val="00277C56"/>
    <w:rsid w:val="00277DFB"/>
    <w:rsid w:val="00277EFC"/>
    <w:rsid w:val="00277F1E"/>
    <w:rsid w:val="002804DE"/>
    <w:rsid w:val="0028063D"/>
    <w:rsid w:val="0028071B"/>
    <w:rsid w:val="002807CE"/>
    <w:rsid w:val="002807E7"/>
    <w:rsid w:val="00280C12"/>
    <w:rsid w:val="002811EA"/>
    <w:rsid w:val="00281ABB"/>
    <w:rsid w:val="00281B5C"/>
    <w:rsid w:val="00281C58"/>
    <w:rsid w:val="00281C77"/>
    <w:rsid w:val="00281D0F"/>
    <w:rsid w:val="00281F66"/>
    <w:rsid w:val="002825A4"/>
    <w:rsid w:val="00282658"/>
    <w:rsid w:val="002826E0"/>
    <w:rsid w:val="002827ED"/>
    <w:rsid w:val="0028286E"/>
    <w:rsid w:val="00282B9B"/>
    <w:rsid w:val="00282FFD"/>
    <w:rsid w:val="0028304A"/>
    <w:rsid w:val="00283060"/>
    <w:rsid w:val="002832BC"/>
    <w:rsid w:val="00283460"/>
    <w:rsid w:val="00283494"/>
    <w:rsid w:val="002834BF"/>
    <w:rsid w:val="002834FA"/>
    <w:rsid w:val="00283B1B"/>
    <w:rsid w:val="00283F4C"/>
    <w:rsid w:val="00284313"/>
    <w:rsid w:val="002843A9"/>
    <w:rsid w:val="00284421"/>
    <w:rsid w:val="00284422"/>
    <w:rsid w:val="0028444B"/>
    <w:rsid w:val="0028453A"/>
    <w:rsid w:val="00284793"/>
    <w:rsid w:val="00284828"/>
    <w:rsid w:val="00285110"/>
    <w:rsid w:val="00285569"/>
    <w:rsid w:val="002855B2"/>
    <w:rsid w:val="002856F5"/>
    <w:rsid w:val="002859D2"/>
    <w:rsid w:val="00285D89"/>
    <w:rsid w:val="00285F50"/>
    <w:rsid w:val="00286001"/>
    <w:rsid w:val="002860AC"/>
    <w:rsid w:val="00286241"/>
    <w:rsid w:val="00286837"/>
    <w:rsid w:val="002869E0"/>
    <w:rsid w:val="00286A45"/>
    <w:rsid w:val="00286C04"/>
    <w:rsid w:val="002870B2"/>
    <w:rsid w:val="002872FF"/>
    <w:rsid w:val="00287475"/>
    <w:rsid w:val="002874D3"/>
    <w:rsid w:val="00287585"/>
    <w:rsid w:val="002876BC"/>
    <w:rsid w:val="002879A1"/>
    <w:rsid w:val="00287DDC"/>
    <w:rsid w:val="00287E7A"/>
    <w:rsid w:val="00287EC9"/>
    <w:rsid w:val="00290001"/>
    <w:rsid w:val="00290184"/>
    <w:rsid w:val="0029023F"/>
    <w:rsid w:val="00290610"/>
    <w:rsid w:val="002906DF"/>
    <w:rsid w:val="00290744"/>
    <w:rsid w:val="00290C39"/>
    <w:rsid w:val="00290CBE"/>
    <w:rsid w:val="00290D04"/>
    <w:rsid w:val="00290F67"/>
    <w:rsid w:val="00291005"/>
    <w:rsid w:val="0029104A"/>
    <w:rsid w:val="00291179"/>
    <w:rsid w:val="002911D5"/>
    <w:rsid w:val="002911E8"/>
    <w:rsid w:val="00291439"/>
    <w:rsid w:val="00291442"/>
    <w:rsid w:val="00291475"/>
    <w:rsid w:val="00291488"/>
    <w:rsid w:val="002914CA"/>
    <w:rsid w:val="00291768"/>
    <w:rsid w:val="00291872"/>
    <w:rsid w:val="00291B34"/>
    <w:rsid w:val="00291F2E"/>
    <w:rsid w:val="00291FF4"/>
    <w:rsid w:val="002922C1"/>
    <w:rsid w:val="0029245A"/>
    <w:rsid w:val="002925CB"/>
    <w:rsid w:val="002926CB"/>
    <w:rsid w:val="00292A58"/>
    <w:rsid w:val="00292A8F"/>
    <w:rsid w:val="00292C03"/>
    <w:rsid w:val="00292E82"/>
    <w:rsid w:val="00292F5F"/>
    <w:rsid w:val="00292F6B"/>
    <w:rsid w:val="00293467"/>
    <w:rsid w:val="002939A2"/>
    <w:rsid w:val="00293AEA"/>
    <w:rsid w:val="00293BAF"/>
    <w:rsid w:val="00293BD7"/>
    <w:rsid w:val="00293C3D"/>
    <w:rsid w:val="00293E92"/>
    <w:rsid w:val="00293EB0"/>
    <w:rsid w:val="00293F58"/>
    <w:rsid w:val="0029410C"/>
    <w:rsid w:val="0029419A"/>
    <w:rsid w:val="0029426D"/>
    <w:rsid w:val="002947FB"/>
    <w:rsid w:val="00294873"/>
    <w:rsid w:val="002949A4"/>
    <w:rsid w:val="00294C6D"/>
    <w:rsid w:val="00294E77"/>
    <w:rsid w:val="00294F9D"/>
    <w:rsid w:val="00295005"/>
    <w:rsid w:val="002954B6"/>
    <w:rsid w:val="002955EC"/>
    <w:rsid w:val="00295613"/>
    <w:rsid w:val="00295A62"/>
    <w:rsid w:val="00295D64"/>
    <w:rsid w:val="00295EA1"/>
    <w:rsid w:val="00295F36"/>
    <w:rsid w:val="0029619C"/>
    <w:rsid w:val="0029631D"/>
    <w:rsid w:val="0029647D"/>
    <w:rsid w:val="002966F6"/>
    <w:rsid w:val="00296827"/>
    <w:rsid w:val="00296949"/>
    <w:rsid w:val="00296999"/>
    <w:rsid w:val="002969F0"/>
    <w:rsid w:val="00296A0E"/>
    <w:rsid w:val="00296FB6"/>
    <w:rsid w:val="0029706E"/>
    <w:rsid w:val="00297106"/>
    <w:rsid w:val="0029722F"/>
    <w:rsid w:val="002973B8"/>
    <w:rsid w:val="002974B2"/>
    <w:rsid w:val="002978C8"/>
    <w:rsid w:val="00297AEF"/>
    <w:rsid w:val="00297C55"/>
    <w:rsid w:val="00297E04"/>
    <w:rsid w:val="00297EC5"/>
    <w:rsid w:val="00297EF6"/>
    <w:rsid w:val="00297FFA"/>
    <w:rsid w:val="002A043B"/>
    <w:rsid w:val="002A06D2"/>
    <w:rsid w:val="002A0784"/>
    <w:rsid w:val="002A0803"/>
    <w:rsid w:val="002A0D81"/>
    <w:rsid w:val="002A0FD4"/>
    <w:rsid w:val="002A0FF8"/>
    <w:rsid w:val="002A12DE"/>
    <w:rsid w:val="002A1391"/>
    <w:rsid w:val="002A1477"/>
    <w:rsid w:val="002A1696"/>
    <w:rsid w:val="002A1B48"/>
    <w:rsid w:val="002A1BC8"/>
    <w:rsid w:val="002A1BD9"/>
    <w:rsid w:val="002A1BEC"/>
    <w:rsid w:val="002A2140"/>
    <w:rsid w:val="002A2213"/>
    <w:rsid w:val="002A2503"/>
    <w:rsid w:val="002A267E"/>
    <w:rsid w:val="002A2815"/>
    <w:rsid w:val="002A2923"/>
    <w:rsid w:val="002A2935"/>
    <w:rsid w:val="002A293A"/>
    <w:rsid w:val="002A2AC3"/>
    <w:rsid w:val="002A2E5B"/>
    <w:rsid w:val="002A32F4"/>
    <w:rsid w:val="002A3376"/>
    <w:rsid w:val="002A36AF"/>
    <w:rsid w:val="002A36B6"/>
    <w:rsid w:val="002A3C49"/>
    <w:rsid w:val="002A3E32"/>
    <w:rsid w:val="002A3E86"/>
    <w:rsid w:val="002A3FE3"/>
    <w:rsid w:val="002A40BE"/>
    <w:rsid w:val="002A42D5"/>
    <w:rsid w:val="002A43F5"/>
    <w:rsid w:val="002A47A0"/>
    <w:rsid w:val="002A4EC3"/>
    <w:rsid w:val="002A5284"/>
    <w:rsid w:val="002A54C7"/>
    <w:rsid w:val="002A54FE"/>
    <w:rsid w:val="002A560E"/>
    <w:rsid w:val="002A567C"/>
    <w:rsid w:val="002A570A"/>
    <w:rsid w:val="002A5880"/>
    <w:rsid w:val="002A58A4"/>
    <w:rsid w:val="002A59F1"/>
    <w:rsid w:val="002A5BA9"/>
    <w:rsid w:val="002A5EE4"/>
    <w:rsid w:val="002A620A"/>
    <w:rsid w:val="002A630F"/>
    <w:rsid w:val="002A646C"/>
    <w:rsid w:val="002A649D"/>
    <w:rsid w:val="002A660A"/>
    <w:rsid w:val="002A6649"/>
    <w:rsid w:val="002A669F"/>
    <w:rsid w:val="002A6836"/>
    <w:rsid w:val="002A6E6E"/>
    <w:rsid w:val="002A70CC"/>
    <w:rsid w:val="002A7B70"/>
    <w:rsid w:val="002A7DBE"/>
    <w:rsid w:val="002A7DCC"/>
    <w:rsid w:val="002A7DE2"/>
    <w:rsid w:val="002A7EA9"/>
    <w:rsid w:val="002B02EB"/>
    <w:rsid w:val="002B03D9"/>
    <w:rsid w:val="002B03EA"/>
    <w:rsid w:val="002B04F0"/>
    <w:rsid w:val="002B057E"/>
    <w:rsid w:val="002B08DB"/>
    <w:rsid w:val="002B0922"/>
    <w:rsid w:val="002B0C26"/>
    <w:rsid w:val="002B0EFA"/>
    <w:rsid w:val="002B1027"/>
    <w:rsid w:val="002B104D"/>
    <w:rsid w:val="002B1159"/>
    <w:rsid w:val="002B14B2"/>
    <w:rsid w:val="002B15AF"/>
    <w:rsid w:val="002B16D9"/>
    <w:rsid w:val="002B17CB"/>
    <w:rsid w:val="002B17E9"/>
    <w:rsid w:val="002B1B16"/>
    <w:rsid w:val="002B1B52"/>
    <w:rsid w:val="002B1C08"/>
    <w:rsid w:val="002B1D3E"/>
    <w:rsid w:val="002B1DE6"/>
    <w:rsid w:val="002B22F7"/>
    <w:rsid w:val="002B25B9"/>
    <w:rsid w:val="002B263A"/>
    <w:rsid w:val="002B26F2"/>
    <w:rsid w:val="002B273B"/>
    <w:rsid w:val="002B2A7B"/>
    <w:rsid w:val="002B2A8A"/>
    <w:rsid w:val="002B2B77"/>
    <w:rsid w:val="002B2EBC"/>
    <w:rsid w:val="002B2ECD"/>
    <w:rsid w:val="002B30E7"/>
    <w:rsid w:val="002B360C"/>
    <w:rsid w:val="002B36EB"/>
    <w:rsid w:val="002B3A4A"/>
    <w:rsid w:val="002B3A80"/>
    <w:rsid w:val="002B431B"/>
    <w:rsid w:val="002B469D"/>
    <w:rsid w:val="002B4736"/>
    <w:rsid w:val="002B47BD"/>
    <w:rsid w:val="002B47CE"/>
    <w:rsid w:val="002B49AD"/>
    <w:rsid w:val="002B4E60"/>
    <w:rsid w:val="002B50EC"/>
    <w:rsid w:val="002B54DE"/>
    <w:rsid w:val="002B568D"/>
    <w:rsid w:val="002B5927"/>
    <w:rsid w:val="002B59F4"/>
    <w:rsid w:val="002B59FF"/>
    <w:rsid w:val="002B5A4C"/>
    <w:rsid w:val="002B5B6B"/>
    <w:rsid w:val="002B5CE4"/>
    <w:rsid w:val="002B5E66"/>
    <w:rsid w:val="002B6221"/>
    <w:rsid w:val="002B6284"/>
    <w:rsid w:val="002B6573"/>
    <w:rsid w:val="002B6A51"/>
    <w:rsid w:val="002B6AAD"/>
    <w:rsid w:val="002B6CE8"/>
    <w:rsid w:val="002B6FB8"/>
    <w:rsid w:val="002B71B3"/>
    <w:rsid w:val="002B71CA"/>
    <w:rsid w:val="002B727D"/>
    <w:rsid w:val="002B73B9"/>
    <w:rsid w:val="002B779B"/>
    <w:rsid w:val="002B78C2"/>
    <w:rsid w:val="002B7AAC"/>
    <w:rsid w:val="002B7B02"/>
    <w:rsid w:val="002B7C54"/>
    <w:rsid w:val="002B7D05"/>
    <w:rsid w:val="002B7DD9"/>
    <w:rsid w:val="002C001E"/>
    <w:rsid w:val="002C004A"/>
    <w:rsid w:val="002C0590"/>
    <w:rsid w:val="002C05BE"/>
    <w:rsid w:val="002C07FA"/>
    <w:rsid w:val="002C0A29"/>
    <w:rsid w:val="002C0ABB"/>
    <w:rsid w:val="002C0C5F"/>
    <w:rsid w:val="002C1195"/>
    <w:rsid w:val="002C135B"/>
    <w:rsid w:val="002C1540"/>
    <w:rsid w:val="002C1678"/>
    <w:rsid w:val="002C1A36"/>
    <w:rsid w:val="002C1DA7"/>
    <w:rsid w:val="002C1F34"/>
    <w:rsid w:val="002C22AA"/>
    <w:rsid w:val="002C2326"/>
    <w:rsid w:val="002C23B8"/>
    <w:rsid w:val="002C24FC"/>
    <w:rsid w:val="002C25C4"/>
    <w:rsid w:val="002C274F"/>
    <w:rsid w:val="002C2973"/>
    <w:rsid w:val="002C2F23"/>
    <w:rsid w:val="002C3195"/>
    <w:rsid w:val="002C353C"/>
    <w:rsid w:val="002C35B0"/>
    <w:rsid w:val="002C382F"/>
    <w:rsid w:val="002C38DE"/>
    <w:rsid w:val="002C3927"/>
    <w:rsid w:val="002C39CA"/>
    <w:rsid w:val="002C3A0F"/>
    <w:rsid w:val="002C3AE0"/>
    <w:rsid w:val="002C3AEF"/>
    <w:rsid w:val="002C3DAF"/>
    <w:rsid w:val="002C3F48"/>
    <w:rsid w:val="002C4469"/>
    <w:rsid w:val="002C475A"/>
    <w:rsid w:val="002C4A24"/>
    <w:rsid w:val="002C4D1F"/>
    <w:rsid w:val="002C4F07"/>
    <w:rsid w:val="002C54DF"/>
    <w:rsid w:val="002C5D63"/>
    <w:rsid w:val="002C5E2B"/>
    <w:rsid w:val="002C5E8E"/>
    <w:rsid w:val="002C5EC3"/>
    <w:rsid w:val="002C5F17"/>
    <w:rsid w:val="002C600D"/>
    <w:rsid w:val="002C653B"/>
    <w:rsid w:val="002C6766"/>
    <w:rsid w:val="002C6908"/>
    <w:rsid w:val="002C690A"/>
    <w:rsid w:val="002C6AE9"/>
    <w:rsid w:val="002C6C90"/>
    <w:rsid w:val="002C7250"/>
    <w:rsid w:val="002C749E"/>
    <w:rsid w:val="002C7521"/>
    <w:rsid w:val="002C759F"/>
    <w:rsid w:val="002C79B9"/>
    <w:rsid w:val="002C7CAB"/>
    <w:rsid w:val="002C7D98"/>
    <w:rsid w:val="002D0558"/>
    <w:rsid w:val="002D0807"/>
    <w:rsid w:val="002D0854"/>
    <w:rsid w:val="002D08EE"/>
    <w:rsid w:val="002D0BD6"/>
    <w:rsid w:val="002D0E40"/>
    <w:rsid w:val="002D0F5E"/>
    <w:rsid w:val="002D115D"/>
    <w:rsid w:val="002D13AC"/>
    <w:rsid w:val="002D13B9"/>
    <w:rsid w:val="002D1400"/>
    <w:rsid w:val="002D14D5"/>
    <w:rsid w:val="002D19A9"/>
    <w:rsid w:val="002D1AA5"/>
    <w:rsid w:val="002D1B56"/>
    <w:rsid w:val="002D1C20"/>
    <w:rsid w:val="002D1C94"/>
    <w:rsid w:val="002D2431"/>
    <w:rsid w:val="002D2775"/>
    <w:rsid w:val="002D28AA"/>
    <w:rsid w:val="002D28DE"/>
    <w:rsid w:val="002D2E1C"/>
    <w:rsid w:val="002D3044"/>
    <w:rsid w:val="002D3093"/>
    <w:rsid w:val="002D362B"/>
    <w:rsid w:val="002D37C5"/>
    <w:rsid w:val="002D3849"/>
    <w:rsid w:val="002D39D0"/>
    <w:rsid w:val="002D3A01"/>
    <w:rsid w:val="002D3CF5"/>
    <w:rsid w:val="002D3DBF"/>
    <w:rsid w:val="002D4351"/>
    <w:rsid w:val="002D452F"/>
    <w:rsid w:val="002D4B0F"/>
    <w:rsid w:val="002D4B27"/>
    <w:rsid w:val="002D4BBC"/>
    <w:rsid w:val="002D4C97"/>
    <w:rsid w:val="002D4EE2"/>
    <w:rsid w:val="002D5011"/>
    <w:rsid w:val="002D5122"/>
    <w:rsid w:val="002D5253"/>
    <w:rsid w:val="002D5488"/>
    <w:rsid w:val="002D59A5"/>
    <w:rsid w:val="002D5D04"/>
    <w:rsid w:val="002D5F3C"/>
    <w:rsid w:val="002D5F5C"/>
    <w:rsid w:val="002D6183"/>
    <w:rsid w:val="002D68A1"/>
    <w:rsid w:val="002D6934"/>
    <w:rsid w:val="002D6A90"/>
    <w:rsid w:val="002D6D14"/>
    <w:rsid w:val="002D6FA2"/>
    <w:rsid w:val="002D7084"/>
    <w:rsid w:val="002D729A"/>
    <w:rsid w:val="002D744A"/>
    <w:rsid w:val="002D7472"/>
    <w:rsid w:val="002D7934"/>
    <w:rsid w:val="002D7A93"/>
    <w:rsid w:val="002D7D3B"/>
    <w:rsid w:val="002D7DB6"/>
    <w:rsid w:val="002D7DE3"/>
    <w:rsid w:val="002D7F01"/>
    <w:rsid w:val="002D7F8E"/>
    <w:rsid w:val="002D7FB9"/>
    <w:rsid w:val="002E003F"/>
    <w:rsid w:val="002E02C6"/>
    <w:rsid w:val="002E0AAC"/>
    <w:rsid w:val="002E0C68"/>
    <w:rsid w:val="002E0F1D"/>
    <w:rsid w:val="002E1221"/>
    <w:rsid w:val="002E1440"/>
    <w:rsid w:val="002E1484"/>
    <w:rsid w:val="002E166A"/>
    <w:rsid w:val="002E166E"/>
    <w:rsid w:val="002E1879"/>
    <w:rsid w:val="002E189C"/>
    <w:rsid w:val="002E1A80"/>
    <w:rsid w:val="002E1ACE"/>
    <w:rsid w:val="002E1D42"/>
    <w:rsid w:val="002E1F5D"/>
    <w:rsid w:val="002E20DF"/>
    <w:rsid w:val="002E20E4"/>
    <w:rsid w:val="002E23DF"/>
    <w:rsid w:val="002E2898"/>
    <w:rsid w:val="002E290A"/>
    <w:rsid w:val="002E2972"/>
    <w:rsid w:val="002E2F07"/>
    <w:rsid w:val="002E30A0"/>
    <w:rsid w:val="002E3154"/>
    <w:rsid w:val="002E34BB"/>
    <w:rsid w:val="002E386A"/>
    <w:rsid w:val="002E389C"/>
    <w:rsid w:val="002E3966"/>
    <w:rsid w:val="002E39F0"/>
    <w:rsid w:val="002E3AEC"/>
    <w:rsid w:val="002E3BFF"/>
    <w:rsid w:val="002E3E3E"/>
    <w:rsid w:val="002E4180"/>
    <w:rsid w:val="002E425A"/>
    <w:rsid w:val="002E43ED"/>
    <w:rsid w:val="002E4644"/>
    <w:rsid w:val="002E4916"/>
    <w:rsid w:val="002E4A34"/>
    <w:rsid w:val="002E4D5D"/>
    <w:rsid w:val="002E5253"/>
    <w:rsid w:val="002E5838"/>
    <w:rsid w:val="002E5B58"/>
    <w:rsid w:val="002E5B65"/>
    <w:rsid w:val="002E5E74"/>
    <w:rsid w:val="002E5F20"/>
    <w:rsid w:val="002E6123"/>
    <w:rsid w:val="002E65F6"/>
    <w:rsid w:val="002E6675"/>
    <w:rsid w:val="002E6707"/>
    <w:rsid w:val="002E6752"/>
    <w:rsid w:val="002E6BF0"/>
    <w:rsid w:val="002E6CA4"/>
    <w:rsid w:val="002E6CBB"/>
    <w:rsid w:val="002E7038"/>
    <w:rsid w:val="002E71FF"/>
    <w:rsid w:val="002E7332"/>
    <w:rsid w:val="002E739B"/>
    <w:rsid w:val="002E76CF"/>
    <w:rsid w:val="002E772E"/>
    <w:rsid w:val="002E7804"/>
    <w:rsid w:val="002E79DE"/>
    <w:rsid w:val="002E7C43"/>
    <w:rsid w:val="002E7DD6"/>
    <w:rsid w:val="002E7ED2"/>
    <w:rsid w:val="002E7EF0"/>
    <w:rsid w:val="002E7FE4"/>
    <w:rsid w:val="002F03FF"/>
    <w:rsid w:val="002F0513"/>
    <w:rsid w:val="002F06B9"/>
    <w:rsid w:val="002F06E1"/>
    <w:rsid w:val="002F0B0E"/>
    <w:rsid w:val="002F0BE0"/>
    <w:rsid w:val="002F0E8F"/>
    <w:rsid w:val="002F0F98"/>
    <w:rsid w:val="002F10D2"/>
    <w:rsid w:val="002F121F"/>
    <w:rsid w:val="002F1460"/>
    <w:rsid w:val="002F146C"/>
    <w:rsid w:val="002F15F3"/>
    <w:rsid w:val="002F18B6"/>
    <w:rsid w:val="002F1BAF"/>
    <w:rsid w:val="002F1DFA"/>
    <w:rsid w:val="002F21F5"/>
    <w:rsid w:val="002F240F"/>
    <w:rsid w:val="002F2663"/>
    <w:rsid w:val="002F27F2"/>
    <w:rsid w:val="002F2957"/>
    <w:rsid w:val="002F29D4"/>
    <w:rsid w:val="002F2A38"/>
    <w:rsid w:val="002F2F35"/>
    <w:rsid w:val="002F3009"/>
    <w:rsid w:val="002F319D"/>
    <w:rsid w:val="002F3368"/>
    <w:rsid w:val="002F346D"/>
    <w:rsid w:val="002F347C"/>
    <w:rsid w:val="002F34D5"/>
    <w:rsid w:val="002F3597"/>
    <w:rsid w:val="002F38DC"/>
    <w:rsid w:val="002F3A10"/>
    <w:rsid w:val="002F3DAB"/>
    <w:rsid w:val="002F445B"/>
    <w:rsid w:val="002F46A9"/>
    <w:rsid w:val="002F4757"/>
    <w:rsid w:val="002F479B"/>
    <w:rsid w:val="002F479F"/>
    <w:rsid w:val="002F4A4F"/>
    <w:rsid w:val="002F4BCC"/>
    <w:rsid w:val="002F4F30"/>
    <w:rsid w:val="002F50A1"/>
    <w:rsid w:val="002F50A3"/>
    <w:rsid w:val="002F510D"/>
    <w:rsid w:val="002F52F0"/>
    <w:rsid w:val="002F5370"/>
    <w:rsid w:val="002F5BFD"/>
    <w:rsid w:val="002F5CC1"/>
    <w:rsid w:val="002F5D13"/>
    <w:rsid w:val="002F5FA5"/>
    <w:rsid w:val="002F5FB5"/>
    <w:rsid w:val="002F5FF5"/>
    <w:rsid w:val="002F6326"/>
    <w:rsid w:val="002F658B"/>
    <w:rsid w:val="002F6C04"/>
    <w:rsid w:val="002F6E74"/>
    <w:rsid w:val="002F72AA"/>
    <w:rsid w:val="002F74FE"/>
    <w:rsid w:val="002F76E2"/>
    <w:rsid w:val="002F77B6"/>
    <w:rsid w:val="002F7832"/>
    <w:rsid w:val="002F78BC"/>
    <w:rsid w:val="002F78F9"/>
    <w:rsid w:val="002F7DAA"/>
    <w:rsid w:val="002F7F30"/>
    <w:rsid w:val="0030003A"/>
    <w:rsid w:val="00300059"/>
    <w:rsid w:val="0030010E"/>
    <w:rsid w:val="003001AA"/>
    <w:rsid w:val="00300270"/>
    <w:rsid w:val="003003ED"/>
    <w:rsid w:val="003005C2"/>
    <w:rsid w:val="003007E6"/>
    <w:rsid w:val="003009C6"/>
    <w:rsid w:val="00300BDC"/>
    <w:rsid w:val="0030122F"/>
    <w:rsid w:val="00301375"/>
    <w:rsid w:val="00301405"/>
    <w:rsid w:val="003014A9"/>
    <w:rsid w:val="003017D1"/>
    <w:rsid w:val="00301A30"/>
    <w:rsid w:val="00301B22"/>
    <w:rsid w:val="00301F8F"/>
    <w:rsid w:val="00302054"/>
    <w:rsid w:val="003021EF"/>
    <w:rsid w:val="003023FA"/>
    <w:rsid w:val="00302612"/>
    <w:rsid w:val="00302925"/>
    <w:rsid w:val="003029F5"/>
    <w:rsid w:val="00302A48"/>
    <w:rsid w:val="00302C34"/>
    <w:rsid w:val="00302D94"/>
    <w:rsid w:val="00302DE5"/>
    <w:rsid w:val="00302E5B"/>
    <w:rsid w:val="0030311E"/>
    <w:rsid w:val="003033BD"/>
    <w:rsid w:val="003037E2"/>
    <w:rsid w:val="00303C83"/>
    <w:rsid w:val="00303D4D"/>
    <w:rsid w:val="00304878"/>
    <w:rsid w:val="00304A14"/>
    <w:rsid w:val="00304B07"/>
    <w:rsid w:val="00304CF3"/>
    <w:rsid w:val="00304D11"/>
    <w:rsid w:val="0030509E"/>
    <w:rsid w:val="0030515F"/>
    <w:rsid w:val="0030530C"/>
    <w:rsid w:val="0030546F"/>
    <w:rsid w:val="00305584"/>
    <w:rsid w:val="003056D0"/>
    <w:rsid w:val="003056DE"/>
    <w:rsid w:val="00305A29"/>
    <w:rsid w:val="00305A91"/>
    <w:rsid w:val="00305DE0"/>
    <w:rsid w:val="00305F62"/>
    <w:rsid w:val="00305FCD"/>
    <w:rsid w:val="00306232"/>
    <w:rsid w:val="00306470"/>
    <w:rsid w:val="003064AE"/>
    <w:rsid w:val="003064D2"/>
    <w:rsid w:val="00306817"/>
    <w:rsid w:val="00306858"/>
    <w:rsid w:val="00306AE8"/>
    <w:rsid w:val="00306B0C"/>
    <w:rsid w:val="00306B97"/>
    <w:rsid w:val="00306D95"/>
    <w:rsid w:val="00306F2F"/>
    <w:rsid w:val="0030711F"/>
    <w:rsid w:val="0030740B"/>
    <w:rsid w:val="00307711"/>
    <w:rsid w:val="003077BE"/>
    <w:rsid w:val="00307885"/>
    <w:rsid w:val="00307959"/>
    <w:rsid w:val="00310A0C"/>
    <w:rsid w:val="00310B36"/>
    <w:rsid w:val="00310C84"/>
    <w:rsid w:val="00310FE8"/>
    <w:rsid w:val="00311453"/>
    <w:rsid w:val="0031154E"/>
    <w:rsid w:val="003115D2"/>
    <w:rsid w:val="00311913"/>
    <w:rsid w:val="0031197A"/>
    <w:rsid w:val="00311AC9"/>
    <w:rsid w:val="00311FC4"/>
    <w:rsid w:val="00312136"/>
    <w:rsid w:val="0031217A"/>
    <w:rsid w:val="003124FD"/>
    <w:rsid w:val="003129B4"/>
    <w:rsid w:val="003129CB"/>
    <w:rsid w:val="00312A55"/>
    <w:rsid w:val="00312ACD"/>
    <w:rsid w:val="003132A8"/>
    <w:rsid w:val="00313323"/>
    <w:rsid w:val="003133EF"/>
    <w:rsid w:val="0031352B"/>
    <w:rsid w:val="00313557"/>
    <w:rsid w:val="00313707"/>
    <w:rsid w:val="00313C43"/>
    <w:rsid w:val="00313FEA"/>
    <w:rsid w:val="003142A1"/>
    <w:rsid w:val="0031434B"/>
    <w:rsid w:val="003143EF"/>
    <w:rsid w:val="003144D7"/>
    <w:rsid w:val="0031461C"/>
    <w:rsid w:val="00314721"/>
    <w:rsid w:val="0031480A"/>
    <w:rsid w:val="00314B1A"/>
    <w:rsid w:val="00314BEA"/>
    <w:rsid w:val="00314DB3"/>
    <w:rsid w:val="00314DBF"/>
    <w:rsid w:val="00314F3F"/>
    <w:rsid w:val="003152F7"/>
    <w:rsid w:val="0031553D"/>
    <w:rsid w:val="00315E14"/>
    <w:rsid w:val="00316245"/>
    <w:rsid w:val="00316248"/>
    <w:rsid w:val="0031631F"/>
    <w:rsid w:val="00316425"/>
    <w:rsid w:val="00316536"/>
    <w:rsid w:val="00316617"/>
    <w:rsid w:val="00316BA3"/>
    <w:rsid w:val="00316CB0"/>
    <w:rsid w:val="00316DFC"/>
    <w:rsid w:val="00316E86"/>
    <w:rsid w:val="00316ED2"/>
    <w:rsid w:val="0031719A"/>
    <w:rsid w:val="003173E7"/>
    <w:rsid w:val="003174B3"/>
    <w:rsid w:val="003177F4"/>
    <w:rsid w:val="00317A5B"/>
    <w:rsid w:val="00317CF5"/>
    <w:rsid w:val="00317FF8"/>
    <w:rsid w:val="00320001"/>
    <w:rsid w:val="00320063"/>
    <w:rsid w:val="003203AA"/>
    <w:rsid w:val="00320453"/>
    <w:rsid w:val="003204C0"/>
    <w:rsid w:val="003208B1"/>
    <w:rsid w:val="00320BAE"/>
    <w:rsid w:val="003211B8"/>
    <w:rsid w:val="003211D4"/>
    <w:rsid w:val="00321268"/>
    <w:rsid w:val="003212A5"/>
    <w:rsid w:val="003218D4"/>
    <w:rsid w:val="003219D0"/>
    <w:rsid w:val="00321AAF"/>
    <w:rsid w:val="00321B86"/>
    <w:rsid w:val="00321E66"/>
    <w:rsid w:val="00322096"/>
    <w:rsid w:val="003224D3"/>
    <w:rsid w:val="0032250A"/>
    <w:rsid w:val="0032255D"/>
    <w:rsid w:val="003225F5"/>
    <w:rsid w:val="003228F0"/>
    <w:rsid w:val="00322A52"/>
    <w:rsid w:val="00322BE6"/>
    <w:rsid w:val="00322F59"/>
    <w:rsid w:val="00322FCC"/>
    <w:rsid w:val="0032309F"/>
    <w:rsid w:val="003231AE"/>
    <w:rsid w:val="00323224"/>
    <w:rsid w:val="003235C4"/>
    <w:rsid w:val="00323913"/>
    <w:rsid w:val="00323F10"/>
    <w:rsid w:val="00324145"/>
    <w:rsid w:val="00324519"/>
    <w:rsid w:val="00324628"/>
    <w:rsid w:val="003247B4"/>
    <w:rsid w:val="003247BE"/>
    <w:rsid w:val="003248D0"/>
    <w:rsid w:val="0032498E"/>
    <w:rsid w:val="00324D07"/>
    <w:rsid w:val="00324DD5"/>
    <w:rsid w:val="00324F56"/>
    <w:rsid w:val="00324F8A"/>
    <w:rsid w:val="003251A3"/>
    <w:rsid w:val="003252E3"/>
    <w:rsid w:val="003253AD"/>
    <w:rsid w:val="00325470"/>
    <w:rsid w:val="00325686"/>
    <w:rsid w:val="00325AB4"/>
    <w:rsid w:val="00325ECE"/>
    <w:rsid w:val="00326016"/>
    <w:rsid w:val="00326195"/>
    <w:rsid w:val="0032624B"/>
    <w:rsid w:val="00326630"/>
    <w:rsid w:val="00326677"/>
    <w:rsid w:val="003266DB"/>
    <w:rsid w:val="0032680C"/>
    <w:rsid w:val="0032686C"/>
    <w:rsid w:val="00326D21"/>
    <w:rsid w:val="00326D3B"/>
    <w:rsid w:val="00326D79"/>
    <w:rsid w:val="00326D98"/>
    <w:rsid w:val="00326E74"/>
    <w:rsid w:val="00326E7E"/>
    <w:rsid w:val="00326E8F"/>
    <w:rsid w:val="0032741D"/>
    <w:rsid w:val="00327537"/>
    <w:rsid w:val="0032753F"/>
    <w:rsid w:val="00327AE6"/>
    <w:rsid w:val="00327C0C"/>
    <w:rsid w:val="00327D40"/>
    <w:rsid w:val="00327D49"/>
    <w:rsid w:val="00327DCA"/>
    <w:rsid w:val="00327F4D"/>
    <w:rsid w:val="00330474"/>
    <w:rsid w:val="003305CC"/>
    <w:rsid w:val="00331000"/>
    <w:rsid w:val="0033103A"/>
    <w:rsid w:val="00331047"/>
    <w:rsid w:val="00331416"/>
    <w:rsid w:val="00331418"/>
    <w:rsid w:val="00331643"/>
    <w:rsid w:val="00331BEC"/>
    <w:rsid w:val="00332033"/>
    <w:rsid w:val="0033208F"/>
    <w:rsid w:val="003321B1"/>
    <w:rsid w:val="003321E6"/>
    <w:rsid w:val="00332295"/>
    <w:rsid w:val="00332498"/>
    <w:rsid w:val="00332C54"/>
    <w:rsid w:val="00332DE8"/>
    <w:rsid w:val="003334B8"/>
    <w:rsid w:val="003335AA"/>
    <w:rsid w:val="00333794"/>
    <w:rsid w:val="0033389B"/>
    <w:rsid w:val="00334249"/>
    <w:rsid w:val="00334584"/>
    <w:rsid w:val="00334689"/>
    <w:rsid w:val="003346C8"/>
    <w:rsid w:val="003346FC"/>
    <w:rsid w:val="003348E2"/>
    <w:rsid w:val="00334A91"/>
    <w:rsid w:val="00334F03"/>
    <w:rsid w:val="00334F60"/>
    <w:rsid w:val="0033500B"/>
    <w:rsid w:val="0033511B"/>
    <w:rsid w:val="00335328"/>
    <w:rsid w:val="0033563D"/>
    <w:rsid w:val="00335840"/>
    <w:rsid w:val="0033596A"/>
    <w:rsid w:val="0033597C"/>
    <w:rsid w:val="00335C59"/>
    <w:rsid w:val="00335C8D"/>
    <w:rsid w:val="00335DD5"/>
    <w:rsid w:val="00335EB5"/>
    <w:rsid w:val="00335FDE"/>
    <w:rsid w:val="0033605A"/>
    <w:rsid w:val="00336175"/>
    <w:rsid w:val="0033619E"/>
    <w:rsid w:val="00336226"/>
    <w:rsid w:val="0033670F"/>
    <w:rsid w:val="003369E3"/>
    <w:rsid w:val="00336A89"/>
    <w:rsid w:val="00336C0C"/>
    <w:rsid w:val="003370EB"/>
    <w:rsid w:val="00337549"/>
    <w:rsid w:val="003376A6"/>
    <w:rsid w:val="003376DA"/>
    <w:rsid w:val="003379B9"/>
    <w:rsid w:val="00337CD1"/>
    <w:rsid w:val="00337CF1"/>
    <w:rsid w:val="00337D11"/>
    <w:rsid w:val="00337F46"/>
    <w:rsid w:val="00337F77"/>
    <w:rsid w:val="00340016"/>
    <w:rsid w:val="0034028E"/>
    <w:rsid w:val="00340511"/>
    <w:rsid w:val="00340772"/>
    <w:rsid w:val="003407A1"/>
    <w:rsid w:val="00340CCA"/>
    <w:rsid w:val="00340F1F"/>
    <w:rsid w:val="0034109C"/>
    <w:rsid w:val="003410D4"/>
    <w:rsid w:val="003414BC"/>
    <w:rsid w:val="003416B9"/>
    <w:rsid w:val="003416F4"/>
    <w:rsid w:val="003420C2"/>
    <w:rsid w:val="003426D0"/>
    <w:rsid w:val="003427F8"/>
    <w:rsid w:val="00342BDB"/>
    <w:rsid w:val="00342DBF"/>
    <w:rsid w:val="00343219"/>
    <w:rsid w:val="0034327F"/>
    <w:rsid w:val="00343295"/>
    <w:rsid w:val="003435EA"/>
    <w:rsid w:val="0034372A"/>
    <w:rsid w:val="0034399A"/>
    <w:rsid w:val="00343C83"/>
    <w:rsid w:val="00343DF6"/>
    <w:rsid w:val="0034423B"/>
    <w:rsid w:val="003444F3"/>
    <w:rsid w:val="00344590"/>
    <w:rsid w:val="00344B3D"/>
    <w:rsid w:val="00344BC7"/>
    <w:rsid w:val="00344D98"/>
    <w:rsid w:val="00344FE1"/>
    <w:rsid w:val="00344FF2"/>
    <w:rsid w:val="0034516E"/>
    <w:rsid w:val="0034526B"/>
    <w:rsid w:val="003453EE"/>
    <w:rsid w:val="00345833"/>
    <w:rsid w:val="00345AA9"/>
    <w:rsid w:val="00345D96"/>
    <w:rsid w:val="00345DAE"/>
    <w:rsid w:val="00346092"/>
    <w:rsid w:val="003460DF"/>
    <w:rsid w:val="003462F4"/>
    <w:rsid w:val="00346578"/>
    <w:rsid w:val="00346580"/>
    <w:rsid w:val="003465B0"/>
    <w:rsid w:val="0034667B"/>
    <w:rsid w:val="003466A9"/>
    <w:rsid w:val="0034676B"/>
    <w:rsid w:val="00346C7B"/>
    <w:rsid w:val="00346DC9"/>
    <w:rsid w:val="003473C8"/>
    <w:rsid w:val="003473CF"/>
    <w:rsid w:val="00347599"/>
    <w:rsid w:val="00347617"/>
    <w:rsid w:val="0034788D"/>
    <w:rsid w:val="00347901"/>
    <w:rsid w:val="00347D1F"/>
    <w:rsid w:val="00347EAE"/>
    <w:rsid w:val="00347F22"/>
    <w:rsid w:val="003502B4"/>
    <w:rsid w:val="0035032A"/>
    <w:rsid w:val="00350388"/>
    <w:rsid w:val="003503C4"/>
    <w:rsid w:val="00350539"/>
    <w:rsid w:val="00350929"/>
    <w:rsid w:val="003509DB"/>
    <w:rsid w:val="00350EE3"/>
    <w:rsid w:val="00351030"/>
    <w:rsid w:val="0035132A"/>
    <w:rsid w:val="003519FE"/>
    <w:rsid w:val="00351CD7"/>
    <w:rsid w:val="00351D0A"/>
    <w:rsid w:val="00352378"/>
    <w:rsid w:val="0035270B"/>
    <w:rsid w:val="003527C2"/>
    <w:rsid w:val="0035297B"/>
    <w:rsid w:val="00352CF5"/>
    <w:rsid w:val="00352D90"/>
    <w:rsid w:val="00352ECD"/>
    <w:rsid w:val="00352F35"/>
    <w:rsid w:val="00352FE3"/>
    <w:rsid w:val="0035320D"/>
    <w:rsid w:val="003532E3"/>
    <w:rsid w:val="00353396"/>
    <w:rsid w:val="003538B4"/>
    <w:rsid w:val="00353A38"/>
    <w:rsid w:val="00353AF3"/>
    <w:rsid w:val="00353C82"/>
    <w:rsid w:val="00353D61"/>
    <w:rsid w:val="00353F80"/>
    <w:rsid w:val="00354564"/>
    <w:rsid w:val="00354644"/>
    <w:rsid w:val="00354AD5"/>
    <w:rsid w:val="00354D28"/>
    <w:rsid w:val="00354D50"/>
    <w:rsid w:val="00354D9C"/>
    <w:rsid w:val="00355438"/>
    <w:rsid w:val="003555F9"/>
    <w:rsid w:val="0035563D"/>
    <w:rsid w:val="0035588E"/>
    <w:rsid w:val="00355970"/>
    <w:rsid w:val="00355D7E"/>
    <w:rsid w:val="00355DC8"/>
    <w:rsid w:val="00355EF3"/>
    <w:rsid w:val="00355F98"/>
    <w:rsid w:val="00356055"/>
    <w:rsid w:val="003564C8"/>
    <w:rsid w:val="00356A7C"/>
    <w:rsid w:val="00356ABD"/>
    <w:rsid w:val="00356ABE"/>
    <w:rsid w:val="00356B4E"/>
    <w:rsid w:val="00356C8B"/>
    <w:rsid w:val="00356D9F"/>
    <w:rsid w:val="00356F1B"/>
    <w:rsid w:val="00356F2A"/>
    <w:rsid w:val="003570CD"/>
    <w:rsid w:val="003571D5"/>
    <w:rsid w:val="00357372"/>
    <w:rsid w:val="00357389"/>
    <w:rsid w:val="00357544"/>
    <w:rsid w:val="00357709"/>
    <w:rsid w:val="00357784"/>
    <w:rsid w:val="003579BA"/>
    <w:rsid w:val="003579C2"/>
    <w:rsid w:val="00357AEE"/>
    <w:rsid w:val="00357B49"/>
    <w:rsid w:val="00357C3F"/>
    <w:rsid w:val="00357F2C"/>
    <w:rsid w:val="00357F8C"/>
    <w:rsid w:val="00360159"/>
    <w:rsid w:val="0036016B"/>
    <w:rsid w:val="0036076D"/>
    <w:rsid w:val="00360855"/>
    <w:rsid w:val="00360AD9"/>
    <w:rsid w:val="00361553"/>
    <w:rsid w:val="00361555"/>
    <w:rsid w:val="0036169F"/>
    <w:rsid w:val="003617E5"/>
    <w:rsid w:val="003618BE"/>
    <w:rsid w:val="00361AEF"/>
    <w:rsid w:val="00361E03"/>
    <w:rsid w:val="00362101"/>
    <w:rsid w:val="00362201"/>
    <w:rsid w:val="0036253B"/>
    <w:rsid w:val="00362585"/>
    <w:rsid w:val="003626A3"/>
    <w:rsid w:val="00362E01"/>
    <w:rsid w:val="00363086"/>
    <w:rsid w:val="0036318A"/>
    <w:rsid w:val="0036328A"/>
    <w:rsid w:val="0036345C"/>
    <w:rsid w:val="003634CC"/>
    <w:rsid w:val="00363853"/>
    <w:rsid w:val="003638E1"/>
    <w:rsid w:val="0036394B"/>
    <w:rsid w:val="003639FA"/>
    <w:rsid w:val="00363ADA"/>
    <w:rsid w:val="00363C5B"/>
    <w:rsid w:val="00364980"/>
    <w:rsid w:val="00364D1A"/>
    <w:rsid w:val="00364D2F"/>
    <w:rsid w:val="00364E61"/>
    <w:rsid w:val="00364FED"/>
    <w:rsid w:val="0036513D"/>
    <w:rsid w:val="003651F3"/>
    <w:rsid w:val="003653ED"/>
    <w:rsid w:val="00365489"/>
    <w:rsid w:val="00365511"/>
    <w:rsid w:val="003656F2"/>
    <w:rsid w:val="003659C7"/>
    <w:rsid w:val="00365A9E"/>
    <w:rsid w:val="00365AF1"/>
    <w:rsid w:val="00365C8C"/>
    <w:rsid w:val="00365E15"/>
    <w:rsid w:val="00366352"/>
    <w:rsid w:val="0036639F"/>
    <w:rsid w:val="003664D8"/>
    <w:rsid w:val="0036657F"/>
    <w:rsid w:val="00366621"/>
    <w:rsid w:val="003666FB"/>
    <w:rsid w:val="00366D48"/>
    <w:rsid w:val="00366E62"/>
    <w:rsid w:val="00367355"/>
    <w:rsid w:val="003675C3"/>
    <w:rsid w:val="00367A17"/>
    <w:rsid w:val="00367AE6"/>
    <w:rsid w:val="00367B2B"/>
    <w:rsid w:val="00367D4A"/>
    <w:rsid w:val="00367DA8"/>
    <w:rsid w:val="00367E4A"/>
    <w:rsid w:val="00367EEF"/>
    <w:rsid w:val="0037036D"/>
    <w:rsid w:val="00370470"/>
    <w:rsid w:val="003704B3"/>
    <w:rsid w:val="00370542"/>
    <w:rsid w:val="0037066D"/>
    <w:rsid w:val="0037097C"/>
    <w:rsid w:val="00370B0E"/>
    <w:rsid w:val="00370B90"/>
    <w:rsid w:val="00370ED0"/>
    <w:rsid w:val="00371185"/>
    <w:rsid w:val="00371206"/>
    <w:rsid w:val="00371414"/>
    <w:rsid w:val="003715F5"/>
    <w:rsid w:val="00371713"/>
    <w:rsid w:val="003717D9"/>
    <w:rsid w:val="00371EC5"/>
    <w:rsid w:val="00371F4B"/>
    <w:rsid w:val="003720ED"/>
    <w:rsid w:val="0037212D"/>
    <w:rsid w:val="00372376"/>
    <w:rsid w:val="00372450"/>
    <w:rsid w:val="0037275C"/>
    <w:rsid w:val="003728A0"/>
    <w:rsid w:val="003728E8"/>
    <w:rsid w:val="003728EA"/>
    <w:rsid w:val="00372989"/>
    <w:rsid w:val="00372A4B"/>
    <w:rsid w:val="00372C97"/>
    <w:rsid w:val="00372D0A"/>
    <w:rsid w:val="00372E3B"/>
    <w:rsid w:val="00372EA9"/>
    <w:rsid w:val="00372FFD"/>
    <w:rsid w:val="003734CF"/>
    <w:rsid w:val="0037352C"/>
    <w:rsid w:val="003735DD"/>
    <w:rsid w:val="003737EF"/>
    <w:rsid w:val="00373F6A"/>
    <w:rsid w:val="00374056"/>
    <w:rsid w:val="00374106"/>
    <w:rsid w:val="003744CB"/>
    <w:rsid w:val="003745B1"/>
    <w:rsid w:val="0037485B"/>
    <w:rsid w:val="003748C4"/>
    <w:rsid w:val="00374916"/>
    <w:rsid w:val="00374C86"/>
    <w:rsid w:val="00374D75"/>
    <w:rsid w:val="00374F9C"/>
    <w:rsid w:val="00375485"/>
    <w:rsid w:val="003754B2"/>
    <w:rsid w:val="00375A59"/>
    <w:rsid w:val="00375C47"/>
    <w:rsid w:val="00375DA7"/>
    <w:rsid w:val="003764F3"/>
    <w:rsid w:val="0037687A"/>
    <w:rsid w:val="00376A26"/>
    <w:rsid w:val="00376B9F"/>
    <w:rsid w:val="00376FA7"/>
    <w:rsid w:val="0037702F"/>
    <w:rsid w:val="00377204"/>
    <w:rsid w:val="0037746A"/>
    <w:rsid w:val="003776B1"/>
    <w:rsid w:val="003776CE"/>
    <w:rsid w:val="003777EA"/>
    <w:rsid w:val="00380163"/>
    <w:rsid w:val="0038023B"/>
    <w:rsid w:val="00380382"/>
    <w:rsid w:val="0038068D"/>
    <w:rsid w:val="00380803"/>
    <w:rsid w:val="00380A9A"/>
    <w:rsid w:val="00380AA6"/>
    <w:rsid w:val="00380BB2"/>
    <w:rsid w:val="00380DF5"/>
    <w:rsid w:val="00380FA5"/>
    <w:rsid w:val="0038128E"/>
    <w:rsid w:val="00381453"/>
    <w:rsid w:val="003814E4"/>
    <w:rsid w:val="003816DE"/>
    <w:rsid w:val="00381775"/>
    <w:rsid w:val="00381782"/>
    <w:rsid w:val="00381863"/>
    <w:rsid w:val="0038199A"/>
    <w:rsid w:val="00381BE8"/>
    <w:rsid w:val="00381CE5"/>
    <w:rsid w:val="00381D0D"/>
    <w:rsid w:val="00381EDB"/>
    <w:rsid w:val="00381FA0"/>
    <w:rsid w:val="00382142"/>
    <w:rsid w:val="003823D4"/>
    <w:rsid w:val="0038257D"/>
    <w:rsid w:val="00382E14"/>
    <w:rsid w:val="00382EBB"/>
    <w:rsid w:val="00382F31"/>
    <w:rsid w:val="00383133"/>
    <w:rsid w:val="00383584"/>
    <w:rsid w:val="0038371C"/>
    <w:rsid w:val="00383842"/>
    <w:rsid w:val="00383CDF"/>
    <w:rsid w:val="0038427E"/>
    <w:rsid w:val="0038427F"/>
    <w:rsid w:val="003843C4"/>
    <w:rsid w:val="00384787"/>
    <w:rsid w:val="003848DE"/>
    <w:rsid w:val="0038494E"/>
    <w:rsid w:val="00384973"/>
    <w:rsid w:val="00385220"/>
    <w:rsid w:val="003857E4"/>
    <w:rsid w:val="0038585A"/>
    <w:rsid w:val="0038598E"/>
    <w:rsid w:val="00385CE9"/>
    <w:rsid w:val="00385F14"/>
    <w:rsid w:val="00385F3A"/>
    <w:rsid w:val="003863BF"/>
    <w:rsid w:val="003864AE"/>
    <w:rsid w:val="00386FB9"/>
    <w:rsid w:val="00386FF3"/>
    <w:rsid w:val="0038713E"/>
    <w:rsid w:val="00387389"/>
    <w:rsid w:val="003876D0"/>
    <w:rsid w:val="003878E6"/>
    <w:rsid w:val="00387920"/>
    <w:rsid w:val="00387D1F"/>
    <w:rsid w:val="00387E5C"/>
    <w:rsid w:val="0039035F"/>
    <w:rsid w:val="0039069C"/>
    <w:rsid w:val="003906CC"/>
    <w:rsid w:val="00390812"/>
    <w:rsid w:val="003909A8"/>
    <w:rsid w:val="00390CB9"/>
    <w:rsid w:val="003910FA"/>
    <w:rsid w:val="00391135"/>
    <w:rsid w:val="003911C2"/>
    <w:rsid w:val="00391357"/>
    <w:rsid w:val="00391641"/>
    <w:rsid w:val="003917E7"/>
    <w:rsid w:val="00391A85"/>
    <w:rsid w:val="00391C20"/>
    <w:rsid w:val="0039212D"/>
    <w:rsid w:val="0039217B"/>
    <w:rsid w:val="0039227A"/>
    <w:rsid w:val="003922CF"/>
    <w:rsid w:val="00392461"/>
    <w:rsid w:val="003924D6"/>
    <w:rsid w:val="00392776"/>
    <w:rsid w:val="003928CF"/>
    <w:rsid w:val="00392A84"/>
    <w:rsid w:val="00392C70"/>
    <w:rsid w:val="00392D92"/>
    <w:rsid w:val="00392FA5"/>
    <w:rsid w:val="00392FB2"/>
    <w:rsid w:val="00393143"/>
    <w:rsid w:val="003931FB"/>
    <w:rsid w:val="00393256"/>
    <w:rsid w:val="00393302"/>
    <w:rsid w:val="0039338D"/>
    <w:rsid w:val="0039352D"/>
    <w:rsid w:val="00393EE5"/>
    <w:rsid w:val="00393F7C"/>
    <w:rsid w:val="00394290"/>
    <w:rsid w:val="003942A0"/>
    <w:rsid w:val="0039430F"/>
    <w:rsid w:val="003945FB"/>
    <w:rsid w:val="003948B0"/>
    <w:rsid w:val="003948F5"/>
    <w:rsid w:val="003949B1"/>
    <w:rsid w:val="00394DB7"/>
    <w:rsid w:val="00394E54"/>
    <w:rsid w:val="00394F40"/>
    <w:rsid w:val="0039504F"/>
    <w:rsid w:val="0039507D"/>
    <w:rsid w:val="003950A7"/>
    <w:rsid w:val="00395161"/>
    <w:rsid w:val="003951D6"/>
    <w:rsid w:val="00395498"/>
    <w:rsid w:val="003955B1"/>
    <w:rsid w:val="00395B40"/>
    <w:rsid w:val="00395C4A"/>
    <w:rsid w:val="00395D1C"/>
    <w:rsid w:val="0039621D"/>
    <w:rsid w:val="003966B3"/>
    <w:rsid w:val="0039690B"/>
    <w:rsid w:val="00396C7A"/>
    <w:rsid w:val="00396CBE"/>
    <w:rsid w:val="00397741"/>
    <w:rsid w:val="00397769"/>
    <w:rsid w:val="0039781F"/>
    <w:rsid w:val="00397A9D"/>
    <w:rsid w:val="00397ABC"/>
    <w:rsid w:val="00397C79"/>
    <w:rsid w:val="003A018D"/>
    <w:rsid w:val="003A0403"/>
    <w:rsid w:val="003A0694"/>
    <w:rsid w:val="003A0928"/>
    <w:rsid w:val="003A0F4A"/>
    <w:rsid w:val="003A102F"/>
    <w:rsid w:val="003A1929"/>
    <w:rsid w:val="003A194C"/>
    <w:rsid w:val="003A1951"/>
    <w:rsid w:val="003A1EF0"/>
    <w:rsid w:val="003A204D"/>
    <w:rsid w:val="003A2766"/>
    <w:rsid w:val="003A2A61"/>
    <w:rsid w:val="003A2A76"/>
    <w:rsid w:val="003A2B9D"/>
    <w:rsid w:val="003A2F22"/>
    <w:rsid w:val="003A2FA0"/>
    <w:rsid w:val="003A306C"/>
    <w:rsid w:val="003A3149"/>
    <w:rsid w:val="003A3597"/>
    <w:rsid w:val="003A38C6"/>
    <w:rsid w:val="003A3910"/>
    <w:rsid w:val="003A39E5"/>
    <w:rsid w:val="003A3ACC"/>
    <w:rsid w:val="003A3BE8"/>
    <w:rsid w:val="003A3E0C"/>
    <w:rsid w:val="003A3E3A"/>
    <w:rsid w:val="003A3FBB"/>
    <w:rsid w:val="003A412F"/>
    <w:rsid w:val="003A435F"/>
    <w:rsid w:val="003A4798"/>
    <w:rsid w:val="003A4859"/>
    <w:rsid w:val="003A4AA8"/>
    <w:rsid w:val="003A4FD4"/>
    <w:rsid w:val="003A50C1"/>
    <w:rsid w:val="003A523A"/>
    <w:rsid w:val="003A54B6"/>
    <w:rsid w:val="003A568C"/>
    <w:rsid w:val="003A576D"/>
    <w:rsid w:val="003A5791"/>
    <w:rsid w:val="003A57A4"/>
    <w:rsid w:val="003A58A9"/>
    <w:rsid w:val="003A5976"/>
    <w:rsid w:val="003A5A2E"/>
    <w:rsid w:val="003A5AB6"/>
    <w:rsid w:val="003A5E8C"/>
    <w:rsid w:val="003A5F4E"/>
    <w:rsid w:val="003A6614"/>
    <w:rsid w:val="003A6870"/>
    <w:rsid w:val="003A6B47"/>
    <w:rsid w:val="003A6BE7"/>
    <w:rsid w:val="003A6E2B"/>
    <w:rsid w:val="003A6F2F"/>
    <w:rsid w:val="003A7202"/>
    <w:rsid w:val="003A759E"/>
    <w:rsid w:val="003A7742"/>
    <w:rsid w:val="003A77A9"/>
    <w:rsid w:val="003A7932"/>
    <w:rsid w:val="003A7942"/>
    <w:rsid w:val="003A7D8A"/>
    <w:rsid w:val="003A7E3B"/>
    <w:rsid w:val="003B0040"/>
    <w:rsid w:val="003B03F2"/>
    <w:rsid w:val="003B0AC2"/>
    <w:rsid w:val="003B0ACD"/>
    <w:rsid w:val="003B0BD4"/>
    <w:rsid w:val="003B0C84"/>
    <w:rsid w:val="003B0D0B"/>
    <w:rsid w:val="003B0D64"/>
    <w:rsid w:val="003B0D88"/>
    <w:rsid w:val="003B0E68"/>
    <w:rsid w:val="003B0EBF"/>
    <w:rsid w:val="003B10F6"/>
    <w:rsid w:val="003B184B"/>
    <w:rsid w:val="003B1AB3"/>
    <w:rsid w:val="003B1AE7"/>
    <w:rsid w:val="003B1F4A"/>
    <w:rsid w:val="003B1F69"/>
    <w:rsid w:val="003B23BB"/>
    <w:rsid w:val="003B2B6D"/>
    <w:rsid w:val="003B2BC8"/>
    <w:rsid w:val="003B2FC7"/>
    <w:rsid w:val="003B3048"/>
    <w:rsid w:val="003B3088"/>
    <w:rsid w:val="003B3316"/>
    <w:rsid w:val="003B3773"/>
    <w:rsid w:val="003B3CE4"/>
    <w:rsid w:val="003B3D69"/>
    <w:rsid w:val="003B3E42"/>
    <w:rsid w:val="003B3E7B"/>
    <w:rsid w:val="003B411B"/>
    <w:rsid w:val="003B418A"/>
    <w:rsid w:val="003B436D"/>
    <w:rsid w:val="003B459A"/>
    <w:rsid w:val="003B4D8A"/>
    <w:rsid w:val="003B4E72"/>
    <w:rsid w:val="003B528F"/>
    <w:rsid w:val="003B53BE"/>
    <w:rsid w:val="003B5557"/>
    <w:rsid w:val="003B557A"/>
    <w:rsid w:val="003B5841"/>
    <w:rsid w:val="003B5AA4"/>
    <w:rsid w:val="003B5AD0"/>
    <w:rsid w:val="003B600C"/>
    <w:rsid w:val="003B6074"/>
    <w:rsid w:val="003B6156"/>
    <w:rsid w:val="003B61FA"/>
    <w:rsid w:val="003B66B0"/>
    <w:rsid w:val="003B6A07"/>
    <w:rsid w:val="003B6ADF"/>
    <w:rsid w:val="003B6E57"/>
    <w:rsid w:val="003B742B"/>
    <w:rsid w:val="003B74E4"/>
    <w:rsid w:val="003B768B"/>
    <w:rsid w:val="003B77DF"/>
    <w:rsid w:val="003B7A21"/>
    <w:rsid w:val="003C02A0"/>
    <w:rsid w:val="003C057E"/>
    <w:rsid w:val="003C061B"/>
    <w:rsid w:val="003C0807"/>
    <w:rsid w:val="003C0916"/>
    <w:rsid w:val="003C0DA3"/>
    <w:rsid w:val="003C0FB2"/>
    <w:rsid w:val="003C1068"/>
    <w:rsid w:val="003C10C6"/>
    <w:rsid w:val="003C12D9"/>
    <w:rsid w:val="003C17AC"/>
    <w:rsid w:val="003C17EB"/>
    <w:rsid w:val="003C1982"/>
    <w:rsid w:val="003C1BBA"/>
    <w:rsid w:val="003C1DA5"/>
    <w:rsid w:val="003C1F3C"/>
    <w:rsid w:val="003C1FE8"/>
    <w:rsid w:val="003C226E"/>
    <w:rsid w:val="003C26DF"/>
    <w:rsid w:val="003C2826"/>
    <w:rsid w:val="003C2C67"/>
    <w:rsid w:val="003C2F8D"/>
    <w:rsid w:val="003C3395"/>
    <w:rsid w:val="003C3405"/>
    <w:rsid w:val="003C3594"/>
    <w:rsid w:val="003C3601"/>
    <w:rsid w:val="003C36EE"/>
    <w:rsid w:val="003C389B"/>
    <w:rsid w:val="003C39FA"/>
    <w:rsid w:val="003C3EC3"/>
    <w:rsid w:val="003C410F"/>
    <w:rsid w:val="003C4320"/>
    <w:rsid w:val="003C47BD"/>
    <w:rsid w:val="003C4A78"/>
    <w:rsid w:val="003C4B73"/>
    <w:rsid w:val="003C4E68"/>
    <w:rsid w:val="003C4F02"/>
    <w:rsid w:val="003C4F6D"/>
    <w:rsid w:val="003C5124"/>
    <w:rsid w:val="003C52DF"/>
    <w:rsid w:val="003C55B4"/>
    <w:rsid w:val="003C5755"/>
    <w:rsid w:val="003C5936"/>
    <w:rsid w:val="003C5A69"/>
    <w:rsid w:val="003C604B"/>
    <w:rsid w:val="003C6093"/>
    <w:rsid w:val="003C62DE"/>
    <w:rsid w:val="003C6477"/>
    <w:rsid w:val="003C688E"/>
    <w:rsid w:val="003C6C5B"/>
    <w:rsid w:val="003C6DDF"/>
    <w:rsid w:val="003C6EE2"/>
    <w:rsid w:val="003C7402"/>
    <w:rsid w:val="003C7427"/>
    <w:rsid w:val="003C774F"/>
    <w:rsid w:val="003C798A"/>
    <w:rsid w:val="003C7A01"/>
    <w:rsid w:val="003C7D86"/>
    <w:rsid w:val="003C7EBC"/>
    <w:rsid w:val="003C7FB6"/>
    <w:rsid w:val="003D002A"/>
    <w:rsid w:val="003D0104"/>
    <w:rsid w:val="003D0111"/>
    <w:rsid w:val="003D0921"/>
    <w:rsid w:val="003D0A7D"/>
    <w:rsid w:val="003D0E38"/>
    <w:rsid w:val="003D0F03"/>
    <w:rsid w:val="003D10DD"/>
    <w:rsid w:val="003D14AF"/>
    <w:rsid w:val="003D17A7"/>
    <w:rsid w:val="003D1A08"/>
    <w:rsid w:val="003D1A09"/>
    <w:rsid w:val="003D1E9E"/>
    <w:rsid w:val="003D2626"/>
    <w:rsid w:val="003D278B"/>
    <w:rsid w:val="003D2CED"/>
    <w:rsid w:val="003D2E54"/>
    <w:rsid w:val="003D2F20"/>
    <w:rsid w:val="003D3167"/>
    <w:rsid w:val="003D3502"/>
    <w:rsid w:val="003D3611"/>
    <w:rsid w:val="003D3787"/>
    <w:rsid w:val="003D3BBC"/>
    <w:rsid w:val="003D3C05"/>
    <w:rsid w:val="003D410C"/>
    <w:rsid w:val="003D4280"/>
    <w:rsid w:val="003D46D9"/>
    <w:rsid w:val="003D4704"/>
    <w:rsid w:val="003D482F"/>
    <w:rsid w:val="003D4AF6"/>
    <w:rsid w:val="003D4B94"/>
    <w:rsid w:val="003D4E7D"/>
    <w:rsid w:val="003D4E8A"/>
    <w:rsid w:val="003D53A9"/>
    <w:rsid w:val="003D589F"/>
    <w:rsid w:val="003D5A87"/>
    <w:rsid w:val="003D5C8E"/>
    <w:rsid w:val="003D5E10"/>
    <w:rsid w:val="003D5ECD"/>
    <w:rsid w:val="003D6675"/>
    <w:rsid w:val="003D67EB"/>
    <w:rsid w:val="003D68AF"/>
    <w:rsid w:val="003D6B6A"/>
    <w:rsid w:val="003D6F98"/>
    <w:rsid w:val="003D7019"/>
    <w:rsid w:val="003D708E"/>
    <w:rsid w:val="003D72DF"/>
    <w:rsid w:val="003D7429"/>
    <w:rsid w:val="003D7D9F"/>
    <w:rsid w:val="003E00ED"/>
    <w:rsid w:val="003E03E1"/>
    <w:rsid w:val="003E09E6"/>
    <w:rsid w:val="003E0A9C"/>
    <w:rsid w:val="003E0CEF"/>
    <w:rsid w:val="003E0F0C"/>
    <w:rsid w:val="003E0FE4"/>
    <w:rsid w:val="003E1064"/>
    <w:rsid w:val="003E1114"/>
    <w:rsid w:val="003E11C5"/>
    <w:rsid w:val="003E14D7"/>
    <w:rsid w:val="003E165B"/>
    <w:rsid w:val="003E17E4"/>
    <w:rsid w:val="003E188F"/>
    <w:rsid w:val="003E1973"/>
    <w:rsid w:val="003E1A66"/>
    <w:rsid w:val="003E1B0D"/>
    <w:rsid w:val="003E1E76"/>
    <w:rsid w:val="003E1E7A"/>
    <w:rsid w:val="003E1FA2"/>
    <w:rsid w:val="003E2676"/>
    <w:rsid w:val="003E26C2"/>
    <w:rsid w:val="003E26C4"/>
    <w:rsid w:val="003E2951"/>
    <w:rsid w:val="003E2A06"/>
    <w:rsid w:val="003E2A42"/>
    <w:rsid w:val="003E2AE8"/>
    <w:rsid w:val="003E2E93"/>
    <w:rsid w:val="003E2EA8"/>
    <w:rsid w:val="003E31C6"/>
    <w:rsid w:val="003E3336"/>
    <w:rsid w:val="003E353E"/>
    <w:rsid w:val="003E3597"/>
    <w:rsid w:val="003E36A8"/>
    <w:rsid w:val="003E3710"/>
    <w:rsid w:val="003E394E"/>
    <w:rsid w:val="003E3C1F"/>
    <w:rsid w:val="003E3ECD"/>
    <w:rsid w:val="003E4375"/>
    <w:rsid w:val="003E4381"/>
    <w:rsid w:val="003E452B"/>
    <w:rsid w:val="003E468D"/>
    <w:rsid w:val="003E46DA"/>
    <w:rsid w:val="003E48FC"/>
    <w:rsid w:val="003E4B8E"/>
    <w:rsid w:val="003E4D0F"/>
    <w:rsid w:val="003E4F74"/>
    <w:rsid w:val="003E507A"/>
    <w:rsid w:val="003E511C"/>
    <w:rsid w:val="003E5162"/>
    <w:rsid w:val="003E5239"/>
    <w:rsid w:val="003E5543"/>
    <w:rsid w:val="003E585F"/>
    <w:rsid w:val="003E5A35"/>
    <w:rsid w:val="003E5AF8"/>
    <w:rsid w:val="003E5B05"/>
    <w:rsid w:val="003E6032"/>
    <w:rsid w:val="003E6049"/>
    <w:rsid w:val="003E6522"/>
    <w:rsid w:val="003E675A"/>
    <w:rsid w:val="003E6793"/>
    <w:rsid w:val="003E6855"/>
    <w:rsid w:val="003E68E9"/>
    <w:rsid w:val="003E6A5F"/>
    <w:rsid w:val="003E6C45"/>
    <w:rsid w:val="003E6DC0"/>
    <w:rsid w:val="003E6E4D"/>
    <w:rsid w:val="003E6E7B"/>
    <w:rsid w:val="003E6E98"/>
    <w:rsid w:val="003E701E"/>
    <w:rsid w:val="003E70E1"/>
    <w:rsid w:val="003E7197"/>
    <w:rsid w:val="003E71F8"/>
    <w:rsid w:val="003E752A"/>
    <w:rsid w:val="003E784F"/>
    <w:rsid w:val="003E7F8E"/>
    <w:rsid w:val="003F053C"/>
    <w:rsid w:val="003F07F5"/>
    <w:rsid w:val="003F08C4"/>
    <w:rsid w:val="003F0906"/>
    <w:rsid w:val="003F0D17"/>
    <w:rsid w:val="003F1129"/>
    <w:rsid w:val="003F1325"/>
    <w:rsid w:val="003F1451"/>
    <w:rsid w:val="003F1729"/>
    <w:rsid w:val="003F181E"/>
    <w:rsid w:val="003F1A9E"/>
    <w:rsid w:val="003F1CE6"/>
    <w:rsid w:val="003F1F39"/>
    <w:rsid w:val="003F2433"/>
    <w:rsid w:val="003F25BB"/>
    <w:rsid w:val="003F25C4"/>
    <w:rsid w:val="003F283E"/>
    <w:rsid w:val="003F2902"/>
    <w:rsid w:val="003F2D57"/>
    <w:rsid w:val="003F3490"/>
    <w:rsid w:val="003F3567"/>
    <w:rsid w:val="003F39EA"/>
    <w:rsid w:val="003F3A0A"/>
    <w:rsid w:val="003F3AF3"/>
    <w:rsid w:val="003F3C42"/>
    <w:rsid w:val="003F3DC9"/>
    <w:rsid w:val="003F41F7"/>
    <w:rsid w:val="003F4671"/>
    <w:rsid w:val="003F472C"/>
    <w:rsid w:val="003F4B6C"/>
    <w:rsid w:val="003F4CA2"/>
    <w:rsid w:val="003F5001"/>
    <w:rsid w:val="003F5021"/>
    <w:rsid w:val="003F51F1"/>
    <w:rsid w:val="003F5223"/>
    <w:rsid w:val="003F5266"/>
    <w:rsid w:val="003F55E4"/>
    <w:rsid w:val="003F56F1"/>
    <w:rsid w:val="003F57B8"/>
    <w:rsid w:val="003F5F28"/>
    <w:rsid w:val="003F6160"/>
    <w:rsid w:val="003F619B"/>
    <w:rsid w:val="003F62E8"/>
    <w:rsid w:val="003F6309"/>
    <w:rsid w:val="003F69F2"/>
    <w:rsid w:val="003F6CEE"/>
    <w:rsid w:val="003F6D7C"/>
    <w:rsid w:val="003F711B"/>
    <w:rsid w:val="003F7373"/>
    <w:rsid w:val="003F75A8"/>
    <w:rsid w:val="003F7782"/>
    <w:rsid w:val="003F7808"/>
    <w:rsid w:val="003F782B"/>
    <w:rsid w:val="003F78AA"/>
    <w:rsid w:val="003F7AA4"/>
    <w:rsid w:val="003F7B46"/>
    <w:rsid w:val="003F7B79"/>
    <w:rsid w:val="003F7C12"/>
    <w:rsid w:val="003F7C32"/>
    <w:rsid w:val="003F7E1F"/>
    <w:rsid w:val="003F7E9B"/>
    <w:rsid w:val="003F7FDE"/>
    <w:rsid w:val="004000FB"/>
    <w:rsid w:val="00400131"/>
    <w:rsid w:val="0040018D"/>
    <w:rsid w:val="004007EB"/>
    <w:rsid w:val="004008C7"/>
    <w:rsid w:val="00400976"/>
    <w:rsid w:val="004009A3"/>
    <w:rsid w:val="00400B42"/>
    <w:rsid w:val="00400D22"/>
    <w:rsid w:val="00400D7A"/>
    <w:rsid w:val="00401208"/>
    <w:rsid w:val="00401245"/>
    <w:rsid w:val="004017E0"/>
    <w:rsid w:val="00401842"/>
    <w:rsid w:val="00401B87"/>
    <w:rsid w:val="00401D5C"/>
    <w:rsid w:val="00401FF6"/>
    <w:rsid w:val="00402133"/>
    <w:rsid w:val="00402208"/>
    <w:rsid w:val="0040229C"/>
    <w:rsid w:val="004024DB"/>
    <w:rsid w:val="004026A9"/>
    <w:rsid w:val="00402A24"/>
    <w:rsid w:val="00402CA1"/>
    <w:rsid w:val="00402F57"/>
    <w:rsid w:val="00402FA3"/>
    <w:rsid w:val="0040333F"/>
    <w:rsid w:val="0040334E"/>
    <w:rsid w:val="00403375"/>
    <w:rsid w:val="004034E8"/>
    <w:rsid w:val="00403551"/>
    <w:rsid w:val="004035D3"/>
    <w:rsid w:val="004035EF"/>
    <w:rsid w:val="00403776"/>
    <w:rsid w:val="00403C9A"/>
    <w:rsid w:val="00403DD6"/>
    <w:rsid w:val="00403E1B"/>
    <w:rsid w:val="00404028"/>
    <w:rsid w:val="0040404C"/>
    <w:rsid w:val="0040408C"/>
    <w:rsid w:val="0040411C"/>
    <w:rsid w:val="00404352"/>
    <w:rsid w:val="00404655"/>
    <w:rsid w:val="00404BC9"/>
    <w:rsid w:val="00404EA7"/>
    <w:rsid w:val="00404EC3"/>
    <w:rsid w:val="004050B1"/>
    <w:rsid w:val="00405171"/>
    <w:rsid w:val="004053D8"/>
    <w:rsid w:val="004055E2"/>
    <w:rsid w:val="00405693"/>
    <w:rsid w:val="004057BF"/>
    <w:rsid w:val="0040590D"/>
    <w:rsid w:val="00405B15"/>
    <w:rsid w:val="00405D65"/>
    <w:rsid w:val="004061DB"/>
    <w:rsid w:val="004065A2"/>
    <w:rsid w:val="004066FE"/>
    <w:rsid w:val="00406756"/>
    <w:rsid w:val="00406BBA"/>
    <w:rsid w:val="00406C6F"/>
    <w:rsid w:val="00406FF5"/>
    <w:rsid w:val="00407359"/>
    <w:rsid w:val="0040745D"/>
    <w:rsid w:val="00407A81"/>
    <w:rsid w:val="00407CDD"/>
    <w:rsid w:val="00410324"/>
    <w:rsid w:val="0041035B"/>
    <w:rsid w:val="0041042B"/>
    <w:rsid w:val="004108BF"/>
    <w:rsid w:val="00410AD4"/>
    <w:rsid w:val="00410C26"/>
    <w:rsid w:val="00410D3F"/>
    <w:rsid w:val="00410D85"/>
    <w:rsid w:val="004111CA"/>
    <w:rsid w:val="0041137A"/>
    <w:rsid w:val="0041147F"/>
    <w:rsid w:val="0041148B"/>
    <w:rsid w:val="00411593"/>
    <w:rsid w:val="00411931"/>
    <w:rsid w:val="00411EFC"/>
    <w:rsid w:val="00411FA3"/>
    <w:rsid w:val="0041256F"/>
    <w:rsid w:val="004126A6"/>
    <w:rsid w:val="00412871"/>
    <w:rsid w:val="00412BB1"/>
    <w:rsid w:val="00412BEA"/>
    <w:rsid w:val="00412EA9"/>
    <w:rsid w:val="00413148"/>
    <w:rsid w:val="00413C09"/>
    <w:rsid w:val="00413E0D"/>
    <w:rsid w:val="0041418F"/>
    <w:rsid w:val="004141F2"/>
    <w:rsid w:val="00414765"/>
    <w:rsid w:val="004147C9"/>
    <w:rsid w:val="004147D8"/>
    <w:rsid w:val="00414A32"/>
    <w:rsid w:val="00414D2C"/>
    <w:rsid w:val="00414DD2"/>
    <w:rsid w:val="00414F74"/>
    <w:rsid w:val="0041534D"/>
    <w:rsid w:val="004154CA"/>
    <w:rsid w:val="0041556F"/>
    <w:rsid w:val="00415866"/>
    <w:rsid w:val="0041587E"/>
    <w:rsid w:val="00415967"/>
    <w:rsid w:val="00415A88"/>
    <w:rsid w:val="00415AC8"/>
    <w:rsid w:val="00415F15"/>
    <w:rsid w:val="004164E8"/>
    <w:rsid w:val="00416B31"/>
    <w:rsid w:val="00416D4F"/>
    <w:rsid w:val="00417047"/>
    <w:rsid w:val="0041709D"/>
    <w:rsid w:val="00417903"/>
    <w:rsid w:val="00417E34"/>
    <w:rsid w:val="00417ED6"/>
    <w:rsid w:val="004201DF"/>
    <w:rsid w:val="004201F8"/>
    <w:rsid w:val="004202BB"/>
    <w:rsid w:val="004204B0"/>
    <w:rsid w:val="00420694"/>
    <w:rsid w:val="004209FC"/>
    <w:rsid w:val="00420B13"/>
    <w:rsid w:val="00420BCA"/>
    <w:rsid w:val="00420D07"/>
    <w:rsid w:val="00420DF3"/>
    <w:rsid w:val="00420ED5"/>
    <w:rsid w:val="00421053"/>
    <w:rsid w:val="004212F9"/>
    <w:rsid w:val="004213FF"/>
    <w:rsid w:val="00421504"/>
    <w:rsid w:val="0042164B"/>
    <w:rsid w:val="00421657"/>
    <w:rsid w:val="0042177C"/>
    <w:rsid w:val="004217E5"/>
    <w:rsid w:val="004219C4"/>
    <w:rsid w:val="004219E1"/>
    <w:rsid w:val="00421BEA"/>
    <w:rsid w:val="00421D1F"/>
    <w:rsid w:val="0042208B"/>
    <w:rsid w:val="004220E9"/>
    <w:rsid w:val="00422111"/>
    <w:rsid w:val="0042226F"/>
    <w:rsid w:val="004222C3"/>
    <w:rsid w:val="004223FC"/>
    <w:rsid w:val="0042266F"/>
    <w:rsid w:val="00422968"/>
    <w:rsid w:val="0042299C"/>
    <w:rsid w:val="00422A6C"/>
    <w:rsid w:val="00422C66"/>
    <w:rsid w:val="00422CCD"/>
    <w:rsid w:val="004230B0"/>
    <w:rsid w:val="004230B7"/>
    <w:rsid w:val="00423157"/>
    <w:rsid w:val="00423186"/>
    <w:rsid w:val="004232CC"/>
    <w:rsid w:val="004233DB"/>
    <w:rsid w:val="00423450"/>
    <w:rsid w:val="004234B6"/>
    <w:rsid w:val="00423595"/>
    <w:rsid w:val="00423A95"/>
    <w:rsid w:val="00424127"/>
    <w:rsid w:val="0042433C"/>
    <w:rsid w:val="00424385"/>
    <w:rsid w:val="004243F2"/>
    <w:rsid w:val="004246F8"/>
    <w:rsid w:val="00424847"/>
    <w:rsid w:val="00424926"/>
    <w:rsid w:val="004249BE"/>
    <w:rsid w:val="00424A3B"/>
    <w:rsid w:val="00424A85"/>
    <w:rsid w:val="00425307"/>
    <w:rsid w:val="00425336"/>
    <w:rsid w:val="004255F6"/>
    <w:rsid w:val="00425621"/>
    <w:rsid w:val="00425780"/>
    <w:rsid w:val="00425A75"/>
    <w:rsid w:val="00426224"/>
    <w:rsid w:val="0042628F"/>
    <w:rsid w:val="00426373"/>
    <w:rsid w:val="0042640F"/>
    <w:rsid w:val="0042646A"/>
    <w:rsid w:val="0042678A"/>
    <w:rsid w:val="004268CF"/>
    <w:rsid w:val="00426A94"/>
    <w:rsid w:val="00426BEF"/>
    <w:rsid w:val="0042703E"/>
    <w:rsid w:val="00427217"/>
    <w:rsid w:val="0042734D"/>
    <w:rsid w:val="004274E2"/>
    <w:rsid w:val="004279C1"/>
    <w:rsid w:val="00427C28"/>
    <w:rsid w:val="00427C9A"/>
    <w:rsid w:val="00430144"/>
    <w:rsid w:val="00430199"/>
    <w:rsid w:val="00430266"/>
    <w:rsid w:val="004302B0"/>
    <w:rsid w:val="00430304"/>
    <w:rsid w:val="004303F8"/>
    <w:rsid w:val="004304A8"/>
    <w:rsid w:val="004306C8"/>
    <w:rsid w:val="004308D6"/>
    <w:rsid w:val="004308DF"/>
    <w:rsid w:val="00430A35"/>
    <w:rsid w:val="00430E9B"/>
    <w:rsid w:val="0043113C"/>
    <w:rsid w:val="0043133D"/>
    <w:rsid w:val="00431936"/>
    <w:rsid w:val="00431A45"/>
    <w:rsid w:val="00431BE2"/>
    <w:rsid w:val="00431D25"/>
    <w:rsid w:val="00431EEA"/>
    <w:rsid w:val="00432073"/>
    <w:rsid w:val="00432092"/>
    <w:rsid w:val="004324E8"/>
    <w:rsid w:val="00432594"/>
    <w:rsid w:val="0043259E"/>
    <w:rsid w:val="00432680"/>
    <w:rsid w:val="00432977"/>
    <w:rsid w:val="00432C73"/>
    <w:rsid w:val="00432CB5"/>
    <w:rsid w:val="00432CF2"/>
    <w:rsid w:val="00432D4C"/>
    <w:rsid w:val="004332A3"/>
    <w:rsid w:val="004332D3"/>
    <w:rsid w:val="00433384"/>
    <w:rsid w:val="00433554"/>
    <w:rsid w:val="0043356F"/>
    <w:rsid w:val="00433609"/>
    <w:rsid w:val="0043370C"/>
    <w:rsid w:val="00433851"/>
    <w:rsid w:val="00433980"/>
    <w:rsid w:val="00433AC4"/>
    <w:rsid w:val="00433B4C"/>
    <w:rsid w:val="00433CAD"/>
    <w:rsid w:val="00433D90"/>
    <w:rsid w:val="00434411"/>
    <w:rsid w:val="00434569"/>
    <w:rsid w:val="0043456E"/>
    <w:rsid w:val="0043485D"/>
    <w:rsid w:val="004349CC"/>
    <w:rsid w:val="00434C32"/>
    <w:rsid w:val="00434CFC"/>
    <w:rsid w:val="00434D20"/>
    <w:rsid w:val="00434D4E"/>
    <w:rsid w:val="0043527A"/>
    <w:rsid w:val="004353B6"/>
    <w:rsid w:val="00435808"/>
    <w:rsid w:val="00435A18"/>
    <w:rsid w:val="00435B3E"/>
    <w:rsid w:val="00435C17"/>
    <w:rsid w:val="00435CC3"/>
    <w:rsid w:val="00435E23"/>
    <w:rsid w:val="00436079"/>
    <w:rsid w:val="004363E7"/>
    <w:rsid w:val="004365F3"/>
    <w:rsid w:val="004367CC"/>
    <w:rsid w:val="004368F6"/>
    <w:rsid w:val="00436EAF"/>
    <w:rsid w:val="0043713A"/>
    <w:rsid w:val="0043730A"/>
    <w:rsid w:val="004378D9"/>
    <w:rsid w:val="004378F9"/>
    <w:rsid w:val="00437AE6"/>
    <w:rsid w:val="00437C2E"/>
    <w:rsid w:val="00437C99"/>
    <w:rsid w:val="00437E91"/>
    <w:rsid w:val="00437FAB"/>
    <w:rsid w:val="00437FFE"/>
    <w:rsid w:val="0044001F"/>
    <w:rsid w:val="00440139"/>
    <w:rsid w:val="004401AD"/>
    <w:rsid w:val="00440438"/>
    <w:rsid w:val="004404D5"/>
    <w:rsid w:val="004406B2"/>
    <w:rsid w:val="00440DCE"/>
    <w:rsid w:val="00440E2C"/>
    <w:rsid w:val="00440E3A"/>
    <w:rsid w:val="0044153F"/>
    <w:rsid w:val="00441950"/>
    <w:rsid w:val="00441A1B"/>
    <w:rsid w:val="00441A8F"/>
    <w:rsid w:val="00441B28"/>
    <w:rsid w:val="00441B83"/>
    <w:rsid w:val="00441B95"/>
    <w:rsid w:val="00442253"/>
    <w:rsid w:val="0044249F"/>
    <w:rsid w:val="00442692"/>
    <w:rsid w:val="00442752"/>
    <w:rsid w:val="00442A3B"/>
    <w:rsid w:val="00442A9A"/>
    <w:rsid w:val="004431BA"/>
    <w:rsid w:val="00443452"/>
    <w:rsid w:val="004434F9"/>
    <w:rsid w:val="00443585"/>
    <w:rsid w:val="00443697"/>
    <w:rsid w:val="00443893"/>
    <w:rsid w:val="00443AAA"/>
    <w:rsid w:val="00443BB3"/>
    <w:rsid w:val="00443BB8"/>
    <w:rsid w:val="00443C33"/>
    <w:rsid w:val="0044436B"/>
    <w:rsid w:val="004444B9"/>
    <w:rsid w:val="0044450A"/>
    <w:rsid w:val="004446DD"/>
    <w:rsid w:val="00444886"/>
    <w:rsid w:val="00444D3A"/>
    <w:rsid w:val="00444E2E"/>
    <w:rsid w:val="00445469"/>
    <w:rsid w:val="00445502"/>
    <w:rsid w:val="00445777"/>
    <w:rsid w:val="00445959"/>
    <w:rsid w:val="00445A7B"/>
    <w:rsid w:val="00445AE4"/>
    <w:rsid w:val="00445D3E"/>
    <w:rsid w:val="00445E75"/>
    <w:rsid w:val="00445E7E"/>
    <w:rsid w:val="00446072"/>
    <w:rsid w:val="004460EC"/>
    <w:rsid w:val="00446789"/>
    <w:rsid w:val="00446C11"/>
    <w:rsid w:val="00446D8C"/>
    <w:rsid w:val="0044722E"/>
    <w:rsid w:val="004472EC"/>
    <w:rsid w:val="00447439"/>
    <w:rsid w:val="0044762C"/>
    <w:rsid w:val="00447767"/>
    <w:rsid w:val="00447907"/>
    <w:rsid w:val="00447C71"/>
    <w:rsid w:val="00450401"/>
    <w:rsid w:val="00450460"/>
    <w:rsid w:val="004504C0"/>
    <w:rsid w:val="00450527"/>
    <w:rsid w:val="00450717"/>
    <w:rsid w:val="004508F5"/>
    <w:rsid w:val="00450989"/>
    <w:rsid w:val="00450C12"/>
    <w:rsid w:val="004511B7"/>
    <w:rsid w:val="004511C7"/>
    <w:rsid w:val="0045127F"/>
    <w:rsid w:val="00451531"/>
    <w:rsid w:val="00451554"/>
    <w:rsid w:val="0045156D"/>
    <w:rsid w:val="004519D9"/>
    <w:rsid w:val="00451A31"/>
    <w:rsid w:val="00451B3F"/>
    <w:rsid w:val="00452010"/>
    <w:rsid w:val="004524A9"/>
    <w:rsid w:val="004526F9"/>
    <w:rsid w:val="00452C5D"/>
    <w:rsid w:val="00452C6E"/>
    <w:rsid w:val="00452CE8"/>
    <w:rsid w:val="00452D80"/>
    <w:rsid w:val="00452DBF"/>
    <w:rsid w:val="00452E33"/>
    <w:rsid w:val="00452FB5"/>
    <w:rsid w:val="00452FDC"/>
    <w:rsid w:val="0045326A"/>
    <w:rsid w:val="004532B3"/>
    <w:rsid w:val="0045360D"/>
    <w:rsid w:val="00453859"/>
    <w:rsid w:val="004538EB"/>
    <w:rsid w:val="00453A90"/>
    <w:rsid w:val="00453AC0"/>
    <w:rsid w:val="00453AEB"/>
    <w:rsid w:val="00453EF6"/>
    <w:rsid w:val="0045403B"/>
    <w:rsid w:val="004541CB"/>
    <w:rsid w:val="00454253"/>
    <w:rsid w:val="004542C8"/>
    <w:rsid w:val="004543DD"/>
    <w:rsid w:val="00454401"/>
    <w:rsid w:val="004545E3"/>
    <w:rsid w:val="0045472B"/>
    <w:rsid w:val="004549F4"/>
    <w:rsid w:val="00454AF5"/>
    <w:rsid w:val="00454C79"/>
    <w:rsid w:val="00454E09"/>
    <w:rsid w:val="00455079"/>
    <w:rsid w:val="00455254"/>
    <w:rsid w:val="00455615"/>
    <w:rsid w:val="00455757"/>
    <w:rsid w:val="00455A34"/>
    <w:rsid w:val="00455CB2"/>
    <w:rsid w:val="00455F40"/>
    <w:rsid w:val="00455F9A"/>
    <w:rsid w:val="00456015"/>
    <w:rsid w:val="00456153"/>
    <w:rsid w:val="004564E8"/>
    <w:rsid w:val="00456573"/>
    <w:rsid w:val="00456A7D"/>
    <w:rsid w:val="00456AD9"/>
    <w:rsid w:val="00456AEF"/>
    <w:rsid w:val="00456CFA"/>
    <w:rsid w:val="00457002"/>
    <w:rsid w:val="004570B8"/>
    <w:rsid w:val="004570CF"/>
    <w:rsid w:val="004571DC"/>
    <w:rsid w:val="004571DD"/>
    <w:rsid w:val="00457922"/>
    <w:rsid w:val="00457C9F"/>
    <w:rsid w:val="00457E3D"/>
    <w:rsid w:val="004601D6"/>
    <w:rsid w:val="0046023D"/>
    <w:rsid w:val="00460665"/>
    <w:rsid w:val="00460725"/>
    <w:rsid w:val="0046082A"/>
    <w:rsid w:val="00460AD3"/>
    <w:rsid w:val="00460CBD"/>
    <w:rsid w:val="00460FA0"/>
    <w:rsid w:val="00461126"/>
    <w:rsid w:val="004611B2"/>
    <w:rsid w:val="004614D6"/>
    <w:rsid w:val="004617D1"/>
    <w:rsid w:val="00461858"/>
    <w:rsid w:val="004621C0"/>
    <w:rsid w:val="004621D1"/>
    <w:rsid w:val="00462827"/>
    <w:rsid w:val="004631F9"/>
    <w:rsid w:val="00463417"/>
    <w:rsid w:val="00463A7E"/>
    <w:rsid w:val="00463D8A"/>
    <w:rsid w:val="0046401D"/>
    <w:rsid w:val="004641D3"/>
    <w:rsid w:val="0046422B"/>
    <w:rsid w:val="00464599"/>
    <w:rsid w:val="00464867"/>
    <w:rsid w:val="00464AF8"/>
    <w:rsid w:val="00464E3C"/>
    <w:rsid w:val="004652B4"/>
    <w:rsid w:val="004652C6"/>
    <w:rsid w:val="004657C7"/>
    <w:rsid w:val="00465C26"/>
    <w:rsid w:val="00465C61"/>
    <w:rsid w:val="00465C68"/>
    <w:rsid w:val="00465DA3"/>
    <w:rsid w:val="00465F00"/>
    <w:rsid w:val="004661E7"/>
    <w:rsid w:val="0046623D"/>
    <w:rsid w:val="004663F8"/>
    <w:rsid w:val="00466671"/>
    <w:rsid w:val="00466879"/>
    <w:rsid w:val="00466970"/>
    <w:rsid w:val="00466C8E"/>
    <w:rsid w:val="00466ED8"/>
    <w:rsid w:val="00467194"/>
    <w:rsid w:val="00467352"/>
    <w:rsid w:val="00467900"/>
    <w:rsid w:val="00467A02"/>
    <w:rsid w:val="00467C57"/>
    <w:rsid w:val="00467D0C"/>
    <w:rsid w:val="00467DB5"/>
    <w:rsid w:val="00467EA8"/>
    <w:rsid w:val="00467F87"/>
    <w:rsid w:val="004705AF"/>
    <w:rsid w:val="004706AD"/>
    <w:rsid w:val="004708B2"/>
    <w:rsid w:val="004708FD"/>
    <w:rsid w:val="0047091D"/>
    <w:rsid w:val="00471230"/>
    <w:rsid w:val="00471240"/>
    <w:rsid w:val="00471294"/>
    <w:rsid w:val="00471298"/>
    <w:rsid w:val="00471431"/>
    <w:rsid w:val="0047190F"/>
    <w:rsid w:val="00471AF9"/>
    <w:rsid w:val="00471C66"/>
    <w:rsid w:val="00472080"/>
    <w:rsid w:val="004720F6"/>
    <w:rsid w:val="0047214F"/>
    <w:rsid w:val="004723BB"/>
    <w:rsid w:val="004728B1"/>
    <w:rsid w:val="004728FB"/>
    <w:rsid w:val="00472A21"/>
    <w:rsid w:val="00472B48"/>
    <w:rsid w:val="00472BB8"/>
    <w:rsid w:val="00472CE8"/>
    <w:rsid w:val="00472D8B"/>
    <w:rsid w:val="004731C0"/>
    <w:rsid w:val="0047352E"/>
    <w:rsid w:val="00473596"/>
    <w:rsid w:val="00473788"/>
    <w:rsid w:val="004739E0"/>
    <w:rsid w:val="00473D2B"/>
    <w:rsid w:val="00473E68"/>
    <w:rsid w:val="00474267"/>
    <w:rsid w:val="00474326"/>
    <w:rsid w:val="00474337"/>
    <w:rsid w:val="00474434"/>
    <w:rsid w:val="004744E4"/>
    <w:rsid w:val="004745CA"/>
    <w:rsid w:val="004747D0"/>
    <w:rsid w:val="00474BC6"/>
    <w:rsid w:val="00474E25"/>
    <w:rsid w:val="00474EE4"/>
    <w:rsid w:val="00474FA7"/>
    <w:rsid w:val="00474FB7"/>
    <w:rsid w:val="004751A2"/>
    <w:rsid w:val="004751EE"/>
    <w:rsid w:val="00475203"/>
    <w:rsid w:val="004753D8"/>
    <w:rsid w:val="0047585B"/>
    <w:rsid w:val="00475955"/>
    <w:rsid w:val="00475C09"/>
    <w:rsid w:val="00475C28"/>
    <w:rsid w:val="00475D39"/>
    <w:rsid w:val="00475E4A"/>
    <w:rsid w:val="00475EC8"/>
    <w:rsid w:val="00476057"/>
    <w:rsid w:val="00476258"/>
    <w:rsid w:val="004764E1"/>
    <w:rsid w:val="0047653F"/>
    <w:rsid w:val="0047659E"/>
    <w:rsid w:val="004767F7"/>
    <w:rsid w:val="004769EC"/>
    <w:rsid w:val="00476BD5"/>
    <w:rsid w:val="00476BF6"/>
    <w:rsid w:val="00476E0E"/>
    <w:rsid w:val="00477298"/>
    <w:rsid w:val="0047743C"/>
    <w:rsid w:val="0047748A"/>
    <w:rsid w:val="004776C0"/>
    <w:rsid w:val="004776DE"/>
    <w:rsid w:val="0047774E"/>
    <w:rsid w:val="00477B13"/>
    <w:rsid w:val="00477B18"/>
    <w:rsid w:val="00477B27"/>
    <w:rsid w:val="00477C5E"/>
    <w:rsid w:val="00477C9A"/>
    <w:rsid w:val="00477D5F"/>
    <w:rsid w:val="00477D89"/>
    <w:rsid w:val="00480070"/>
    <w:rsid w:val="004808AD"/>
    <w:rsid w:val="00480994"/>
    <w:rsid w:val="00480B8C"/>
    <w:rsid w:val="004810B2"/>
    <w:rsid w:val="004810D8"/>
    <w:rsid w:val="0048155E"/>
    <w:rsid w:val="00481781"/>
    <w:rsid w:val="004819A0"/>
    <w:rsid w:val="00481A19"/>
    <w:rsid w:val="00481AB9"/>
    <w:rsid w:val="00481B69"/>
    <w:rsid w:val="00482103"/>
    <w:rsid w:val="00482176"/>
    <w:rsid w:val="0048225A"/>
    <w:rsid w:val="0048230F"/>
    <w:rsid w:val="00482418"/>
    <w:rsid w:val="0048264C"/>
    <w:rsid w:val="00482AB3"/>
    <w:rsid w:val="00482C53"/>
    <w:rsid w:val="00482E3A"/>
    <w:rsid w:val="00482F98"/>
    <w:rsid w:val="00482FCF"/>
    <w:rsid w:val="00483260"/>
    <w:rsid w:val="00483270"/>
    <w:rsid w:val="004832DD"/>
    <w:rsid w:val="0048331D"/>
    <w:rsid w:val="00483371"/>
    <w:rsid w:val="004833FC"/>
    <w:rsid w:val="004837BF"/>
    <w:rsid w:val="004838FF"/>
    <w:rsid w:val="00483E94"/>
    <w:rsid w:val="00484298"/>
    <w:rsid w:val="004842FB"/>
    <w:rsid w:val="00484573"/>
    <w:rsid w:val="004846B5"/>
    <w:rsid w:val="00484D14"/>
    <w:rsid w:val="00484DD1"/>
    <w:rsid w:val="00484E34"/>
    <w:rsid w:val="00484EA7"/>
    <w:rsid w:val="00484EDF"/>
    <w:rsid w:val="00484F7D"/>
    <w:rsid w:val="004850AA"/>
    <w:rsid w:val="00485151"/>
    <w:rsid w:val="0048518F"/>
    <w:rsid w:val="00485466"/>
    <w:rsid w:val="00485573"/>
    <w:rsid w:val="0048573B"/>
    <w:rsid w:val="0048581B"/>
    <w:rsid w:val="0048589D"/>
    <w:rsid w:val="00485974"/>
    <w:rsid w:val="0048598E"/>
    <w:rsid w:val="00485BD6"/>
    <w:rsid w:val="00485BDC"/>
    <w:rsid w:val="00485D33"/>
    <w:rsid w:val="00486304"/>
    <w:rsid w:val="0048686E"/>
    <w:rsid w:val="004868A2"/>
    <w:rsid w:val="00486A6B"/>
    <w:rsid w:val="00486A81"/>
    <w:rsid w:val="00486C89"/>
    <w:rsid w:val="00486D9E"/>
    <w:rsid w:val="00486DDF"/>
    <w:rsid w:val="00486E16"/>
    <w:rsid w:val="0048709A"/>
    <w:rsid w:val="004870E4"/>
    <w:rsid w:val="004873DC"/>
    <w:rsid w:val="0048758C"/>
    <w:rsid w:val="004875DF"/>
    <w:rsid w:val="0048764D"/>
    <w:rsid w:val="00487AC8"/>
    <w:rsid w:val="00487C16"/>
    <w:rsid w:val="00487DC3"/>
    <w:rsid w:val="00490061"/>
    <w:rsid w:val="0049024C"/>
    <w:rsid w:val="004902AC"/>
    <w:rsid w:val="004907C1"/>
    <w:rsid w:val="00490A97"/>
    <w:rsid w:val="00490F81"/>
    <w:rsid w:val="00490FC3"/>
    <w:rsid w:val="00491074"/>
    <w:rsid w:val="004910F8"/>
    <w:rsid w:val="00491108"/>
    <w:rsid w:val="00491152"/>
    <w:rsid w:val="00491438"/>
    <w:rsid w:val="00491492"/>
    <w:rsid w:val="004918B6"/>
    <w:rsid w:val="004919D3"/>
    <w:rsid w:val="00491D81"/>
    <w:rsid w:val="00492071"/>
    <w:rsid w:val="00492B4A"/>
    <w:rsid w:val="00492BB4"/>
    <w:rsid w:val="00493119"/>
    <w:rsid w:val="004933AC"/>
    <w:rsid w:val="004939BA"/>
    <w:rsid w:val="00493D3B"/>
    <w:rsid w:val="00493D99"/>
    <w:rsid w:val="00494046"/>
    <w:rsid w:val="0049411A"/>
    <w:rsid w:val="004942CE"/>
    <w:rsid w:val="0049438B"/>
    <w:rsid w:val="004947F5"/>
    <w:rsid w:val="00494841"/>
    <w:rsid w:val="0049496D"/>
    <w:rsid w:val="004949B3"/>
    <w:rsid w:val="00494B9C"/>
    <w:rsid w:val="00494C93"/>
    <w:rsid w:val="00494F8B"/>
    <w:rsid w:val="004951C6"/>
    <w:rsid w:val="004958E5"/>
    <w:rsid w:val="00495DB0"/>
    <w:rsid w:val="00495EFA"/>
    <w:rsid w:val="004962EA"/>
    <w:rsid w:val="0049633C"/>
    <w:rsid w:val="004965B8"/>
    <w:rsid w:val="004965F8"/>
    <w:rsid w:val="00496712"/>
    <w:rsid w:val="00496A6E"/>
    <w:rsid w:val="00496C25"/>
    <w:rsid w:val="004972CC"/>
    <w:rsid w:val="004973BB"/>
    <w:rsid w:val="004975B6"/>
    <w:rsid w:val="00497629"/>
    <w:rsid w:val="004976CC"/>
    <w:rsid w:val="00497938"/>
    <w:rsid w:val="00497A5A"/>
    <w:rsid w:val="00497A99"/>
    <w:rsid w:val="00497B51"/>
    <w:rsid w:val="00497D19"/>
    <w:rsid w:val="00497E42"/>
    <w:rsid w:val="00497EE9"/>
    <w:rsid w:val="00497F5A"/>
    <w:rsid w:val="004A005F"/>
    <w:rsid w:val="004A01B9"/>
    <w:rsid w:val="004A04FA"/>
    <w:rsid w:val="004A0552"/>
    <w:rsid w:val="004A0581"/>
    <w:rsid w:val="004A099A"/>
    <w:rsid w:val="004A0A8A"/>
    <w:rsid w:val="004A0CA4"/>
    <w:rsid w:val="004A1591"/>
    <w:rsid w:val="004A1AC5"/>
    <w:rsid w:val="004A1C49"/>
    <w:rsid w:val="004A200B"/>
    <w:rsid w:val="004A2077"/>
    <w:rsid w:val="004A235C"/>
    <w:rsid w:val="004A23DD"/>
    <w:rsid w:val="004A24B6"/>
    <w:rsid w:val="004A2B26"/>
    <w:rsid w:val="004A2BAF"/>
    <w:rsid w:val="004A2C6B"/>
    <w:rsid w:val="004A2E02"/>
    <w:rsid w:val="004A31ED"/>
    <w:rsid w:val="004A35C6"/>
    <w:rsid w:val="004A38E9"/>
    <w:rsid w:val="004A3FE6"/>
    <w:rsid w:val="004A4646"/>
    <w:rsid w:val="004A4662"/>
    <w:rsid w:val="004A47E9"/>
    <w:rsid w:val="004A47EE"/>
    <w:rsid w:val="004A4840"/>
    <w:rsid w:val="004A4984"/>
    <w:rsid w:val="004A4F4D"/>
    <w:rsid w:val="004A4F94"/>
    <w:rsid w:val="004A5A29"/>
    <w:rsid w:val="004A5C73"/>
    <w:rsid w:val="004A5C82"/>
    <w:rsid w:val="004A5D04"/>
    <w:rsid w:val="004A5DFD"/>
    <w:rsid w:val="004A5DFE"/>
    <w:rsid w:val="004A6377"/>
    <w:rsid w:val="004A6D55"/>
    <w:rsid w:val="004A6F3E"/>
    <w:rsid w:val="004A6F60"/>
    <w:rsid w:val="004A71A3"/>
    <w:rsid w:val="004A7507"/>
    <w:rsid w:val="004A7ABD"/>
    <w:rsid w:val="004A7B45"/>
    <w:rsid w:val="004A7D8E"/>
    <w:rsid w:val="004A7EE6"/>
    <w:rsid w:val="004A7FDB"/>
    <w:rsid w:val="004B0076"/>
    <w:rsid w:val="004B046D"/>
    <w:rsid w:val="004B04A2"/>
    <w:rsid w:val="004B09E1"/>
    <w:rsid w:val="004B0D56"/>
    <w:rsid w:val="004B0DDB"/>
    <w:rsid w:val="004B10D7"/>
    <w:rsid w:val="004B11B4"/>
    <w:rsid w:val="004B11E8"/>
    <w:rsid w:val="004B125A"/>
    <w:rsid w:val="004B12DB"/>
    <w:rsid w:val="004B1454"/>
    <w:rsid w:val="004B14DB"/>
    <w:rsid w:val="004B15BC"/>
    <w:rsid w:val="004B1659"/>
    <w:rsid w:val="004B16B0"/>
    <w:rsid w:val="004B1B2F"/>
    <w:rsid w:val="004B1C35"/>
    <w:rsid w:val="004B1FA1"/>
    <w:rsid w:val="004B22CB"/>
    <w:rsid w:val="004B23B0"/>
    <w:rsid w:val="004B2458"/>
    <w:rsid w:val="004B26F5"/>
    <w:rsid w:val="004B2A22"/>
    <w:rsid w:val="004B2C5B"/>
    <w:rsid w:val="004B2C96"/>
    <w:rsid w:val="004B2EED"/>
    <w:rsid w:val="004B35D4"/>
    <w:rsid w:val="004B3683"/>
    <w:rsid w:val="004B3721"/>
    <w:rsid w:val="004B37A5"/>
    <w:rsid w:val="004B39A2"/>
    <w:rsid w:val="004B40FA"/>
    <w:rsid w:val="004B46F0"/>
    <w:rsid w:val="004B4759"/>
    <w:rsid w:val="004B4928"/>
    <w:rsid w:val="004B4A1B"/>
    <w:rsid w:val="004B4B17"/>
    <w:rsid w:val="004B4B69"/>
    <w:rsid w:val="004B4C1B"/>
    <w:rsid w:val="004B4CCB"/>
    <w:rsid w:val="004B4FB5"/>
    <w:rsid w:val="004B52A3"/>
    <w:rsid w:val="004B52A7"/>
    <w:rsid w:val="004B53DF"/>
    <w:rsid w:val="004B55C0"/>
    <w:rsid w:val="004B5787"/>
    <w:rsid w:val="004B587A"/>
    <w:rsid w:val="004B5891"/>
    <w:rsid w:val="004B58DC"/>
    <w:rsid w:val="004B5938"/>
    <w:rsid w:val="004B619A"/>
    <w:rsid w:val="004B632B"/>
    <w:rsid w:val="004B6591"/>
    <w:rsid w:val="004B65A1"/>
    <w:rsid w:val="004B6AA8"/>
    <w:rsid w:val="004B6ABC"/>
    <w:rsid w:val="004B6AFD"/>
    <w:rsid w:val="004B6B29"/>
    <w:rsid w:val="004B6CAA"/>
    <w:rsid w:val="004B6DCF"/>
    <w:rsid w:val="004B6E1D"/>
    <w:rsid w:val="004B728E"/>
    <w:rsid w:val="004B75B9"/>
    <w:rsid w:val="004B7837"/>
    <w:rsid w:val="004B7AB9"/>
    <w:rsid w:val="004B7BB8"/>
    <w:rsid w:val="004C0090"/>
    <w:rsid w:val="004C0349"/>
    <w:rsid w:val="004C05E3"/>
    <w:rsid w:val="004C0733"/>
    <w:rsid w:val="004C0CEF"/>
    <w:rsid w:val="004C0DE9"/>
    <w:rsid w:val="004C0ED0"/>
    <w:rsid w:val="004C1064"/>
    <w:rsid w:val="004C11BA"/>
    <w:rsid w:val="004C1726"/>
    <w:rsid w:val="004C1921"/>
    <w:rsid w:val="004C1A67"/>
    <w:rsid w:val="004C1AB6"/>
    <w:rsid w:val="004C1F84"/>
    <w:rsid w:val="004C201F"/>
    <w:rsid w:val="004C2042"/>
    <w:rsid w:val="004C206F"/>
    <w:rsid w:val="004C2781"/>
    <w:rsid w:val="004C2918"/>
    <w:rsid w:val="004C2997"/>
    <w:rsid w:val="004C32E4"/>
    <w:rsid w:val="004C3758"/>
    <w:rsid w:val="004C3845"/>
    <w:rsid w:val="004C4117"/>
    <w:rsid w:val="004C41B2"/>
    <w:rsid w:val="004C46E3"/>
    <w:rsid w:val="004C49A4"/>
    <w:rsid w:val="004C4C46"/>
    <w:rsid w:val="004C4F32"/>
    <w:rsid w:val="004C50D3"/>
    <w:rsid w:val="004C51E2"/>
    <w:rsid w:val="004C51F4"/>
    <w:rsid w:val="004C5693"/>
    <w:rsid w:val="004C579A"/>
    <w:rsid w:val="004C5BF8"/>
    <w:rsid w:val="004C5F7F"/>
    <w:rsid w:val="004C6112"/>
    <w:rsid w:val="004C62BB"/>
    <w:rsid w:val="004C64B6"/>
    <w:rsid w:val="004C64B7"/>
    <w:rsid w:val="004C6645"/>
    <w:rsid w:val="004C664E"/>
    <w:rsid w:val="004C68E6"/>
    <w:rsid w:val="004C6D57"/>
    <w:rsid w:val="004C6E01"/>
    <w:rsid w:val="004C6F32"/>
    <w:rsid w:val="004C7056"/>
    <w:rsid w:val="004C75D8"/>
    <w:rsid w:val="004C7984"/>
    <w:rsid w:val="004C7ADF"/>
    <w:rsid w:val="004C7B5C"/>
    <w:rsid w:val="004C7D2A"/>
    <w:rsid w:val="004C7DAD"/>
    <w:rsid w:val="004D082E"/>
    <w:rsid w:val="004D0BCB"/>
    <w:rsid w:val="004D0E7B"/>
    <w:rsid w:val="004D0E95"/>
    <w:rsid w:val="004D0FDE"/>
    <w:rsid w:val="004D1297"/>
    <w:rsid w:val="004D139A"/>
    <w:rsid w:val="004D161A"/>
    <w:rsid w:val="004D17A6"/>
    <w:rsid w:val="004D17B1"/>
    <w:rsid w:val="004D1902"/>
    <w:rsid w:val="004D1B59"/>
    <w:rsid w:val="004D221B"/>
    <w:rsid w:val="004D249C"/>
    <w:rsid w:val="004D25C1"/>
    <w:rsid w:val="004D264F"/>
    <w:rsid w:val="004D2897"/>
    <w:rsid w:val="004D2E77"/>
    <w:rsid w:val="004D2F96"/>
    <w:rsid w:val="004D33EB"/>
    <w:rsid w:val="004D3789"/>
    <w:rsid w:val="004D399F"/>
    <w:rsid w:val="004D3B49"/>
    <w:rsid w:val="004D3C7C"/>
    <w:rsid w:val="004D3F5E"/>
    <w:rsid w:val="004D3F62"/>
    <w:rsid w:val="004D40C5"/>
    <w:rsid w:val="004D40D8"/>
    <w:rsid w:val="004D486D"/>
    <w:rsid w:val="004D48D5"/>
    <w:rsid w:val="004D49D0"/>
    <w:rsid w:val="004D50B8"/>
    <w:rsid w:val="004D516B"/>
    <w:rsid w:val="004D5354"/>
    <w:rsid w:val="004D5396"/>
    <w:rsid w:val="004D568E"/>
    <w:rsid w:val="004D57ED"/>
    <w:rsid w:val="004D58A4"/>
    <w:rsid w:val="004D59F5"/>
    <w:rsid w:val="004D5A19"/>
    <w:rsid w:val="004D5B65"/>
    <w:rsid w:val="004D5D22"/>
    <w:rsid w:val="004D6139"/>
    <w:rsid w:val="004D69FA"/>
    <w:rsid w:val="004D6BCB"/>
    <w:rsid w:val="004D6CF6"/>
    <w:rsid w:val="004D71E4"/>
    <w:rsid w:val="004D7890"/>
    <w:rsid w:val="004D7AFE"/>
    <w:rsid w:val="004D7B22"/>
    <w:rsid w:val="004D7C4A"/>
    <w:rsid w:val="004D7E10"/>
    <w:rsid w:val="004D7FFB"/>
    <w:rsid w:val="004E037C"/>
    <w:rsid w:val="004E0849"/>
    <w:rsid w:val="004E08A7"/>
    <w:rsid w:val="004E0EA1"/>
    <w:rsid w:val="004E0F46"/>
    <w:rsid w:val="004E0F73"/>
    <w:rsid w:val="004E0FE3"/>
    <w:rsid w:val="004E109F"/>
    <w:rsid w:val="004E115A"/>
    <w:rsid w:val="004E1204"/>
    <w:rsid w:val="004E12DE"/>
    <w:rsid w:val="004E1390"/>
    <w:rsid w:val="004E181B"/>
    <w:rsid w:val="004E195B"/>
    <w:rsid w:val="004E1D3A"/>
    <w:rsid w:val="004E2135"/>
    <w:rsid w:val="004E235B"/>
    <w:rsid w:val="004E243D"/>
    <w:rsid w:val="004E248F"/>
    <w:rsid w:val="004E2A52"/>
    <w:rsid w:val="004E2F7F"/>
    <w:rsid w:val="004E300C"/>
    <w:rsid w:val="004E30D6"/>
    <w:rsid w:val="004E32F3"/>
    <w:rsid w:val="004E3329"/>
    <w:rsid w:val="004E33B1"/>
    <w:rsid w:val="004E343B"/>
    <w:rsid w:val="004E3598"/>
    <w:rsid w:val="004E36F1"/>
    <w:rsid w:val="004E3AFB"/>
    <w:rsid w:val="004E3BA8"/>
    <w:rsid w:val="004E3C8D"/>
    <w:rsid w:val="004E42BD"/>
    <w:rsid w:val="004E4478"/>
    <w:rsid w:val="004E4557"/>
    <w:rsid w:val="004E477F"/>
    <w:rsid w:val="004E4A1A"/>
    <w:rsid w:val="004E4AB8"/>
    <w:rsid w:val="004E4AEC"/>
    <w:rsid w:val="004E4B17"/>
    <w:rsid w:val="004E4B46"/>
    <w:rsid w:val="004E4EA4"/>
    <w:rsid w:val="004E5040"/>
    <w:rsid w:val="004E5220"/>
    <w:rsid w:val="004E52EC"/>
    <w:rsid w:val="004E55CE"/>
    <w:rsid w:val="004E5757"/>
    <w:rsid w:val="004E5883"/>
    <w:rsid w:val="004E5923"/>
    <w:rsid w:val="004E594D"/>
    <w:rsid w:val="004E5A50"/>
    <w:rsid w:val="004E60C7"/>
    <w:rsid w:val="004E61B5"/>
    <w:rsid w:val="004E61B9"/>
    <w:rsid w:val="004E6415"/>
    <w:rsid w:val="004E691D"/>
    <w:rsid w:val="004E69CF"/>
    <w:rsid w:val="004E7006"/>
    <w:rsid w:val="004E7083"/>
    <w:rsid w:val="004E75D8"/>
    <w:rsid w:val="004E7B55"/>
    <w:rsid w:val="004E7B9A"/>
    <w:rsid w:val="004E7C53"/>
    <w:rsid w:val="004E7F41"/>
    <w:rsid w:val="004F01A0"/>
    <w:rsid w:val="004F0780"/>
    <w:rsid w:val="004F0BE8"/>
    <w:rsid w:val="004F0CCE"/>
    <w:rsid w:val="004F0DBA"/>
    <w:rsid w:val="004F0ECC"/>
    <w:rsid w:val="004F0FE0"/>
    <w:rsid w:val="004F1643"/>
    <w:rsid w:val="004F18A7"/>
    <w:rsid w:val="004F19EA"/>
    <w:rsid w:val="004F1ABA"/>
    <w:rsid w:val="004F1C5F"/>
    <w:rsid w:val="004F233B"/>
    <w:rsid w:val="004F2470"/>
    <w:rsid w:val="004F2710"/>
    <w:rsid w:val="004F275F"/>
    <w:rsid w:val="004F2AD2"/>
    <w:rsid w:val="004F2E07"/>
    <w:rsid w:val="004F3192"/>
    <w:rsid w:val="004F31CA"/>
    <w:rsid w:val="004F3284"/>
    <w:rsid w:val="004F333F"/>
    <w:rsid w:val="004F33A4"/>
    <w:rsid w:val="004F3415"/>
    <w:rsid w:val="004F346D"/>
    <w:rsid w:val="004F38E2"/>
    <w:rsid w:val="004F39BA"/>
    <w:rsid w:val="004F3ABB"/>
    <w:rsid w:val="004F3B01"/>
    <w:rsid w:val="004F3E34"/>
    <w:rsid w:val="004F407A"/>
    <w:rsid w:val="004F411D"/>
    <w:rsid w:val="004F4299"/>
    <w:rsid w:val="004F4332"/>
    <w:rsid w:val="004F43C8"/>
    <w:rsid w:val="004F45BD"/>
    <w:rsid w:val="004F487E"/>
    <w:rsid w:val="004F49DF"/>
    <w:rsid w:val="004F4A03"/>
    <w:rsid w:val="004F4CC8"/>
    <w:rsid w:val="004F4E28"/>
    <w:rsid w:val="004F4F75"/>
    <w:rsid w:val="004F52C8"/>
    <w:rsid w:val="004F539D"/>
    <w:rsid w:val="004F5714"/>
    <w:rsid w:val="004F5A0A"/>
    <w:rsid w:val="004F5B13"/>
    <w:rsid w:val="004F5D0A"/>
    <w:rsid w:val="004F5D6B"/>
    <w:rsid w:val="004F5E92"/>
    <w:rsid w:val="004F5E9C"/>
    <w:rsid w:val="004F6087"/>
    <w:rsid w:val="004F6158"/>
    <w:rsid w:val="004F6182"/>
    <w:rsid w:val="004F62E9"/>
    <w:rsid w:val="004F6655"/>
    <w:rsid w:val="004F687B"/>
    <w:rsid w:val="004F6991"/>
    <w:rsid w:val="004F6A0E"/>
    <w:rsid w:val="004F6A23"/>
    <w:rsid w:val="004F6BC8"/>
    <w:rsid w:val="004F6C60"/>
    <w:rsid w:val="004F6C8B"/>
    <w:rsid w:val="004F6FB7"/>
    <w:rsid w:val="004F6FC2"/>
    <w:rsid w:val="004F713A"/>
    <w:rsid w:val="004F7423"/>
    <w:rsid w:val="004F7596"/>
    <w:rsid w:val="004F76E1"/>
    <w:rsid w:val="004F7804"/>
    <w:rsid w:val="004F7966"/>
    <w:rsid w:val="005001D1"/>
    <w:rsid w:val="0050056A"/>
    <w:rsid w:val="00500BD2"/>
    <w:rsid w:val="00500EF6"/>
    <w:rsid w:val="00500F43"/>
    <w:rsid w:val="00501296"/>
    <w:rsid w:val="0050153D"/>
    <w:rsid w:val="0050171B"/>
    <w:rsid w:val="005019C5"/>
    <w:rsid w:val="00501A2A"/>
    <w:rsid w:val="00501C42"/>
    <w:rsid w:val="00502017"/>
    <w:rsid w:val="0050243C"/>
    <w:rsid w:val="005024AB"/>
    <w:rsid w:val="00502595"/>
    <w:rsid w:val="005026C7"/>
    <w:rsid w:val="0050292C"/>
    <w:rsid w:val="00502C9C"/>
    <w:rsid w:val="00502D4E"/>
    <w:rsid w:val="00502E8C"/>
    <w:rsid w:val="00503310"/>
    <w:rsid w:val="005033F1"/>
    <w:rsid w:val="005034FA"/>
    <w:rsid w:val="0050351F"/>
    <w:rsid w:val="00503690"/>
    <w:rsid w:val="005037C5"/>
    <w:rsid w:val="0050384D"/>
    <w:rsid w:val="00503A39"/>
    <w:rsid w:val="00503A73"/>
    <w:rsid w:val="00503AA9"/>
    <w:rsid w:val="00503B73"/>
    <w:rsid w:val="00503EF4"/>
    <w:rsid w:val="00503F90"/>
    <w:rsid w:val="005043AC"/>
    <w:rsid w:val="005043C7"/>
    <w:rsid w:val="00504706"/>
    <w:rsid w:val="0050488A"/>
    <w:rsid w:val="00504B3F"/>
    <w:rsid w:val="00504BBD"/>
    <w:rsid w:val="00504BC7"/>
    <w:rsid w:val="00504C23"/>
    <w:rsid w:val="00504CF3"/>
    <w:rsid w:val="00504D8A"/>
    <w:rsid w:val="00504DA3"/>
    <w:rsid w:val="00504DFD"/>
    <w:rsid w:val="00505658"/>
    <w:rsid w:val="005056F0"/>
    <w:rsid w:val="005057FD"/>
    <w:rsid w:val="00505852"/>
    <w:rsid w:val="00505A4D"/>
    <w:rsid w:val="00505AE9"/>
    <w:rsid w:val="00505C37"/>
    <w:rsid w:val="00505DF7"/>
    <w:rsid w:val="00505E87"/>
    <w:rsid w:val="005062AF"/>
    <w:rsid w:val="005064FF"/>
    <w:rsid w:val="0050676A"/>
    <w:rsid w:val="00506A23"/>
    <w:rsid w:val="00506C59"/>
    <w:rsid w:val="00506D51"/>
    <w:rsid w:val="00506F3C"/>
    <w:rsid w:val="005071F8"/>
    <w:rsid w:val="0050729E"/>
    <w:rsid w:val="005074B5"/>
    <w:rsid w:val="0050756B"/>
    <w:rsid w:val="005076CD"/>
    <w:rsid w:val="00507912"/>
    <w:rsid w:val="00507A99"/>
    <w:rsid w:val="00507C52"/>
    <w:rsid w:val="00507D62"/>
    <w:rsid w:val="00507E84"/>
    <w:rsid w:val="00507FF2"/>
    <w:rsid w:val="005102EB"/>
    <w:rsid w:val="0051055A"/>
    <w:rsid w:val="005106CE"/>
    <w:rsid w:val="00510728"/>
    <w:rsid w:val="005107BA"/>
    <w:rsid w:val="00510910"/>
    <w:rsid w:val="00510A5B"/>
    <w:rsid w:val="00510A75"/>
    <w:rsid w:val="00510D4D"/>
    <w:rsid w:val="00510EC5"/>
    <w:rsid w:val="005110B3"/>
    <w:rsid w:val="005112C0"/>
    <w:rsid w:val="00511676"/>
    <w:rsid w:val="00511806"/>
    <w:rsid w:val="00511BDD"/>
    <w:rsid w:val="00511ED4"/>
    <w:rsid w:val="0051204D"/>
    <w:rsid w:val="005121F9"/>
    <w:rsid w:val="0051221D"/>
    <w:rsid w:val="00512231"/>
    <w:rsid w:val="0051250A"/>
    <w:rsid w:val="005125B5"/>
    <w:rsid w:val="00512640"/>
    <w:rsid w:val="005127E8"/>
    <w:rsid w:val="0051285C"/>
    <w:rsid w:val="00512981"/>
    <w:rsid w:val="00512B29"/>
    <w:rsid w:val="005130A6"/>
    <w:rsid w:val="0051315C"/>
    <w:rsid w:val="00513184"/>
    <w:rsid w:val="005132AD"/>
    <w:rsid w:val="005132D6"/>
    <w:rsid w:val="00513423"/>
    <w:rsid w:val="005136ED"/>
    <w:rsid w:val="00513882"/>
    <w:rsid w:val="005138FD"/>
    <w:rsid w:val="00513A64"/>
    <w:rsid w:val="00513BB6"/>
    <w:rsid w:val="00513CB0"/>
    <w:rsid w:val="0051436D"/>
    <w:rsid w:val="00514589"/>
    <w:rsid w:val="005149B3"/>
    <w:rsid w:val="00514AC5"/>
    <w:rsid w:val="00514B43"/>
    <w:rsid w:val="00514CD0"/>
    <w:rsid w:val="00515191"/>
    <w:rsid w:val="00515541"/>
    <w:rsid w:val="005157DD"/>
    <w:rsid w:val="00515862"/>
    <w:rsid w:val="00515910"/>
    <w:rsid w:val="00515CA0"/>
    <w:rsid w:val="00516058"/>
    <w:rsid w:val="00516215"/>
    <w:rsid w:val="005164EA"/>
    <w:rsid w:val="005165D5"/>
    <w:rsid w:val="00516ECF"/>
    <w:rsid w:val="00517073"/>
    <w:rsid w:val="005170CB"/>
    <w:rsid w:val="00517114"/>
    <w:rsid w:val="00517167"/>
    <w:rsid w:val="00517272"/>
    <w:rsid w:val="005174BD"/>
    <w:rsid w:val="0051751C"/>
    <w:rsid w:val="00517660"/>
    <w:rsid w:val="005177DC"/>
    <w:rsid w:val="00517971"/>
    <w:rsid w:val="00517F54"/>
    <w:rsid w:val="00517FF9"/>
    <w:rsid w:val="00520167"/>
    <w:rsid w:val="0052024A"/>
    <w:rsid w:val="0052039F"/>
    <w:rsid w:val="005204F7"/>
    <w:rsid w:val="0052062B"/>
    <w:rsid w:val="0052068E"/>
    <w:rsid w:val="00520EEC"/>
    <w:rsid w:val="00520FB4"/>
    <w:rsid w:val="0052115E"/>
    <w:rsid w:val="005211A2"/>
    <w:rsid w:val="005214B6"/>
    <w:rsid w:val="00521585"/>
    <w:rsid w:val="00521EC0"/>
    <w:rsid w:val="00521F96"/>
    <w:rsid w:val="005224BB"/>
    <w:rsid w:val="005224CD"/>
    <w:rsid w:val="00522759"/>
    <w:rsid w:val="005227A4"/>
    <w:rsid w:val="005228AD"/>
    <w:rsid w:val="00522A61"/>
    <w:rsid w:val="00522C9A"/>
    <w:rsid w:val="005235DE"/>
    <w:rsid w:val="005235EF"/>
    <w:rsid w:val="005236B2"/>
    <w:rsid w:val="00523A79"/>
    <w:rsid w:val="00523B92"/>
    <w:rsid w:val="00523E57"/>
    <w:rsid w:val="00524011"/>
    <w:rsid w:val="0052420F"/>
    <w:rsid w:val="0052432E"/>
    <w:rsid w:val="005243A7"/>
    <w:rsid w:val="00524520"/>
    <w:rsid w:val="00524595"/>
    <w:rsid w:val="00524800"/>
    <w:rsid w:val="005248DC"/>
    <w:rsid w:val="00524987"/>
    <w:rsid w:val="00524F02"/>
    <w:rsid w:val="00525012"/>
    <w:rsid w:val="00525075"/>
    <w:rsid w:val="005250A3"/>
    <w:rsid w:val="00525168"/>
    <w:rsid w:val="005251A6"/>
    <w:rsid w:val="00525394"/>
    <w:rsid w:val="00525417"/>
    <w:rsid w:val="00525561"/>
    <w:rsid w:val="005256AA"/>
    <w:rsid w:val="00525A80"/>
    <w:rsid w:val="00525AE0"/>
    <w:rsid w:val="00525CFD"/>
    <w:rsid w:val="00525EC9"/>
    <w:rsid w:val="00526083"/>
    <w:rsid w:val="00526155"/>
    <w:rsid w:val="005263D3"/>
    <w:rsid w:val="005263F1"/>
    <w:rsid w:val="00526486"/>
    <w:rsid w:val="0052651E"/>
    <w:rsid w:val="00526790"/>
    <w:rsid w:val="005268CC"/>
    <w:rsid w:val="00526903"/>
    <w:rsid w:val="00526909"/>
    <w:rsid w:val="00526995"/>
    <w:rsid w:val="00526A8C"/>
    <w:rsid w:val="00526C47"/>
    <w:rsid w:val="00526DB7"/>
    <w:rsid w:val="005273B8"/>
    <w:rsid w:val="005273BA"/>
    <w:rsid w:val="0052744C"/>
    <w:rsid w:val="005277B4"/>
    <w:rsid w:val="005277EF"/>
    <w:rsid w:val="00527871"/>
    <w:rsid w:val="00527877"/>
    <w:rsid w:val="005279F2"/>
    <w:rsid w:val="00527BFC"/>
    <w:rsid w:val="00527E00"/>
    <w:rsid w:val="00527E66"/>
    <w:rsid w:val="00527E73"/>
    <w:rsid w:val="005301C0"/>
    <w:rsid w:val="005306FB"/>
    <w:rsid w:val="0053090D"/>
    <w:rsid w:val="00530B59"/>
    <w:rsid w:val="00530D66"/>
    <w:rsid w:val="00530F3E"/>
    <w:rsid w:val="00530F81"/>
    <w:rsid w:val="00530FB3"/>
    <w:rsid w:val="005310ED"/>
    <w:rsid w:val="0053130A"/>
    <w:rsid w:val="005313A5"/>
    <w:rsid w:val="005314FB"/>
    <w:rsid w:val="005315BB"/>
    <w:rsid w:val="005316FE"/>
    <w:rsid w:val="00531841"/>
    <w:rsid w:val="00531965"/>
    <w:rsid w:val="00531ABB"/>
    <w:rsid w:val="00531EC7"/>
    <w:rsid w:val="00531FC7"/>
    <w:rsid w:val="00532013"/>
    <w:rsid w:val="00532316"/>
    <w:rsid w:val="00532435"/>
    <w:rsid w:val="005324E0"/>
    <w:rsid w:val="00532DED"/>
    <w:rsid w:val="0053322C"/>
    <w:rsid w:val="00533504"/>
    <w:rsid w:val="00533549"/>
    <w:rsid w:val="00533770"/>
    <w:rsid w:val="00533CED"/>
    <w:rsid w:val="00533DB4"/>
    <w:rsid w:val="00533F82"/>
    <w:rsid w:val="00534133"/>
    <w:rsid w:val="0053423D"/>
    <w:rsid w:val="0053426A"/>
    <w:rsid w:val="005342AB"/>
    <w:rsid w:val="0053437D"/>
    <w:rsid w:val="005349C0"/>
    <w:rsid w:val="00534A2F"/>
    <w:rsid w:val="00534A8D"/>
    <w:rsid w:val="00534D1B"/>
    <w:rsid w:val="00534D6C"/>
    <w:rsid w:val="00534DFA"/>
    <w:rsid w:val="00534F10"/>
    <w:rsid w:val="0053518D"/>
    <w:rsid w:val="005351C4"/>
    <w:rsid w:val="005353FD"/>
    <w:rsid w:val="00535526"/>
    <w:rsid w:val="0053590B"/>
    <w:rsid w:val="00535A25"/>
    <w:rsid w:val="00535F75"/>
    <w:rsid w:val="0053618D"/>
    <w:rsid w:val="005363B0"/>
    <w:rsid w:val="00536536"/>
    <w:rsid w:val="0053677D"/>
    <w:rsid w:val="00536867"/>
    <w:rsid w:val="0053687D"/>
    <w:rsid w:val="005368DF"/>
    <w:rsid w:val="00536A45"/>
    <w:rsid w:val="00536A75"/>
    <w:rsid w:val="00536C27"/>
    <w:rsid w:val="00536C6F"/>
    <w:rsid w:val="00536F9F"/>
    <w:rsid w:val="00537295"/>
    <w:rsid w:val="005372C5"/>
    <w:rsid w:val="005376CC"/>
    <w:rsid w:val="0053797A"/>
    <w:rsid w:val="00537A07"/>
    <w:rsid w:val="00537B8D"/>
    <w:rsid w:val="00537C87"/>
    <w:rsid w:val="00537CF2"/>
    <w:rsid w:val="00537CFF"/>
    <w:rsid w:val="00537DC2"/>
    <w:rsid w:val="00537E38"/>
    <w:rsid w:val="00537E7B"/>
    <w:rsid w:val="005400D0"/>
    <w:rsid w:val="00540208"/>
    <w:rsid w:val="0054047B"/>
    <w:rsid w:val="0054057E"/>
    <w:rsid w:val="005405A5"/>
    <w:rsid w:val="0054077E"/>
    <w:rsid w:val="00540871"/>
    <w:rsid w:val="005409DB"/>
    <w:rsid w:val="00540A93"/>
    <w:rsid w:val="00540E6B"/>
    <w:rsid w:val="00540F83"/>
    <w:rsid w:val="00541047"/>
    <w:rsid w:val="00541798"/>
    <w:rsid w:val="00541898"/>
    <w:rsid w:val="00541CC3"/>
    <w:rsid w:val="00541E5A"/>
    <w:rsid w:val="00542105"/>
    <w:rsid w:val="00542382"/>
    <w:rsid w:val="0054239E"/>
    <w:rsid w:val="0054247B"/>
    <w:rsid w:val="005426C2"/>
    <w:rsid w:val="005429A7"/>
    <w:rsid w:val="00542A0F"/>
    <w:rsid w:val="00542A71"/>
    <w:rsid w:val="00542AD6"/>
    <w:rsid w:val="00542D7C"/>
    <w:rsid w:val="00542D8E"/>
    <w:rsid w:val="00543053"/>
    <w:rsid w:val="005432A0"/>
    <w:rsid w:val="005432C7"/>
    <w:rsid w:val="00543356"/>
    <w:rsid w:val="005434D2"/>
    <w:rsid w:val="00543651"/>
    <w:rsid w:val="005436D9"/>
    <w:rsid w:val="00543766"/>
    <w:rsid w:val="005437EE"/>
    <w:rsid w:val="00543977"/>
    <w:rsid w:val="00543E4E"/>
    <w:rsid w:val="005443DA"/>
    <w:rsid w:val="00544413"/>
    <w:rsid w:val="00544599"/>
    <w:rsid w:val="005445DC"/>
    <w:rsid w:val="00544697"/>
    <w:rsid w:val="005448B8"/>
    <w:rsid w:val="005449C5"/>
    <w:rsid w:val="00544A6C"/>
    <w:rsid w:val="00544F0A"/>
    <w:rsid w:val="0054541C"/>
    <w:rsid w:val="0054581B"/>
    <w:rsid w:val="00545A58"/>
    <w:rsid w:val="00545AB6"/>
    <w:rsid w:val="00545C06"/>
    <w:rsid w:val="00545F5E"/>
    <w:rsid w:val="00545FE5"/>
    <w:rsid w:val="0054602C"/>
    <w:rsid w:val="0054620E"/>
    <w:rsid w:val="00546502"/>
    <w:rsid w:val="00546636"/>
    <w:rsid w:val="005467AD"/>
    <w:rsid w:val="005468C9"/>
    <w:rsid w:val="005468E2"/>
    <w:rsid w:val="00546B07"/>
    <w:rsid w:val="00546B98"/>
    <w:rsid w:val="00546BFF"/>
    <w:rsid w:val="00546C12"/>
    <w:rsid w:val="00546C60"/>
    <w:rsid w:val="00546DED"/>
    <w:rsid w:val="00546F1A"/>
    <w:rsid w:val="00546F3E"/>
    <w:rsid w:val="005471D3"/>
    <w:rsid w:val="0054774F"/>
    <w:rsid w:val="00547AEB"/>
    <w:rsid w:val="00547DA4"/>
    <w:rsid w:val="00547E98"/>
    <w:rsid w:val="005501C2"/>
    <w:rsid w:val="0055040A"/>
    <w:rsid w:val="005506CA"/>
    <w:rsid w:val="0055094E"/>
    <w:rsid w:val="00550A29"/>
    <w:rsid w:val="00550C2F"/>
    <w:rsid w:val="00550E50"/>
    <w:rsid w:val="00550F62"/>
    <w:rsid w:val="00550FEC"/>
    <w:rsid w:val="005513E2"/>
    <w:rsid w:val="005515D3"/>
    <w:rsid w:val="00551932"/>
    <w:rsid w:val="00551A91"/>
    <w:rsid w:val="00551C94"/>
    <w:rsid w:val="00551DB5"/>
    <w:rsid w:val="00551F05"/>
    <w:rsid w:val="00552013"/>
    <w:rsid w:val="00552180"/>
    <w:rsid w:val="005523F3"/>
    <w:rsid w:val="00552455"/>
    <w:rsid w:val="0055248E"/>
    <w:rsid w:val="00552798"/>
    <w:rsid w:val="0055282A"/>
    <w:rsid w:val="005529D4"/>
    <w:rsid w:val="00552BD3"/>
    <w:rsid w:val="00552E1B"/>
    <w:rsid w:val="00552F14"/>
    <w:rsid w:val="00552FFD"/>
    <w:rsid w:val="005531C8"/>
    <w:rsid w:val="00553371"/>
    <w:rsid w:val="005535AB"/>
    <w:rsid w:val="005536D2"/>
    <w:rsid w:val="00553CB6"/>
    <w:rsid w:val="00553D55"/>
    <w:rsid w:val="005546BD"/>
    <w:rsid w:val="0055470F"/>
    <w:rsid w:val="00554C97"/>
    <w:rsid w:val="00554CAB"/>
    <w:rsid w:val="00554CEF"/>
    <w:rsid w:val="00554D77"/>
    <w:rsid w:val="005550A6"/>
    <w:rsid w:val="00555195"/>
    <w:rsid w:val="005551FC"/>
    <w:rsid w:val="00555424"/>
    <w:rsid w:val="005555BB"/>
    <w:rsid w:val="005557D9"/>
    <w:rsid w:val="00555BD3"/>
    <w:rsid w:val="00555C3C"/>
    <w:rsid w:val="00555CD2"/>
    <w:rsid w:val="00555F96"/>
    <w:rsid w:val="005562EE"/>
    <w:rsid w:val="0055633F"/>
    <w:rsid w:val="0055654C"/>
    <w:rsid w:val="0055656E"/>
    <w:rsid w:val="00556703"/>
    <w:rsid w:val="005567CA"/>
    <w:rsid w:val="0055691C"/>
    <w:rsid w:val="00556968"/>
    <w:rsid w:val="00556B0D"/>
    <w:rsid w:val="00556BC5"/>
    <w:rsid w:val="00556CB6"/>
    <w:rsid w:val="00557057"/>
    <w:rsid w:val="005570D6"/>
    <w:rsid w:val="0055724D"/>
    <w:rsid w:val="005577C3"/>
    <w:rsid w:val="00557B16"/>
    <w:rsid w:val="00557D88"/>
    <w:rsid w:val="00557D8D"/>
    <w:rsid w:val="00557DDE"/>
    <w:rsid w:val="00557E8A"/>
    <w:rsid w:val="0056019C"/>
    <w:rsid w:val="0056021F"/>
    <w:rsid w:val="00560632"/>
    <w:rsid w:val="00560636"/>
    <w:rsid w:val="005608DE"/>
    <w:rsid w:val="00560B12"/>
    <w:rsid w:val="00560D76"/>
    <w:rsid w:val="005610DC"/>
    <w:rsid w:val="0056110D"/>
    <w:rsid w:val="0056130C"/>
    <w:rsid w:val="00561387"/>
    <w:rsid w:val="0056143E"/>
    <w:rsid w:val="00561811"/>
    <w:rsid w:val="0056191B"/>
    <w:rsid w:val="00561B58"/>
    <w:rsid w:val="00561D99"/>
    <w:rsid w:val="00561F8F"/>
    <w:rsid w:val="0056249C"/>
    <w:rsid w:val="005624DF"/>
    <w:rsid w:val="005627C0"/>
    <w:rsid w:val="00562853"/>
    <w:rsid w:val="0056297E"/>
    <w:rsid w:val="00562E86"/>
    <w:rsid w:val="00563002"/>
    <w:rsid w:val="005631B6"/>
    <w:rsid w:val="005638A9"/>
    <w:rsid w:val="00563A12"/>
    <w:rsid w:val="00563A5E"/>
    <w:rsid w:val="00563BD5"/>
    <w:rsid w:val="00563DC1"/>
    <w:rsid w:val="00563F48"/>
    <w:rsid w:val="00563FDD"/>
    <w:rsid w:val="005641B0"/>
    <w:rsid w:val="005645F6"/>
    <w:rsid w:val="005647EF"/>
    <w:rsid w:val="005649FC"/>
    <w:rsid w:val="00564A14"/>
    <w:rsid w:val="00564AA5"/>
    <w:rsid w:val="00564C69"/>
    <w:rsid w:val="00564CBB"/>
    <w:rsid w:val="00565168"/>
    <w:rsid w:val="00565216"/>
    <w:rsid w:val="005653EE"/>
    <w:rsid w:val="0056555E"/>
    <w:rsid w:val="00565809"/>
    <w:rsid w:val="00565995"/>
    <w:rsid w:val="00565A93"/>
    <w:rsid w:val="00565B1C"/>
    <w:rsid w:val="00565E34"/>
    <w:rsid w:val="00565F5A"/>
    <w:rsid w:val="00566037"/>
    <w:rsid w:val="00566109"/>
    <w:rsid w:val="0056616B"/>
    <w:rsid w:val="0056652F"/>
    <w:rsid w:val="00566600"/>
    <w:rsid w:val="0056667A"/>
    <w:rsid w:val="005667AA"/>
    <w:rsid w:val="005668ED"/>
    <w:rsid w:val="0056693B"/>
    <w:rsid w:val="005669AB"/>
    <w:rsid w:val="005669B2"/>
    <w:rsid w:val="00566A6E"/>
    <w:rsid w:val="00566B1A"/>
    <w:rsid w:val="005671B4"/>
    <w:rsid w:val="0056722C"/>
    <w:rsid w:val="00567244"/>
    <w:rsid w:val="005676A3"/>
    <w:rsid w:val="005676BB"/>
    <w:rsid w:val="00567A63"/>
    <w:rsid w:val="00567A82"/>
    <w:rsid w:val="00567AB0"/>
    <w:rsid w:val="00567BF4"/>
    <w:rsid w:val="00567C11"/>
    <w:rsid w:val="00567CC8"/>
    <w:rsid w:val="00567D22"/>
    <w:rsid w:val="00567D79"/>
    <w:rsid w:val="00567F05"/>
    <w:rsid w:val="00567FDA"/>
    <w:rsid w:val="005701A9"/>
    <w:rsid w:val="00570242"/>
    <w:rsid w:val="0057064F"/>
    <w:rsid w:val="005706D6"/>
    <w:rsid w:val="005709B0"/>
    <w:rsid w:val="00570B24"/>
    <w:rsid w:val="00570C25"/>
    <w:rsid w:val="00571051"/>
    <w:rsid w:val="005710FB"/>
    <w:rsid w:val="0057132B"/>
    <w:rsid w:val="005715D6"/>
    <w:rsid w:val="00571ABA"/>
    <w:rsid w:val="00571B5A"/>
    <w:rsid w:val="00571B85"/>
    <w:rsid w:val="00571D87"/>
    <w:rsid w:val="00571F46"/>
    <w:rsid w:val="00571F60"/>
    <w:rsid w:val="005720D8"/>
    <w:rsid w:val="00572156"/>
    <w:rsid w:val="00572374"/>
    <w:rsid w:val="005723E1"/>
    <w:rsid w:val="0057260A"/>
    <w:rsid w:val="005727A7"/>
    <w:rsid w:val="005728BF"/>
    <w:rsid w:val="00572B8D"/>
    <w:rsid w:val="00572C06"/>
    <w:rsid w:val="00572E8E"/>
    <w:rsid w:val="00573207"/>
    <w:rsid w:val="00573339"/>
    <w:rsid w:val="005733B9"/>
    <w:rsid w:val="005734EF"/>
    <w:rsid w:val="005735AF"/>
    <w:rsid w:val="0057364F"/>
    <w:rsid w:val="005739A1"/>
    <w:rsid w:val="00573A11"/>
    <w:rsid w:val="00573F94"/>
    <w:rsid w:val="0057439B"/>
    <w:rsid w:val="0057514D"/>
    <w:rsid w:val="00575433"/>
    <w:rsid w:val="00575725"/>
    <w:rsid w:val="005757E3"/>
    <w:rsid w:val="00575833"/>
    <w:rsid w:val="00575AE7"/>
    <w:rsid w:val="00575DA4"/>
    <w:rsid w:val="00575EAE"/>
    <w:rsid w:val="005760D5"/>
    <w:rsid w:val="0057639C"/>
    <w:rsid w:val="005763E6"/>
    <w:rsid w:val="00576922"/>
    <w:rsid w:val="00576AE9"/>
    <w:rsid w:val="00576BC5"/>
    <w:rsid w:val="00576EB2"/>
    <w:rsid w:val="0057705D"/>
    <w:rsid w:val="00577216"/>
    <w:rsid w:val="005776C9"/>
    <w:rsid w:val="00577B4B"/>
    <w:rsid w:val="00577BDC"/>
    <w:rsid w:val="00577F2C"/>
    <w:rsid w:val="005801E8"/>
    <w:rsid w:val="0058035D"/>
    <w:rsid w:val="005806D8"/>
    <w:rsid w:val="00580952"/>
    <w:rsid w:val="00580C60"/>
    <w:rsid w:val="005810FB"/>
    <w:rsid w:val="00581318"/>
    <w:rsid w:val="00581824"/>
    <w:rsid w:val="00581B20"/>
    <w:rsid w:val="00581BB7"/>
    <w:rsid w:val="00581DAD"/>
    <w:rsid w:val="00581FAF"/>
    <w:rsid w:val="0058237A"/>
    <w:rsid w:val="0058243C"/>
    <w:rsid w:val="005825D1"/>
    <w:rsid w:val="0058261B"/>
    <w:rsid w:val="00582B67"/>
    <w:rsid w:val="00582C23"/>
    <w:rsid w:val="00582CFE"/>
    <w:rsid w:val="005834F5"/>
    <w:rsid w:val="0058388F"/>
    <w:rsid w:val="00583937"/>
    <w:rsid w:val="00583B25"/>
    <w:rsid w:val="00583BA3"/>
    <w:rsid w:val="00583E4B"/>
    <w:rsid w:val="00583E7F"/>
    <w:rsid w:val="00583F8A"/>
    <w:rsid w:val="00584013"/>
    <w:rsid w:val="00584090"/>
    <w:rsid w:val="00584171"/>
    <w:rsid w:val="00584176"/>
    <w:rsid w:val="00584390"/>
    <w:rsid w:val="005845DE"/>
    <w:rsid w:val="00584635"/>
    <w:rsid w:val="00584652"/>
    <w:rsid w:val="005849DD"/>
    <w:rsid w:val="00584AF0"/>
    <w:rsid w:val="0058518E"/>
    <w:rsid w:val="005851AE"/>
    <w:rsid w:val="005852B0"/>
    <w:rsid w:val="005856C4"/>
    <w:rsid w:val="005858C8"/>
    <w:rsid w:val="00585A4D"/>
    <w:rsid w:val="00586059"/>
    <w:rsid w:val="0058637F"/>
    <w:rsid w:val="005863D9"/>
    <w:rsid w:val="00586683"/>
    <w:rsid w:val="00586817"/>
    <w:rsid w:val="00586892"/>
    <w:rsid w:val="00586FB0"/>
    <w:rsid w:val="00587013"/>
    <w:rsid w:val="005871AD"/>
    <w:rsid w:val="0058727D"/>
    <w:rsid w:val="00587408"/>
    <w:rsid w:val="0058749F"/>
    <w:rsid w:val="00587516"/>
    <w:rsid w:val="005875EA"/>
    <w:rsid w:val="00587635"/>
    <w:rsid w:val="0058797B"/>
    <w:rsid w:val="00587C46"/>
    <w:rsid w:val="00587E18"/>
    <w:rsid w:val="00587FE5"/>
    <w:rsid w:val="00590454"/>
    <w:rsid w:val="00590759"/>
    <w:rsid w:val="0059090F"/>
    <w:rsid w:val="00590A1E"/>
    <w:rsid w:val="00590A57"/>
    <w:rsid w:val="00590CB9"/>
    <w:rsid w:val="00590DBB"/>
    <w:rsid w:val="00590DC3"/>
    <w:rsid w:val="00590DD5"/>
    <w:rsid w:val="00590FEF"/>
    <w:rsid w:val="0059113F"/>
    <w:rsid w:val="005913AB"/>
    <w:rsid w:val="00591499"/>
    <w:rsid w:val="00591638"/>
    <w:rsid w:val="00591845"/>
    <w:rsid w:val="00591D20"/>
    <w:rsid w:val="00591D49"/>
    <w:rsid w:val="00591D91"/>
    <w:rsid w:val="005922F1"/>
    <w:rsid w:val="005924B9"/>
    <w:rsid w:val="00592C07"/>
    <w:rsid w:val="00592CF2"/>
    <w:rsid w:val="00593014"/>
    <w:rsid w:val="005933CD"/>
    <w:rsid w:val="005934DE"/>
    <w:rsid w:val="0059354C"/>
    <w:rsid w:val="005936BE"/>
    <w:rsid w:val="00593784"/>
    <w:rsid w:val="00593805"/>
    <w:rsid w:val="00593913"/>
    <w:rsid w:val="005939A0"/>
    <w:rsid w:val="00593E22"/>
    <w:rsid w:val="0059435F"/>
    <w:rsid w:val="005945F9"/>
    <w:rsid w:val="0059487A"/>
    <w:rsid w:val="00594AD7"/>
    <w:rsid w:val="00594C43"/>
    <w:rsid w:val="00594E72"/>
    <w:rsid w:val="00594EAD"/>
    <w:rsid w:val="00594EF5"/>
    <w:rsid w:val="00594F79"/>
    <w:rsid w:val="0059503B"/>
    <w:rsid w:val="005950FF"/>
    <w:rsid w:val="005954F1"/>
    <w:rsid w:val="00595799"/>
    <w:rsid w:val="005958D9"/>
    <w:rsid w:val="0059597C"/>
    <w:rsid w:val="00595D92"/>
    <w:rsid w:val="0059617E"/>
    <w:rsid w:val="00596579"/>
    <w:rsid w:val="005967EB"/>
    <w:rsid w:val="00596A53"/>
    <w:rsid w:val="00596BDA"/>
    <w:rsid w:val="00596C21"/>
    <w:rsid w:val="00596D2F"/>
    <w:rsid w:val="00596E31"/>
    <w:rsid w:val="00597052"/>
    <w:rsid w:val="005973BA"/>
    <w:rsid w:val="005974CB"/>
    <w:rsid w:val="00597665"/>
    <w:rsid w:val="00597721"/>
    <w:rsid w:val="005977E3"/>
    <w:rsid w:val="00597855"/>
    <w:rsid w:val="00597891"/>
    <w:rsid w:val="00597B34"/>
    <w:rsid w:val="00597C1B"/>
    <w:rsid w:val="00597CE4"/>
    <w:rsid w:val="00597EB8"/>
    <w:rsid w:val="00597F4D"/>
    <w:rsid w:val="005A037F"/>
    <w:rsid w:val="005A06CC"/>
    <w:rsid w:val="005A07B4"/>
    <w:rsid w:val="005A0A4F"/>
    <w:rsid w:val="005A0B3D"/>
    <w:rsid w:val="005A0BEE"/>
    <w:rsid w:val="005A0E26"/>
    <w:rsid w:val="005A0F82"/>
    <w:rsid w:val="005A1068"/>
    <w:rsid w:val="005A10B3"/>
    <w:rsid w:val="005A10CD"/>
    <w:rsid w:val="005A1756"/>
    <w:rsid w:val="005A1A14"/>
    <w:rsid w:val="005A1A98"/>
    <w:rsid w:val="005A2115"/>
    <w:rsid w:val="005A2309"/>
    <w:rsid w:val="005A2596"/>
    <w:rsid w:val="005A268E"/>
    <w:rsid w:val="005A28C5"/>
    <w:rsid w:val="005A2903"/>
    <w:rsid w:val="005A2967"/>
    <w:rsid w:val="005A2B31"/>
    <w:rsid w:val="005A3024"/>
    <w:rsid w:val="005A3112"/>
    <w:rsid w:val="005A3447"/>
    <w:rsid w:val="005A34FD"/>
    <w:rsid w:val="005A369E"/>
    <w:rsid w:val="005A3963"/>
    <w:rsid w:val="005A3BE1"/>
    <w:rsid w:val="005A410C"/>
    <w:rsid w:val="005A41DE"/>
    <w:rsid w:val="005A42B3"/>
    <w:rsid w:val="005A42B7"/>
    <w:rsid w:val="005A4300"/>
    <w:rsid w:val="005A4629"/>
    <w:rsid w:val="005A4753"/>
    <w:rsid w:val="005A47D0"/>
    <w:rsid w:val="005A4B99"/>
    <w:rsid w:val="005A4CA4"/>
    <w:rsid w:val="005A51AF"/>
    <w:rsid w:val="005A51E3"/>
    <w:rsid w:val="005A5255"/>
    <w:rsid w:val="005A5332"/>
    <w:rsid w:val="005A5611"/>
    <w:rsid w:val="005A5974"/>
    <w:rsid w:val="005A598B"/>
    <w:rsid w:val="005A5C40"/>
    <w:rsid w:val="005A5CB3"/>
    <w:rsid w:val="005A5F9F"/>
    <w:rsid w:val="005A6397"/>
    <w:rsid w:val="005A645D"/>
    <w:rsid w:val="005A64A2"/>
    <w:rsid w:val="005A678F"/>
    <w:rsid w:val="005A67F0"/>
    <w:rsid w:val="005A6917"/>
    <w:rsid w:val="005A6E14"/>
    <w:rsid w:val="005A6EAB"/>
    <w:rsid w:val="005A712B"/>
    <w:rsid w:val="005A7156"/>
    <w:rsid w:val="005A7170"/>
    <w:rsid w:val="005A726B"/>
    <w:rsid w:val="005A734D"/>
    <w:rsid w:val="005A75BE"/>
    <w:rsid w:val="005A7A07"/>
    <w:rsid w:val="005A7C5B"/>
    <w:rsid w:val="005A7C85"/>
    <w:rsid w:val="005A7CBC"/>
    <w:rsid w:val="005A7ED2"/>
    <w:rsid w:val="005A7F7A"/>
    <w:rsid w:val="005B0F44"/>
    <w:rsid w:val="005B117F"/>
    <w:rsid w:val="005B1202"/>
    <w:rsid w:val="005B140F"/>
    <w:rsid w:val="005B14A7"/>
    <w:rsid w:val="005B17E0"/>
    <w:rsid w:val="005B1C0E"/>
    <w:rsid w:val="005B1EF4"/>
    <w:rsid w:val="005B1F57"/>
    <w:rsid w:val="005B217F"/>
    <w:rsid w:val="005B2608"/>
    <w:rsid w:val="005B26D3"/>
    <w:rsid w:val="005B2775"/>
    <w:rsid w:val="005B2976"/>
    <w:rsid w:val="005B2CAB"/>
    <w:rsid w:val="005B2CDB"/>
    <w:rsid w:val="005B2D52"/>
    <w:rsid w:val="005B3026"/>
    <w:rsid w:val="005B303C"/>
    <w:rsid w:val="005B31FB"/>
    <w:rsid w:val="005B3356"/>
    <w:rsid w:val="005B351D"/>
    <w:rsid w:val="005B3701"/>
    <w:rsid w:val="005B3A8C"/>
    <w:rsid w:val="005B3F6C"/>
    <w:rsid w:val="005B4236"/>
    <w:rsid w:val="005B42C1"/>
    <w:rsid w:val="005B44F2"/>
    <w:rsid w:val="005B454A"/>
    <w:rsid w:val="005B4663"/>
    <w:rsid w:val="005B4678"/>
    <w:rsid w:val="005B46E5"/>
    <w:rsid w:val="005B4892"/>
    <w:rsid w:val="005B5124"/>
    <w:rsid w:val="005B5D27"/>
    <w:rsid w:val="005B5D6B"/>
    <w:rsid w:val="005B60AC"/>
    <w:rsid w:val="005B60CC"/>
    <w:rsid w:val="005B6353"/>
    <w:rsid w:val="005B644E"/>
    <w:rsid w:val="005B65D1"/>
    <w:rsid w:val="005B66B2"/>
    <w:rsid w:val="005B6715"/>
    <w:rsid w:val="005B6A52"/>
    <w:rsid w:val="005B7224"/>
    <w:rsid w:val="005B7314"/>
    <w:rsid w:val="005B7391"/>
    <w:rsid w:val="005B7422"/>
    <w:rsid w:val="005B743D"/>
    <w:rsid w:val="005B747D"/>
    <w:rsid w:val="005B7ACA"/>
    <w:rsid w:val="005B7E18"/>
    <w:rsid w:val="005C0237"/>
    <w:rsid w:val="005C0883"/>
    <w:rsid w:val="005C0B55"/>
    <w:rsid w:val="005C0BD6"/>
    <w:rsid w:val="005C0C4B"/>
    <w:rsid w:val="005C0E93"/>
    <w:rsid w:val="005C16BF"/>
    <w:rsid w:val="005C1742"/>
    <w:rsid w:val="005C18B0"/>
    <w:rsid w:val="005C1934"/>
    <w:rsid w:val="005C1966"/>
    <w:rsid w:val="005C199E"/>
    <w:rsid w:val="005C1A83"/>
    <w:rsid w:val="005C1AA0"/>
    <w:rsid w:val="005C1F98"/>
    <w:rsid w:val="005C21E7"/>
    <w:rsid w:val="005C2248"/>
    <w:rsid w:val="005C2710"/>
    <w:rsid w:val="005C275A"/>
    <w:rsid w:val="005C277E"/>
    <w:rsid w:val="005C279F"/>
    <w:rsid w:val="005C2BAB"/>
    <w:rsid w:val="005C2BC0"/>
    <w:rsid w:val="005C2C0A"/>
    <w:rsid w:val="005C2FD0"/>
    <w:rsid w:val="005C343C"/>
    <w:rsid w:val="005C358C"/>
    <w:rsid w:val="005C3B3C"/>
    <w:rsid w:val="005C3F46"/>
    <w:rsid w:val="005C419B"/>
    <w:rsid w:val="005C47DC"/>
    <w:rsid w:val="005C4866"/>
    <w:rsid w:val="005C490B"/>
    <w:rsid w:val="005C4ED2"/>
    <w:rsid w:val="005C51F8"/>
    <w:rsid w:val="005C52A0"/>
    <w:rsid w:val="005C56D9"/>
    <w:rsid w:val="005C57E7"/>
    <w:rsid w:val="005C5829"/>
    <w:rsid w:val="005C5835"/>
    <w:rsid w:val="005C5B6D"/>
    <w:rsid w:val="005C5B71"/>
    <w:rsid w:val="005C5C56"/>
    <w:rsid w:val="005C5E92"/>
    <w:rsid w:val="005C5EC3"/>
    <w:rsid w:val="005C5F40"/>
    <w:rsid w:val="005C5FA3"/>
    <w:rsid w:val="005C617B"/>
    <w:rsid w:val="005C6550"/>
    <w:rsid w:val="005C6665"/>
    <w:rsid w:val="005C6834"/>
    <w:rsid w:val="005C69A8"/>
    <w:rsid w:val="005C6C34"/>
    <w:rsid w:val="005C72A6"/>
    <w:rsid w:val="005C7642"/>
    <w:rsid w:val="005C784C"/>
    <w:rsid w:val="005C7A52"/>
    <w:rsid w:val="005D06C7"/>
    <w:rsid w:val="005D08BD"/>
    <w:rsid w:val="005D09E9"/>
    <w:rsid w:val="005D0B0A"/>
    <w:rsid w:val="005D0C42"/>
    <w:rsid w:val="005D0CCD"/>
    <w:rsid w:val="005D0F46"/>
    <w:rsid w:val="005D107F"/>
    <w:rsid w:val="005D10D2"/>
    <w:rsid w:val="005D1188"/>
    <w:rsid w:val="005D13DC"/>
    <w:rsid w:val="005D167F"/>
    <w:rsid w:val="005D1A19"/>
    <w:rsid w:val="005D1BFC"/>
    <w:rsid w:val="005D1D4C"/>
    <w:rsid w:val="005D1DE7"/>
    <w:rsid w:val="005D1F3E"/>
    <w:rsid w:val="005D2070"/>
    <w:rsid w:val="005D236D"/>
    <w:rsid w:val="005D237C"/>
    <w:rsid w:val="005D2CF0"/>
    <w:rsid w:val="005D2DAA"/>
    <w:rsid w:val="005D2E50"/>
    <w:rsid w:val="005D2E77"/>
    <w:rsid w:val="005D32D8"/>
    <w:rsid w:val="005D34D7"/>
    <w:rsid w:val="005D3E24"/>
    <w:rsid w:val="005D3E6E"/>
    <w:rsid w:val="005D4090"/>
    <w:rsid w:val="005D4247"/>
    <w:rsid w:val="005D428F"/>
    <w:rsid w:val="005D4582"/>
    <w:rsid w:val="005D49CB"/>
    <w:rsid w:val="005D4C4E"/>
    <w:rsid w:val="005D4D91"/>
    <w:rsid w:val="005D4F45"/>
    <w:rsid w:val="005D5081"/>
    <w:rsid w:val="005D5202"/>
    <w:rsid w:val="005D5B3D"/>
    <w:rsid w:val="005D5CE1"/>
    <w:rsid w:val="005D5F25"/>
    <w:rsid w:val="005D601C"/>
    <w:rsid w:val="005D679C"/>
    <w:rsid w:val="005D6C1F"/>
    <w:rsid w:val="005D7AE1"/>
    <w:rsid w:val="005D7B58"/>
    <w:rsid w:val="005D7C5C"/>
    <w:rsid w:val="005D7D9F"/>
    <w:rsid w:val="005D7DA3"/>
    <w:rsid w:val="005D7EE0"/>
    <w:rsid w:val="005E006C"/>
    <w:rsid w:val="005E02C5"/>
    <w:rsid w:val="005E05BA"/>
    <w:rsid w:val="005E0685"/>
    <w:rsid w:val="005E07BE"/>
    <w:rsid w:val="005E0A55"/>
    <w:rsid w:val="005E0E2E"/>
    <w:rsid w:val="005E0E64"/>
    <w:rsid w:val="005E1306"/>
    <w:rsid w:val="005E13BA"/>
    <w:rsid w:val="005E19F4"/>
    <w:rsid w:val="005E1D09"/>
    <w:rsid w:val="005E1E1E"/>
    <w:rsid w:val="005E2997"/>
    <w:rsid w:val="005E2AC2"/>
    <w:rsid w:val="005E2C02"/>
    <w:rsid w:val="005E2C61"/>
    <w:rsid w:val="005E2D5E"/>
    <w:rsid w:val="005E2DD3"/>
    <w:rsid w:val="005E2E1F"/>
    <w:rsid w:val="005E300C"/>
    <w:rsid w:val="005E304C"/>
    <w:rsid w:val="005E3066"/>
    <w:rsid w:val="005E30C2"/>
    <w:rsid w:val="005E32A3"/>
    <w:rsid w:val="005E34FD"/>
    <w:rsid w:val="005E354D"/>
    <w:rsid w:val="005E3937"/>
    <w:rsid w:val="005E3BA7"/>
    <w:rsid w:val="005E3FA7"/>
    <w:rsid w:val="005E40AD"/>
    <w:rsid w:val="005E40F8"/>
    <w:rsid w:val="005E423A"/>
    <w:rsid w:val="005E42F2"/>
    <w:rsid w:val="005E45B0"/>
    <w:rsid w:val="005E477B"/>
    <w:rsid w:val="005E478C"/>
    <w:rsid w:val="005E4828"/>
    <w:rsid w:val="005E485F"/>
    <w:rsid w:val="005E48B5"/>
    <w:rsid w:val="005E48BC"/>
    <w:rsid w:val="005E490D"/>
    <w:rsid w:val="005E4C79"/>
    <w:rsid w:val="005E4DB5"/>
    <w:rsid w:val="005E5024"/>
    <w:rsid w:val="005E519C"/>
    <w:rsid w:val="005E541B"/>
    <w:rsid w:val="005E571C"/>
    <w:rsid w:val="005E5A1D"/>
    <w:rsid w:val="005E5C66"/>
    <w:rsid w:val="005E600F"/>
    <w:rsid w:val="005E6628"/>
    <w:rsid w:val="005E68EA"/>
    <w:rsid w:val="005E6979"/>
    <w:rsid w:val="005E6B13"/>
    <w:rsid w:val="005E6EEF"/>
    <w:rsid w:val="005E70C5"/>
    <w:rsid w:val="005E7121"/>
    <w:rsid w:val="005E7196"/>
    <w:rsid w:val="005E71B2"/>
    <w:rsid w:val="005E73AB"/>
    <w:rsid w:val="005E73D8"/>
    <w:rsid w:val="005E7468"/>
    <w:rsid w:val="005E7560"/>
    <w:rsid w:val="005E7A28"/>
    <w:rsid w:val="005E7AE8"/>
    <w:rsid w:val="005F0255"/>
    <w:rsid w:val="005F035C"/>
    <w:rsid w:val="005F063E"/>
    <w:rsid w:val="005F0648"/>
    <w:rsid w:val="005F0651"/>
    <w:rsid w:val="005F06BF"/>
    <w:rsid w:val="005F07C8"/>
    <w:rsid w:val="005F0A8A"/>
    <w:rsid w:val="005F0B71"/>
    <w:rsid w:val="005F0BDA"/>
    <w:rsid w:val="005F0CDE"/>
    <w:rsid w:val="005F10B2"/>
    <w:rsid w:val="005F1741"/>
    <w:rsid w:val="005F1BD3"/>
    <w:rsid w:val="005F1BDB"/>
    <w:rsid w:val="005F1E66"/>
    <w:rsid w:val="005F1EC1"/>
    <w:rsid w:val="005F20F7"/>
    <w:rsid w:val="005F2178"/>
    <w:rsid w:val="005F21BD"/>
    <w:rsid w:val="005F228A"/>
    <w:rsid w:val="005F255B"/>
    <w:rsid w:val="005F29FD"/>
    <w:rsid w:val="005F2A49"/>
    <w:rsid w:val="005F2AF0"/>
    <w:rsid w:val="005F2DD3"/>
    <w:rsid w:val="005F30EE"/>
    <w:rsid w:val="005F3647"/>
    <w:rsid w:val="005F3ABF"/>
    <w:rsid w:val="005F3D70"/>
    <w:rsid w:val="005F40AA"/>
    <w:rsid w:val="005F4170"/>
    <w:rsid w:val="005F4CEC"/>
    <w:rsid w:val="005F5637"/>
    <w:rsid w:val="005F56C2"/>
    <w:rsid w:val="005F589F"/>
    <w:rsid w:val="005F5928"/>
    <w:rsid w:val="005F5D03"/>
    <w:rsid w:val="005F5ECD"/>
    <w:rsid w:val="005F671D"/>
    <w:rsid w:val="005F6783"/>
    <w:rsid w:val="005F6920"/>
    <w:rsid w:val="005F7000"/>
    <w:rsid w:val="005F7211"/>
    <w:rsid w:val="005F7AD9"/>
    <w:rsid w:val="005F7B88"/>
    <w:rsid w:val="00600060"/>
    <w:rsid w:val="006001AC"/>
    <w:rsid w:val="006004A7"/>
    <w:rsid w:val="00600814"/>
    <w:rsid w:val="00600ADE"/>
    <w:rsid w:val="00600BAD"/>
    <w:rsid w:val="00600C02"/>
    <w:rsid w:val="006015B1"/>
    <w:rsid w:val="006016B7"/>
    <w:rsid w:val="00601735"/>
    <w:rsid w:val="00601972"/>
    <w:rsid w:val="00601CD5"/>
    <w:rsid w:val="00601D1A"/>
    <w:rsid w:val="00601D5F"/>
    <w:rsid w:val="00601D86"/>
    <w:rsid w:val="00601E6C"/>
    <w:rsid w:val="00602210"/>
    <w:rsid w:val="0060237F"/>
    <w:rsid w:val="006023A6"/>
    <w:rsid w:val="0060240A"/>
    <w:rsid w:val="00602622"/>
    <w:rsid w:val="00602760"/>
    <w:rsid w:val="0060282C"/>
    <w:rsid w:val="006028D8"/>
    <w:rsid w:val="0060296B"/>
    <w:rsid w:val="00602B3A"/>
    <w:rsid w:val="00602CB5"/>
    <w:rsid w:val="00603043"/>
    <w:rsid w:val="006030BC"/>
    <w:rsid w:val="00603127"/>
    <w:rsid w:val="006033A5"/>
    <w:rsid w:val="00603A07"/>
    <w:rsid w:val="00603A78"/>
    <w:rsid w:val="00603B9F"/>
    <w:rsid w:val="00603CE6"/>
    <w:rsid w:val="00603D22"/>
    <w:rsid w:val="00603D7B"/>
    <w:rsid w:val="00603DDF"/>
    <w:rsid w:val="00604B1C"/>
    <w:rsid w:val="00604F28"/>
    <w:rsid w:val="00605310"/>
    <w:rsid w:val="00605477"/>
    <w:rsid w:val="006056C2"/>
    <w:rsid w:val="0060592C"/>
    <w:rsid w:val="00605A9D"/>
    <w:rsid w:val="00605CE4"/>
    <w:rsid w:val="00605D4F"/>
    <w:rsid w:val="00605E27"/>
    <w:rsid w:val="00605F01"/>
    <w:rsid w:val="006065FF"/>
    <w:rsid w:val="006067FA"/>
    <w:rsid w:val="006068EE"/>
    <w:rsid w:val="006069F0"/>
    <w:rsid w:val="00606A21"/>
    <w:rsid w:val="00606B60"/>
    <w:rsid w:val="00606DDA"/>
    <w:rsid w:val="00606DF8"/>
    <w:rsid w:val="00606EA4"/>
    <w:rsid w:val="0060707D"/>
    <w:rsid w:val="0060716E"/>
    <w:rsid w:val="00607359"/>
    <w:rsid w:val="0060747F"/>
    <w:rsid w:val="00607699"/>
    <w:rsid w:val="006077EC"/>
    <w:rsid w:val="00607C3C"/>
    <w:rsid w:val="00607CE9"/>
    <w:rsid w:val="00607D9B"/>
    <w:rsid w:val="00607FAE"/>
    <w:rsid w:val="00610229"/>
    <w:rsid w:val="0061035F"/>
    <w:rsid w:val="006107FA"/>
    <w:rsid w:val="00610933"/>
    <w:rsid w:val="00610983"/>
    <w:rsid w:val="006109AD"/>
    <w:rsid w:val="00610A19"/>
    <w:rsid w:val="00610A8F"/>
    <w:rsid w:val="00610AC4"/>
    <w:rsid w:val="00610BA5"/>
    <w:rsid w:val="00610BE2"/>
    <w:rsid w:val="00610BF1"/>
    <w:rsid w:val="00610F7E"/>
    <w:rsid w:val="0061143D"/>
    <w:rsid w:val="00611605"/>
    <w:rsid w:val="0061182C"/>
    <w:rsid w:val="00611BBB"/>
    <w:rsid w:val="00611C4F"/>
    <w:rsid w:val="00611C84"/>
    <w:rsid w:val="00611F30"/>
    <w:rsid w:val="00612024"/>
    <w:rsid w:val="006122AC"/>
    <w:rsid w:val="006126A3"/>
    <w:rsid w:val="00612750"/>
    <w:rsid w:val="00612C12"/>
    <w:rsid w:val="00612D93"/>
    <w:rsid w:val="00612FDD"/>
    <w:rsid w:val="00613068"/>
    <w:rsid w:val="006130D4"/>
    <w:rsid w:val="0061319A"/>
    <w:rsid w:val="006131B7"/>
    <w:rsid w:val="006133C9"/>
    <w:rsid w:val="0061343F"/>
    <w:rsid w:val="006136EF"/>
    <w:rsid w:val="006138BB"/>
    <w:rsid w:val="00613D82"/>
    <w:rsid w:val="00613E0D"/>
    <w:rsid w:val="00613E9A"/>
    <w:rsid w:val="00613EE1"/>
    <w:rsid w:val="00613F07"/>
    <w:rsid w:val="00613FF2"/>
    <w:rsid w:val="00614311"/>
    <w:rsid w:val="0061436F"/>
    <w:rsid w:val="00614376"/>
    <w:rsid w:val="006143B4"/>
    <w:rsid w:val="00614689"/>
    <w:rsid w:val="0061478E"/>
    <w:rsid w:val="00614BAD"/>
    <w:rsid w:val="00614F4A"/>
    <w:rsid w:val="00615093"/>
    <w:rsid w:val="006151C2"/>
    <w:rsid w:val="006151CB"/>
    <w:rsid w:val="006151DE"/>
    <w:rsid w:val="006154A2"/>
    <w:rsid w:val="00615631"/>
    <w:rsid w:val="00615B0D"/>
    <w:rsid w:val="00615E18"/>
    <w:rsid w:val="00615EAA"/>
    <w:rsid w:val="0061633F"/>
    <w:rsid w:val="006163DF"/>
    <w:rsid w:val="0061644B"/>
    <w:rsid w:val="0061649F"/>
    <w:rsid w:val="00616540"/>
    <w:rsid w:val="00616A4B"/>
    <w:rsid w:val="00616DD5"/>
    <w:rsid w:val="0061703C"/>
    <w:rsid w:val="0061724F"/>
    <w:rsid w:val="00617765"/>
    <w:rsid w:val="00617787"/>
    <w:rsid w:val="006177DF"/>
    <w:rsid w:val="00617A6B"/>
    <w:rsid w:val="00617D9E"/>
    <w:rsid w:val="006201E1"/>
    <w:rsid w:val="006201ED"/>
    <w:rsid w:val="00620581"/>
    <w:rsid w:val="006206CD"/>
    <w:rsid w:val="00620706"/>
    <w:rsid w:val="006207B4"/>
    <w:rsid w:val="00620849"/>
    <w:rsid w:val="00620A01"/>
    <w:rsid w:val="00620A41"/>
    <w:rsid w:val="0062160E"/>
    <w:rsid w:val="006220B7"/>
    <w:rsid w:val="006220C5"/>
    <w:rsid w:val="0062220B"/>
    <w:rsid w:val="006222D3"/>
    <w:rsid w:val="0062234C"/>
    <w:rsid w:val="0062235A"/>
    <w:rsid w:val="00622646"/>
    <w:rsid w:val="00622755"/>
    <w:rsid w:val="00622784"/>
    <w:rsid w:val="00622BB3"/>
    <w:rsid w:val="00622D20"/>
    <w:rsid w:val="00622E1B"/>
    <w:rsid w:val="00622EC0"/>
    <w:rsid w:val="0062340A"/>
    <w:rsid w:val="0062371F"/>
    <w:rsid w:val="0062391E"/>
    <w:rsid w:val="006239D7"/>
    <w:rsid w:val="00623B47"/>
    <w:rsid w:val="00624272"/>
    <w:rsid w:val="006242B3"/>
    <w:rsid w:val="006244F7"/>
    <w:rsid w:val="0062483D"/>
    <w:rsid w:val="00624D94"/>
    <w:rsid w:val="00624DFB"/>
    <w:rsid w:val="00624E99"/>
    <w:rsid w:val="00625373"/>
    <w:rsid w:val="006253BF"/>
    <w:rsid w:val="00625B56"/>
    <w:rsid w:val="00625E38"/>
    <w:rsid w:val="00626301"/>
    <w:rsid w:val="006265CD"/>
    <w:rsid w:val="006265EF"/>
    <w:rsid w:val="0062668D"/>
    <w:rsid w:val="00626BB3"/>
    <w:rsid w:val="00626C54"/>
    <w:rsid w:val="00626E3D"/>
    <w:rsid w:val="00626FFE"/>
    <w:rsid w:val="00627040"/>
    <w:rsid w:val="006270B4"/>
    <w:rsid w:val="0062722C"/>
    <w:rsid w:val="00627464"/>
    <w:rsid w:val="006274AE"/>
    <w:rsid w:val="006275D8"/>
    <w:rsid w:val="0062769E"/>
    <w:rsid w:val="00627811"/>
    <w:rsid w:val="0062790D"/>
    <w:rsid w:val="00627911"/>
    <w:rsid w:val="00627A62"/>
    <w:rsid w:val="00627E08"/>
    <w:rsid w:val="00627E59"/>
    <w:rsid w:val="006300F1"/>
    <w:rsid w:val="00630242"/>
    <w:rsid w:val="006302EF"/>
    <w:rsid w:val="00630689"/>
    <w:rsid w:val="00630935"/>
    <w:rsid w:val="0063093C"/>
    <w:rsid w:val="00630C66"/>
    <w:rsid w:val="00630DB3"/>
    <w:rsid w:val="006311F2"/>
    <w:rsid w:val="0063128A"/>
    <w:rsid w:val="00631372"/>
    <w:rsid w:val="00631394"/>
    <w:rsid w:val="00631676"/>
    <w:rsid w:val="0063177F"/>
    <w:rsid w:val="00631BB9"/>
    <w:rsid w:val="00631FE9"/>
    <w:rsid w:val="006320D3"/>
    <w:rsid w:val="0063211A"/>
    <w:rsid w:val="006322B0"/>
    <w:rsid w:val="00632521"/>
    <w:rsid w:val="00632769"/>
    <w:rsid w:val="006328D1"/>
    <w:rsid w:val="006328E0"/>
    <w:rsid w:val="006329BB"/>
    <w:rsid w:val="00632C14"/>
    <w:rsid w:val="00632E52"/>
    <w:rsid w:val="00632FCD"/>
    <w:rsid w:val="006330F2"/>
    <w:rsid w:val="00633160"/>
    <w:rsid w:val="00633215"/>
    <w:rsid w:val="00633433"/>
    <w:rsid w:val="0063376E"/>
    <w:rsid w:val="006339CD"/>
    <w:rsid w:val="00633C51"/>
    <w:rsid w:val="00633CDE"/>
    <w:rsid w:val="00633E4B"/>
    <w:rsid w:val="00634759"/>
    <w:rsid w:val="006347F9"/>
    <w:rsid w:val="00634ABD"/>
    <w:rsid w:val="00634AF2"/>
    <w:rsid w:val="00634E4F"/>
    <w:rsid w:val="00634EB9"/>
    <w:rsid w:val="00634F49"/>
    <w:rsid w:val="006350B8"/>
    <w:rsid w:val="00635760"/>
    <w:rsid w:val="0063592F"/>
    <w:rsid w:val="00635E97"/>
    <w:rsid w:val="00635FBF"/>
    <w:rsid w:val="006361ED"/>
    <w:rsid w:val="0063652F"/>
    <w:rsid w:val="00636776"/>
    <w:rsid w:val="0063682C"/>
    <w:rsid w:val="00636B5F"/>
    <w:rsid w:val="00636BE6"/>
    <w:rsid w:val="00636F14"/>
    <w:rsid w:val="00636FA3"/>
    <w:rsid w:val="00637322"/>
    <w:rsid w:val="00637411"/>
    <w:rsid w:val="00637CE3"/>
    <w:rsid w:val="00640686"/>
    <w:rsid w:val="00640724"/>
    <w:rsid w:val="0064078B"/>
    <w:rsid w:val="00640967"/>
    <w:rsid w:val="00640C24"/>
    <w:rsid w:val="00640CD7"/>
    <w:rsid w:val="00641050"/>
    <w:rsid w:val="0064105A"/>
    <w:rsid w:val="00641078"/>
    <w:rsid w:val="006411AC"/>
    <w:rsid w:val="0064147D"/>
    <w:rsid w:val="006415DE"/>
    <w:rsid w:val="006418F3"/>
    <w:rsid w:val="00641915"/>
    <w:rsid w:val="00641A70"/>
    <w:rsid w:val="00641BAC"/>
    <w:rsid w:val="00641C3E"/>
    <w:rsid w:val="00641F99"/>
    <w:rsid w:val="0064200E"/>
    <w:rsid w:val="0064223A"/>
    <w:rsid w:val="0064233F"/>
    <w:rsid w:val="00642812"/>
    <w:rsid w:val="00642834"/>
    <w:rsid w:val="00642AE5"/>
    <w:rsid w:val="00642DA9"/>
    <w:rsid w:val="0064304E"/>
    <w:rsid w:val="006430D7"/>
    <w:rsid w:val="00643511"/>
    <w:rsid w:val="00643698"/>
    <w:rsid w:val="00643B8B"/>
    <w:rsid w:val="00643B8C"/>
    <w:rsid w:val="00643C27"/>
    <w:rsid w:val="00643CE1"/>
    <w:rsid w:val="00643DB6"/>
    <w:rsid w:val="00643DBF"/>
    <w:rsid w:val="0064415F"/>
    <w:rsid w:val="00644195"/>
    <w:rsid w:val="00644208"/>
    <w:rsid w:val="006443E6"/>
    <w:rsid w:val="006443F0"/>
    <w:rsid w:val="006444D6"/>
    <w:rsid w:val="006449BD"/>
    <w:rsid w:val="00644AB4"/>
    <w:rsid w:val="00644BD3"/>
    <w:rsid w:val="00644C21"/>
    <w:rsid w:val="00644D83"/>
    <w:rsid w:val="00644DD7"/>
    <w:rsid w:val="00644E4B"/>
    <w:rsid w:val="006455F3"/>
    <w:rsid w:val="00645792"/>
    <w:rsid w:val="006457ED"/>
    <w:rsid w:val="00645A3C"/>
    <w:rsid w:val="00645DAF"/>
    <w:rsid w:val="00645EE4"/>
    <w:rsid w:val="0064608B"/>
    <w:rsid w:val="006463C3"/>
    <w:rsid w:val="006464DC"/>
    <w:rsid w:val="00646711"/>
    <w:rsid w:val="00646723"/>
    <w:rsid w:val="00646797"/>
    <w:rsid w:val="00646C07"/>
    <w:rsid w:val="00646CE2"/>
    <w:rsid w:val="00646F77"/>
    <w:rsid w:val="00647479"/>
    <w:rsid w:val="00647494"/>
    <w:rsid w:val="0064766F"/>
    <w:rsid w:val="006477A8"/>
    <w:rsid w:val="006477C3"/>
    <w:rsid w:val="00647809"/>
    <w:rsid w:val="00647A42"/>
    <w:rsid w:val="00647CFF"/>
    <w:rsid w:val="006501D8"/>
    <w:rsid w:val="006508C3"/>
    <w:rsid w:val="00650942"/>
    <w:rsid w:val="00650A55"/>
    <w:rsid w:val="00650D04"/>
    <w:rsid w:val="00650E25"/>
    <w:rsid w:val="00651005"/>
    <w:rsid w:val="00651178"/>
    <w:rsid w:val="006511BF"/>
    <w:rsid w:val="00651B15"/>
    <w:rsid w:val="00651C93"/>
    <w:rsid w:val="00652189"/>
    <w:rsid w:val="00652334"/>
    <w:rsid w:val="006524F9"/>
    <w:rsid w:val="00652502"/>
    <w:rsid w:val="00652B0C"/>
    <w:rsid w:val="00652F53"/>
    <w:rsid w:val="006530B7"/>
    <w:rsid w:val="006531D4"/>
    <w:rsid w:val="006531FB"/>
    <w:rsid w:val="00653239"/>
    <w:rsid w:val="00653269"/>
    <w:rsid w:val="006533AE"/>
    <w:rsid w:val="006539B0"/>
    <w:rsid w:val="00653CC4"/>
    <w:rsid w:val="00653E86"/>
    <w:rsid w:val="00654097"/>
    <w:rsid w:val="006542E6"/>
    <w:rsid w:val="0065462D"/>
    <w:rsid w:val="006546AD"/>
    <w:rsid w:val="00654755"/>
    <w:rsid w:val="00654802"/>
    <w:rsid w:val="00654B30"/>
    <w:rsid w:val="00654B58"/>
    <w:rsid w:val="00654BE1"/>
    <w:rsid w:val="00654BFA"/>
    <w:rsid w:val="00654CB7"/>
    <w:rsid w:val="00655077"/>
    <w:rsid w:val="006550C7"/>
    <w:rsid w:val="00655368"/>
    <w:rsid w:val="006554A5"/>
    <w:rsid w:val="00655E44"/>
    <w:rsid w:val="00655FE5"/>
    <w:rsid w:val="0065636C"/>
    <w:rsid w:val="00656567"/>
    <w:rsid w:val="0065668D"/>
    <w:rsid w:val="006566BD"/>
    <w:rsid w:val="006567AE"/>
    <w:rsid w:val="00656BA9"/>
    <w:rsid w:val="00656DB8"/>
    <w:rsid w:val="00656E01"/>
    <w:rsid w:val="006574E7"/>
    <w:rsid w:val="0065762E"/>
    <w:rsid w:val="00657B55"/>
    <w:rsid w:val="00657C0A"/>
    <w:rsid w:val="00657CDE"/>
    <w:rsid w:val="00657D9B"/>
    <w:rsid w:val="00657F7B"/>
    <w:rsid w:val="006600DB"/>
    <w:rsid w:val="006601DF"/>
    <w:rsid w:val="00660207"/>
    <w:rsid w:val="00660352"/>
    <w:rsid w:val="006603F3"/>
    <w:rsid w:val="00660411"/>
    <w:rsid w:val="006604FC"/>
    <w:rsid w:val="00660521"/>
    <w:rsid w:val="006606FA"/>
    <w:rsid w:val="00660AAB"/>
    <w:rsid w:val="00660BEF"/>
    <w:rsid w:val="00660E67"/>
    <w:rsid w:val="00660E8D"/>
    <w:rsid w:val="006611C8"/>
    <w:rsid w:val="0066134F"/>
    <w:rsid w:val="006613A1"/>
    <w:rsid w:val="0066142E"/>
    <w:rsid w:val="006615B9"/>
    <w:rsid w:val="00661714"/>
    <w:rsid w:val="00661753"/>
    <w:rsid w:val="00661A78"/>
    <w:rsid w:val="00661ABC"/>
    <w:rsid w:val="006621BE"/>
    <w:rsid w:val="006626B9"/>
    <w:rsid w:val="00662719"/>
    <w:rsid w:val="006628C9"/>
    <w:rsid w:val="00662A68"/>
    <w:rsid w:val="00662A6F"/>
    <w:rsid w:val="00662A8C"/>
    <w:rsid w:val="00662EE9"/>
    <w:rsid w:val="00663042"/>
    <w:rsid w:val="006630AF"/>
    <w:rsid w:val="006630D8"/>
    <w:rsid w:val="006634EA"/>
    <w:rsid w:val="00663627"/>
    <w:rsid w:val="00663714"/>
    <w:rsid w:val="00663807"/>
    <w:rsid w:val="006638C4"/>
    <w:rsid w:val="00663C94"/>
    <w:rsid w:val="00663CEE"/>
    <w:rsid w:val="00663E58"/>
    <w:rsid w:val="0066424D"/>
    <w:rsid w:val="006646CB"/>
    <w:rsid w:val="006647BD"/>
    <w:rsid w:val="006647F2"/>
    <w:rsid w:val="006649A7"/>
    <w:rsid w:val="00664DFF"/>
    <w:rsid w:val="00664F5D"/>
    <w:rsid w:val="00664FA5"/>
    <w:rsid w:val="00665292"/>
    <w:rsid w:val="0066532E"/>
    <w:rsid w:val="0066542A"/>
    <w:rsid w:val="00665830"/>
    <w:rsid w:val="00665869"/>
    <w:rsid w:val="00665967"/>
    <w:rsid w:val="00665D2E"/>
    <w:rsid w:val="0066620E"/>
    <w:rsid w:val="00666723"/>
    <w:rsid w:val="0066672D"/>
    <w:rsid w:val="00666819"/>
    <w:rsid w:val="00666DB8"/>
    <w:rsid w:val="0066745E"/>
    <w:rsid w:val="00667A49"/>
    <w:rsid w:val="00667D1B"/>
    <w:rsid w:val="00667DB5"/>
    <w:rsid w:val="00667DE5"/>
    <w:rsid w:val="0067020F"/>
    <w:rsid w:val="00670509"/>
    <w:rsid w:val="006705FC"/>
    <w:rsid w:val="00670633"/>
    <w:rsid w:val="0067095B"/>
    <w:rsid w:val="00670FC2"/>
    <w:rsid w:val="00671081"/>
    <w:rsid w:val="006710EA"/>
    <w:rsid w:val="0067144F"/>
    <w:rsid w:val="0067147A"/>
    <w:rsid w:val="006717D1"/>
    <w:rsid w:val="00671F1D"/>
    <w:rsid w:val="00672155"/>
    <w:rsid w:val="006721B9"/>
    <w:rsid w:val="00672247"/>
    <w:rsid w:val="006724A7"/>
    <w:rsid w:val="00672626"/>
    <w:rsid w:val="0067286E"/>
    <w:rsid w:val="006729D5"/>
    <w:rsid w:val="00672A0C"/>
    <w:rsid w:val="00672B32"/>
    <w:rsid w:val="00672C69"/>
    <w:rsid w:val="00673171"/>
    <w:rsid w:val="0067337F"/>
    <w:rsid w:val="0067362D"/>
    <w:rsid w:val="006736E7"/>
    <w:rsid w:val="00673723"/>
    <w:rsid w:val="00673EC6"/>
    <w:rsid w:val="006741E0"/>
    <w:rsid w:val="006741FE"/>
    <w:rsid w:val="0067426C"/>
    <w:rsid w:val="006744AF"/>
    <w:rsid w:val="00674988"/>
    <w:rsid w:val="00674F43"/>
    <w:rsid w:val="00674FC6"/>
    <w:rsid w:val="00675113"/>
    <w:rsid w:val="00675206"/>
    <w:rsid w:val="00675285"/>
    <w:rsid w:val="006752C1"/>
    <w:rsid w:val="006754C2"/>
    <w:rsid w:val="00675522"/>
    <w:rsid w:val="00675562"/>
    <w:rsid w:val="00675661"/>
    <w:rsid w:val="006756EA"/>
    <w:rsid w:val="00675B85"/>
    <w:rsid w:val="00675D29"/>
    <w:rsid w:val="00675D38"/>
    <w:rsid w:val="0067624E"/>
    <w:rsid w:val="006763D7"/>
    <w:rsid w:val="0067655A"/>
    <w:rsid w:val="0067668E"/>
    <w:rsid w:val="0067676B"/>
    <w:rsid w:val="0067691D"/>
    <w:rsid w:val="00676AAD"/>
    <w:rsid w:val="00676D26"/>
    <w:rsid w:val="00677242"/>
    <w:rsid w:val="006774D7"/>
    <w:rsid w:val="0067768A"/>
    <w:rsid w:val="00677798"/>
    <w:rsid w:val="006779E1"/>
    <w:rsid w:val="00677AC7"/>
    <w:rsid w:val="00677DDC"/>
    <w:rsid w:val="00677F19"/>
    <w:rsid w:val="00680331"/>
    <w:rsid w:val="0068040B"/>
    <w:rsid w:val="006805FF"/>
    <w:rsid w:val="00680695"/>
    <w:rsid w:val="0068086A"/>
    <w:rsid w:val="00680877"/>
    <w:rsid w:val="00680B05"/>
    <w:rsid w:val="00681039"/>
    <w:rsid w:val="0068104C"/>
    <w:rsid w:val="0068113B"/>
    <w:rsid w:val="00681207"/>
    <w:rsid w:val="00681345"/>
    <w:rsid w:val="00681947"/>
    <w:rsid w:val="0068194E"/>
    <w:rsid w:val="00681A18"/>
    <w:rsid w:val="00681B8F"/>
    <w:rsid w:val="0068211E"/>
    <w:rsid w:val="006821C0"/>
    <w:rsid w:val="00682200"/>
    <w:rsid w:val="006822D1"/>
    <w:rsid w:val="00682435"/>
    <w:rsid w:val="006824AA"/>
    <w:rsid w:val="00682520"/>
    <w:rsid w:val="006827FE"/>
    <w:rsid w:val="00682BE2"/>
    <w:rsid w:val="00682F9B"/>
    <w:rsid w:val="00683030"/>
    <w:rsid w:val="0068314A"/>
    <w:rsid w:val="00683226"/>
    <w:rsid w:val="00683385"/>
    <w:rsid w:val="0068373E"/>
    <w:rsid w:val="00683864"/>
    <w:rsid w:val="006838D5"/>
    <w:rsid w:val="00683B49"/>
    <w:rsid w:val="00683ED8"/>
    <w:rsid w:val="00683EDD"/>
    <w:rsid w:val="006840E4"/>
    <w:rsid w:val="00684465"/>
    <w:rsid w:val="006845B4"/>
    <w:rsid w:val="006845C7"/>
    <w:rsid w:val="00684860"/>
    <w:rsid w:val="006849F5"/>
    <w:rsid w:val="00684C5E"/>
    <w:rsid w:val="00684DE7"/>
    <w:rsid w:val="00685073"/>
    <w:rsid w:val="00685166"/>
    <w:rsid w:val="006852F3"/>
    <w:rsid w:val="0068595B"/>
    <w:rsid w:val="00685A53"/>
    <w:rsid w:val="00685C3B"/>
    <w:rsid w:val="00685F5F"/>
    <w:rsid w:val="0068644F"/>
    <w:rsid w:val="006866FC"/>
    <w:rsid w:val="00686C2F"/>
    <w:rsid w:val="00686C9F"/>
    <w:rsid w:val="00686F11"/>
    <w:rsid w:val="006870B4"/>
    <w:rsid w:val="006871E3"/>
    <w:rsid w:val="0068720C"/>
    <w:rsid w:val="00687C64"/>
    <w:rsid w:val="00687E18"/>
    <w:rsid w:val="00687F04"/>
    <w:rsid w:val="00690435"/>
    <w:rsid w:val="0069044F"/>
    <w:rsid w:val="0069085D"/>
    <w:rsid w:val="00690889"/>
    <w:rsid w:val="00690B8C"/>
    <w:rsid w:val="00690BBA"/>
    <w:rsid w:val="00690E81"/>
    <w:rsid w:val="006910B1"/>
    <w:rsid w:val="00691131"/>
    <w:rsid w:val="00691177"/>
    <w:rsid w:val="006911A6"/>
    <w:rsid w:val="00691212"/>
    <w:rsid w:val="00691273"/>
    <w:rsid w:val="00691281"/>
    <w:rsid w:val="00691577"/>
    <w:rsid w:val="006917BB"/>
    <w:rsid w:val="0069180A"/>
    <w:rsid w:val="00691AC0"/>
    <w:rsid w:val="00691DDE"/>
    <w:rsid w:val="00692282"/>
    <w:rsid w:val="006923D0"/>
    <w:rsid w:val="00692542"/>
    <w:rsid w:val="0069262A"/>
    <w:rsid w:val="006926B1"/>
    <w:rsid w:val="00692A06"/>
    <w:rsid w:val="00692D7D"/>
    <w:rsid w:val="00692E62"/>
    <w:rsid w:val="0069323B"/>
    <w:rsid w:val="00693418"/>
    <w:rsid w:val="0069360F"/>
    <w:rsid w:val="0069393E"/>
    <w:rsid w:val="00693DCC"/>
    <w:rsid w:val="00694395"/>
    <w:rsid w:val="0069440B"/>
    <w:rsid w:val="00694476"/>
    <w:rsid w:val="006946CA"/>
    <w:rsid w:val="006948C5"/>
    <w:rsid w:val="00694926"/>
    <w:rsid w:val="0069492D"/>
    <w:rsid w:val="00694A22"/>
    <w:rsid w:val="00694BEB"/>
    <w:rsid w:val="00694E0B"/>
    <w:rsid w:val="006950A0"/>
    <w:rsid w:val="0069545F"/>
    <w:rsid w:val="00695B19"/>
    <w:rsid w:val="00695B5F"/>
    <w:rsid w:val="00695B99"/>
    <w:rsid w:val="00695D07"/>
    <w:rsid w:val="00695D99"/>
    <w:rsid w:val="00695DAB"/>
    <w:rsid w:val="00695E0E"/>
    <w:rsid w:val="00695E25"/>
    <w:rsid w:val="00696027"/>
    <w:rsid w:val="006962D6"/>
    <w:rsid w:val="006964B6"/>
    <w:rsid w:val="006964E9"/>
    <w:rsid w:val="00696595"/>
    <w:rsid w:val="00696618"/>
    <w:rsid w:val="00696930"/>
    <w:rsid w:val="00696CA0"/>
    <w:rsid w:val="00696E49"/>
    <w:rsid w:val="00696FA6"/>
    <w:rsid w:val="00697148"/>
    <w:rsid w:val="0069741C"/>
    <w:rsid w:val="00697493"/>
    <w:rsid w:val="00697740"/>
    <w:rsid w:val="00697749"/>
    <w:rsid w:val="006978EF"/>
    <w:rsid w:val="00697A13"/>
    <w:rsid w:val="00697A2E"/>
    <w:rsid w:val="00697BC2"/>
    <w:rsid w:val="006A008C"/>
    <w:rsid w:val="006A02EF"/>
    <w:rsid w:val="006A0AE0"/>
    <w:rsid w:val="006A0B98"/>
    <w:rsid w:val="006A0BDD"/>
    <w:rsid w:val="006A0DCB"/>
    <w:rsid w:val="006A1036"/>
    <w:rsid w:val="006A10AF"/>
    <w:rsid w:val="006A10BF"/>
    <w:rsid w:val="006A1262"/>
    <w:rsid w:val="006A12E4"/>
    <w:rsid w:val="006A1368"/>
    <w:rsid w:val="006A15E2"/>
    <w:rsid w:val="006A18F1"/>
    <w:rsid w:val="006A1EEE"/>
    <w:rsid w:val="006A1F33"/>
    <w:rsid w:val="006A2008"/>
    <w:rsid w:val="006A201B"/>
    <w:rsid w:val="006A208E"/>
    <w:rsid w:val="006A20E2"/>
    <w:rsid w:val="006A2108"/>
    <w:rsid w:val="006A2122"/>
    <w:rsid w:val="006A2204"/>
    <w:rsid w:val="006A242E"/>
    <w:rsid w:val="006A24BA"/>
    <w:rsid w:val="006A29B1"/>
    <w:rsid w:val="006A2B71"/>
    <w:rsid w:val="006A2CB3"/>
    <w:rsid w:val="006A2E67"/>
    <w:rsid w:val="006A2FD5"/>
    <w:rsid w:val="006A3054"/>
    <w:rsid w:val="006A3150"/>
    <w:rsid w:val="006A3182"/>
    <w:rsid w:val="006A3775"/>
    <w:rsid w:val="006A3A2D"/>
    <w:rsid w:val="006A3AA7"/>
    <w:rsid w:val="006A3F48"/>
    <w:rsid w:val="006A3FDA"/>
    <w:rsid w:val="006A41CA"/>
    <w:rsid w:val="006A4312"/>
    <w:rsid w:val="006A498C"/>
    <w:rsid w:val="006A4A09"/>
    <w:rsid w:val="006A4C36"/>
    <w:rsid w:val="006A4FE2"/>
    <w:rsid w:val="006A5286"/>
    <w:rsid w:val="006A5318"/>
    <w:rsid w:val="006A550D"/>
    <w:rsid w:val="006A5620"/>
    <w:rsid w:val="006A5BFE"/>
    <w:rsid w:val="006A6079"/>
    <w:rsid w:val="006A645E"/>
    <w:rsid w:val="006A6601"/>
    <w:rsid w:val="006A69FE"/>
    <w:rsid w:val="006A6D7D"/>
    <w:rsid w:val="006A6F5B"/>
    <w:rsid w:val="006A700F"/>
    <w:rsid w:val="006A73BB"/>
    <w:rsid w:val="006A7440"/>
    <w:rsid w:val="006A7565"/>
    <w:rsid w:val="006A7979"/>
    <w:rsid w:val="006A79BC"/>
    <w:rsid w:val="006A7AAD"/>
    <w:rsid w:val="006A7B0C"/>
    <w:rsid w:val="006A7BD1"/>
    <w:rsid w:val="006A7C46"/>
    <w:rsid w:val="006A7F36"/>
    <w:rsid w:val="006A7F5B"/>
    <w:rsid w:val="006B0170"/>
    <w:rsid w:val="006B0295"/>
    <w:rsid w:val="006B0428"/>
    <w:rsid w:val="006B0A9B"/>
    <w:rsid w:val="006B0D17"/>
    <w:rsid w:val="006B0D66"/>
    <w:rsid w:val="006B0F60"/>
    <w:rsid w:val="006B0FBF"/>
    <w:rsid w:val="006B133C"/>
    <w:rsid w:val="006B1843"/>
    <w:rsid w:val="006B1850"/>
    <w:rsid w:val="006B1A2E"/>
    <w:rsid w:val="006B1E04"/>
    <w:rsid w:val="006B2069"/>
    <w:rsid w:val="006B24F1"/>
    <w:rsid w:val="006B26D1"/>
    <w:rsid w:val="006B285D"/>
    <w:rsid w:val="006B2975"/>
    <w:rsid w:val="006B2D1F"/>
    <w:rsid w:val="006B2D84"/>
    <w:rsid w:val="006B2E2C"/>
    <w:rsid w:val="006B2EAB"/>
    <w:rsid w:val="006B2F9B"/>
    <w:rsid w:val="006B3034"/>
    <w:rsid w:val="006B37AF"/>
    <w:rsid w:val="006B3CD2"/>
    <w:rsid w:val="006B3EE6"/>
    <w:rsid w:val="006B3F06"/>
    <w:rsid w:val="006B3F36"/>
    <w:rsid w:val="006B3FE7"/>
    <w:rsid w:val="006B417E"/>
    <w:rsid w:val="006B41FC"/>
    <w:rsid w:val="006B4262"/>
    <w:rsid w:val="006B4308"/>
    <w:rsid w:val="006B47D0"/>
    <w:rsid w:val="006B4829"/>
    <w:rsid w:val="006B485C"/>
    <w:rsid w:val="006B4B86"/>
    <w:rsid w:val="006B5053"/>
    <w:rsid w:val="006B557C"/>
    <w:rsid w:val="006B5610"/>
    <w:rsid w:val="006B57FD"/>
    <w:rsid w:val="006B5861"/>
    <w:rsid w:val="006B5A4F"/>
    <w:rsid w:val="006B5CC9"/>
    <w:rsid w:val="006B5ED8"/>
    <w:rsid w:val="006B60E8"/>
    <w:rsid w:val="006B6101"/>
    <w:rsid w:val="006B63B2"/>
    <w:rsid w:val="006B63CE"/>
    <w:rsid w:val="006B64E3"/>
    <w:rsid w:val="006B66CA"/>
    <w:rsid w:val="006B6A1B"/>
    <w:rsid w:val="006B6BE8"/>
    <w:rsid w:val="006B6BF6"/>
    <w:rsid w:val="006B6CB3"/>
    <w:rsid w:val="006B7027"/>
    <w:rsid w:val="006B7112"/>
    <w:rsid w:val="006B72C8"/>
    <w:rsid w:val="006B73B4"/>
    <w:rsid w:val="006B75A8"/>
    <w:rsid w:val="006B76A9"/>
    <w:rsid w:val="006B7778"/>
    <w:rsid w:val="006B79AD"/>
    <w:rsid w:val="006B79C0"/>
    <w:rsid w:val="006B7A80"/>
    <w:rsid w:val="006B7C62"/>
    <w:rsid w:val="006B7D2E"/>
    <w:rsid w:val="006B7E8D"/>
    <w:rsid w:val="006B7FB7"/>
    <w:rsid w:val="006C00B7"/>
    <w:rsid w:val="006C024F"/>
    <w:rsid w:val="006C026B"/>
    <w:rsid w:val="006C054F"/>
    <w:rsid w:val="006C0685"/>
    <w:rsid w:val="006C07F9"/>
    <w:rsid w:val="006C0833"/>
    <w:rsid w:val="006C09A8"/>
    <w:rsid w:val="006C09C6"/>
    <w:rsid w:val="006C0B52"/>
    <w:rsid w:val="006C0BB2"/>
    <w:rsid w:val="006C0EDA"/>
    <w:rsid w:val="006C0FAD"/>
    <w:rsid w:val="006C0FDF"/>
    <w:rsid w:val="006C1102"/>
    <w:rsid w:val="006C1117"/>
    <w:rsid w:val="006C11BB"/>
    <w:rsid w:val="006C1416"/>
    <w:rsid w:val="006C17C6"/>
    <w:rsid w:val="006C1950"/>
    <w:rsid w:val="006C1988"/>
    <w:rsid w:val="006C1A11"/>
    <w:rsid w:val="006C1C5C"/>
    <w:rsid w:val="006C1C84"/>
    <w:rsid w:val="006C2724"/>
    <w:rsid w:val="006C2B83"/>
    <w:rsid w:val="006C2F26"/>
    <w:rsid w:val="006C30D8"/>
    <w:rsid w:val="006C311A"/>
    <w:rsid w:val="006C319A"/>
    <w:rsid w:val="006C3472"/>
    <w:rsid w:val="006C3567"/>
    <w:rsid w:val="006C37D3"/>
    <w:rsid w:val="006C387E"/>
    <w:rsid w:val="006C38C1"/>
    <w:rsid w:val="006C3925"/>
    <w:rsid w:val="006C3B26"/>
    <w:rsid w:val="006C3C20"/>
    <w:rsid w:val="006C4344"/>
    <w:rsid w:val="006C4520"/>
    <w:rsid w:val="006C467F"/>
    <w:rsid w:val="006C4702"/>
    <w:rsid w:val="006C4982"/>
    <w:rsid w:val="006C4B51"/>
    <w:rsid w:val="006C4C62"/>
    <w:rsid w:val="006C500E"/>
    <w:rsid w:val="006C51D4"/>
    <w:rsid w:val="006C5243"/>
    <w:rsid w:val="006C54A8"/>
    <w:rsid w:val="006C54D4"/>
    <w:rsid w:val="006C5548"/>
    <w:rsid w:val="006C57DB"/>
    <w:rsid w:val="006C5AA5"/>
    <w:rsid w:val="006C5B3F"/>
    <w:rsid w:val="006C5E7F"/>
    <w:rsid w:val="006C5FB4"/>
    <w:rsid w:val="006C677A"/>
    <w:rsid w:val="006C6922"/>
    <w:rsid w:val="006C6D42"/>
    <w:rsid w:val="006C7568"/>
    <w:rsid w:val="006C7B06"/>
    <w:rsid w:val="006C7E14"/>
    <w:rsid w:val="006C7F9B"/>
    <w:rsid w:val="006D02C0"/>
    <w:rsid w:val="006D0708"/>
    <w:rsid w:val="006D09CC"/>
    <w:rsid w:val="006D0B59"/>
    <w:rsid w:val="006D0BB4"/>
    <w:rsid w:val="006D0FD9"/>
    <w:rsid w:val="006D1049"/>
    <w:rsid w:val="006D11E5"/>
    <w:rsid w:val="006D156E"/>
    <w:rsid w:val="006D1C1C"/>
    <w:rsid w:val="006D1CBB"/>
    <w:rsid w:val="006D1DF3"/>
    <w:rsid w:val="006D1EA1"/>
    <w:rsid w:val="006D1EE9"/>
    <w:rsid w:val="006D1EF7"/>
    <w:rsid w:val="006D1FCE"/>
    <w:rsid w:val="006D2398"/>
    <w:rsid w:val="006D25FF"/>
    <w:rsid w:val="006D2B0C"/>
    <w:rsid w:val="006D2C9D"/>
    <w:rsid w:val="006D2CC1"/>
    <w:rsid w:val="006D2FAA"/>
    <w:rsid w:val="006D3055"/>
    <w:rsid w:val="006D3203"/>
    <w:rsid w:val="006D3263"/>
    <w:rsid w:val="006D339B"/>
    <w:rsid w:val="006D36D6"/>
    <w:rsid w:val="006D40CA"/>
    <w:rsid w:val="006D4135"/>
    <w:rsid w:val="006D44C5"/>
    <w:rsid w:val="006D45C2"/>
    <w:rsid w:val="006D4791"/>
    <w:rsid w:val="006D4C0A"/>
    <w:rsid w:val="006D4C30"/>
    <w:rsid w:val="006D4C89"/>
    <w:rsid w:val="006D4CE1"/>
    <w:rsid w:val="006D4E0B"/>
    <w:rsid w:val="006D4EDB"/>
    <w:rsid w:val="006D50F8"/>
    <w:rsid w:val="006D5139"/>
    <w:rsid w:val="006D52B2"/>
    <w:rsid w:val="006D52EB"/>
    <w:rsid w:val="006D5542"/>
    <w:rsid w:val="006D5739"/>
    <w:rsid w:val="006D5A02"/>
    <w:rsid w:val="006D5C31"/>
    <w:rsid w:val="006D5E1E"/>
    <w:rsid w:val="006D61A2"/>
    <w:rsid w:val="006D61DF"/>
    <w:rsid w:val="006D624B"/>
    <w:rsid w:val="006D63E3"/>
    <w:rsid w:val="006D65C5"/>
    <w:rsid w:val="006D661B"/>
    <w:rsid w:val="006D685C"/>
    <w:rsid w:val="006D6A9D"/>
    <w:rsid w:val="006D6D00"/>
    <w:rsid w:val="006D6D95"/>
    <w:rsid w:val="006D708C"/>
    <w:rsid w:val="006D713E"/>
    <w:rsid w:val="006D7212"/>
    <w:rsid w:val="006D730B"/>
    <w:rsid w:val="006D75C7"/>
    <w:rsid w:val="006D77D9"/>
    <w:rsid w:val="006D77E2"/>
    <w:rsid w:val="006D7830"/>
    <w:rsid w:val="006D7A64"/>
    <w:rsid w:val="006D7B5C"/>
    <w:rsid w:val="006D7BAF"/>
    <w:rsid w:val="006D7C6D"/>
    <w:rsid w:val="006D7C89"/>
    <w:rsid w:val="006D7E2A"/>
    <w:rsid w:val="006E0014"/>
    <w:rsid w:val="006E003B"/>
    <w:rsid w:val="006E02AE"/>
    <w:rsid w:val="006E02CC"/>
    <w:rsid w:val="006E0400"/>
    <w:rsid w:val="006E09F4"/>
    <w:rsid w:val="006E0E83"/>
    <w:rsid w:val="006E1062"/>
    <w:rsid w:val="006E13A8"/>
    <w:rsid w:val="006E1542"/>
    <w:rsid w:val="006E155B"/>
    <w:rsid w:val="006E18C3"/>
    <w:rsid w:val="006E1E9C"/>
    <w:rsid w:val="006E1F5F"/>
    <w:rsid w:val="006E20DB"/>
    <w:rsid w:val="006E20F8"/>
    <w:rsid w:val="006E2133"/>
    <w:rsid w:val="006E233C"/>
    <w:rsid w:val="006E24EB"/>
    <w:rsid w:val="006E2617"/>
    <w:rsid w:val="006E270A"/>
    <w:rsid w:val="006E2FC3"/>
    <w:rsid w:val="006E3191"/>
    <w:rsid w:val="006E38BF"/>
    <w:rsid w:val="006E3C23"/>
    <w:rsid w:val="006E3D0D"/>
    <w:rsid w:val="006E3F00"/>
    <w:rsid w:val="006E3F4B"/>
    <w:rsid w:val="006E4223"/>
    <w:rsid w:val="006E4622"/>
    <w:rsid w:val="006E49EC"/>
    <w:rsid w:val="006E4ADC"/>
    <w:rsid w:val="006E4B1B"/>
    <w:rsid w:val="006E4C8F"/>
    <w:rsid w:val="006E5028"/>
    <w:rsid w:val="006E5385"/>
    <w:rsid w:val="006E5535"/>
    <w:rsid w:val="006E574B"/>
    <w:rsid w:val="006E5848"/>
    <w:rsid w:val="006E5A7D"/>
    <w:rsid w:val="006E5D25"/>
    <w:rsid w:val="006E601B"/>
    <w:rsid w:val="006E6208"/>
    <w:rsid w:val="006E62B6"/>
    <w:rsid w:val="006E64B0"/>
    <w:rsid w:val="006E6852"/>
    <w:rsid w:val="006E68AB"/>
    <w:rsid w:val="006E6961"/>
    <w:rsid w:val="006E6D31"/>
    <w:rsid w:val="006E6E65"/>
    <w:rsid w:val="006E6FE2"/>
    <w:rsid w:val="006E7069"/>
    <w:rsid w:val="006E725F"/>
    <w:rsid w:val="006E74C8"/>
    <w:rsid w:val="006E74D3"/>
    <w:rsid w:val="006E75A0"/>
    <w:rsid w:val="006E7910"/>
    <w:rsid w:val="006E7AAE"/>
    <w:rsid w:val="006E7AB9"/>
    <w:rsid w:val="006E7B94"/>
    <w:rsid w:val="006E7DC4"/>
    <w:rsid w:val="006E7EC2"/>
    <w:rsid w:val="006F0031"/>
    <w:rsid w:val="006F0283"/>
    <w:rsid w:val="006F02F9"/>
    <w:rsid w:val="006F0380"/>
    <w:rsid w:val="006F03D4"/>
    <w:rsid w:val="006F057C"/>
    <w:rsid w:val="006F057D"/>
    <w:rsid w:val="006F0D3F"/>
    <w:rsid w:val="006F118B"/>
    <w:rsid w:val="006F128F"/>
    <w:rsid w:val="006F15DA"/>
    <w:rsid w:val="006F1816"/>
    <w:rsid w:val="006F18C7"/>
    <w:rsid w:val="006F1B20"/>
    <w:rsid w:val="006F1BD8"/>
    <w:rsid w:val="006F2395"/>
    <w:rsid w:val="006F23C6"/>
    <w:rsid w:val="006F2AD2"/>
    <w:rsid w:val="006F30CE"/>
    <w:rsid w:val="006F342E"/>
    <w:rsid w:val="006F3778"/>
    <w:rsid w:val="006F3895"/>
    <w:rsid w:val="006F3952"/>
    <w:rsid w:val="006F3976"/>
    <w:rsid w:val="006F4087"/>
    <w:rsid w:val="006F40FF"/>
    <w:rsid w:val="006F4155"/>
    <w:rsid w:val="006F41BD"/>
    <w:rsid w:val="006F42C9"/>
    <w:rsid w:val="006F497E"/>
    <w:rsid w:val="006F4A29"/>
    <w:rsid w:val="006F4B24"/>
    <w:rsid w:val="006F4BE8"/>
    <w:rsid w:val="006F4D4C"/>
    <w:rsid w:val="006F4D87"/>
    <w:rsid w:val="006F4EB6"/>
    <w:rsid w:val="006F4FF1"/>
    <w:rsid w:val="006F53E3"/>
    <w:rsid w:val="006F5460"/>
    <w:rsid w:val="006F578C"/>
    <w:rsid w:val="006F5908"/>
    <w:rsid w:val="006F5FC2"/>
    <w:rsid w:val="006F604C"/>
    <w:rsid w:val="006F63EE"/>
    <w:rsid w:val="006F65B3"/>
    <w:rsid w:val="006F6637"/>
    <w:rsid w:val="006F66A3"/>
    <w:rsid w:val="006F6876"/>
    <w:rsid w:val="006F6C84"/>
    <w:rsid w:val="006F6D9B"/>
    <w:rsid w:val="006F6DB6"/>
    <w:rsid w:val="006F6F54"/>
    <w:rsid w:val="006F70AA"/>
    <w:rsid w:val="006F70C6"/>
    <w:rsid w:val="006F7119"/>
    <w:rsid w:val="006F74F0"/>
    <w:rsid w:val="006F7B39"/>
    <w:rsid w:val="006F7EBA"/>
    <w:rsid w:val="0070087B"/>
    <w:rsid w:val="00700FB7"/>
    <w:rsid w:val="007011C5"/>
    <w:rsid w:val="00701397"/>
    <w:rsid w:val="00701666"/>
    <w:rsid w:val="00701B32"/>
    <w:rsid w:val="00701DE8"/>
    <w:rsid w:val="00701DFC"/>
    <w:rsid w:val="00701E6E"/>
    <w:rsid w:val="00701EFE"/>
    <w:rsid w:val="00701F10"/>
    <w:rsid w:val="0070229C"/>
    <w:rsid w:val="007022D4"/>
    <w:rsid w:val="0070243E"/>
    <w:rsid w:val="00702789"/>
    <w:rsid w:val="0070291D"/>
    <w:rsid w:val="00702B47"/>
    <w:rsid w:val="00702D2C"/>
    <w:rsid w:val="00703017"/>
    <w:rsid w:val="0070323E"/>
    <w:rsid w:val="007033F7"/>
    <w:rsid w:val="007037D6"/>
    <w:rsid w:val="00703C04"/>
    <w:rsid w:val="00703C4F"/>
    <w:rsid w:val="00703D22"/>
    <w:rsid w:val="00703D3E"/>
    <w:rsid w:val="00703DAE"/>
    <w:rsid w:val="00703EF3"/>
    <w:rsid w:val="007041C4"/>
    <w:rsid w:val="0070431C"/>
    <w:rsid w:val="00704694"/>
    <w:rsid w:val="007047FD"/>
    <w:rsid w:val="007049CE"/>
    <w:rsid w:val="00704C21"/>
    <w:rsid w:val="00704DE1"/>
    <w:rsid w:val="00705102"/>
    <w:rsid w:val="0070518D"/>
    <w:rsid w:val="00705576"/>
    <w:rsid w:val="0070570D"/>
    <w:rsid w:val="0070589A"/>
    <w:rsid w:val="0070589E"/>
    <w:rsid w:val="00705BB8"/>
    <w:rsid w:val="00705E68"/>
    <w:rsid w:val="007060A6"/>
    <w:rsid w:val="007060B6"/>
    <w:rsid w:val="00706276"/>
    <w:rsid w:val="007063BF"/>
    <w:rsid w:val="007065B0"/>
    <w:rsid w:val="00706623"/>
    <w:rsid w:val="0070669E"/>
    <w:rsid w:val="007066E0"/>
    <w:rsid w:val="00706AAC"/>
    <w:rsid w:val="00706AC6"/>
    <w:rsid w:val="00706BDD"/>
    <w:rsid w:val="00706EEE"/>
    <w:rsid w:val="0070704F"/>
    <w:rsid w:val="00707208"/>
    <w:rsid w:val="007075DB"/>
    <w:rsid w:val="0070763B"/>
    <w:rsid w:val="00707B8B"/>
    <w:rsid w:val="00707D1A"/>
    <w:rsid w:val="00707DC0"/>
    <w:rsid w:val="00707F6E"/>
    <w:rsid w:val="00710406"/>
    <w:rsid w:val="00710573"/>
    <w:rsid w:val="00710774"/>
    <w:rsid w:val="00710ABC"/>
    <w:rsid w:val="00710CFB"/>
    <w:rsid w:val="00710F6F"/>
    <w:rsid w:val="00711041"/>
    <w:rsid w:val="007110B1"/>
    <w:rsid w:val="0071116A"/>
    <w:rsid w:val="007116C4"/>
    <w:rsid w:val="007119DC"/>
    <w:rsid w:val="00711E52"/>
    <w:rsid w:val="00712109"/>
    <w:rsid w:val="007122D2"/>
    <w:rsid w:val="0071256B"/>
    <w:rsid w:val="007128AC"/>
    <w:rsid w:val="00712B34"/>
    <w:rsid w:val="00712FBD"/>
    <w:rsid w:val="00712FC2"/>
    <w:rsid w:val="007130A9"/>
    <w:rsid w:val="007131BB"/>
    <w:rsid w:val="007132CB"/>
    <w:rsid w:val="00713866"/>
    <w:rsid w:val="00713988"/>
    <w:rsid w:val="00713AB9"/>
    <w:rsid w:val="00713E33"/>
    <w:rsid w:val="00713F42"/>
    <w:rsid w:val="00714003"/>
    <w:rsid w:val="007140D0"/>
    <w:rsid w:val="00714573"/>
    <w:rsid w:val="007145EE"/>
    <w:rsid w:val="007146C6"/>
    <w:rsid w:val="00714A2C"/>
    <w:rsid w:val="00714DE8"/>
    <w:rsid w:val="00714DF4"/>
    <w:rsid w:val="00714E1F"/>
    <w:rsid w:val="007150A8"/>
    <w:rsid w:val="00715199"/>
    <w:rsid w:val="0071522F"/>
    <w:rsid w:val="007154C6"/>
    <w:rsid w:val="0071567F"/>
    <w:rsid w:val="007157D3"/>
    <w:rsid w:val="00715B91"/>
    <w:rsid w:val="00715C25"/>
    <w:rsid w:val="00715C3E"/>
    <w:rsid w:val="00715CE2"/>
    <w:rsid w:val="00715D05"/>
    <w:rsid w:val="00715FA8"/>
    <w:rsid w:val="007161E8"/>
    <w:rsid w:val="00716668"/>
    <w:rsid w:val="007168F4"/>
    <w:rsid w:val="00716AFB"/>
    <w:rsid w:val="0071739F"/>
    <w:rsid w:val="007173B7"/>
    <w:rsid w:val="007174F7"/>
    <w:rsid w:val="00717A5A"/>
    <w:rsid w:val="00717B56"/>
    <w:rsid w:val="00717BFE"/>
    <w:rsid w:val="00717EFF"/>
    <w:rsid w:val="00720271"/>
    <w:rsid w:val="007204BF"/>
    <w:rsid w:val="007208E1"/>
    <w:rsid w:val="00720AE7"/>
    <w:rsid w:val="00720DA0"/>
    <w:rsid w:val="00720E7A"/>
    <w:rsid w:val="00720F96"/>
    <w:rsid w:val="007212AA"/>
    <w:rsid w:val="00721452"/>
    <w:rsid w:val="00721563"/>
    <w:rsid w:val="007216F2"/>
    <w:rsid w:val="00721781"/>
    <w:rsid w:val="00721A2C"/>
    <w:rsid w:val="00721AFD"/>
    <w:rsid w:val="00721D84"/>
    <w:rsid w:val="00721DDD"/>
    <w:rsid w:val="0072209B"/>
    <w:rsid w:val="00722216"/>
    <w:rsid w:val="00722280"/>
    <w:rsid w:val="007225CE"/>
    <w:rsid w:val="00722663"/>
    <w:rsid w:val="007227F1"/>
    <w:rsid w:val="0072288C"/>
    <w:rsid w:val="0072299C"/>
    <w:rsid w:val="00722F28"/>
    <w:rsid w:val="00723100"/>
    <w:rsid w:val="007231B2"/>
    <w:rsid w:val="00723DA3"/>
    <w:rsid w:val="00723FB3"/>
    <w:rsid w:val="00724046"/>
    <w:rsid w:val="00724083"/>
    <w:rsid w:val="00724345"/>
    <w:rsid w:val="00724358"/>
    <w:rsid w:val="007243AB"/>
    <w:rsid w:val="007245CC"/>
    <w:rsid w:val="00724817"/>
    <w:rsid w:val="00724E79"/>
    <w:rsid w:val="007250EE"/>
    <w:rsid w:val="0072518B"/>
    <w:rsid w:val="0072536B"/>
    <w:rsid w:val="007254A8"/>
    <w:rsid w:val="00725E7A"/>
    <w:rsid w:val="00726517"/>
    <w:rsid w:val="00726806"/>
    <w:rsid w:val="00726CA6"/>
    <w:rsid w:val="00726E11"/>
    <w:rsid w:val="00726F2E"/>
    <w:rsid w:val="007270A4"/>
    <w:rsid w:val="0072731C"/>
    <w:rsid w:val="00727434"/>
    <w:rsid w:val="00727459"/>
    <w:rsid w:val="00727721"/>
    <w:rsid w:val="00727795"/>
    <w:rsid w:val="00727854"/>
    <w:rsid w:val="00727B34"/>
    <w:rsid w:val="00727BBA"/>
    <w:rsid w:val="00727C9A"/>
    <w:rsid w:val="007302F8"/>
    <w:rsid w:val="00730325"/>
    <w:rsid w:val="007306CD"/>
    <w:rsid w:val="00730ACB"/>
    <w:rsid w:val="00730D0F"/>
    <w:rsid w:val="00730D51"/>
    <w:rsid w:val="00730DB9"/>
    <w:rsid w:val="00730DC2"/>
    <w:rsid w:val="00731216"/>
    <w:rsid w:val="007314DA"/>
    <w:rsid w:val="00731569"/>
    <w:rsid w:val="00731658"/>
    <w:rsid w:val="007317A1"/>
    <w:rsid w:val="007319F2"/>
    <w:rsid w:val="00731BC0"/>
    <w:rsid w:val="00731BFD"/>
    <w:rsid w:val="00731CA5"/>
    <w:rsid w:val="00731CEC"/>
    <w:rsid w:val="00731EDB"/>
    <w:rsid w:val="007320E2"/>
    <w:rsid w:val="00732B04"/>
    <w:rsid w:val="00732E2B"/>
    <w:rsid w:val="00732F49"/>
    <w:rsid w:val="00733204"/>
    <w:rsid w:val="007333E5"/>
    <w:rsid w:val="00733498"/>
    <w:rsid w:val="00733650"/>
    <w:rsid w:val="00733DF8"/>
    <w:rsid w:val="007340F5"/>
    <w:rsid w:val="007342ED"/>
    <w:rsid w:val="007344B3"/>
    <w:rsid w:val="00734590"/>
    <w:rsid w:val="00734DB4"/>
    <w:rsid w:val="00734ECE"/>
    <w:rsid w:val="00734F34"/>
    <w:rsid w:val="007352C6"/>
    <w:rsid w:val="00735492"/>
    <w:rsid w:val="007354E7"/>
    <w:rsid w:val="00735552"/>
    <w:rsid w:val="0073555F"/>
    <w:rsid w:val="007356A7"/>
    <w:rsid w:val="00735867"/>
    <w:rsid w:val="0073586D"/>
    <w:rsid w:val="0073596D"/>
    <w:rsid w:val="00736066"/>
    <w:rsid w:val="00736193"/>
    <w:rsid w:val="007362F1"/>
    <w:rsid w:val="00736683"/>
    <w:rsid w:val="00736A4D"/>
    <w:rsid w:val="00736F0A"/>
    <w:rsid w:val="007371CC"/>
    <w:rsid w:val="0073737A"/>
    <w:rsid w:val="0073744A"/>
    <w:rsid w:val="0073766E"/>
    <w:rsid w:val="007379B9"/>
    <w:rsid w:val="00737A30"/>
    <w:rsid w:val="00737C0E"/>
    <w:rsid w:val="00737C19"/>
    <w:rsid w:val="0074028D"/>
    <w:rsid w:val="0074058E"/>
    <w:rsid w:val="007406D6"/>
    <w:rsid w:val="0074070D"/>
    <w:rsid w:val="00740757"/>
    <w:rsid w:val="00740EA9"/>
    <w:rsid w:val="00740FDD"/>
    <w:rsid w:val="00741298"/>
    <w:rsid w:val="00741447"/>
    <w:rsid w:val="007418DB"/>
    <w:rsid w:val="00741A38"/>
    <w:rsid w:val="00741C50"/>
    <w:rsid w:val="00741E9A"/>
    <w:rsid w:val="00741F4A"/>
    <w:rsid w:val="00742579"/>
    <w:rsid w:val="0074260D"/>
    <w:rsid w:val="00742AFB"/>
    <w:rsid w:val="00742F12"/>
    <w:rsid w:val="00743176"/>
    <w:rsid w:val="0074326F"/>
    <w:rsid w:val="00743420"/>
    <w:rsid w:val="00743528"/>
    <w:rsid w:val="00743759"/>
    <w:rsid w:val="00743969"/>
    <w:rsid w:val="007439F6"/>
    <w:rsid w:val="00743A4A"/>
    <w:rsid w:val="00743AAB"/>
    <w:rsid w:val="00743BDD"/>
    <w:rsid w:val="00743D1B"/>
    <w:rsid w:val="00743EBB"/>
    <w:rsid w:val="00744122"/>
    <w:rsid w:val="0074432E"/>
    <w:rsid w:val="00744423"/>
    <w:rsid w:val="0074448D"/>
    <w:rsid w:val="00744D88"/>
    <w:rsid w:val="00744FC5"/>
    <w:rsid w:val="00745832"/>
    <w:rsid w:val="0074585E"/>
    <w:rsid w:val="00745A96"/>
    <w:rsid w:val="00745C91"/>
    <w:rsid w:val="00745CBC"/>
    <w:rsid w:val="00745EB3"/>
    <w:rsid w:val="00745FD7"/>
    <w:rsid w:val="0074641F"/>
    <w:rsid w:val="007465BE"/>
    <w:rsid w:val="007466C9"/>
    <w:rsid w:val="00746871"/>
    <w:rsid w:val="007469B6"/>
    <w:rsid w:val="00746B81"/>
    <w:rsid w:val="00746BB8"/>
    <w:rsid w:val="0074704A"/>
    <w:rsid w:val="00747348"/>
    <w:rsid w:val="00747740"/>
    <w:rsid w:val="007477BF"/>
    <w:rsid w:val="007477C5"/>
    <w:rsid w:val="007479AF"/>
    <w:rsid w:val="00747E04"/>
    <w:rsid w:val="00747E68"/>
    <w:rsid w:val="00747FD9"/>
    <w:rsid w:val="0075017A"/>
    <w:rsid w:val="00750BA0"/>
    <w:rsid w:val="00750BBB"/>
    <w:rsid w:val="00750DED"/>
    <w:rsid w:val="00750DF2"/>
    <w:rsid w:val="007511EF"/>
    <w:rsid w:val="007513F8"/>
    <w:rsid w:val="00751675"/>
    <w:rsid w:val="007516D4"/>
    <w:rsid w:val="00751915"/>
    <w:rsid w:val="00751BDC"/>
    <w:rsid w:val="00751C1A"/>
    <w:rsid w:val="007520E4"/>
    <w:rsid w:val="00752102"/>
    <w:rsid w:val="00752247"/>
    <w:rsid w:val="0075251B"/>
    <w:rsid w:val="00752536"/>
    <w:rsid w:val="00752751"/>
    <w:rsid w:val="00752C90"/>
    <w:rsid w:val="00752E9A"/>
    <w:rsid w:val="00753090"/>
    <w:rsid w:val="0075333B"/>
    <w:rsid w:val="007534AF"/>
    <w:rsid w:val="007534E7"/>
    <w:rsid w:val="00753652"/>
    <w:rsid w:val="007538FE"/>
    <w:rsid w:val="00753D1C"/>
    <w:rsid w:val="00753DBD"/>
    <w:rsid w:val="00754020"/>
    <w:rsid w:val="00754391"/>
    <w:rsid w:val="007543E4"/>
    <w:rsid w:val="007547D0"/>
    <w:rsid w:val="0075487F"/>
    <w:rsid w:val="00754B6A"/>
    <w:rsid w:val="00754B8B"/>
    <w:rsid w:val="00754B9F"/>
    <w:rsid w:val="00754C39"/>
    <w:rsid w:val="00754C68"/>
    <w:rsid w:val="00755589"/>
    <w:rsid w:val="0075575D"/>
    <w:rsid w:val="00755A53"/>
    <w:rsid w:val="00755A7C"/>
    <w:rsid w:val="00755AEB"/>
    <w:rsid w:val="00755AFF"/>
    <w:rsid w:val="00755E95"/>
    <w:rsid w:val="00755F40"/>
    <w:rsid w:val="0075603E"/>
    <w:rsid w:val="007560A5"/>
    <w:rsid w:val="007561FE"/>
    <w:rsid w:val="007563B9"/>
    <w:rsid w:val="007563D6"/>
    <w:rsid w:val="00756716"/>
    <w:rsid w:val="007569A2"/>
    <w:rsid w:val="00756BAE"/>
    <w:rsid w:val="00756DB0"/>
    <w:rsid w:val="0075702F"/>
    <w:rsid w:val="0075725D"/>
    <w:rsid w:val="0075731B"/>
    <w:rsid w:val="00757381"/>
    <w:rsid w:val="007573EE"/>
    <w:rsid w:val="00757841"/>
    <w:rsid w:val="00757887"/>
    <w:rsid w:val="00757BBE"/>
    <w:rsid w:val="00760939"/>
    <w:rsid w:val="00760B27"/>
    <w:rsid w:val="00760C42"/>
    <w:rsid w:val="00760D89"/>
    <w:rsid w:val="00760E0B"/>
    <w:rsid w:val="00760FDB"/>
    <w:rsid w:val="0076101A"/>
    <w:rsid w:val="007610D3"/>
    <w:rsid w:val="0076112E"/>
    <w:rsid w:val="00761303"/>
    <w:rsid w:val="00761456"/>
    <w:rsid w:val="0076165C"/>
    <w:rsid w:val="0076178D"/>
    <w:rsid w:val="007618D1"/>
    <w:rsid w:val="00761B7A"/>
    <w:rsid w:val="00761C59"/>
    <w:rsid w:val="007622D3"/>
    <w:rsid w:val="0076240F"/>
    <w:rsid w:val="007625BC"/>
    <w:rsid w:val="0076299F"/>
    <w:rsid w:val="00762D09"/>
    <w:rsid w:val="00763051"/>
    <w:rsid w:val="007632D4"/>
    <w:rsid w:val="0076342D"/>
    <w:rsid w:val="007636C2"/>
    <w:rsid w:val="00763969"/>
    <w:rsid w:val="007639C0"/>
    <w:rsid w:val="00763D27"/>
    <w:rsid w:val="007640D4"/>
    <w:rsid w:val="0076417D"/>
    <w:rsid w:val="00764402"/>
    <w:rsid w:val="007646B3"/>
    <w:rsid w:val="007646B4"/>
    <w:rsid w:val="007649A9"/>
    <w:rsid w:val="00764CC3"/>
    <w:rsid w:val="00764E96"/>
    <w:rsid w:val="007650F3"/>
    <w:rsid w:val="0076514F"/>
    <w:rsid w:val="00765640"/>
    <w:rsid w:val="007659B0"/>
    <w:rsid w:val="00765A6B"/>
    <w:rsid w:val="00765BFC"/>
    <w:rsid w:val="00765C92"/>
    <w:rsid w:val="00765E3B"/>
    <w:rsid w:val="00766026"/>
    <w:rsid w:val="007665D0"/>
    <w:rsid w:val="007665DA"/>
    <w:rsid w:val="0076663C"/>
    <w:rsid w:val="00766644"/>
    <w:rsid w:val="00766799"/>
    <w:rsid w:val="007667DD"/>
    <w:rsid w:val="007667F4"/>
    <w:rsid w:val="00766A26"/>
    <w:rsid w:val="00766CBF"/>
    <w:rsid w:val="00766DEC"/>
    <w:rsid w:val="0076741B"/>
    <w:rsid w:val="0076754E"/>
    <w:rsid w:val="007675EF"/>
    <w:rsid w:val="0076769C"/>
    <w:rsid w:val="007676DF"/>
    <w:rsid w:val="007678C0"/>
    <w:rsid w:val="00767A53"/>
    <w:rsid w:val="00767A6D"/>
    <w:rsid w:val="00767BB7"/>
    <w:rsid w:val="00767EA3"/>
    <w:rsid w:val="00767EE5"/>
    <w:rsid w:val="00767F9F"/>
    <w:rsid w:val="00770588"/>
    <w:rsid w:val="00770697"/>
    <w:rsid w:val="00770876"/>
    <w:rsid w:val="00770AE1"/>
    <w:rsid w:val="00770C48"/>
    <w:rsid w:val="00770E27"/>
    <w:rsid w:val="00770E3C"/>
    <w:rsid w:val="00771138"/>
    <w:rsid w:val="007712CD"/>
    <w:rsid w:val="00771767"/>
    <w:rsid w:val="007717CF"/>
    <w:rsid w:val="00771B2F"/>
    <w:rsid w:val="00771C74"/>
    <w:rsid w:val="00771CFE"/>
    <w:rsid w:val="00771D74"/>
    <w:rsid w:val="00771DCC"/>
    <w:rsid w:val="00771E32"/>
    <w:rsid w:val="00771E4F"/>
    <w:rsid w:val="00771F91"/>
    <w:rsid w:val="00772161"/>
    <w:rsid w:val="007722FB"/>
    <w:rsid w:val="0077230D"/>
    <w:rsid w:val="0077253B"/>
    <w:rsid w:val="00772741"/>
    <w:rsid w:val="007727EC"/>
    <w:rsid w:val="00772AD7"/>
    <w:rsid w:val="00772B5A"/>
    <w:rsid w:val="00772C80"/>
    <w:rsid w:val="00772D7B"/>
    <w:rsid w:val="00773430"/>
    <w:rsid w:val="00773D0D"/>
    <w:rsid w:val="00773F14"/>
    <w:rsid w:val="0077428E"/>
    <w:rsid w:val="007743A6"/>
    <w:rsid w:val="00774535"/>
    <w:rsid w:val="00774608"/>
    <w:rsid w:val="00774705"/>
    <w:rsid w:val="007747C6"/>
    <w:rsid w:val="00774FDF"/>
    <w:rsid w:val="007750F3"/>
    <w:rsid w:val="00775328"/>
    <w:rsid w:val="0077533C"/>
    <w:rsid w:val="0077539C"/>
    <w:rsid w:val="00775577"/>
    <w:rsid w:val="007756F1"/>
    <w:rsid w:val="007758D3"/>
    <w:rsid w:val="00775984"/>
    <w:rsid w:val="00775A26"/>
    <w:rsid w:val="00775D0D"/>
    <w:rsid w:val="00776040"/>
    <w:rsid w:val="00776275"/>
    <w:rsid w:val="0077633D"/>
    <w:rsid w:val="00776479"/>
    <w:rsid w:val="007764D5"/>
    <w:rsid w:val="007765E5"/>
    <w:rsid w:val="00776968"/>
    <w:rsid w:val="00776F5F"/>
    <w:rsid w:val="007770C0"/>
    <w:rsid w:val="00777144"/>
    <w:rsid w:val="007774A1"/>
    <w:rsid w:val="007775FE"/>
    <w:rsid w:val="00777B2F"/>
    <w:rsid w:val="00777B62"/>
    <w:rsid w:val="00777B90"/>
    <w:rsid w:val="00777BC5"/>
    <w:rsid w:val="00777ED2"/>
    <w:rsid w:val="00780041"/>
    <w:rsid w:val="007803A7"/>
    <w:rsid w:val="007803CB"/>
    <w:rsid w:val="00780548"/>
    <w:rsid w:val="00780681"/>
    <w:rsid w:val="007807BA"/>
    <w:rsid w:val="00780905"/>
    <w:rsid w:val="00780B5D"/>
    <w:rsid w:val="00780F8B"/>
    <w:rsid w:val="007812FE"/>
    <w:rsid w:val="00781317"/>
    <w:rsid w:val="007814AD"/>
    <w:rsid w:val="007814B4"/>
    <w:rsid w:val="00781529"/>
    <w:rsid w:val="00781AA4"/>
    <w:rsid w:val="00781C7B"/>
    <w:rsid w:val="00781CD0"/>
    <w:rsid w:val="00781F1F"/>
    <w:rsid w:val="007821D0"/>
    <w:rsid w:val="0078226C"/>
    <w:rsid w:val="00782361"/>
    <w:rsid w:val="007823CC"/>
    <w:rsid w:val="00782A03"/>
    <w:rsid w:val="00782C4B"/>
    <w:rsid w:val="00782CAD"/>
    <w:rsid w:val="00782E88"/>
    <w:rsid w:val="007830EE"/>
    <w:rsid w:val="00783193"/>
    <w:rsid w:val="00783255"/>
    <w:rsid w:val="00783378"/>
    <w:rsid w:val="00783BA3"/>
    <w:rsid w:val="00783CA8"/>
    <w:rsid w:val="00783CC3"/>
    <w:rsid w:val="0078422D"/>
    <w:rsid w:val="007845EE"/>
    <w:rsid w:val="00784686"/>
    <w:rsid w:val="007846C8"/>
    <w:rsid w:val="00784986"/>
    <w:rsid w:val="00784CA6"/>
    <w:rsid w:val="00784D53"/>
    <w:rsid w:val="00784F92"/>
    <w:rsid w:val="00784FDA"/>
    <w:rsid w:val="00785559"/>
    <w:rsid w:val="00785560"/>
    <w:rsid w:val="007856BC"/>
    <w:rsid w:val="007856D1"/>
    <w:rsid w:val="00785772"/>
    <w:rsid w:val="007857A5"/>
    <w:rsid w:val="0078584E"/>
    <w:rsid w:val="0078599D"/>
    <w:rsid w:val="00785A24"/>
    <w:rsid w:val="00785C9B"/>
    <w:rsid w:val="00785E96"/>
    <w:rsid w:val="00785FFE"/>
    <w:rsid w:val="007861E4"/>
    <w:rsid w:val="00786465"/>
    <w:rsid w:val="00786504"/>
    <w:rsid w:val="007865A3"/>
    <w:rsid w:val="0078678F"/>
    <w:rsid w:val="0078684F"/>
    <w:rsid w:val="00786A18"/>
    <w:rsid w:val="00786A9F"/>
    <w:rsid w:val="00786B85"/>
    <w:rsid w:val="00786B98"/>
    <w:rsid w:val="00786BE3"/>
    <w:rsid w:val="00786CD2"/>
    <w:rsid w:val="00786D4F"/>
    <w:rsid w:val="007870A9"/>
    <w:rsid w:val="007874BE"/>
    <w:rsid w:val="007878BF"/>
    <w:rsid w:val="00787959"/>
    <w:rsid w:val="0078799E"/>
    <w:rsid w:val="00787A96"/>
    <w:rsid w:val="00787C62"/>
    <w:rsid w:val="00787FB9"/>
    <w:rsid w:val="00790134"/>
    <w:rsid w:val="007904F4"/>
    <w:rsid w:val="007908FC"/>
    <w:rsid w:val="00790BC6"/>
    <w:rsid w:val="00790BF0"/>
    <w:rsid w:val="00791062"/>
    <w:rsid w:val="00791186"/>
    <w:rsid w:val="00791435"/>
    <w:rsid w:val="007914EB"/>
    <w:rsid w:val="00791AD7"/>
    <w:rsid w:val="00791AF1"/>
    <w:rsid w:val="00791CA2"/>
    <w:rsid w:val="00791CFD"/>
    <w:rsid w:val="00791D7E"/>
    <w:rsid w:val="007922D9"/>
    <w:rsid w:val="00792740"/>
    <w:rsid w:val="0079280A"/>
    <w:rsid w:val="007928BD"/>
    <w:rsid w:val="007929F0"/>
    <w:rsid w:val="00792B7F"/>
    <w:rsid w:val="00793313"/>
    <w:rsid w:val="007937D8"/>
    <w:rsid w:val="00793BEA"/>
    <w:rsid w:val="00793D2F"/>
    <w:rsid w:val="00793D7B"/>
    <w:rsid w:val="00793E49"/>
    <w:rsid w:val="007942DC"/>
    <w:rsid w:val="00794397"/>
    <w:rsid w:val="00794464"/>
    <w:rsid w:val="007944E3"/>
    <w:rsid w:val="0079466C"/>
    <w:rsid w:val="0079472E"/>
    <w:rsid w:val="00794874"/>
    <w:rsid w:val="007948D1"/>
    <w:rsid w:val="00794A19"/>
    <w:rsid w:val="00794BAA"/>
    <w:rsid w:val="00794DEC"/>
    <w:rsid w:val="00795456"/>
    <w:rsid w:val="00795607"/>
    <w:rsid w:val="0079597F"/>
    <w:rsid w:val="00795CEB"/>
    <w:rsid w:val="0079603E"/>
    <w:rsid w:val="00796354"/>
    <w:rsid w:val="00796959"/>
    <w:rsid w:val="007969C9"/>
    <w:rsid w:val="00796AE9"/>
    <w:rsid w:val="00796BFD"/>
    <w:rsid w:val="00796EB2"/>
    <w:rsid w:val="00796F06"/>
    <w:rsid w:val="00796F5F"/>
    <w:rsid w:val="00797456"/>
    <w:rsid w:val="00797466"/>
    <w:rsid w:val="00797623"/>
    <w:rsid w:val="00797761"/>
    <w:rsid w:val="007A02C5"/>
    <w:rsid w:val="007A04BA"/>
    <w:rsid w:val="007A064B"/>
    <w:rsid w:val="007A06E9"/>
    <w:rsid w:val="007A074A"/>
    <w:rsid w:val="007A07B6"/>
    <w:rsid w:val="007A0857"/>
    <w:rsid w:val="007A0AF0"/>
    <w:rsid w:val="007A0C29"/>
    <w:rsid w:val="007A0CC1"/>
    <w:rsid w:val="007A0DAD"/>
    <w:rsid w:val="007A0F75"/>
    <w:rsid w:val="007A12A7"/>
    <w:rsid w:val="007A13A0"/>
    <w:rsid w:val="007A1540"/>
    <w:rsid w:val="007A15D1"/>
    <w:rsid w:val="007A167F"/>
    <w:rsid w:val="007A18EA"/>
    <w:rsid w:val="007A1936"/>
    <w:rsid w:val="007A1A57"/>
    <w:rsid w:val="007A1AE8"/>
    <w:rsid w:val="007A2174"/>
    <w:rsid w:val="007A21D9"/>
    <w:rsid w:val="007A23B5"/>
    <w:rsid w:val="007A2A25"/>
    <w:rsid w:val="007A2C02"/>
    <w:rsid w:val="007A2E33"/>
    <w:rsid w:val="007A2F63"/>
    <w:rsid w:val="007A2F93"/>
    <w:rsid w:val="007A325E"/>
    <w:rsid w:val="007A3318"/>
    <w:rsid w:val="007A3461"/>
    <w:rsid w:val="007A37A8"/>
    <w:rsid w:val="007A3A5B"/>
    <w:rsid w:val="007A3AFE"/>
    <w:rsid w:val="007A3C34"/>
    <w:rsid w:val="007A4212"/>
    <w:rsid w:val="007A46E4"/>
    <w:rsid w:val="007A470A"/>
    <w:rsid w:val="007A48C8"/>
    <w:rsid w:val="007A4E9A"/>
    <w:rsid w:val="007A4EE8"/>
    <w:rsid w:val="007A50B0"/>
    <w:rsid w:val="007A5281"/>
    <w:rsid w:val="007A5320"/>
    <w:rsid w:val="007A5745"/>
    <w:rsid w:val="007A5B68"/>
    <w:rsid w:val="007A5D0B"/>
    <w:rsid w:val="007A5D8B"/>
    <w:rsid w:val="007A5F9C"/>
    <w:rsid w:val="007A6008"/>
    <w:rsid w:val="007A60A9"/>
    <w:rsid w:val="007A646A"/>
    <w:rsid w:val="007A64F5"/>
    <w:rsid w:val="007A667C"/>
    <w:rsid w:val="007A66DF"/>
    <w:rsid w:val="007A6A17"/>
    <w:rsid w:val="007A6B68"/>
    <w:rsid w:val="007A6B93"/>
    <w:rsid w:val="007A6CFE"/>
    <w:rsid w:val="007A6E74"/>
    <w:rsid w:val="007A720C"/>
    <w:rsid w:val="007A7234"/>
    <w:rsid w:val="007A74F8"/>
    <w:rsid w:val="007A7593"/>
    <w:rsid w:val="007A763A"/>
    <w:rsid w:val="007A772A"/>
    <w:rsid w:val="007A787A"/>
    <w:rsid w:val="007A7A2B"/>
    <w:rsid w:val="007A7BE7"/>
    <w:rsid w:val="007A7C69"/>
    <w:rsid w:val="007A7E4F"/>
    <w:rsid w:val="007A7E86"/>
    <w:rsid w:val="007A7FCC"/>
    <w:rsid w:val="007B0086"/>
    <w:rsid w:val="007B00E0"/>
    <w:rsid w:val="007B02E7"/>
    <w:rsid w:val="007B037C"/>
    <w:rsid w:val="007B0878"/>
    <w:rsid w:val="007B08F0"/>
    <w:rsid w:val="007B0B83"/>
    <w:rsid w:val="007B0E99"/>
    <w:rsid w:val="007B0FD7"/>
    <w:rsid w:val="007B11D1"/>
    <w:rsid w:val="007B1201"/>
    <w:rsid w:val="007B13AB"/>
    <w:rsid w:val="007B14EC"/>
    <w:rsid w:val="007B1909"/>
    <w:rsid w:val="007B1A2B"/>
    <w:rsid w:val="007B1AF6"/>
    <w:rsid w:val="007B1E36"/>
    <w:rsid w:val="007B1EC9"/>
    <w:rsid w:val="007B2021"/>
    <w:rsid w:val="007B2158"/>
    <w:rsid w:val="007B219C"/>
    <w:rsid w:val="007B2416"/>
    <w:rsid w:val="007B24B7"/>
    <w:rsid w:val="007B259A"/>
    <w:rsid w:val="007B272F"/>
    <w:rsid w:val="007B287B"/>
    <w:rsid w:val="007B2947"/>
    <w:rsid w:val="007B298A"/>
    <w:rsid w:val="007B2D39"/>
    <w:rsid w:val="007B2DF5"/>
    <w:rsid w:val="007B2EA3"/>
    <w:rsid w:val="007B2F16"/>
    <w:rsid w:val="007B3241"/>
    <w:rsid w:val="007B3271"/>
    <w:rsid w:val="007B394F"/>
    <w:rsid w:val="007B39D2"/>
    <w:rsid w:val="007B3B92"/>
    <w:rsid w:val="007B3C0E"/>
    <w:rsid w:val="007B3CF2"/>
    <w:rsid w:val="007B3E49"/>
    <w:rsid w:val="007B4118"/>
    <w:rsid w:val="007B4506"/>
    <w:rsid w:val="007B45D2"/>
    <w:rsid w:val="007B4941"/>
    <w:rsid w:val="007B4A4E"/>
    <w:rsid w:val="007B4A6C"/>
    <w:rsid w:val="007B4C24"/>
    <w:rsid w:val="007B4F68"/>
    <w:rsid w:val="007B5807"/>
    <w:rsid w:val="007B5873"/>
    <w:rsid w:val="007B58CC"/>
    <w:rsid w:val="007B58FC"/>
    <w:rsid w:val="007B5B93"/>
    <w:rsid w:val="007B5F05"/>
    <w:rsid w:val="007B614F"/>
    <w:rsid w:val="007B62B4"/>
    <w:rsid w:val="007B6AC8"/>
    <w:rsid w:val="007B7025"/>
    <w:rsid w:val="007B72D8"/>
    <w:rsid w:val="007B75E9"/>
    <w:rsid w:val="007B7670"/>
    <w:rsid w:val="007B76A6"/>
    <w:rsid w:val="007B7897"/>
    <w:rsid w:val="007B7A26"/>
    <w:rsid w:val="007B7C16"/>
    <w:rsid w:val="007B7F57"/>
    <w:rsid w:val="007C01E1"/>
    <w:rsid w:val="007C0657"/>
    <w:rsid w:val="007C0843"/>
    <w:rsid w:val="007C0ACB"/>
    <w:rsid w:val="007C0E59"/>
    <w:rsid w:val="007C0E8C"/>
    <w:rsid w:val="007C1192"/>
    <w:rsid w:val="007C11D0"/>
    <w:rsid w:val="007C120A"/>
    <w:rsid w:val="007C1211"/>
    <w:rsid w:val="007C15FC"/>
    <w:rsid w:val="007C16C7"/>
    <w:rsid w:val="007C16DB"/>
    <w:rsid w:val="007C18FB"/>
    <w:rsid w:val="007C19F8"/>
    <w:rsid w:val="007C1A93"/>
    <w:rsid w:val="007C1CE2"/>
    <w:rsid w:val="007C1F36"/>
    <w:rsid w:val="007C1FB8"/>
    <w:rsid w:val="007C1FFC"/>
    <w:rsid w:val="007C20FE"/>
    <w:rsid w:val="007C243D"/>
    <w:rsid w:val="007C25E7"/>
    <w:rsid w:val="007C274A"/>
    <w:rsid w:val="007C2859"/>
    <w:rsid w:val="007C2D64"/>
    <w:rsid w:val="007C2E94"/>
    <w:rsid w:val="007C300C"/>
    <w:rsid w:val="007C32A3"/>
    <w:rsid w:val="007C3348"/>
    <w:rsid w:val="007C34B4"/>
    <w:rsid w:val="007C3849"/>
    <w:rsid w:val="007C3C04"/>
    <w:rsid w:val="007C3CEC"/>
    <w:rsid w:val="007C3CF5"/>
    <w:rsid w:val="007C3D75"/>
    <w:rsid w:val="007C3E06"/>
    <w:rsid w:val="007C3F26"/>
    <w:rsid w:val="007C3F9D"/>
    <w:rsid w:val="007C40D2"/>
    <w:rsid w:val="007C433B"/>
    <w:rsid w:val="007C44F6"/>
    <w:rsid w:val="007C46B9"/>
    <w:rsid w:val="007C49F4"/>
    <w:rsid w:val="007C4BEA"/>
    <w:rsid w:val="007C4D4B"/>
    <w:rsid w:val="007C4DD4"/>
    <w:rsid w:val="007C4F61"/>
    <w:rsid w:val="007C50D9"/>
    <w:rsid w:val="007C57DF"/>
    <w:rsid w:val="007C5805"/>
    <w:rsid w:val="007C5971"/>
    <w:rsid w:val="007C5C8C"/>
    <w:rsid w:val="007C5CB6"/>
    <w:rsid w:val="007C6259"/>
    <w:rsid w:val="007C630D"/>
    <w:rsid w:val="007C64E0"/>
    <w:rsid w:val="007C6534"/>
    <w:rsid w:val="007C6612"/>
    <w:rsid w:val="007C6A81"/>
    <w:rsid w:val="007C6D46"/>
    <w:rsid w:val="007C6EB9"/>
    <w:rsid w:val="007C75CC"/>
    <w:rsid w:val="007C7786"/>
    <w:rsid w:val="007C7942"/>
    <w:rsid w:val="007C7A29"/>
    <w:rsid w:val="007C7B2C"/>
    <w:rsid w:val="007C7CEB"/>
    <w:rsid w:val="007C7FB3"/>
    <w:rsid w:val="007D00F9"/>
    <w:rsid w:val="007D028A"/>
    <w:rsid w:val="007D0CD2"/>
    <w:rsid w:val="007D1169"/>
    <w:rsid w:val="007D150F"/>
    <w:rsid w:val="007D15D7"/>
    <w:rsid w:val="007D1CCD"/>
    <w:rsid w:val="007D214A"/>
    <w:rsid w:val="007D228F"/>
    <w:rsid w:val="007D22F4"/>
    <w:rsid w:val="007D23FD"/>
    <w:rsid w:val="007D2857"/>
    <w:rsid w:val="007D2B5A"/>
    <w:rsid w:val="007D2B77"/>
    <w:rsid w:val="007D2D63"/>
    <w:rsid w:val="007D3013"/>
    <w:rsid w:val="007D3037"/>
    <w:rsid w:val="007D35B4"/>
    <w:rsid w:val="007D360E"/>
    <w:rsid w:val="007D364D"/>
    <w:rsid w:val="007D381C"/>
    <w:rsid w:val="007D39CA"/>
    <w:rsid w:val="007D3B6B"/>
    <w:rsid w:val="007D40B9"/>
    <w:rsid w:val="007D41A8"/>
    <w:rsid w:val="007D433C"/>
    <w:rsid w:val="007D4369"/>
    <w:rsid w:val="007D454E"/>
    <w:rsid w:val="007D4AAC"/>
    <w:rsid w:val="007D4ED3"/>
    <w:rsid w:val="007D4F7D"/>
    <w:rsid w:val="007D5000"/>
    <w:rsid w:val="007D53F2"/>
    <w:rsid w:val="007D560A"/>
    <w:rsid w:val="007D5975"/>
    <w:rsid w:val="007D5D12"/>
    <w:rsid w:val="007D5DFD"/>
    <w:rsid w:val="007D5F73"/>
    <w:rsid w:val="007D6014"/>
    <w:rsid w:val="007D60D0"/>
    <w:rsid w:val="007D617F"/>
    <w:rsid w:val="007D62E6"/>
    <w:rsid w:val="007D64C7"/>
    <w:rsid w:val="007D6582"/>
    <w:rsid w:val="007D66F1"/>
    <w:rsid w:val="007D6702"/>
    <w:rsid w:val="007D6A0E"/>
    <w:rsid w:val="007D6A1B"/>
    <w:rsid w:val="007D6B43"/>
    <w:rsid w:val="007D6BDC"/>
    <w:rsid w:val="007D6BF9"/>
    <w:rsid w:val="007D6C9E"/>
    <w:rsid w:val="007D6FDD"/>
    <w:rsid w:val="007D706A"/>
    <w:rsid w:val="007D71EE"/>
    <w:rsid w:val="007D71F7"/>
    <w:rsid w:val="007D73A2"/>
    <w:rsid w:val="007D743F"/>
    <w:rsid w:val="007D7600"/>
    <w:rsid w:val="007D7696"/>
    <w:rsid w:val="007D77AE"/>
    <w:rsid w:val="007D7935"/>
    <w:rsid w:val="007D7B6D"/>
    <w:rsid w:val="007D7BD2"/>
    <w:rsid w:val="007D7DF5"/>
    <w:rsid w:val="007D7E37"/>
    <w:rsid w:val="007D7FBA"/>
    <w:rsid w:val="007E0117"/>
    <w:rsid w:val="007E0128"/>
    <w:rsid w:val="007E019A"/>
    <w:rsid w:val="007E0284"/>
    <w:rsid w:val="007E05FE"/>
    <w:rsid w:val="007E06FC"/>
    <w:rsid w:val="007E0DE9"/>
    <w:rsid w:val="007E0ECB"/>
    <w:rsid w:val="007E13FB"/>
    <w:rsid w:val="007E1449"/>
    <w:rsid w:val="007E156B"/>
    <w:rsid w:val="007E15DE"/>
    <w:rsid w:val="007E1A12"/>
    <w:rsid w:val="007E1E75"/>
    <w:rsid w:val="007E2096"/>
    <w:rsid w:val="007E2169"/>
    <w:rsid w:val="007E279A"/>
    <w:rsid w:val="007E2AE3"/>
    <w:rsid w:val="007E2B8B"/>
    <w:rsid w:val="007E2DB9"/>
    <w:rsid w:val="007E2F2C"/>
    <w:rsid w:val="007E2F61"/>
    <w:rsid w:val="007E336B"/>
    <w:rsid w:val="007E3632"/>
    <w:rsid w:val="007E3684"/>
    <w:rsid w:val="007E3868"/>
    <w:rsid w:val="007E3E89"/>
    <w:rsid w:val="007E4072"/>
    <w:rsid w:val="007E4155"/>
    <w:rsid w:val="007E44C1"/>
    <w:rsid w:val="007E4616"/>
    <w:rsid w:val="007E4A08"/>
    <w:rsid w:val="007E4FD5"/>
    <w:rsid w:val="007E5174"/>
    <w:rsid w:val="007E57B8"/>
    <w:rsid w:val="007E5CE0"/>
    <w:rsid w:val="007E5DF3"/>
    <w:rsid w:val="007E6014"/>
    <w:rsid w:val="007E6165"/>
    <w:rsid w:val="007E6887"/>
    <w:rsid w:val="007E68D6"/>
    <w:rsid w:val="007E68FA"/>
    <w:rsid w:val="007E6906"/>
    <w:rsid w:val="007E6BE2"/>
    <w:rsid w:val="007E6CB4"/>
    <w:rsid w:val="007E6DFD"/>
    <w:rsid w:val="007E7309"/>
    <w:rsid w:val="007E744E"/>
    <w:rsid w:val="007E794B"/>
    <w:rsid w:val="007E79B5"/>
    <w:rsid w:val="007E7A40"/>
    <w:rsid w:val="007E7FC6"/>
    <w:rsid w:val="007F00C6"/>
    <w:rsid w:val="007F014D"/>
    <w:rsid w:val="007F020D"/>
    <w:rsid w:val="007F0253"/>
    <w:rsid w:val="007F0351"/>
    <w:rsid w:val="007F0595"/>
    <w:rsid w:val="007F0968"/>
    <w:rsid w:val="007F09A4"/>
    <w:rsid w:val="007F0AC7"/>
    <w:rsid w:val="007F0D51"/>
    <w:rsid w:val="007F11C7"/>
    <w:rsid w:val="007F1491"/>
    <w:rsid w:val="007F14B2"/>
    <w:rsid w:val="007F1644"/>
    <w:rsid w:val="007F17D4"/>
    <w:rsid w:val="007F1C3C"/>
    <w:rsid w:val="007F1E13"/>
    <w:rsid w:val="007F1F32"/>
    <w:rsid w:val="007F2419"/>
    <w:rsid w:val="007F280B"/>
    <w:rsid w:val="007F29D2"/>
    <w:rsid w:val="007F2A5E"/>
    <w:rsid w:val="007F2E44"/>
    <w:rsid w:val="007F2EB5"/>
    <w:rsid w:val="007F2EC7"/>
    <w:rsid w:val="007F304F"/>
    <w:rsid w:val="007F3091"/>
    <w:rsid w:val="007F3235"/>
    <w:rsid w:val="007F33AF"/>
    <w:rsid w:val="007F34AE"/>
    <w:rsid w:val="007F35FD"/>
    <w:rsid w:val="007F3CD0"/>
    <w:rsid w:val="007F3DAE"/>
    <w:rsid w:val="007F3F95"/>
    <w:rsid w:val="007F3F9A"/>
    <w:rsid w:val="007F423C"/>
    <w:rsid w:val="007F466B"/>
    <w:rsid w:val="007F4ACB"/>
    <w:rsid w:val="007F4C1C"/>
    <w:rsid w:val="007F4D07"/>
    <w:rsid w:val="007F4D0C"/>
    <w:rsid w:val="007F4F51"/>
    <w:rsid w:val="007F508F"/>
    <w:rsid w:val="007F516B"/>
    <w:rsid w:val="007F5201"/>
    <w:rsid w:val="007F5568"/>
    <w:rsid w:val="007F58CC"/>
    <w:rsid w:val="007F5B2C"/>
    <w:rsid w:val="007F5D51"/>
    <w:rsid w:val="007F5E15"/>
    <w:rsid w:val="007F5EE9"/>
    <w:rsid w:val="007F5F0D"/>
    <w:rsid w:val="007F65FC"/>
    <w:rsid w:val="007F6687"/>
    <w:rsid w:val="007F67F0"/>
    <w:rsid w:val="007F680E"/>
    <w:rsid w:val="007F6880"/>
    <w:rsid w:val="007F6AFA"/>
    <w:rsid w:val="007F6D30"/>
    <w:rsid w:val="007F6D70"/>
    <w:rsid w:val="007F6EA6"/>
    <w:rsid w:val="007F7765"/>
    <w:rsid w:val="007F7970"/>
    <w:rsid w:val="007F7B59"/>
    <w:rsid w:val="007F7DFD"/>
    <w:rsid w:val="007F7E6A"/>
    <w:rsid w:val="0080010A"/>
    <w:rsid w:val="00800477"/>
    <w:rsid w:val="008004E8"/>
    <w:rsid w:val="00800956"/>
    <w:rsid w:val="00800A78"/>
    <w:rsid w:val="00800CBC"/>
    <w:rsid w:val="0080145D"/>
    <w:rsid w:val="008017B1"/>
    <w:rsid w:val="008018C1"/>
    <w:rsid w:val="0080211C"/>
    <w:rsid w:val="008023CE"/>
    <w:rsid w:val="008023FF"/>
    <w:rsid w:val="00802AAA"/>
    <w:rsid w:val="00802BB9"/>
    <w:rsid w:val="00802C40"/>
    <w:rsid w:val="00802D74"/>
    <w:rsid w:val="00802FF1"/>
    <w:rsid w:val="008032AF"/>
    <w:rsid w:val="00803457"/>
    <w:rsid w:val="008037CA"/>
    <w:rsid w:val="0080408F"/>
    <w:rsid w:val="00804263"/>
    <w:rsid w:val="00804292"/>
    <w:rsid w:val="00804391"/>
    <w:rsid w:val="008044F9"/>
    <w:rsid w:val="008046D3"/>
    <w:rsid w:val="008047A7"/>
    <w:rsid w:val="00804C09"/>
    <w:rsid w:val="00804F76"/>
    <w:rsid w:val="00805591"/>
    <w:rsid w:val="00805854"/>
    <w:rsid w:val="0080585D"/>
    <w:rsid w:val="00805BD7"/>
    <w:rsid w:val="00806345"/>
    <w:rsid w:val="00806676"/>
    <w:rsid w:val="0080670C"/>
    <w:rsid w:val="0080684A"/>
    <w:rsid w:val="0080694B"/>
    <w:rsid w:val="00806AD5"/>
    <w:rsid w:val="008072C0"/>
    <w:rsid w:val="008074F9"/>
    <w:rsid w:val="00807908"/>
    <w:rsid w:val="00807B59"/>
    <w:rsid w:val="00807DAB"/>
    <w:rsid w:val="00807F07"/>
    <w:rsid w:val="00807FBA"/>
    <w:rsid w:val="0081004F"/>
    <w:rsid w:val="008101A2"/>
    <w:rsid w:val="00810308"/>
    <w:rsid w:val="0081074D"/>
    <w:rsid w:val="00810751"/>
    <w:rsid w:val="0081075F"/>
    <w:rsid w:val="00810CB5"/>
    <w:rsid w:val="00810F1D"/>
    <w:rsid w:val="00810FF9"/>
    <w:rsid w:val="00811144"/>
    <w:rsid w:val="0081142B"/>
    <w:rsid w:val="00811752"/>
    <w:rsid w:val="00811976"/>
    <w:rsid w:val="008119BB"/>
    <w:rsid w:val="00811CDD"/>
    <w:rsid w:val="008121E6"/>
    <w:rsid w:val="00812203"/>
    <w:rsid w:val="0081223A"/>
    <w:rsid w:val="00812248"/>
    <w:rsid w:val="00812280"/>
    <w:rsid w:val="008124A1"/>
    <w:rsid w:val="008124F6"/>
    <w:rsid w:val="0081269F"/>
    <w:rsid w:val="00812796"/>
    <w:rsid w:val="008128DB"/>
    <w:rsid w:val="00812BA9"/>
    <w:rsid w:val="00812EA1"/>
    <w:rsid w:val="008130F4"/>
    <w:rsid w:val="00813428"/>
    <w:rsid w:val="0081378B"/>
    <w:rsid w:val="008138BE"/>
    <w:rsid w:val="0081393A"/>
    <w:rsid w:val="00813C91"/>
    <w:rsid w:val="00813CC9"/>
    <w:rsid w:val="00813D09"/>
    <w:rsid w:val="00813D34"/>
    <w:rsid w:val="00813E6B"/>
    <w:rsid w:val="00813EAB"/>
    <w:rsid w:val="00814076"/>
    <w:rsid w:val="00814083"/>
    <w:rsid w:val="008140E8"/>
    <w:rsid w:val="00814154"/>
    <w:rsid w:val="00814418"/>
    <w:rsid w:val="00814721"/>
    <w:rsid w:val="00814898"/>
    <w:rsid w:val="00814C04"/>
    <w:rsid w:val="008155D3"/>
    <w:rsid w:val="0081585C"/>
    <w:rsid w:val="00815A02"/>
    <w:rsid w:val="00815A4D"/>
    <w:rsid w:val="0081606F"/>
    <w:rsid w:val="00816283"/>
    <w:rsid w:val="0081631B"/>
    <w:rsid w:val="00816472"/>
    <w:rsid w:val="00816ADE"/>
    <w:rsid w:val="00816B0E"/>
    <w:rsid w:val="00816F8B"/>
    <w:rsid w:val="00816FDB"/>
    <w:rsid w:val="00817167"/>
    <w:rsid w:val="00817431"/>
    <w:rsid w:val="008177EE"/>
    <w:rsid w:val="00817CAF"/>
    <w:rsid w:val="00817D80"/>
    <w:rsid w:val="00817ED2"/>
    <w:rsid w:val="0082022C"/>
    <w:rsid w:val="008205C4"/>
    <w:rsid w:val="0082064E"/>
    <w:rsid w:val="008206CB"/>
    <w:rsid w:val="0082083B"/>
    <w:rsid w:val="00820BA5"/>
    <w:rsid w:val="00820CB3"/>
    <w:rsid w:val="00820EC0"/>
    <w:rsid w:val="00820F1D"/>
    <w:rsid w:val="00820F4E"/>
    <w:rsid w:val="0082146F"/>
    <w:rsid w:val="008216F5"/>
    <w:rsid w:val="008217D5"/>
    <w:rsid w:val="00821AA3"/>
    <w:rsid w:val="00821C02"/>
    <w:rsid w:val="00821C50"/>
    <w:rsid w:val="00821CB6"/>
    <w:rsid w:val="00822175"/>
    <w:rsid w:val="008222C5"/>
    <w:rsid w:val="0082230D"/>
    <w:rsid w:val="0082240F"/>
    <w:rsid w:val="00822B87"/>
    <w:rsid w:val="00822DAF"/>
    <w:rsid w:val="008234C0"/>
    <w:rsid w:val="0082364E"/>
    <w:rsid w:val="00823BAB"/>
    <w:rsid w:val="00823D45"/>
    <w:rsid w:val="00823E8B"/>
    <w:rsid w:val="00823F00"/>
    <w:rsid w:val="00824340"/>
    <w:rsid w:val="00824519"/>
    <w:rsid w:val="0082467F"/>
    <w:rsid w:val="0082484A"/>
    <w:rsid w:val="00824D01"/>
    <w:rsid w:val="00824D9A"/>
    <w:rsid w:val="00824E62"/>
    <w:rsid w:val="008250D1"/>
    <w:rsid w:val="00825863"/>
    <w:rsid w:val="008258FB"/>
    <w:rsid w:val="0082597B"/>
    <w:rsid w:val="008259D4"/>
    <w:rsid w:val="00825B16"/>
    <w:rsid w:val="00825BC7"/>
    <w:rsid w:val="00825F7C"/>
    <w:rsid w:val="00825F8D"/>
    <w:rsid w:val="00826082"/>
    <w:rsid w:val="008260C5"/>
    <w:rsid w:val="00826389"/>
    <w:rsid w:val="008263DA"/>
    <w:rsid w:val="0082650B"/>
    <w:rsid w:val="00826648"/>
    <w:rsid w:val="008267E5"/>
    <w:rsid w:val="008267F5"/>
    <w:rsid w:val="00826925"/>
    <w:rsid w:val="00826937"/>
    <w:rsid w:val="0082694A"/>
    <w:rsid w:val="00826A06"/>
    <w:rsid w:val="00826B1C"/>
    <w:rsid w:val="00826C45"/>
    <w:rsid w:val="00826EB3"/>
    <w:rsid w:val="00826FB8"/>
    <w:rsid w:val="00827632"/>
    <w:rsid w:val="008278E6"/>
    <w:rsid w:val="008279C3"/>
    <w:rsid w:val="00827A5C"/>
    <w:rsid w:val="00830273"/>
    <w:rsid w:val="00830360"/>
    <w:rsid w:val="00830526"/>
    <w:rsid w:val="008308A3"/>
    <w:rsid w:val="00830A32"/>
    <w:rsid w:val="00830A40"/>
    <w:rsid w:val="00830A4C"/>
    <w:rsid w:val="00830AF4"/>
    <w:rsid w:val="00830F7F"/>
    <w:rsid w:val="00830FC4"/>
    <w:rsid w:val="00830FD6"/>
    <w:rsid w:val="008313C4"/>
    <w:rsid w:val="008315EA"/>
    <w:rsid w:val="0083181C"/>
    <w:rsid w:val="00831946"/>
    <w:rsid w:val="00831A85"/>
    <w:rsid w:val="00831BF2"/>
    <w:rsid w:val="00831D66"/>
    <w:rsid w:val="00831E9E"/>
    <w:rsid w:val="008321EC"/>
    <w:rsid w:val="0083244A"/>
    <w:rsid w:val="0083246A"/>
    <w:rsid w:val="00832650"/>
    <w:rsid w:val="0083275C"/>
    <w:rsid w:val="008328FE"/>
    <w:rsid w:val="0083295F"/>
    <w:rsid w:val="00832AAF"/>
    <w:rsid w:val="00832EEE"/>
    <w:rsid w:val="00832EF0"/>
    <w:rsid w:val="00833066"/>
    <w:rsid w:val="008333D6"/>
    <w:rsid w:val="0083355F"/>
    <w:rsid w:val="008335DC"/>
    <w:rsid w:val="008335F4"/>
    <w:rsid w:val="0083363A"/>
    <w:rsid w:val="0083398C"/>
    <w:rsid w:val="00833AF4"/>
    <w:rsid w:val="00833BA5"/>
    <w:rsid w:val="00833BD6"/>
    <w:rsid w:val="00833C19"/>
    <w:rsid w:val="00833D7B"/>
    <w:rsid w:val="00833F27"/>
    <w:rsid w:val="00833FE1"/>
    <w:rsid w:val="008340F5"/>
    <w:rsid w:val="008342B2"/>
    <w:rsid w:val="0083460C"/>
    <w:rsid w:val="00834727"/>
    <w:rsid w:val="008347E8"/>
    <w:rsid w:val="0083487F"/>
    <w:rsid w:val="0083492E"/>
    <w:rsid w:val="0083498A"/>
    <w:rsid w:val="00834B37"/>
    <w:rsid w:val="00835168"/>
    <w:rsid w:val="00835189"/>
    <w:rsid w:val="0083525A"/>
    <w:rsid w:val="008354D1"/>
    <w:rsid w:val="00835633"/>
    <w:rsid w:val="00835931"/>
    <w:rsid w:val="00835A83"/>
    <w:rsid w:val="00835C2D"/>
    <w:rsid w:val="00835E2B"/>
    <w:rsid w:val="00835E34"/>
    <w:rsid w:val="00836045"/>
    <w:rsid w:val="00836209"/>
    <w:rsid w:val="008362AB"/>
    <w:rsid w:val="008362F7"/>
    <w:rsid w:val="00836333"/>
    <w:rsid w:val="00836502"/>
    <w:rsid w:val="0083662E"/>
    <w:rsid w:val="00836798"/>
    <w:rsid w:val="0083694B"/>
    <w:rsid w:val="00836D83"/>
    <w:rsid w:val="0083715A"/>
    <w:rsid w:val="00837184"/>
    <w:rsid w:val="00837353"/>
    <w:rsid w:val="00837508"/>
    <w:rsid w:val="00837555"/>
    <w:rsid w:val="00837666"/>
    <w:rsid w:val="00837811"/>
    <w:rsid w:val="0083793D"/>
    <w:rsid w:val="00837B18"/>
    <w:rsid w:val="00837BE8"/>
    <w:rsid w:val="00837F1D"/>
    <w:rsid w:val="00840228"/>
    <w:rsid w:val="00840432"/>
    <w:rsid w:val="0084060E"/>
    <w:rsid w:val="008408AE"/>
    <w:rsid w:val="008408C9"/>
    <w:rsid w:val="00840ADD"/>
    <w:rsid w:val="00840AF7"/>
    <w:rsid w:val="00840B25"/>
    <w:rsid w:val="00840FE2"/>
    <w:rsid w:val="0084107C"/>
    <w:rsid w:val="008410C3"/>
    <w:rsid w:val="0084112C"/>
    <w:rsid w:val="0084122D"/>
    <w:rsid w:val="0084131F"/>
    <w:rsid w:val="0084163E"/>
    <w:rsid w:val="00841E3A"/>
    <w:rsid w:val="00841EC5"/>
    <w:rsid w:val="0084202D"/>
    <w:rsid w:val="008420EE"/>
    <w:rsid w:val="008421F2"/>
    <w:rsid w:val="0084222D"/>
    <w:rsid w:val="0084222F"/>
    <w:rsid w:val="008423E9"/>
    <w:rsid w:val="00842422"/>
    <w:rsid w:val="00842438"/>
    <w:rsid w:val="0084266F"/>
    <w:rsid w:val="00842C11"/>
    <w:rsid w:val="00842DF8"/>
    <w:rsid w:val="00843246"/>
    <w:rsid w:val="00843646"/>
    <w:rsid w:val="0084379E"/>
    <w:rsid w:val="00843810"/>
    <w:rsid w:val="008439B6"/>
    <w:rsid w:val="00843ABB"/>
    <w:rsid w:val="008445F4"/>
    <w:rsid w:val="00844712"/>
    <w:rsid w:val="0084471D"/>
    <w:rsid w:val="00844733"/>
    <w:rsid w:val="00844A13"/>
    <w:rsid w:val="00844FD5"/>
    <w:rsid w:val="00845013"/>
    <w:rsid w:val="008450A6"/>
    <w:rsid w:val="008451DE"/>
    <w:rsid w:val="00845211"/>
    <w:rsid w:val="0084582E"/>
    <w:rsid w:val="008458C3"/>
    <w:rsid w:val="008458D5"/>
    <w:rsid w:val="008458E7"/>
    <w:rsid w:val="0084615C"/>
    <w:rsid w:val="0084638B"/>
    <w:rsid w:val="0084640B"/>
    <w:rsid w:val="008464CF"/>
    <w:rsid w:val="008465FA"/>
    <w:rsid w:val="00846712"/>
    <w:rsid w:val="00846988"/>
    <w:rsid w:val="00846A61"/>
    <w:rsid w:val="00846B55"/>
    <w:rsid w:val="00846CA7"/>
    <w:rsid w:val="00846E19"/>
    <w:rsid w:val="00846F43"/>
    <w:rsid w:val="008471AD"/>
    <w:rsid w:val="008472AB"/>
    <w:rsid w:val="00847461"/>
    <w:rsid w:val="008475AB"/>
    <w:rsid w:val="00847782"/>
    <w:rsid w:val="00847A6C"/>
    <w:rsid w:val="00847B67"/>
    <w:rsid w:val="00847B6C"/>
    <w:rsid w:val="00847C89"/>
    <w:rsid w:val="00847D5E"/>
    <w:rsid w:val="00847FBB"/>
    <w:rsid w:val="008503C7"/>
    <w:rsid w:val="00850502"/>
    <w:rsid w:val="008508C8"/>
    <w:rsid w:val="00850AB8"/>
    <w:rsid w:val="00850B30"/>
    <w:rsid w:val="00850CFB"/>
    <w:rsid w:val="00850F1B"/>
    <w:rsid w:val="00851203"/>
    <w:rsid w:val="0085123E"/>
    <w:rsid w:val="008514A5"/>
    <w:rsid w:val="008517AD"/>
    <w:rsid w:val="008518C0"/>
    <w:rsid w:val="00851F40"/>
    <w:rsid w:val="00852393"/>
    <w:rsid w:val="008524AC"/>
    <w:rsid w:val="00852708"/>
    <w:rsid w:val="0085283B"/>
    <w:rsid w:val="00852A88"/>
    <w:rsid w:val="00852B74"/>
    <w:rsid w:val="008531B6"/>
    <w:rsid w:val="008532BE"/>
    <w:rsid w:val="008532FB"/>
    <w:rsid w:val="00853785"/>
    <w:rsid w:val="00853968"/>
    <w:rsid w:val="00853A4C"/>
    <w:rsid w:val="00853C72"/>
    <w:rsid w:val="00853DF8"/>
    <w:rsid w:val="008544DE"/>
    <w:rsid w:val="00854535"/>
    <w:rsid w:val="0085470C"/>
    <w:rsid w:val="00854799"/>
    <w:rsid w:val="008547A4"/>
    <w:rsid w:val="0085488E"/>
    <w:rsid w:val="00854892"/>
    <w:rsid w:val="008549BC"/>
    <w:rsid w:val="008555AE"/>
    <w:rsid w:val="00855BA6"/>
    <w:rsid w:val="00855F74"/>
    <w:rsid w:val="00856160"/>
    <w:rsid w:val="008565A6"/>
    <w:rsid w:val="008566B4"/>
    <w:rsid w:val="00856A0E"/>
    <w:rsid w:val="00856FBD"/>
    <w:rsid w:val="0085710E"/>
    <w:rsid w:val="0085747A"/>
    <w:rsid w:val="008576C5"/>
    <w:rsid w:val="00857741"/>
    <w:rsid w:val="0085774E"/>
    <w:rsid w:val="00857893"/>
    <w:rsid w:val="00857A0E"/>
    <w:rsid w:val="00857F0B"/>
    <w:rsid w:val="00857F73"/>
    <w:rsid w:val="00857FFB"/>
    <w:rsid w:val="008602D8"/>
    <w:rsid w:val="008608DA"/>
    <w:rsid w:val="00860A2D"/>
    <w:rsid w:val="00860B86"/>
    <w:rsid w:val="00860BC5"/>
    <w:rsid w:val="00860EC8"/>
    <w:rsid w:val="00860FA4"/>
    <w:rsid w:val="008612FD"/>
    <w:rsid w:val="00861349"/>
    <w:rsid w:val="00861546"/>
    <w:rsid w:val="0086166A"/>
    <w:rsid w:val="00861736"/>
    <w:rsid w:val="0086179A"/>
    <w:rsid w:val="008617B5"/>
    <w:rsid w:val="00861E7A"/>
    <w:rsid w:val="00861F82"/>
    <w:rsid w:val="00861FE8"/>
    <w:rsid w:val="00862161"/>
    <w:rsid w:val="0086256E"/>
    <w:rsid w:val="008627D8"/>
    <w:rsid w:val="00862B1D"/>
    <w:rsid w:val="00862B32"/>
    <w:rsid w:val="00862CBD"/>
    <w:rsid w:val="00862D0E"/>
    <w:rsid w:val="00862FAE"/>
    <w:rsid w:val="00863024"/>
    <w:rsid w:val="008631DB"/>
    <w:rsid w:val="008637F4"/>
    <w:rsid w:val="00863933"/>
    <w:rsid w:val="00863F9E"/>
    <w:rsid w:val="008640AE"/>
    <w:rsid w:val="008640E0"/>
    <w:rsid w:val="00864208"/>
    <w:rsid w:val="008642C0"/>
    <w:rsid w:val="00864542"/>
    <w:rsid w:val="008645B9"/>
    <w:rsid w:val="008646D3"/>
    <w:rsid w:val="008648B4"/>
    <w:rsid w:val="00864999"/>
    <w:rsid w:val="00865167"/>
    <w:rsid w:val="008651D7"/>
    <w:rsid w:val="008653F4"/>
    <w:rsid w:val="00865422"/>
    <w:rsid w:val="00865450"/>
    <w:rsid w:val="00865646"/>
    <w:rsid w:val="00865881"/>
    <w:rsid w:val="0086591C"/>
    <w:rsid w:val="00865E02"/>
    <w:rsid w:val="0086607C"/>
    <w:rsid w:val="00866708"/>
    <w:rsid w:val="0086689F"/>
    <w:rsid w:val="00866946"/>
    <w:rsid w:val="00866D55"/>
    <w:rsid w:val="0086717E"/>
    <w:rsid w:val="00867390"/>
    <w:rsid w:val="008673A3"/>
    <w:rsid w:val="0086748F"/>
    <w:rsid w:val="0086763F"/>
    <w:rsid w:val="00867F2A"/>
    <w:rsid w:val="00870020"/>
    <w:rsid w:val="00870038"/>
    <w:rsid w:val="0087004C"/>
    <w:rsid w:val="00870579"/>
    <w:rsid w:val="008705B4"/>
    <w:rsid w:val="0087076E"/>
    <w:rsid w:val="008707BF"/>
    <w:rsid w:val="008708C7"/>
    <w:rsid w:val="008709A6"/>
    <w:rsid w:val="00870BE9"/>
    <w:rsid w:val="00870F57"/>
    <w:rsid w:val="00871143"/>
    <w:rsid w:val="00871430"/>
    <w:rsid w:val="008718B4"/>
    <w:rsid w:val="0087197E"/>
    <w:rsid w:val="00871C53"/>
    <w:rsid w:val="00871F9E"/>
    <w:rsid w:val="00872287"/>
    <w:rsid w:val="00872447"/>
    <w:rsid w:val="0087272A"/>
    <w:rsid w:val="00872860"/>
    <w:rsid w:val="0087292E"/>
    <w:rsid w:val="008729A5"/>
    <w:rsid w:val="008729E4"/>
    <w:rsid w:val="00872A5D"/>
    <w:rsid w:val="00872B34"/>
    <w:rsid w:val="00872E9A"/>
    <w:rsid w:val="00872F50"/>
    <w:rsid w:val="00872F65"/>
    <w:rsid w:val="008733B3"/>
    <w:rsid w:val="0087350F"/>
    <w:rsid w:val="00873546"/>
    <w:rsid w:val="008735E5"/>
    <w:rsid w:val="0087387C"/>
    <w:rsid w:val="008739EE"/>
    <w:rsid w:val="00873A6D"/>
    <w:rsid w:val="00873D97"/>
    <w:rsid w:val="00873ED9"/>
    <w:rsid w:val="00873FE0"/>
    <w:rsid w:val="00874288"/>
    <w:rsid w:val="0087429E"/>
    <w:rsid w:val="0087468B"/>
    <w:rsid w:val="0087485B"/>
    <w:rsid w:val="0087496A"/>
    <w:rsid w:val="00874CA1"/>
    <w:rsid w:val="0087532C"/>
    <w:rsid w:val="008758EA"/>
    <w:rsid w:val="00875A85"/>
    <w:rsid w:val="0087662A"/>
    <w:rsid w:val="0087677C"/>
    <w:rsid w:val="008767D0"/>
    <w:rsid w:val="008770AD"/>
    <w:rsid w:val="00877344"/>
    <w:rsid w:val="00877350"/>
    <w:rsid w:val="008773F9"/>
    <w:rsid w:val="00877977"/>
    <w:rsid w:val="00877BFC"/>
    <w:rsid w:val="00877CE7"/>
    <w:rsid w:val="00880332"/>
    <w:rsid w:val="008805E7"/>
    <w:rsid w:val="00880662"/>
    <w:rsid w:val="0088080F"/>
    <w:rsid w:val="00880A20"/>
    <w:rsid w:val="008817DF"/>
    <w:rsid w:val="00881842"/>
    <w:rsid w:val="00881D8E"/>
    <w:rsid w:val="00882025"/>
    <w:rsid w:val="008825B5"/>
    <w:rsid w:val="008826CF"/>
    <w:rsid w:val="00882804"/>
    <w:rsid w:val="00882A92"/>
    <w:rsid w:val="00882A9C"/>
    <w:rsid w:val="00882C21"/>
    <w:rsid w:val="00882CA0"/>
    <w:rsid w:val="008831C0"/>
    <w:rsid w:val="008836B2"/>
    <w:rsid w:val="008836E6"/>
    <w:rsid w:val="008837BC"/>
    <w:rsid w:val="008839FA"/>
    <w:rsid w:val="00883BC1"/>
    <w:rsid w:val="00883F12"/>
    <w:rsid w:val="00884021"/>
    <w:rsid w:val="008849CD"/>
    <w:rsid w:val="00884B73"/>
    <w:rsid w:val="00884B77"/>
    <w:rsid w:val="00884CBF"/>
    <w:rsid w:val="00884E78"/>
    <w:rsid w:val="00884E93"/>
    <w:rsid w:val="00884FAD"/>
    <w:rsid w:val="00884FE6"/>
    <w:rsid w:val="0088506C"/>
    <w:rsid w:val="0088512E"/>
    <w:rsid w:val="0088523F"/>
    <w:rsid w:val="0088544F"/>
    <w:rsid w:val="008855E0"/>
    <w:rsid w:val="00885978"/>
    <w:rsid w:val="00885B2B"/>
    <w:rsid w:val="00885B6B"/>
    <w:rsid w:val="00885BEF"/>
    <w:rsid w:val="008860CC"/>
    <w:rsid w:val="00886660"/>
    <w:rsid w:val="008866DC"/>
    <w:rsid w:val="00886887"/>
    <w:rsid w:val="008868D0"/>
    <w:rsid w:val="00886B78"/>
    <w:rsid w:val="00886C8E"/>
    <w:rsid w:val="00886CE9"/>
    <w:rsid w:val="00886DFE"/>
    <w:rsid w:val="00886FEA"/>
    <w:rsid w:val="00887232"/>
    <w:rsid w:val="008872B3"/>
    <w:rsid w:val="0088731C"/>
    <w:rsid w:val="008876B8"/>
    <w:rsid w:val="008877DE"/>
    <w:rsid w:val="00887C34"/>
    <w:rsid w:val="0089007B"/>
    <w:rsid w:val="00890223"/>
    <w:rsid w:val="00890235"/>
    <w:rsid w:val="00890460"/>
    <w:rsid w:val="008905E4"/>
    <w:rsid w:val="00890960"/>
    <w:rsid w:val="00890AAE"/>
    <w:rsid w:val="00890B94"/>
    <w:rsid w:val="00890D6F"/>
    <w:rsid w:val="00890DD4"/>
    <w:rsid w:val="0089106F"/>
    <w:rsid w:val="008911EF"/>
    <w:rsid w:val="00891682"/>
    <w:rsid w:val="008918D4"/>
    <w:rsid w:val="008918F6"/>
    <w:rsid w:val="00891933"/>
    <w:rsid w:val="00891C22"/>
    <w:rsid w:val="00891CA0"/>
    <w:rsid w:val="00891E44"/>
    <w:rsid w:val="00891E48"/>
    <w:rsid w:val="0089217B"/>
    <w:rsid w:val="008921F8"/>
    <w:rsid w:val="0089233A"/>
    <w:rsid w:val="00892A4B"/>
    <w:rsid w:val="00892AA6"/>
    <w:rsid w:val="00892B29"/>
    <w:rsid w:val="00892BFB"/>
    <w:rsid w:val="00892C2C"/>
    <w:rsid w:val="00892C3E"/>
    <w:rsid w:val="00892C60"/>
    <w:rsid w:val="00892CAC"/>
    <w:rsid w:val="00892D4A"/>
    <w:rsid w:val="00892EE0"/>
    <w:rsid w:val="00893247"/>
    <w:rsid w:val="0089328C"/>
    <w:rsid w:val="0089329A"/>
    <w:rsid w:val="008937A7"/>
    <w:rsid w:val="00893852"/>
    <w:rsid w:val="00893A48"/>
    <w:rsid w:val="00893DB1"/>
    <w:rsid w:val="00894223"/>
    <w:rsid w:val="008943A2"/>
    <w:rsid w:val="008943D9"/>
    <w:rsid w:val="0089443D"/>
    <w:rsid w:val="008947D9"/>
    <w:rsid w:val="0089488C"/>
    <w:rsid w:val="00894964"/>
    <w:rsid w:val="0089498A"/>
    <w:rsid w:val="00894AF6"/>
    <w:rsid w:val="00894B55"/>
    <w:rsid w:val="00894C8E"/>
    <w:rsid w:val="00894CD6"/>
    <w:rsid w:val="0089508A"/>
    <w:rsid w:val="008950FF"/>
    <w:rsid w:val="00895134"/>
    <w:rsid w:val="00895B53"/>
    <w:rsid w:val="00895E6D"/>
    <w:rsid w:val="008961AE"/>
    <w:rsid w:val="008963B3"/>
    <w:rsid w:val="00896B09"/>
    <w:rsid w:val="00896C54"/>
    <w:rsid w:val="00896FD7"/>
    <w:rsid w:val="00896FF5"/>
    <w:rsid w:val="00897646"/>
    <w:rsid w:val="00897747"/>
    <w:rsid w:val="00897758"/>
    <w:rsid w:val="00897975"/>
    <w:rsid w:val="008979CD"/>
    <w:rsid w:val="00897AB5"/>
    <w:rsid w:val="008A0113"/>
    <w:rsid w:val="008A0244"/>
    <w:rsid w:val="008A08BB"/>
    <w:rsid w:val="008A09C6"/>
    <w:rsid w:val="008A0CAF"/>
    <w:rsid w:val="008A0CD1"/>
    <w:rsid w:val="008A1190"/>
    <w:rsid w:val="008A11C8"/>
    <w:rsid w:val="008A1C59"/>
    <w:rsid w:val="008A1C8D"/>
    <w:rsid w:val="008A1FBF"/>
    <w:rsid w:val="008A207B"/>
    <w:rsid w:val="008A2165"/>
    <w:rsid w:val="008A24A3"/>
    <w:rsid w:val="008A294E"/>
    <w:rsid w:val="008A2B5A"/>
    <w:rsid w:val="008A2BAB"/>
    <w:rsid w:val="008A2C5E"/>
    <w:rsid w:val="008A2D1C"/>
    <w:rsid w:val="008A2EAD"/>
    <w:rsid w:val="008A3032"/>
    <w:rsid w:val="008A30BA"/>
    <w:rsid w:val="008A3158"/>
    <w:rsid w:val="008A388B"/>
    <w:rsid w:val="008A3B9C"/>
    <w:rsid w:val="008A3DB7"/>
    <w:rsid w:val="008A3F64"/>
    <w:rsid w:val="008A4246"/>
    <w:rsid w:val="008A4B99"/>
    <w:rsid w:val="008A4E34"/>
    <w:rsid w:val="008A4E37"/>
    <w:rsid w:val="008A4E61"/>
    <w:rsid w:val="008A5095"/>
    <w:rsid w:val="008A52BC"/>
    <w:rsid w:val="008A5316"/>
    <w:rsid w:val="008A5522"/>
    <w:rsid w:val="008A57B6"/>
    <w:rsid w:val="008A5964"/>
    <w:rsid w:val="008A5A22"/>
    <w:rsid w:val="008A5BF2"/>
    <w:rsid w:val="008A5C56"/>
    <w:rsid w:val="008A6246"/>
    <w:rsid w:val="008A663D"/>
    <w:rsid w:val="008A6997"/>
    <w:rsid w:val="008A6D48"/>
    <w:rsid w:val="008A6DBD"/>
    <w:rsid w:val="008A6E0D"/>
    <w:rsid w:val="008A6E8B"/>
    <w:rsid w:val="008A6F06"/>
    <w:rsid w:val="008A6F0D"/>
    <w:rsid w:val="008A7795"/>
    <w:rsid w:val="008A7A46"/>
    <w:rsid w:val="008A7D69"/>
    <w:rsid w:val="008A7F69"/>
    <w:rsid w:val="008A7FD4"/>
    <w:rsid w:val="008B0021"/>
    <w:rsid w:val="008B003A"/>
    <w:rsid w:val="008B022C"/>
    <w:rsid w:val="008B086C"/>
    <w:rsid w:val="008B0925"/>
    <w:rsid w:val="008B0A00"/>
    <w:rsid w:val="008B0EF9"/>
    <w:rsid w:val="008B0FFA"/>
    <w:rsid w:val="008B10E8"/>
    <w:rsid w:val="008B1239"/>
    <w:rsid w:val="008B13C2"/>
    <w:rsid w:val="008B142B"/>
    <w:rsid w:val="008B148B"/>
    <w:rsid w:val="008B14CE"/>
    <w:rsid w:val="008B1A0B"/>
    <w:rsid w:val="008B1A45"/>
    <w:rsid w:val="008B1D62"/>
    <w:rsid w:val="008B2509"/>
    <w:rsid w:val="008B25B1"/>
    <w:rsid w:val="008B2841"/>
    <w:rsid w:val="008B2DAF"/>
    <w:rsid w:val="008B32D8"/>
    <w:rsid w:val="008B34B9"/>
    <w:rsid w:val="008B36AF"/>
    <w:rsid w:val="008B370B"/>
    <w:rsid w:val="008B4115"/>
    <w:rsid w:val="008B4369"/>
    <w:rsid w:val="008B4649"/>
    <w:rsid w:val="008B4691"/>
    <w:rsid w:val="008B47E1"/>
    <w:rsid w:val="008B4B9B"/>
    <w:rsid w:val="008B4CC4"/>
    <w:rsid w:val="008B4D55"/>
    <w:rsid w:val="008B4DBF"/>
    <w:rsid w:val="008B4E64"/>
    <w:rsid w:val="008B50E6"/>
    <w:rsid w:val="008B5296"/>
    <w:rsid w:val="008B52F4"/>
    <w:rsid w:val="008B57DC"/>
    <w:rsid w:val="008B600C"/>
    <w:rsid w:val="008B60C0"/>
    <w:rsid w:val="008B61FC"/>
    <w:rsid w:val="008B6394"/>
    <w:rsid w:val="008B6494"/>
    <w:rsid w:val="008B64A2"/>
    <w:rsid w:val="008B64F2"/>
    <w:rsid w:val="008B6594"/>
    <w:rsid w:val="008B679A"/>
    <w:rsid w:val="008B6A1E"/>
    <w:rsid w:val="008B6DEC"/>
    <w:rsid w:val="008B7206"/>
    <w:rsid w:val="008B73BB"/>
    <w:rsid w:val="008B7433"/>
    <w:rsid w:val="008B75B6"/>
    <w:rsid w:val="008B75CE"/>
    <w:rsid w:val="008B76C6"/>
    <w:rsid w:val="008B78A7"/>
    <w:rsid w:val="008B7985"/>
    <w:rsid w:val="008B7C0D"/>
    <w:rsid w:val="008B7C4A"/>
    <w:rsid w:val="008B7CB1"/>
    <w:rsid w:val="008B7DCE"/>
    <w:rsid w:val="008B7DFF"/>
    <w:rsid w:val="008B7FE5"/>
    <w:rsid w:val="008C0188"/>
    <w:rsid w:val="008C01AB"/>
    <w:rsid w:val="008C021A"/>
    <w:rsid w:val="008C0340"/>
    <w:rsid w:val="008C046F"/>
    <w:rsid w:val="008C06CB"/>
    <w:rsid w:val="008C0759"/>
    <w:rsid w:val="008C0787"/>
    <w:rsid w:val="008C07A3"/>
    <w:rsid w:val="008C0968"/>
    <w:rsid w:val="008C0ACE"/>
    <w:rsid w:val="008C0AE0"/>
    <w:rsid w:val="008C0C2F"/>
    <w:rsid w:val="008C0ED3"/>
    <w:rsid w:val="008C0F49"/>
    <w:rsid w:val="008C0FA4"/>
    <w:rsid w:val="008C1069"/>
    <w:rsid w:val="008C1086"/>
    <w:rsid w:val="008C10B3"/>
    <w:rsid w:val="008C1114"/>
    <w:rsid w:val="008C15F3"/>
    <w:rsid w:val="008C170A"/>
    <w:rsid w:val="008C17ED"/>
    <w:rsid w:val="008C184B"/>
    <w:rsid w:val="008C1AD9"/>
    <w:rsid w:val="008C27F2"/>
    <w:rsid w:val="008C2CFA"/>
    <w:rsid w:val="008C31CD"/>
    <w:rsid w:val="008C360E"/>
    <w:rsid w:val="008C3965"/>
    <w:rsid w:val="008C3C4A"/>
    <w:rsid w:val="008C3C94"/>
    <w:rsid w:val="008C403F"/>
    <w:rsid w:val="008C4242"/>
    <w:rsid w:val="008C4293"/>
    <w:rsid w:val="008C4596"/>
    <w:rsid w:val="008C46CD"/>
    <w:rsid w:val="008C4761"/>
    <w:rsid w:val="008C481B"/>
    <w:rsid w:val="008C4A57"/>
    <w:rsid w:val="008C4AE7"/>
    <w:rsid w:val="008C4B12"/>
    <w:rsid w:val="008C4D2E"/>
    <w:rsid w:val="008C507E"/>
    <w:rsid w:val="008C5080"/>
    <w:rsid w:val="008C548F"/>
    <w:rsid w:val="008C5759"/>
    <w:rsid w:val="008C59AD"/>
    <w:rsid w:val="008C5C45"/>
    <w:rsid w:val="008C5F15"/>
    <w:rsid w:val="008C625C"/>
    <w:rsid w:val="008C667A"/>
    <w:rsid w:val="008C6C27"/>
    <w:rsid w:val="008C6E25"/>
    <w:rsid w:val="008C6EFA"/>
    <w:rsid w:val="008C6F65"/>
    <w:rsid w:val="008C70B5"/>
    <w:rsid w:val="008C7128"/>
    <w:rsid w:val="008C7151"/>
    <w:rsid w:val="008C7182"/>
    <w:rsid w:val="008C732F"/>
    <w:rsid w:val="008C7357"/>
    <w:rsid w:val="008C752F"/>
    <w:rsid w:val="008C7B47"/>
    <w:rsid w:val="008C7C45"/>
    <w:rsid w:val="008C7F13"/>
    <w:rsid w:val="008D018D"/>
    <w:rsid w:val="008D023C"/>
    <w:rsid w:val="008D02C0"/>
    <w:rsid w:val="008D0AFC"/>
    <w:rsid w:val="008D0BC4"/>
    <w:rsid w:val="008D0C0E"/>
    <w:rsid w:val="008D0CC2"/>
    <w:rsid w:val="008D0F47"/>
    <w:rsid w:val="008D1015"/>
    <w:rsid w:val="008D10AF"/>
    <w:rsid w:val="008D1380"/>
    <w:rsid w:val="008D150E"/>
    <w:rsid w:val="008D169D"/>
    <w:rsid w:val="008D16A6"/>
    <w:rsid w:val="008D16D5"/>
    <w:rsid w:val="008D1853"/>
    <w:rsid w:val="008D185A"/>
    <w:rsid w:val="008D1ACD"/>
    <w:rsid w:val="008D1CFD"/>
    <w:rsid w:val="008D2055"/>
    <w:rsid w:val="008D22A0"/>
    <w:rsid w:val="008D238F"/>
    <w:rsid w:val="008D24D3"/>
    <w:rsid w:val="008D24F6"/>
    <w:rsid w:val="008D258B"/>
    <w:rsid w:val="008D26CA"/>
    <w:rsid w:val="008D277F"/>
    <w:rsid w:val="008D2887"/>
    <w:rsid w:val="008D2A7C"/>
    <w:rsid w:val="008D2EEB"/>
    <w:rsid w:val="008D3079"/>
    <w:rsid w:val="008D3346"/>
    <w:rsid w:val="008D33EC"/>
    <w:rsid w:val="008D3457"/>
    <w:rsid w:val="008D3613"/>
    <w:rsid w:val="008D3AAB"/>
    <w:rsid w:val="008D3DED"/>
    <w:rsid w:val="008D3EDA"/>
    <w:rsid w:val="008D3EF0"/>
    <w:rsid w:val="008D42FE"/>
    <w:rsid w:val="008D4349"/>
    <w:rsid w:val="008D435C"/>
    <w:rsid w:val="008D45F2"/>
    <w:rsid w:val="008D4732"/>
    <w:rsid w:val="008D48DA"/>
    <w:rsid w:val="008D4D3E"/>
    <w:rsid w:val="008D4FC7"/>
    <w:rsid w:val="008D523A"/>
    <w:rsid w:val="008D5511"/>
    <w:rsid w:val="008D568C"/>
    <w:rsid w:val="008D5A7F"/>
    <w:rsid w:val="008D5F19"/>
    <w:rsid w:val="008D60B8"/>
    <w:rsid w:val="008D66BC"/>
    <w:rsid w:val="008D679F"/>
    <w:rsid w:val="008D6907"/>
    <w:rsid w:val="008D698B"/>
    <w:rsid w:val="008D69C0"/>
    <w:rsid w:val="008D6CCE"/>
    <w:rsid w:val="008D6D0C"/>
    <w:rsid w:val="008D7337"/>
    <w:rsid w:val="008D7459"/>
    <w:rsid w:val="008D7739"/>
    <w:rsid w:val="008D7C00"/>
    <w:rsid w:val="008D7C9A"/>
    <w:rsid w:val="008D7F76"/>
    <w:rsid w:val="008E0034"/>
    <w:rsid w:val="008E008B"/>
    <w:rsid w:val="008E0641"/>
    <w:rsid w:val="008E0C11"/>
    <w:rsid w:val="008E0DC8"/>
    <w:rsid w:val="008E0EB0"/>
    <w:rsid w:val="008E0EE4"/>
    <w:rsid w:val="008E0F09"/>
    <w:rsid w:val="008E0F39"/>
    <w:rsid w:val="008E10E3"/>
    <w:rsid w:val="008E1261"/>
    <w:rsid w:val="008E18B3"/>
    <w:rsid w:val="008E1A7D"/>
    <w:rsid w:val="008E1B03"/>
    <w:rsid w:val="008E1C03"/>
    <w:rsid w:val="008E1EE2"/>
    <w:rsid w:val="008E1FF9"/>
    <w:rsid w:val="008E2033"/>
    <w:rsid w:val="008E22F6"/>
    <w:rsid w:val="008E260C"/>
    <w:rsid w:val="008E262E"/>
    <w:rsid w:val="008E2704"/>
    <w:rsid w:val="008E27FF"/>
    <w:rsid w:val="008E2A6C"/>
    <w:rsid w:val="008E2BCA"/>
    <w:rsid w:val="008E2D16"/>
    <w:rsid w:val="008E2EAB"/>
    <w:rsid w:val="008E2FDA"/>
    <w:rsid w:val="008E3151"/>
    <w:rsid w:val="008E3157"/>
    <w:rsid w:val="008E324A"/>
    <w:rsid w:val="008E3269"/>
    <w:rsid w:val="008E38AE"/>
    <w:rsid w:val="008E3A70"/>
    <w:rsid w:val="008E3A87"/>
    <w:rsid w:val="008E3AAE"/>
    <w:rsid w:val="008E3B67"/>
    <w:rsid w:val="008E4035"/>
    <w:rsid w:val="008E4429"/>
    <w:rsid w:val="008E443C"/>
    <w:rsid w:val="008E444C"/>
    <w:rsid w:val="008E4533"/>
    <w:rsid w:val="008E46A3"/>
    <w:rsid w:val="008E4719"/>
    <w:rsid w:val="008E4798"/>
    <w:rsid w:val="008E4C7A"/>
    <w:rsid w:val="008E4D69"/>
    <w:rsid w:val="008E4FE9"/>
    <w:rsid w:val="008E5164"/>
    <w:rsid w:val="008E523C"/>
    <w:rsid w:val="008E5399"/>
    <w:rsid w:val="008E55E4"/>
    <w:rsid w:val="008E5BA4"/>
    <w:rsid w:val="008E6384"/>
    <w:rsid w:val="008E6548"/>
    <w:rsid w:val="008E688E"/>
    <w:rsid w:val="008E6ABB"/>
    <w:rsid w:val="008E6C51"/>
    <w:rsid w:val="008E6E91"/>
    <w:rsid w:val="008E7308"/>
    <w:rsid w:val="008E73D4"/>
    <w:rsid w:val="008E761F"/>
    <w:rsid w:val="008E7648"/>
    <w:rsid w:val="008E7811"/>
    <w:rsid w:val="008E7B51"/>
    <w:rsid w:val="008E7CBE"/>
    <w:rsid w:val="008E7D1C"/>
    <w:rsid w:val="008E7EFC"/>
    <w:rsid w:val="008F02DE"/>
    <w:rsid w:val="008F07B2"/>
    <w:rsid w:val="008F09D8"/>
    <w:rsid w:val="008F0B39"/>
    <w:rsid w:val="008F0C38"/>
    <w:rsid w:val="008F0D60"/>
    <w:rsid w:val="008F0ED5"/>
    <w:rsid w:val="008F117C"/>
    <w:rsid w:val="008F123B"/>
    <w:rsid w:val="008F169B"/>
    <w:rsid w:val="008F16BA"/>
    <w:rsid w:val="008F17E8"/>
    <w:rsid w:val="008F1936"/>
    <w:rsid w:val="008F1A62"/>
    <w:rsid w:val="008F1C88"/>
    <w:rsid w:val="008F1CB6"/>
    <w:rsid w:val="008F1FEE"/>
    <w:rsid w:val="008F2083"/>
    <w:rsid w:val="008F2610"/>
    <w:rsid w:val="008F277B"/>
    <w:rsid w:val="008F2A50"/>
    <w:rsid w:val="008F2DBF"/>
    <w:rsid w:val="008F2E8C"/>
    <w:rsid w:val="008F2F3B"/>
    <w:rsid w:val="008F309F"/>
    <w:rsid w:val="008F34D9"/>
    <w:rsid w:val="008F370A"/>
    <w:rsid w:val="008F3965"/>
    <w:rsid w:val="008F3BF0"/>
    <w:rsid w:val="008F3C70"/>
    <w:rsid w:val="008F3CAD"/>
    <w:rsid w:val="008F3CC3"/>
    <w:rsid w:val="008F3F9F"/>
    <w:rsid w:val="008F42EC"/>
    <w:rsid w:val="008F43C3"/>
    <w:rsid w:val="008F43EE"/>
    <w:rsid w:val="008F4453"/>
    <w:rsid w:val="008F4689"/>
    <w:rsid w:val="008F485D"/>
    <w:rsid w:val="008F4954"/>
    <w:rsid w:val="008F4C09"/>
    <w:rsid w:val="008F4D81"/>
    <w:rsid w:val="008F5048"/>
    <w:rsid w:val="008F524C"/>
    <w:rsid w:val="008F5A1E"/>
    <w:rsid w:val="008F5EE2"/>
    <w:rsid w:val="008F64C3"/>
    <w:rsid w:val="008F6516"/>
    <w:rsid w:val="008F6585"/>
    <w:rsid w:val="008F688B"/>
    <w:rsid w:val="008F69A7"/>
    <w:rsid w:val="008F6C0C"/>
    <w:rsid w:val="008F6D2C"/>
    <w:rsid w:val="008F6E1B"/>
    <w:rsid w:val="008F6FE6"/>
    <w:rsid w:val="008F7035"/>
    <w:rsid w:val="008F7114"/>
    <w:rsid w:val="008F73D5"/>
    <w:rsid w:val="008F73DE"/>
    <w:rsid w:val="008F7501"/>
    <w:rsid w:val="008F7578"/>
    <w:rsid w:val="008F7723"/>
    <w:rsid w:val="008F791C"/>
    <w:rsid w:val="008F7944"/>
    <w:rsid w:val="008F7AD9"/>
    <w:rsid w:val="008F7B96"/>
    <w:rsid w:val="008F7BD8"/>
    <w:rsid w:val="008F7D1B"/>
    <w:rsid w:val="008F7FDB"/>
    <w:rsid w:val="009000F4"/>
    <w:rsid w:val="00900101"/>
    <w:rsid w:val="00900315"/>
    <w:rsid w:val="00900535"/>
    <w:rsid w:val="0090063A"/>
    <w:rsid w:val="00900D56"/>
    <w:rsid w:val="00900DE2"/>
    <w:rsid w:val="00901837"/>
    <w:rsid w:val="00901CA3"/>
    <w:rsid w:val="00901D0E"/>
    <w:rsid w:val="00901D2E"/>
    <w:rsid w:val="00901D47"/>
    <w:rsid w:val="00901D6C"/>
    <w:rsid w:val="00902042"/>
    <w:rsid w:val="009020AB"/>
    <w:rsid w:val="00902141"/>
    <w:rsid w:val="00902199"/>
    <w:rsid w:val="00902227"/>
    <w:rsid w:val="009022FC"/>
    <w:rsid w:val="00902478"/>
    <w:rsid w:val="0090251D"/>
    <w:rsid w:val="0090265C"/>
    <w:rsid w:val="009028ED"/>
    <w:rsid w:val="009028EF"/>
    <w:rsid w:val="00902A0E"/>
    <w:rsid w:val="00902B3E"/>
    <w:rsid w:val="00902BE2"/>
    <w:rsid w:val="00902DBF"/>
    <w:rsid w:val="009031CB"/>
    <w:rsid w:val="009031D2"/>
    <w:rsid w:val="00903352"/>
    <w:rsid w:val="00903640"/>
    <w:rsid w:val="009036B1"/>
    <w:rsid w:val="0090372C"/>
    <w:rsid w:val="009037DE"/>
    <w:rsid w:val="00903DF2"/>
    <w:rsid w:val="00903E13"/>
    <w:rsid w:val="00903EFE"/>
    <w:rsid w:val="00904085"/>
    <w:rsid w:val="0090414E"/>
    <w:rsid w:val="009043CD"/>
    <w:rsid w:val="009046A3"/>
    <w:rsid w:val="009046CA"/>
    <w:rsid w:val="00904769"/>
    <w:rsid w:val="009048AC"/>
    <w:rsid w:val="00904925"/>
    <w:rsid w:val="00904AB0"/>
    <w:rsid w:val="00904B47"/>
    <w:rsid w:val="00904F6D"/>
    <w:rsid w:val="00905046"/>
    <w:rsid w:val="0090529F"/>
    <w:rsid w:val="00905417"/>
    <w:rsid w:val="009054F0"/>
    <w:rsid w:val="00905614"/>
    <w:rsid w:val="00905924"/>
    <w:rsid w:val="009059A2"/>
    <w:rsid w:val="00905C11"/>
    <w:rsid w:val="00905EDE"/>
    <w:rsid w:val="00905F13"/>
    <w:rsid w:val="00905FCB"/>
    <w:rsid w:val="009062F2"/>
    <w:rsid w:val="009068B1"/>
    <w:rsid w:val="009069C7"/>
    <w:rsid w:val="00906A35"/>
    <w:rsid w:val="00906B21"/>
    <w:rsid w:val="00906D0E"/>
    <w:rsid w:val="00906DE0"/>
    <w:rsid w:val="009070D1"/>
    <w:rsid w:val="0090739C"/>
    <w:rsid w:val="009074A8"/>
    <w:rsid w:val="0090753B"/>
    <w:rsid w:val="009075DB"/>
    <w:rsid w:val="0090786B"/>
    <w:rsid w:val="0090792E"/>
    <w:rsid w:val="00907A40"/>
    <w:rsid w:val="00907E96"/>
    <w:rsid w:val="00910015"/>
    <w:rsid w:val="00910127"/>
    <w:rsid w:val="0091015E"/>
    <w:rsid w:val="00910307"/>
    <w:rsid w:val="00910595"/>
    <w:rsid w:val="009105AC"/>
    <w:rsid w:val="0091078A"/>
    <w:rsid w:val="00910840"/>
    <w:rsid w:val="00910920"/>
    <w:rsid w:val="00910B21"/>
    <w:rsid w:val="00910CF6"/>
    <w:rsid w:val="00910E2B"/>
    <w:rsid w:val="00910E92"/>
    <w:rsid w:val="0091101E"/>
    <w:rsid w:val="00911086"/>
    <w:rsid w:val="0091110F"/>
    <w:rsid w:val="009112F0"/>
    <w:rsid w:val="00911366"/>
    <w:rsid w:val="009113A8"/>
    <w:rsid w:val="00911542"/>
    <w:rsid w:val="00911544"/>
    <w:rsid w:val="00911722"/>
    <w:rsid w:val="00911799"/>
    <w:rsid w:val="0091182B"/>
    <w:rsid w:val="0091182D"/>
    <w:rsid w:val="009119B0"/>
    <w:rsid w:val="00911C9D"/>
    <w:rsid w:val="00911D94"/>
    <w:rsid w:val="00911D9E"/>
    <w:rsid w:val="00911DDC"/>
    <w:rsid w:val="0091222E"/>
    <w:rsid w:val="0091227B"/>
    <w:rsid w:val="009128C6"/>
    <w:rsid w:val="00912CD8"/>
    <w:rsid w:val="00912E66"/>
    <w:rsid w:val="00912FD1"/>
    <w:rsid w:val="009130C2"/>
    <w:rsid w:val="00913527"/>
    <w:rsid w:val="00913D55"/>
    <w:rsid w:val="0091416D"/>
    <w:rsid w:val="0091423E"/>
    <w:rsid w:val="00914409"/>
    <w:rsid w:val="009144D0"/>
    <w:rsid w:val="0091451F"/>
    <w:rsid w:val="009145E6"/>
    <w:rsid w:val="00914781"/>
    <w:rsid w:val="00914841"/>
    <w:rsid w:val="009148C6"/>
    <w:rsid w:val="00914923"/>
    <w:rsid w:val="009149A8"/>
    <w:rsid w:val="009149F9"/>
    <w:rsid w:val="00914B31"/>
    <w:rsid w:val="00914B86"/>
    <w:rsid w:val="00914C36"/>
    <w:rsid w:val="009152FB"/>
    <w:rsid w:val="009155C8"/>
    <w:rsid w:val="009156D7"/>
    <w:rsid w:val="00915827"/>
    <w:rsid w:val="009159ED"/>
    <w:rsid w:val="00915A52"/>
    <w:rsid w:val="00915E79"/>
    <w:rsid w:val="00916080"/>
    <w:rsid w:val="00916392"/>
    <w:rsid w:val="009164C6"/>
    <w:rsid w:val="0091679B"/>
    <w:rsid w:val="00916DD4"/>
    <w:rsid w:val="00916EB2"/>
    <w:rsid w:val="00916F52"/>
    <w:rsid w:val="00916FD8"/>
    <w:rsid w:val="00917856"/>
    <w:rsid w:val="009178D2"/>
    <w:rsid w:val="00917A41"/>
    <w:rsid w:val="00917C40"/>
    <w:rsid w:val="00917DFD"/>
    <w:rsid w:val="00917E0E"/>
    <w:rsid w:val="0092002D"/>
    <w:rsid w:val="0092008C"/>
    <w:rsid w:val="00920863"/>
    <w:rsid w:val="00920A22"/>
    <w:rsid w:val="009212B6"/>
    <w:rsid w:val="0092136D"/>
    <w:rsid w:val="00921586"/>
    <w:rsid w:val="009218F5"/>
    <w:rsid w:val="00921B58"/>
    <w:rsid w:val="00921E9C"/>
    <w:rsid w:val="0092209F"/>
    <w:rsid w:val="009223CC"/>
    <w:rsid w:val="009224B2"/>
    <w:rsid w:val="009227B7"/>
    <w:rsid w:val="00922D00"/>
    <w:rsid w:val="0092308F"/>
    <w:rsid w:val="009230DE"/>
    <w:rsid w:val="009231A4"/>
    <w:rsid w:val="0092325F"/>
    <w:rsid w:val="009232E8"/>
    <w:rsid w:val="009234E1"/>
    <w:rsid w:val="0092355D"/>
    <w:rsid w:val="009236AC"/>
    <w:rsid w:val="00923DB5"/>
    <w:rsid w:val="00923FF5"/>
    <w:rsid w:val="0092430A"/>
    <w:rsid w:val="0092456D"/>
    <w:rsid w:val="00924630"/>
    <w:rsid w:val="00924A9D"/>
    <w:rsid w:val="00924B2B"/>
    <w:rsid w:val="00924E5A"/>
    <w:rsid w:val="0092501F"/>
    <w:rsid w:val="009250A7"/>
    <w:rsid w:val="009250C4"/>
    <w:rsid w:val="0092548E"/>
    <w:rsid w:val="0092556C"/>
    <w:rsid w:val="009255F2"/>
    <w:rsid w:val="009258AB"/>
    <w:rsid w:val="00926332"/>
    <w:rsid w:val="00926365"/>
    <w:rsid w:val="0092650B"/>
    <w:rsid w:val="00926798"/>
    <w:rsid w:val="00926B26"/>
    <w:rsid w:val="00926CB1"/>
    <w:rsid w:val="00926DE5"/>
    <w:rsid w:val="00926EA6"/>
    <w:rsid w:val="0092729A"/>
    <w:rsid w:val="00927614"/>
    <w:rsid w:val="009277EC"/>
    <w:rsid w:val="00927BEE"/>
    <w:rsid w:val="00927D7C"/>
    <w:rsid w:val="00927ECB"/>
    <w:rsid w:val="00927FC9"/>
    <w:rsid w:val="00927FCB"/>
    <w:rsid w:val="009300C4"/>
    <w:rsid w:val="00930650"/>
    <w:rsid w:val="009307A2"/>
    <w:rsid w:val="00930929"/>
    <w:rsid w:val="00930D19"/>
    <w:rsid w:val="0093139A"/>
    <w:rsid w:val="0093146F"/>
    <w:rsid w:val="00931587"/>
    <w:rsid w:val="00931A72"/>
    <w:rsid w:val="00931E38"/>
    <w:rsid w:val="0093204D"/>
    <w:rsid w:val="00932177"/>
    <w:rsid w:val="009322A7"/>
    <w:rsid w:val="009322DD"/>
    <w:rsid w:val="0093243F"/>
    <w:rsid w:val="009324CF"/>
    <w:rsid w:val="00932606"/>
    <w:rsid w:val="009327A3"/>
    <w:rsid w:val="009328C8"/>
    <w:rsid w:val="00932ADF"/>
    <w:rsid w:val="00932CDE"/>
    <w:rsid w:val="009336AE"/>
    <w:rsid w:val="00933714"/>
    <w:rsid w:val="009337F2"/>
    <w:rsid w:val="00933A9A"/>
    <w:rsid w:val="00933AC1"/>
    <w:rsid w:val="00933D3C"/>
    <w:rsid w:val="00933E05"/>
    <w:rsid w:val="00933E81"/>
    <w:rsid w:val="00934428"/>
    <w:rsid w:val="00934636"/>
    <w:rsid w:val="009346CC"/>
    <w:rsid w:val="00934914"/>
    <w:rsid w:val="009349A0"/>
    <w:rsid w:val="00934CD6"/>
    <w:rsid w:val="00934D30"/>
    <w:rsid w:val="00934EB5"/>
    <w:rsid w:val="00934FC4"/>
    <w:rsid w:val="009350D6"/>
    <w:rsid w:val="009352A7"/>
    <w:rsid w:val="009357FA"/>
    <w:rsid w:val="00935972"/>
    <w:rsid w:val="00935FAE"/>
    <w:rsid w:val="009363BD"/>
    <w:rsid w:val="0093645D"/>
    <w:rsid w:val="00936549"/>
    <w:rsid w:val="0093662D"/>
    <w:rsid w:val="00936912"/>
    <w:rsid w:val="00936A8C"/>
    <w:rsid w:val="00936BD4"/>
    <w:rsid w:val="00937107"/>
    <w:rsid w:val="00937232"/>
    <w:rsid w:val="009374A3"/>
    <w:rsid w:val="0093757C"/>
    <w:rsid w:val="0093767F"/>
    <w:rsid w:val="00937736"/>
    <w:rsid w:val="00937740"/>
    <w:rsid w:val="009377EF"/>
    <w:rsid w:val="00937AC0"/>
    <w:rsid w:val="009400F7"/>
    <w:rsid w:val="00940819"/>
    <w:rsid w:val="009409B3"/>
    <w:rsid w:val="00940B45"/>
    <w:rsid w:val="00940D2F"/>
    <w:rsid w:val="00940F57"/>
    <w:rsid w:val="00940F8A"/>
    <w:rsid w:val="00941283"/>
    <w:rsid w:val="0094164B"/>
    <w:rsid w:val="00941745"/>
    <w:rsid w:val="00941C6F"/>
    <w:rsid w:val="00941D68"/>
    <w:rsid w:val="00941EC5"/>
    <w:rsid w:val="00942277"/>
    <w:rsid w:val="00942367"/>
    <w:rsid w:val="00942523"/>
    <w:rsid w:val="0094255B"/>
    <w:rsid w:val="009425CE"/>
    <w:rsid w:val="009427DC"/>
    <w:rsid w:val="0094283F"/>
    <w:rsid w:val="00942866"/>
    <w:rsid w:val="00942881"/>
    <w:rsid w:val="009429AD"/>
    <w:rsid w:val="00942FB7"/>
    <w:rsid w:val="009431B8"/>
    <w:rsid w:val="009431C5"/>
    <w:rsid w:val="0094330F"/>
    <w:rsid w:val="009436D2"/>
    <w:rsid w:val="00943714"/>
    <w:rsid w:val="00943B13"/>
    <w:rsid w:val="00943B86"/>
    <w:rsid w:val="00943D19"/>
    <w:rsid w:val="00943D58"/>
    <w:rsid w:val="00943E22"/>
    <w:rsid w:val="0094425E"/>
    <w:rsid w:val="009444C0"/>
    <w:rsid w:val="009445B7"/>
    <w:rsid w:val="00944719"/>
    <w:rsid w:val="00944720"/>
    <w:rsid w:val="009448FC"/>
    <w:rsid w:val="0094498E"/>
    <w:rsid w:val="00944EFB"/>
    <w:rsid w:val="0094525F"/>
    <w:rsid w:val="00945340"/>
    <w:rsid w:val="0094543F"/>
    <w:rsid w:val="00945486"/>
    <w:rsid w:val="009456C3"/>
    <w:rsid w:val="00945869"/>
    <w:rsid w:val="00945B1B"/>
    <w:rsid w:val="00945F69"/>
    <w:rsid w:val="00945F73"/>
    <w:rsid w:val="0094631E"/>
    <w:rsid w:val="009466F6"/>
    <w:rsid w:val="00946931"/>
    <w:rsid w:val="00946AB5"/>
    <w:rsid w:val="00946B60"/>
    <w:rsid w:val="00946EB4"/>
    <w:rsid w:val="009470C7"/>
    <w:rsid w:val="009471B1"/>
    <w:rsid w:val="009472D4"/>
    <w:rsid w:val="00947358"/>
    <w:rsid w:val="009473BB"/>
    <w:rsid w:val="00947436"/>
    <w:rsid w:val="00947451"/>
    <w:rsid w:val="00947559"/>
    <w:rsid w:val="00947792"/>
    <w:rsid w:val="009479C1"/>
    <w:rsid w:val="00947D17"/>
    <w:rsid w:val="00950120"/>
    <w:rsid w:val="00950137"/>
    <w:rsid w:val="009501E8"/>
    <w:rsid w:val="0095029B"/>
    <w:rsid w:val="00950349"/>
    <w:rsid w:val="009503CD"/>
    <w:rsid w:val="00950543"/>
    <w:rsid w:val="00950639"/>
    <w:rsid w:val="00950664"/>
    <w:rsid w:val="00950A55"/>
    <w:rsid w:val="00950D5F"/>
    <w:rsid w:val="00950EF8"/>
    <w:rsid w:val="00950F61"/>
    <w:rsid w:val="0095148D"/>
    <w:rsid w:val="009515CE"/>
    <w:rsid w:val="009515D6"/>
    <w:rsid w:val="00951657"/>
    <w:rsid w:val="009516B2"/>
    <w:rsid w:val="009517A3"/>
    <w:rsid w:val="009517B6"/>
    <w:rsid w:val="009518EB"/>
    <w:rsid w:val="009519F5"/>
    <w:rsid w:val="00951C89"/>
    <w:rsid w:val="009526EF"/>
    <w:rsid w:val="00952726"/>
    <w:rsid w:val="00952AAA"/>
    <w:rsid w:val="00952C07"/>
    <w:rsid w:val="0095321A"/>
    <w:rsid w:val="0095346D"/>
    <w:rsid w:val="009535C4"/>
    <w:rsid w:val="009536C1"/>
    <w:rsid w:val="009537BD"/>
    <w:rsid w:val="009537FB"/>
    <w:rsid w:val="00953837"/>
    <w:rsid w:val="00953A31"/>
    <w:rsid w:val="00953C1A"/>
    <w:rsid w:val="00953CE2"/>
    <w:rsid w:val="00953CF3"/>
    <w:rsid w:val="00953D32"/>
    <w:rsid w:val="00953D3F"/>
    <w:rsid w:val="00953E9A"/>
    <w:rsid w:val="00953EF9"/>
    <w:rsid w:val="0095417E"/>
    <w:rsid w:val="00954236"/>
    <w:rsid w:val="0095424B"/>
    <w:rsid w:val="00954507"/>
    <w:rsid w:val="00954740"/>
    <w:rsid w:val="0095476C"/>
    <w:rsid w:val="009551D2"/>
    <w:rsid w:val="0095527A"/>
    <w:rsid w:val="00955373"/>
    <w:rsid w:val="009556FC"/>
    <w:rsid w:val="00955A12"/>
    <w:rsid w:val="00955AA0"/>
    <w:rsid w:val="00955D9A"/>
    <w:rsid w:val="00955EEB"/>
    <w:rsid w:val="00956683"/>
    <w:rsid w:val="009569D8"/>
    <w:rsid w:val="00956C01"/>
    <w:rsid w:val="00956FE9"/>
    <w:rsid w:val="0095710D"/>
    <w:rsid w:val="009573EF"/>
    <w:rsid w:val="009579B1"/>
    <w:rsid w:val="00957BE4"/>
    <w:rsid w:val="00957FD0"/>
    <w:rsid w:val="00960021"/>
    <w:rsid w:val="009601DE"/>
    <w:rsid w:val="009602A1"/>
    <w:rsid w:val="009603BD"/>
    <w:rsid w:val="009604E6"/>
    <w:rsid w:val="009608AB"/>
    <w:rsid w:val="00960A7E"/>
    <w:rsid w:val="00960EE4"/>
    <w:rsid w:val="00960F68"/>
    <w:rsid w:val="00961117"/>
    <w:rsid w:val="009616B3"/>
    <w:rsid w:val="009617CF"/>
    <w:rsid w:val="009617DB"/>
    <w:rsid w:val="0096190C"/>
    <w:rsid w:val="0096195C"/>
    <w:rsid w:val="009624C1"/>
    <w:rsid w:val="00962682"/>
    <w:rsid w:val="00962724"/>
    <w:rsid w:val="009627D0"/>
    <w:rsid w:val="00962A6E"/>
    <w:rsid w:val="0096306E"/>
    <w:rsid w:val="0096331C"/>
    <w:rsid w:val="00963361"/>
    <w:rsid w:val="00963513"/>
    <w:rsid w:val="0096378D"/>
    <w:rsid w:val="00963813"/>
    <w:rsid w:val="00963824"/>
    <w:rsid w:val="0096384B"/>
    <w:rsid w:val="00963C8C"/>
    <w:rsid w:val="00963F24"/>
    <w:rsid w:val="0096419C"/>
    <w:rsid w:val="0096425E"/>
    <w:rsid w:val="0096434E"/>
    <w:rsid w:val="00964405"/>
    <w:rsid w:val="009646BA"/>
    <w:rsid w:val="00964709"/>
    <w:rsid w:val="00964A4C"/>
    <w:rsid w:val="00964BAC"/>
    <w:rsid w:val="00964DD4"/>
    <w:rsid w:val="00965105"/>
    <w:rsid w:val="0096520D"/>
    <w:rsid w:val="0096524B"/>
    <w:rsid w:val="00965393"/>
    <w:rsid w:val="009653ED"/>
    <w:rsid w:val="0096566E"/>
    <w:rsid w:val="00965A44"/>
    <w:rsid w:val="00965A48"/>
    <w:rsid w:val="00965A74"/>
    <w:rsid w:val="00965C10"/>
    <w:rsid w:val="00965E6D"/>
    <w:rsid w:val="00966231"/>
    <w:rsid w:val="00966420"/>
    <w:rsid w:val="0096673F"/>
    <w:rsid w:val="00966792"/>
    <w:rsid w:val="00966870"/>
    <w:rsid w:val="00966A0F"/>
    <w:rsid w:val="00966A23"/>
    <w:rsid w:val="00966A31"/>
    <w:rsid w:val="00966D62"/>
    <w:rsid w:val="009671F7"/>
    <w:rsid w:val="009674AF"/>
    <w:rsid w:val="00967560"/>
    <w:rsid w:val="009675EE"/>
    <w:rsid w:val="009677D5"/>
    <w:rsid w:val="00967B57"/>
    <w:rsid w:val="00967C27"/>
    <w:rsid w:val="00970111"/>
    <w:rsid w:val="00970211"/>
    <w:rsid w:val="00970460"/>
    <w:rsid w:val="00970B1D"/>
    <w:rsid w:val="00971350"/>
    <w:rsid w:val="00971507"/>
    <w:rsid w:val="00971798"/>
    <w:rsid w:val="00971A0E"/>
    <w:rsid w:val="00971B07"/>
    <w:rsid w:val="00971BFC"/>
    <w:rsid w:val="00971C22"/>
    <w:rsid w:val="00971C90"/>
    <w:rsid w:val="00971E93"/>
    <w:rsid w:val="009721A7"/>
    <w:rsid w:val="00972436"/>
    <w:rsid w:val="00972A6A"/>
    <w:rsid w:val="00973403"/>
    <w:rsid w:val="0097342A"/>
    <w:rsid w:val="009736DA"/>
    <w:rsid w:val="00973961"/>
    <w:rsid w:val="00973C4D"/>
    <w:rsid w:val="00973DBF"/>
    <w:rsid w:val="00973DF9"/>
    <w:rsid w:val="00973E5E"/>
    <w:rsid w:val="009741C6"/>
    <w:rsid w:val="009742F2"/>
    <w:rsid w:val="009743F9"/>
    <w:rsid w:val="00974468"/>
    <w:rsid w:val="00974922"/>
    <w:rsid w:val="00974C36"/>
    <w:rsid w:val="009754DB"/>
    <w:rsid w:val="00975678"/>
    <w:rsid w:val="00975755"/>
    <w:rsid w:val="00975856"/>
    <w:rsid w:val="00975BB6"/>
    <w:rsid w:val="00975BCC"/>
    <w:rsid w:val="00975BCD"/>
    <w:rsid w:val="00975C9B"/>
    <w:rsid w:val="00975D94"/>
    <w:rsid w:val="009760F8"/>
    <w:rsid w:val="009762DA"/>
    <w:rsid w:val="009763FB"/>
    <w:rsid w:val="0097663D"/>
    <w:rsid w:val="0097667B"/>
    <w:rsid w:val="00976689"/>
    <w:rsid w:val="00976764"/>
    <w:rsid w:val="009769CA"/>
    <w:rsid w:val="00976A2C"/>
    <w:rsid w:val="00977447"/>
    <w:rsid w:val="00977478"/>
    <w:rsid w:val="009778B3"/>
    <w:rsid w:val="00977A38"/>
    <w:rsid w:val="00977E59"/>
    <w:rsid w:val="00977EA7"/>
    <w:rsid w:val="00980236"/>
    <w:rsid w:val="009802C0"/>
    <w:rsid w:val="00980319"/>
    <w:rsid w:val="009803C4"/>
    <w:rsid w:val="00980463"/>
    <w:rsid w:val="009805EF"/>
    <w:rsid w:val="009807B7"/>
    <w:rsid w:val="009808AB"/>
    <w:rsid w:val="00980B31"/>
    <w:rsid w:val="00980B75"/>
    <w:rsid w:val="00980C99"/>
    <w:rsid w:val="00980E91"/>
    <w:rsid w:val="00980F3B"/>
    <w:rsid w:val="00980F5B"/>
    <w:rsid w:val="0098159C"/>
    <w:rsid w:val="00981954"/>
    <w:rsid w:val="00981E99"/>
    <w:rsid w:val="00981F51"/>
    <w:rsid w:val="0098222F"/>
    <w:rsid w:val="00982293"/>
    <w:rsid w:val="00982323"/>
    <w:rsid w:val="0098237C"/>
    <w:rsid w:val="0098266C"/>
    <w:rsid w:val="00982936"/>
    <w:rsid w:val="00982ACE"/>
    <w:rsid w:val="00982D30"/>
    <w:rsid w:val="00982D73"/>
    <w:rsid w:val="00982F7B"/>
    <w:rsid w:val="00983067"/>
    <w:rsid w:val="009830C0"/>
    <w:rsid w:val="00983505"/>
    <w:rsid w:val="00983B16"/>
    <w:rsid w:val="00983CC4"/>
    <w:rsid w:val="00983D75"/>
    <w:rsid w:val="00983E38"/>
    <w:rsid w:val="00983F2C"/>
    <w:rsid w:val="00983FA5"/>
    <w:rsid w:val="0098405D"/>
    <w:rsid w:val="00984158"/>
    <w:rsid w:val="00984359"/>
    <w:rsid w:val="009846DD"/>
    <w:rsid w:val="0098474B"/>
    <w:rsid w:val="009849A9"/>
    <w:rsid w:val="00984A32"/>
    <w:rsid w:val="00984DAC"/>
    <w:rsid w:val="009850AC"/>
    <w:rsid w:val="009854BD"/>
    <w:rsid w:val="00985742"/>
    <w:rsid w:val="009858AC"/>
    <w:rsid w:val="009859A7"/>
    <w:rsid w:val="009859F7"/>
    <w:rsid w:val="00986062"/>
    <w:rsid w:val="0098645C"/>
    <w:rsid w:val="009864E8"/>
    <w:rsid w:val="009865BF"/>
    <w:rsid w:val="009866BA"/>
    <w:rsid w:val="0098677B"/>
    <w:rsid w:val="00986827"/>
    <w:rsid w:val="00986956"/>
    <w:rsid w:val="00986BAD"/>
    <w:rsid w:val="009871CF"/>
    <w:rsid w:val="00987219"/>
    <w:rsid w:val="0098721E"/>
    <w:rsid w:val="00987286"/>
    <w:rsid w:val="0098728D"/>
    <w:rsid w:val="009873EF"/>
    <w:rsid w:val="00987821"/>
    <w:rsid w:val="00987A1B"/>
    <w:rsid w:val="00987ACD"/>
    <w:rsid w:val="00987BB4"/>
    <w:rsid w:val="00987D58"/>
    <w:rsid w:val="00987EBE"/>
    <w:rsid w:val="00987F67"/>
    <w:rsid w:val="009900F7"/>
    <w:rsid w:val="009902B3"/>
    <w:rsid w:val="009905F2"/>
    <w:rsid w:val="00990A8C"/>
    <w:rsid w:val="00990FFA"/>
    <w:rsid w:val="0099109E"/>
    <w:rsid w:val="009910E4"/>
    <w:rsid w:val="0099140F"/>
    <w:rsid w:val="00991513"/>
    <w:rsid w:val="0099155E"/>
    <w:rsid w:val="00991880"/>
    <w:rsid w:val="00991939"/>
    <w:rsid w:val="00991990"/>
    <w:rsid w:val="00991ADB"/>
    <w:rsid w:val="009920BF"/>
    <w:rsid w:val="00992101"/>
    <w:rsid w:val="009922C3"/>
    <w:rsid w:val="0099257D"/>
    <w:rsid w:val="0099280B"/>
    <w:rsid w:val="0099288E"/>
    <w:rsid w:val="00993088"/>
    <w:rsid w:val="009930F8"/>
    <w:rsid w:val="00993150"/>
    <w:rsid w:val="009931F4"/>
    <w:rsid w:val="0099351B"/>
    <w:rsid w:val="009939D8"/>
    <w:rsid w:val="00993C2B"/>
    <w:rsid w:val="00993E83"/>
    <w:rsid w:val="00994135"/>
    <w:rsid w:val="00994160"/>
    <w:rsid w:val="009943AE"/>
    <w:rsid w:val="00994628"/>
    <w:rsid w:val="0099469D"/>
    <w:rsid w:val="009948DE"/>
    <w:rsid w:val="00994923"/>
    <w:rsid w:val="0099492F"/>
    <w:rsid w:val="00994BF2"/>
    <w:rsid w:val="00994F3B"/>
    <w:rsid w:val="00994F96"/>
    <w:rsid w:val="0099515D"/>
    <w:rsid w:val="00995189"/>
    <w:rsid w:val="00995314"/>
    <w:rsid w:val="00995342"/>
    <w:rsid w:val="00995596"/>
    <w:rsid w:val="0099561C"/>
    <w:rsid w:val="00995A88"/>
    <w:rsid w:val="00995B45"/>
    <w:rsid w:val="00995DBB"/>
    <w:rsid w:val="009964C1"/>
    <w:rsid w:val="009965A6"/>
    <w:rsid w:val="009966A1"/>
    <w:rsid w:val="009968E2"/>
    <w:rsid w:val="00996C7D"/>
    <w:rsid w:val="009971B7"/>
    <w:rsid w:val="009976BC"/>
    <w:rsid w:val="00997D69"/>
    <w:rsid w:val="00997ED3"/>
    <w:rsid w:val="00997EF8"/>
    <w:rsid w:val="009A005D"/>
    <w:rsid w:val="009A0210"/>
    <w:rsid w:val="009A0568"/>
    <w:rsid w:val="009A05A3"/>
    <w:rsid w:val="009A09C9"/>
    <w:rsid w:val="009A0A91"/>
    <w:rsid w:val="009A0EC4"/>
    <w:rsid w:val="009A0F50"/>
    <w:rsid w:val="009A0FF8"/>
    <w:rsid w:val="009A10AB"/>
    <w:rsid w:val="009A10BA"/>
    <w:rsid w:val="009A12B3"/>
    <w:rsid w:val="009A158A"/>
    <w:rsid w:val="009A16EE"/>
    <w:rsid w:val="009A18D3"/>
    <w:rsid w:val="009A191B"/>
    <w:rsid w:val="009A1A3B"/>
    <w:rsid w:val="009A1B20"/>
    <w:rsid w:val="009A20FA"/>
    <w:rsid w:val="009A23BB"/>
    <w:rsid w:val="009A250D"/>
    <w:rsid w:val="009A252C"/>
    <w:rsid w:val="009A254E"/>
    <w:rsid w:val="009A25E0"/>
    <w:rsid w:val="009A2608"/>
    <w:rsid w:val="009A29CB"/>
    <w:rsid w:val="009A2A9B"/>
    <w:rsid w:val="009A2D11"/>
    <w:rsid w:val="009A3033"/>
    <w:rsid w:val="009A3038"/>
    <w:rsid w:val="009A3391"/>
    <w:rsid w:val="009A34B2"/>
    <w:rsid w:val="009A35EE"/>
    <w:rsid w:val="009A3EF1"/>
    <w:rsid w:val="009A432C"/>
    <w:rsid w:val="009A4371"/>
    <w:rsid w:val="009A463C"/>
    <w:rsid w:val="009A4672"/>
    <w:rsid w:val="009A4724"/>
    <w:rsid w:val="009A4944"/>
    <w:rsid w:val="009A4D4A"/>
    <w:rsid w:val="009A51C6"/>
    <w:rsid w:val="009A5447"/>
    <w:rsid w:val="009A5482"/>
    <w:rsid w:val="009A54AE"/>
    <w:rsid w:val="009A54C8"/>
    <w:rsid w:val="009A5654"/>
    <w:rsid w:val="009A5731"/>
    <w:rsid w:val="009A577F"/>
    <w:rsid w:val="009A581D"/>
    <w:rsid w:val="009A58E0"/>
    <w:rsid w:val="009A5F7A"/>
    <w:rsid w:val="009A60BF"/>
    <w:rsid w:val="009A6161"/>
    <w:rsid w:val="009A6242"/>
    <w:rsid w:val="009A66FD"/>
    <w:rsid w:val="009A68C3"/>
    <w:rsid w:val="009A6BF8"/>
    <w:rsid w:val="009A70AF"/>
    <w:rsid w:val="009A70C2"/>
    <w:rsid w:val="009A74BD"/>
    <w:rsid w:val="009A7CD9"/>
    <w:rsid w:val="009A7D83"/>
    <w:rsid w:val="009A7DC6"/>
    <w:rsid w:val="009B01C3"/>
    <w:rsid w:val="009B05ED"/>
    <w:rsid w:val="009B07A3"/>
    <w:rsid w:val="009B07A7"/>
    <w:rsid w:val="009B0972"/>
    <w:rsid w:val="009B0B2A"/>
    <w:rsid w:val="009B0B71"/>
    <w:rsid w:val="009B0CD8"/>
    <w:rsid w:val="009B0F82"/>
    <w:rsid w:val="009B109F"/>
    <w:rsid w:val="009B1319"/>
    <w:rsid w:val="009B177B"/>
    <w:rsid w:val="009B1FC6"/>
    <w:rsid w:val="009B2018"/>
    <w:rsid w:val="009B26F5"/>
    <w:rsid w:val="009B2ADC"/>
    <w:rsid w:val="009B2AF0"/>
    <w:rsid w:val="009B2BA3"/>
    <w:rsid w:val="009B3157"/>
    <w:rsid w:val="009B3248"/>
    <w:rsid w:val="009B333D"/>
    <w:rsid w:val="009B3371"/>
    <w:rsid w:val="009B3887"/>
    <w:rsid w:val="009B398F"/>
    <w:rsid w:val="009B3E6A"/>
    <w:rsid w:val="009B3EF1"/>
    <w:rsid w:val="009B4145"/>
    <w:rsid w:val="009B432A"/>
    <w:rsid w:val="009B44F0"/>
    <w:rsid w:val="009B4501"/>
    <w:rsid w:val="009B45B7"/>
    <w:rsid w:val="009B46AD"/>
    <w:rsid w:val="009B48BB"/>
    <w:rsid w:val="009B5029"/>
    <w:rsid w:val="009B52C6"/>
    <w:rsid w:val="009B531B"/>
    <w:rsid w:val="009B539C"/>
    <w:rsid w:val="009B575F"/>
    <w:rsid w:val="009B5B61"/>
    <w:rsid w:val="009B5C09"/>
    <w:rsid w:val="009B5F53"/>
    <w:rsid w:val="009B6260"/>
    <w:rsid w:val="009B62AE"/>
    <w:rsid w:val="009B6380"/>
    <w:rsid w:val="009B65D7"/>
    <w:rsid w:val="009B6697"/>
    <w:rsid w:val="009B69D5"/>
    <w:rsid w:val="009B6C5A"/>
    <w:rsid w:val="009B6E07"/>
    <w:rsid w:val="009B6FAB"/>
    <w:rsid w:val="009B7144"/>
    <w:rsid w:val="009B7707"/>
    <w:rsid w:val="009B78E0"/>
    <w:rsid w:val="009B7D9A"/>
    <w:rsid w:val="009C0178"/>
    <w:rsid w:val="009C01D8"/>
    <w:rsid w:val="009C0274"/>
    <w:rsid w:val="009C0363"/>
    <w:rsid w:val="009C04DA"/>
    <w:rsid w:val="009C05E9"/>
    <w:rsid w:val="009C0720"/>
    <w:rsid w:val="009C0E6A"/>
    <w:rsid w:val="009C1039"/>
    <w:rsid w:val="009C1186"/>
    <w:rsid w:val="009C1194"/>
    <w:rsid w:val="009C1351"/>
    <w:rsid w:val="009C1539"/>
    <w:rsid w:val="009C1693"/>
    <w:rsid w:val="009C1696"/>
    <w:rsid w:val="009C18FC"/>
    <w:rsid w:val="009C1931"/>
    <w:rsid w:val="009C227B"/>
    <w:rsid w:val="009C24D8"/>
    <w:rsid w:val="009C28D1"/>
    <w:rsid w:val="009C2982"/>
    <w:rsid w:val="009C29C6"/>
    <w:rsid w:val="009C2D08"/>
    <w:rsid w:val="009C2E3A"/>
    <w:rsid w:val="009C2EBF"/>
    <w:rsid w:val="009C30E4"/>
    <w:rsid w:val="009C3406"/>
    <w:rsid w:val="009C360C"/>
    <w:rsid w:val="009C394B"/>
    <w:rsid w:val="009C39ED"/>
    <w:rsid w:val="009C3D5D"/>
    <w:rsid w:val="009C414D"/>
    <w:rsid w:val="009C41B0"/>
    <w:rsid w:val="009C4408"/>
    <w:rsid w:val="009C4437"/>
    <w:rsid w:val="009C4AAB"/>
    <w:rsid w:val="009C4BDA"/>
    <w:rsid w:val="009C4E2D"/>
    <w:rsid w:val="009C4E8C"/>
    <w:rsid w:val="009C50BE"/>
    <w:rsid w:val="009C5130"/>
    <w:rsid w:val="009C5499"/>
    <w:rsid w:val="009C54AE"/>
    <w:rsid w:val="009C54FD"/>
    <w:rsid w:val="009C5556"/>
    <w:rsid w:val="009C5AAD"/>
    <w:rsid w:val="009C5CC9"/>
    <w:rsid w:val="009C60B8"/>
    <w:rsid w:val="009C60BF"/>
    <w:rsid w:val="009C64C1"/>
    <w:rsid w:val="009C65EA"/>
    <w:rsid w:val="009C6702"/>
    <w:rsid w:val="009C6777"/>
    <w:rsid w:val="009C6B43"/>
    <w:rsid w:val="009C6C7D"/>
    <w:rsid w:val="009C6CCE"/>
    <w:rsid w:val="009C6DEF"/>
    <w:rsid w:val="009C7039"/>
    <w:rsid w:val="009C70CA"/>
    <w:rsid w:val="009C7267"/>
    <w:rsid w:val="009C730E"/>
    <w:rsid w:val="009C741D"/>
    <w:rsid w:val="009C75F2"/>
    <w:rsid w:val="009C766E"/>
    <w:rsid w:val="009C76FE"/>
    <w:rsid w:val="009C772C"/>
    <w:rsid w:val="009C77A6"/>
    <w:rsid w:val="009C7866"/>
    <w:rsid w:val="009C792A"/>
    <w:rsid w:val="009C79BF"/>
    <w:rsid w:val="009C7B52"/>
    <w:rsid w:val="009C7BDA"/>
    <w:rsid w:val="009C7E22"/>
    <w:rsid w:val="009D0159"/>
    <w:rsid w:val="009D0410"/>
    <w:rsid w:val="009D04DB"/>
    <w:rsid w:val="009D0638"/>
    <w:rsid w:val="009D06F8"/>
    <w:rsid w:val="009D09A4"/>
    <w:rsid w:val="009D0B53"/>
    <w:rsid w:val="009D0C18"/>
    <w:rsid w:val="009D0C3E"/>
    <w:rsid w:val="009D0DB5"/>
    <w:rsid w:val="009D13BF"/>
    <w:rsid w:val="009D1441"/>
    <w:rsid w:val="009D150A"/>
    <w:rsid w:val="009D1D05"/>
    <w:rsid w:val="009D1F26"/>
    <w:rsid w:val="009D22FA"/>
    <w:rsid w:val="009D2835"/>
    <w:rsid w:val="009D2936"/>
    <w:rsid w:val="009D2AEC"/>
    <w:rsid w:val="009D2B49"/>
    <w:rsid w:val="009D2CE7"/>
    <w:rsid w:val="009D2EB6"/>
    <w:rsid w:val="009D2FA6"/>
    <w:rsid w:val="009D3033"/>
    <w:rsid w:val="009D3142"/>
    <w:rsid w:val="009D3185"/>
    <w:rsid w:val="009D31B3"/>
    <w:rsid w:val="009D3256"/>
    <w:rsid w:val="009D34B3"/>
    <w:rsid w:val="009D36FF"/>
    <w:rsid w:val="009D378B"/>
    <w:rsid w:val="009D38DD"/>
    <w:rsid w:val="009D38F4"/>
    <w:rsid w:val="009D3DF4"/>
    <w:rsid w:val="009D3EA3"/>
    <w:rsid w:val="009D400D"/>
    <w:rsid w:val="009D4311"/>
    <w:rsid w:val="009D4E52"/>
    <w:rsid w:val="009D5114"/>
    <w:rsid w:val="009D5387"/>
    <w:rsid w:val="009D54AF"/>
    <w:rsid w:val="009D5554"/>
    <w:rsid w:val="009D557F"/>
    <w:rsid w:val="009D59C7"/>
    <w:rsid w:val="009D59DF"/>
    <w:rsid w:val="009D5BEF"/>
    <w:rsid w:val="009D5E62"/>
    <w:rsid w:val="009D6375"/>
    <w:rsid w:val="009D66AC"/>
    <w:rsid w:val="009D69CE"/>
    <w:rsid w:val="009D6B66"/>
    <w:rsid w:val="009D70A4"/>
    <w:rsid w:val="009D71BD"/>
    <w:rsid w:val="009D73FD"/>
    <w:rsid w:val="009D741F"/>
    <w:rsid w:val="009D7636"/>
    <w:rsid w:val="009D7870"/>
    <w:rsid w:val="009D798C"/>
    <w:rsid w:val="009D79D1"/>
    <w:rsid w:val="009D7A79"/>
    <w:rsid w:val="009D7E4F"/>
    <w:rsid w:val="009E0514"/>
    <w:rsid w:val="009E0555"/>
    <w:rsid w:val="009E0565"/>
    <w:rsid w:val="009E0651"/>
    <w:rsid w:val="009E07B0"/>
    <w:rsid w:val="009E08B6"/>
    <w:rsid w:val="009E0951"/>
    <w:rsid w:val="009E09BD"/>
    <w:rsid w:val="009E0B58"/>
    <w:rsid w:val="009E0BA3"/>
    <w:rsid w:val="009E0CC9"/>
    <w:rsid w:val="009E0D25"/>
    <w:rsid w:val="009E0DB5"/>
    <w:rsid w:val="009E0DD4"/>
    <w:rsid w:val="009E1241"/>
    <w:rsid w:val="009E1554"/>
    <w:rsid w:val="009E159F"/>
    <w:rsid w:val="009E160C"/>
    <w:rsid w:val="009E16BE"/>
    <w:rsid w:val="009E195E"/>
    <w:rsid w:val="009E1995"/>
    <w:rsid w:val="009E2571"/>
    <w:rsid w:val="009E25CA"/>
    <w:rsid w:val="009E25FB"/>
    <w:rsid w:val="009E2897"/>
    <w:rsid w:val="009E2BB8"/>
    <w:rsid w:val="009E2F9B"/>
    <w:rsid w:val="009E30C8"/>
    <w:rsid w:val="009E30DB"/>
    <w:rsid w:val="009E3344"/>
    <w:rsid w:val="009E3672"/>
    <w:rsid w:val="009E37D3"/>
    <w:rsid w:val="009E3A1A"/>
    <w:rsid w:val="009E3B61"/>
    <w:rsid w:val="009E3DA2"/>
    <w:rsid w:val="009E4093"/>
    <w:rsid w:val="009E40C2"/>
    <w:rsid w:val="009E40FF"/>
    <w:rsid w:val="009E41E8"/>
    <w:rsid w:val="009E41F1"/>
    <w:rsid w:val="009E44AB"/>
    <w:rsid w:val="009E4734"/>
    <w:rsid w:val="009E473F"/>
    <w:rsid w:val="009E50A4"/>
    <w:rsid w:val="009E52EF"/>
    <w:rsid w:val="009E5386"/>
    <w:rsid w:val="009E5422"/>
    <w:rsid w:val="009E56F4"/>
    <w:rsid w:val="009E5778"/>
    <w:rsid w:val="009E5952"/>
    <w:rsid w:val="009E5D0F"/>
    <w:rsid w:val="009E5D14"/>
    <w:rsid w:val="009E6050"/>
    <w:rsid w:val="009E606F"/>
    <w:rsid w:val="009E60B0"/>
    <w:rsid w:val="009E6173"/>
    <w:rsid w:val="009E6299"/>
    <w:rsid w:val="009E64F7"/>
    <w:rsid w:val="009E6930"/>
    <w:rsid w:val="009E6B2E"/>
    <w:rsid w:val="009E6D2C"/>
    <w:rsid w:val="009E6E05"/>
    <w:rsid w:val="009E6EA6"/>
    <w:rsid w:val="009E6F24"/>
    <w:rsid w:val="009E70F2"/>
    <w:rsid w:val="009E7180"/>
    <w:rsid w:val="009E7255"/>
    <w:rsid w:val="009E726A"/>
    <w:rsid w:val="009E7621"/>
    <w:rsid w:val="009E7948"/>
    <w:rsid w:val="009E7EC7"/>
    <w:rsid w:val="009F0135"/>
    <w:rsid w:val="009F03AF"/>
    <w:rsid w:val="009F0806"/>
    <w:rsid w:val="009F0B87"/>
    <w:rsid w:val="009F0BC6"/>
    <w:rsid w:val="009F0CA2"/>
    <w:rsid w:val="009F0E3D"/>
    <w:rsid w:val="009F1350"/>
    <w:rsid w:val="009F1416"/>
    <w:rsid w:val="009F14A0"/>
    <w:rsid w:val="009F16B1"/>
    <w:rsid w:val="009F1A10"/>
    <w:rsid w:val="009F1ECA"/>
    <w:rsid w:val="009F2136"/>
    <w:rsid w:val="009F213A"/>
    <w:rsid w:val="009F21B0"/>
    <w:rsid w:val="009F2250"/>
    <w:rsid w:val="009F2316"/>
    <w:rsid w:val="009F2781"/>
    <w:rsid w:val="009F2898"/>
    <w:rsid w:val="009F2F92"/>
    <w:rsid w:val="009F2FFF"/>
    <w:rsid w:val="009F3639"/>
    <w:rsid w:val="009F3880"/>
    <w:rsid w:val="009F3956"/>
    <w:rsid w:val="009F3B12"/>
    <w:rsid w:val="009F3B2B"/>
    <w:rsid w:val="009F3B5A"/>
    <w:rsid w:val="009F3C7A"/>
    <w:rsid w:val="009F3DDB"/>
    <w:rsid w:val="009F41E4"/>
    <w:rsid w:val="009F4314"/>
    <w:rsid w:val="009F453C"/>
    <w:rsid w:val="009F4893"/>
    <w:rsid w:val="009F4A0D"/>
    <w:rsid w:val="009F4CA8"/>
    <w:rsid w:val="009F4FDD"/>
    <w:rsid w:val="009F5028"/>
    <w:rsid w:val="009F513B"/>
    <w:rsid w:val="009F5385"/>
    <w:rsid w:val="009F53E9"/>
    <w:rsid w:val="009F55B2"/>
    <w:rsid w:val="009F55BE"/>
    <w:rsid w:val="009F57E9"/>
    <w:rsid w:val="009F5AF9"/>
    <w:rsid w:val="009F5C0A"/>
    <w:rsid w:val="009F5C5A"/>
    <w:rsid w:val="009F6034"/>
    <w:rsid w:val="009F6051"/>
    <w:rsid w:val="009F63A2"/>
    <w:rsid w:val="009F661C"/>
    <w:rsid w:val="009F66A3"/>
    <w:rsid w:val="009F6863"/>
    <w:rsid w:val="009F68A3"/>
    <w:rsid w:val="009F6A36"/>
    <w:rsid w:val="009F6C2E"/>
    <w:rsid w:val="009F713A"/>
    <w:rsid w:val="009F738B"/>
    <w:rsid w:val="009F75DD"/>
    <w:rsid w:val="009F7CA9"/>
    <w:rsid w:val="00A00274"/>
    <w:rsid w:val="00A00301"/>
    <w:rsid w:val="00A00485"/>
    <w:rsid w:val="00A004CC"/>
    <w:rsid w:val="00A006A4"/>
    <w:rsid w:val="00A006B6"/>
    <w:rsid w:val="00A006CF"/>
    <w:rsid w:val="00A0093C"/>
    <w:rsid w:val="00A00AE5"/>
    <w:rsid w:val="00A00D74"/>
    <w:rsid w:val="00A00E0F"/>
    <w:rsid w:val="00A00FBF"/>
    <w:rsid w:val="00A00FCA"/>
    <w:rsid w:val="00A010AC"/>
    <w:rsid w:val="00A01294"/>
    <w:rsid w:val="00A013C1"/>
    <w:rsid w:val="00A0149A"/>
    <w:rsid w:val="00A01619"/>
    <w:rsid w:val="00A017F4"/>
    <w:rsid w:val="00A01922"/>
    <w:rsid w:val="00A01B76"/>
    <w:rsid w:val="00A01BBB"/>
    <w:rsid w:val="00A02174"/>
    <w:rsid w:val="00A0227F"/>
    <w:rsid w:val="00A026C9"/>
    <w:rsid w:val="00A02793"/>
    <w:rsid w:val="00A02ACA"/>
    <w:rsid w:val="00A02F6B"/>
    <w:rsid w:val="00A02FD5"/>
    <w:rsid w:val="00A030D3"/>
    <w:rsid w:val="00A031E6"/>
    <w:rsid w:val="00A0335D"/>
    <w:rsid w:val="00A0339E"/>
    <w:rsid w:val="00A03644"/>
    <w:rsid w:val="00A03889"/>
    <w:rsid w:val="00A0397F"/>
    <w:rsid w:val="00A03AA2"/>
    <w:rsid w:val="00A03FC0"/>
    <w:rsid w:val="00A04030"/>
    <w:rsid w:val="00A046E1"/>
    <w:rsid w:val="00A0473A"/>
    <w:rsid w:val="00A04DB5"/>
    <w:rsid w:val="00A04EC2"/>
    <w:rsid w:val="00A05489"/>
    <w:rsid w:val="00A05720"/>
    <w:rsid w:val="00A05A95"/>
    <w:rsid w:val="00A05B8E"/>
    <w:rsid w:val="00A05BC2"/>
    <w:rsid w:val="00A05D02"/>
    <w:rsid w:val="00A05DAB"/>
    <w:rsid w:val="00A05DDF"/>
    <w:rsid w:val="00A06050"/>
    <w:rsid w:val="00A0649C"/>
    <w:rsid w:val="00A064DB"/>
    <w:rsid w:val="00A06636"/>
    <w:rsid w:val="00A069D3"/>
    <w:rsid w:val="00A06B84"/>
    <w:rsid w:val="00A06BC0"/>
    <w:rsid w:val="00A06C15"/>
    <w:rsid w:val="00A06D55"/>
    <w:rsid w:val="00A0718E"/>
    <w:rsid w:val="00A073ED"/>
    <w:rsid w:val="00A077E2"/>
    <w:rsid w:val="00A07B04"/>
    <w:rsid w:val="00A07ED8"/>
    <w:rsid w:val="00A07EEB"/>
    <w:rsid w:val="00A103A2"/>
    <w:rsid w:val="00A10401"/>
    <w:rsid w:val="00A104A9"/>
    <w:rsid w:val="00A105A1"/>
    <w:rsid w:val="00A10742"/>
    <w:rsid w:val="00A10877"/>
    <w:rsid w:val="00A10897"/>
    <w:rsid w:val="00A109FF"/>
    <w:rsid w:val="00A11004"/>
    <w:rsid w:val="00A11078"/>
    <w:rsid w:val="00A1130B"/>
    <w:rsid w:val="00A114AB"/>
    <w:rsid w:val="00A1150B"/>
    <w:rsid w:val="00A115EE"/>
    <w:rsid w:val="00A1179C"/>
    <w:rsid w:val="00A117AB"/>
    <w:rsid w:val="00A11881"/>
    <w:rsid w:val="00A118E2"/>
    <w:rsid w:val="00A11936"/>
    <w:rsid w:val="00A1198C"/>
    <w:rsid w:val="00A11C1E"/>
    <w:rsid w:val="00A12360"/>
    <w:rsid w:val="00A1268F"/>
    <w:rsid w:val="00A129FD"/>
    <w:rsid w:val="00A12B49"/>
    <w:rsid w:val="00A12C1F"/>
    <w:rsid w:val="00A12E89"/>
    <w:rsid w:val="00A13276"/>
    <w:rsid w:val="00A13413"/>
    <w:rsid w:val="00A13475"/>
    <w:rsid w:val="00A1357D"/>
    <w:rsid w:val="00A1382F"/>
    <w:rsid w:val="00A13A39"/>
    <w:rsid w:val="00A13C9D"/>
    <w:rsid w:val="00A14014"/>
    <w:rsid w:val="00A1430E"/>
    <w:rsid w:val="00A14462"/>
    <w:rsid w:val="00A14473"/>
    <w:rsid w:val="00A14604"/>
    <w:rsid w:val="00A14C29"/>
    <w:rsid w:val="00A14C92"/>
    <w:rsid w:val="00A14CAD"/>
    <w:rsid w:val="00A14F66"/>
    <w:rsid w:val="00A152D2"/>
    <w:rsid w:val="00A1532D"/>
    <w:rsid w:val="00A15464"/>
    <w:rsid w:val="00A154E9"/>
    <w:rsid w:val="00A15769"/>
    <w:rsid w:val="00A15ABF"/>
    <w:rsid w:val="00A15AD9"/>
    <w:rsid w:val="00A15EE9"/>
    <w:rsid w:val="00A162AC"/>
    <w:rsid w:val="00A1631E"/>
    <w:rsid w:val="00A1632E"/>
    <w:rsid w:val="00A16632"/>
    <w:rsid w:val="00A16663"/>
    <w:rsid w:val="00A16754"/>
    <w:rsid w:val="00A16893"/>
    <w:rsid w:val="00A169B1"/>
    <w:rsid w:val="00A16AB1"/>
    <w:rsid w:val="00A16E8C"/>
    <w:rsid w:val="00A16F98"/>
    <w:rsid w:val="00A17026"/>
    <w:rsid w:val="00A170E1"/>
    <w:rsid w:val="00A1713F"/>
    <w:rsid w:val="00A17485"/>
    <w:rsid w:val="00A17CB6"/>
    <w:rsid w:val="00A17CC3"/>
    <w:rsid w:val="00A20214"/>
    <w:rsid w:val="00A20362"/>
    <w:rsid w:val="00A206D7"/>
    <w:rsid w:val="00A206F0"/>
    <w:rsid w:val="00A208A4"/>
    <w:rsid w:val="00A20AE1"/>
    <w:rsid w:val="00A20AE8"/>
    <w:rsid w:val="00A20BBC"/>
    <w:rsid w:val="00A20C0A"/>
    <w:rsid w:val="00A20E47"/>
    <w:rsid w:val="00A21315"/>
    <w:rsid w:val="00A2138B"/>
    <w:rsid w:val="00A21643"/>
    <w:rsid w:val="00A216A7"/>
    <w:rsid w:val="00A216AF"/>
    <w:rsid w:val="00A216F4"/>
    <w:rsid w:val="00A21873"/>
    <w:rsid w:val="00A21B40"/>
    <w:rsid w:val="00A21C30"/>
    <w:rsid w:val="00A21FDA"/>
    <w:rsid w:val="00A22023"/>
    <w:rsid w:val="00A221DD"/>
    <w:rsid w:val="00A22338"/>
    <w:rsid w:val="00A223A1"/>
    <w:rsid w:val="00A22491"/>
    <w:rsid w:val="00A22513"/>
    <w:rsid w:val="00A22562"/>
    <w:rsid w:val="00A226F9"/>
    <w:rsid w:val="00A22850"/>
    <w:rsid w:val="00A22E1E"/>
    <w:rsid w:val="00A22EFA"/>
    <w:rsid w:val="00A230FC"/>
    <w:rsid w:val="00A231F8"/>
    <w:rsid w:val="00A232C3"/>
    <w:rsid w:val="00A23301"/>
    <w:rsid w:val="00A235BA"/>
    <w:rsid w:val="00A23951"/>
    <w:rsid w:val="00A23C12"/>
    <w:rsid w:val="00A23CFE"/>
    <w:rsid w:val="00A23DB2"/>
    <w:rsid w:val="00A23E66"/>
    <w:rsid w:val="00A23F6C"/>
    <w:rsid w:val="00A23FDF"/>
    <w:rsid w:val="00A24356"/>
    <w:rsid w:val="00A2436A"/>
    <w:rsid w:val="00A243A0"/>
    <w:rsid w:val="00A24537"/>
    <w:rsid w:val="00A24781"/>
    <w:rsid w:val="00A24CBC"/>
    <w:rsid w:val="00A24D46"/>
    <w:rsid w:val="00A25152"/>
    <w:rsid w:val="00A253E1"/>
    <w:rsid w:val="00A2573B"/>
    <w:rsid w:val="00A2589F"/>
    <w:rsid w:val="00A25B3C"/>
    <w:rsid w:val="00A25CD2"/>
    <w:rsid w:val="00A25DF6"/>
    <w:rsid w:val="00A25F9B"/>
    <w:rsid w:val="00A2600E"/>
    <w:rsid w:val="00A2608A"/>
    <w:rsid w:val="00A261FC"/>
    <w:rsid w:val="00A2666F"/>
    <w:rsid w:val="00A2669E"/>
    <w:rsid w:val="00A266EF"/>
    <w:rsid w:val="00A26807"/>
    <w:rsid w:val="00A26844"/>
    <w:rsid w:val="00A268B7"/>
    <w:rsid w:val="00A26C72"/>
    <w:rsid w:val="00A272C3"/>
    <w:rsid w:val="00A2743B"/>
    <w:rsid w:val="00A275E6"/>
    <w:rsid w:val="00A2796F"/>
    <w:rsid w:val="00A27B85"/>
    <w:rsid w:val="00A27CF8"/>
    <w:rsid w:val="00A27D7E"/>
    <w:rsid w:val="00A27F71"/>
    <w:rsid w:val="00A3008D"/>
    <w:rsid w:val="00A30260"/>
    <w:rsid w:val="00A3044D"/>
    <w:rsid w:val="00A3079E"/>
    <w:rsid w:val="00A30E54"/>
    <w:rsid w:val="00A310ED"/>
    <w:rsid w:val="00A31295"/>
    <w:rsid w:val="00A31B3B"/>
    <w:rsid w:val="00A321ED"/>
    <w:rsid w:val="00A3221B"/>
    <w:rsid w:val="00A32421"/>
    <w:rsid w:val="00A3281C"/>
    <w:rsid w:val="00A32A4C"/>
    <w:rsid w:val="00A32EF9"/>
    <w:rsid w:val="00A3306B"/>
    <w:rsid w:val="00A3343B"/>
    <w:rsid w:val="00A338A0"/>
    <w:rsid w:val="00A338CB"/>
    <w:rsid w:val="00A33CFD"/>
    <w:rsid w:val="00A33D3A"/>
    <w:rsid w:val="00A33F05"/>
    <w:rsid w:val="00A3418E"/>
    <w:rsid w:val="00A34193"/>
    <w:rsid w:val="00A344E3"/>
    <w:rsid w:val="00A3483B"/>
    <w:rsid w:val="00A34891"/>
    <w:rsid w:val="00A34DE7"/>
    <w:rsid w:val="00A34F67"/>
    <w:rsid w:val="00A355EB"/>
    <w:rsid w:val="00A35799"/>
    <w:rsid w:val="00A35986"/>
    <w:rsid w:val="00A35B94"/>
    <w:rsid w:val="00A35CE0"/>
    <w:rsid w:val="00A35CE5"/>
    <w:rsid w:val="00A35CE8"/>
    <w:rsid w:val="00A35CEC"/>
    <w:rsid w:val="00A35CEF"/>
    <w:rsid w:val="00A35D6D"/>
    <w:rsid w:val="00A36385"/>
    <w:rsid w:val="00A363A5"/>
    <w:rsid w:val="00A36586"/>
    <w:rsid w:val="00A36717"/>
    <w:rsid w:val="00A3680C"/>
    <w:rsid w:val="00A36B48"/>
    <w:rsid w:val="00A36CA1"/>
    <w:rsid w:val="00A36FA5"/>
    <w:rsid w:val="00A370EA"/>
    <w:rsid w:val="00A37182"/>
    <w:rsid w:val="00A3747B"/>
    <w:rsid w:val="00A374EA"/>
    <w:rsid w:val="00A376C9"/>
    <w:rsid w:val="00A3777C"/>
    <w:rsid w:val="00A37C43"/>
    <w:rsid w:val="00A37DFB"/>
    <w:rsid w:val="00A4003C"/>
    <w:rsid w:val="00A4018B"/>
    <w:rsid w:val="00A40354"/>
    <w:rsid w:val="00A403D6"/>
    <w:rsid w:val="00A403E3"/>
    <w:rsid w:val="00A4060C"/>
    <w:rsid w:val="00A40766"/>
    <w:rsid w:val="00A4095F"/>
    <w:rsid w:val="00A40A57"/>
    <w:rsid w:val="00A40A59"/>
    <w:rsid w:val="00A40E3D"/>
    <w:rsid w:val="00A40FFD"/>
    <w:rsid w:val="00A411A9"/>
    <w:rsid w:val="00A4122E"/>
    <w:rsid w:val="00A414AC"/>
    <w:rsid w:val="00A41825"/>
    <w:rsid w:val="00A4187C"/>
    <w:rsid w:val="00A41890"/>
    <w:rsid w:val="00A41D77"/>
    <w:rsid w:val="00A41D9E"/>
    <w:rsid w:val="00A42164"/>
    <w:rsid w:val="00A423E7"/>
    <w:rsid w:val="00A426EB"/>
    <w:rsid w:val="00A42707"/>
    <w:rsid w:val="00A427AE"/>
    <w:rsid w:val="00A42DEC"/>
    <w:rsid w:val="00A42E69"/>
    <w:rsid w:val="00A42E9E"/>
    <w:rsid w:val="00A4321A"/>
    <w:rsid w:val="00A4352C"/>
    <w:rsid w:val="00A43555"/>
    <w:rsid w:val="00A4375D"/>
    <w:rsid w:val="00A4379E"/>
    <w:rsid w:val="00A4383C"/>
    <w:rsid w:val="00A43B22"/>
    <w:rsid w:val="00A43DB8"/>
    <w:rsid w:val="00A43DBB"/>
    <w:rsid w:val="00A43E20"/>
    <w:rsid w:val="00A43EAF"/>
    <w:rsid w:val="00A43F04"/>
    <w:rsid w:val="00A4470A"/>
    <w:rsid w:val="00A44749"/>
    <w:rsid w:val="00A44999"/>
    <w:rsid w:val="00A449C4"/>
    <w:rsid w:val="00A44AA2"/>
    <w:rsid w:val="00A44B3A"/>
    <w:rsid w:val="00A44ED2"/>
    <w:rsid w:val="00A45031"/>
    <w:rsid w:val="00A45309"/>
    <w:rsid w:val="00A4567A"/>
    <w:rsid w:val="00A45CA1"/>
    <w:rsid w:val="00A45CC8"/>
    <w:rsid w:val="00A45D2D"/>
    <w:rsid w:val="00A45FBB"/>
    <w:rsid w:val="00A45FC6"/>
    <w:rsid w:val="00A460D3"/>
    <w:rsid w:val="00A46535"/>
    <w:rsid w:val="00A465DC"/>
    <w:rsid w:val="00A46804"/>
    <w:rsid w:val="00A46883"/>
    <w:rsid w:val="00A46ED4"/>
    <w:rsid w:val="00A46F7B"/>
    <w:rsid w:val="00A46FAA"/>
    <w:rsid w:val="00A4715C"/>
    <w:rsid w:val="00A47277"/>
    <w:rsid w:val="00A472B5"/>
    <w:rsid w:val="00A473F8"/>
    <w:rsid w:val="00A4760D"/>
    <w:rsid w:val="00A478D6"/>
    <w:rsid w:val="00A47AF4"/>
    <w:rsid w:val="00A47C14"/>
    <w:rsid w:val="00A47E7F"/>
    <w:rsid w:val="00A47F58"/>
    <w:rsid w:val="00A50056"/>
    <w:rsid w:val="00A50577"/>
    <w:rsid w:val="00A50B48"/>
    <w:rsid w:val="00A50BC7"/>
    <w:rsid w:val="00A50E7B"/>
    <w:rsid w:val="00A50F27"/>
    <w:rsid w:val="00A511E3"/>
    <w:rsid w:val="00A51577"/>
    <w:rsid w:val="00A515A3"/>
    <w:rsid w:val="00A51954"/>
    <w:rsid w:val="00A51B86"/>
    <w:rsid w:val="00A51C84"/>
    <w:rsid w:val="00A52159"/>
    <w:rsid w:val="00A52597"/>
    <w:rsid w:val="00A526E0"/>
    <w:rsid w:val="00A5274F"/>
    <w:rsid w:val="00A52910"/>
    <w:rsid w:val="00A52C62"/>
    <w:rsid w:val="00A52E24"/>
    <w:rsid w:val="00A53053"/>
    <w:rsid w:val="00A53329"/>
    <w:rsid w:val="00A5344E"/>
    <w:rsid w:val="00A534CD"/>
    <w:rsid w:val="00A53567"/>
    <w:rsid w:val="00A53E60"/>
    <w:rsid w:val="00A53FBE"/>
    <w:rsid w:val="00A53FFB"/>
    <w:rsid w:val="00A541C6"/>
    <w:rsid w:val="00A54667"/>
    <w:rsid w:val="00A54E5E"/>
    <w:rsid w:val="00A54EC6"/>
    <w:rsid w:val="00A557C3"/>
    <w:rsid w:val="00A55985"/>
    <w:rsid w:val="00A55B64"/>
    <w:rsid w:val="00A56174"/>
    <w:rsid w:val="00A56390"/>
    <w:rsid w:val="00A565ED"/>
    <w:rsid w:val="00A56641"/>
    <w:rsid w:val="00A56BD5"/>
    <w:rsid w:val="00A56E24"/>
    <w:rsid w:val="00A56F36"/>
    <w:rsid w:val="00A56FBA"/>
    <w:rsid w:val="00A57264"/>
    <w:rsid w:val="00A57277"/>
    <w:rsid w:val="00A576C7"/>
    <w:rsid w:val="00A57EBF"/>
    <w:rsid w:val="00A601B0"/>
    <w:rsid w:val="00A603C4"/>
    <w:rsid w:val="00A60406"/>
    <w:rsid w:val="00A604F1"/>
    <w:rsid w:val="00A608AA"/>
    <w:rsid w:val="00A60B03"/>
    <w:rsid w:val="00A60BCA"/>
    <w:rsid w:val="00A60FB8"/>
    <w:rsid w:val="00A6101E"/>
    <w:rsid w:val="00A6103C"/>
    <w:rsid w:val="00A610B7"/>
    <w:rsid w:val="00A6144B"/>
    <w:rsid w:val="00A614CB"/>
    <w:rsid w:val="00A614E4"/>
    <w:rsid w:val="00A619C2"/>
    <w:rsid w:val="00A61AAA"/>
    <w:rsid w:val="00A61B97"/>
    <w:rsid w:val="00A61C82"/>
    <w:rsid w:val="00A61DE7"/>
    <w:rsid w:val="00A61F75"/>
    <w:rsid w:val="00A62357"/>
    <w:rsid w:val="00A62502"/>
    <w:rsid w:val="00A625C9"/>
    <w:rsid w:val="00A6277A"/>
    <w:rsid w:val="00A627EE"/>
    <w:rsid w:val="00A6292F"/>
    <w:rsid w:val="00A629D1"/>
    <w:rsid w:val="00A629E4"/>
    <w:rsid w:val="00A62F4D"/>
    <w:rsid w:val="00A62F58"/>
    <w:rsid w:val="00A6302F"/>
    <w:rsid w:val="00A6355F"/>
    <w:rsid w:val="00A63682"/>
    <w:rsid w:val="00A637D4"/>
    <w:rsid w:val="00A63A85"/>
    <w:rsid w:val="00A63BF5"/>
    <w:rsid w:val="00A63F7A"/>
    <w:rsid w:val="00A64193"/>
    <w:rsid w:val="00A64256"/>
    <w:rsid w:val="00A64530"/>
    <w:rsid w:val="00A64884"/>
    <w:rsid w:val="00A64A4A"/>
    <w:rsid w:val="00A64A9A"/>
    <w:rsid w:val="00A64AE0"/>
    <w:rsid w:val="00A6539D"/>
    <w:rsid w:val="00A6570B"/>
    <w:rsid w:val="00A65C85"/>
    <w:rsid w:val="00A65D21"/>
    <w:rsid w:val="00A65E38"/>
    <w:rsid w:val="00A65F16"/>
    <w:rsid w:val="00A65F65"/>
    <w:rsid w:val="00A65FF9"/>
    <w:rsid w:val="00A66080"/>
    <w:rsid w:val="00A66110"/>
    <w:rsid w:val="00A6672E"/>
    <w:rsid w:val="00A668FE"/>
    <w:rsid w:val="00A66A16"/>
    <w:rsid w:val="00A66A51"/>
    <w:rsid w:val="00A66ADD"/>
    <w:rsid w:val="00A66BE9"/>
    <w:rsid w:val="00A66D78"/>
    <w:rsid w:val="00A66EAE"/>
    <w:rsid w:val="00A66F3A"/>
    <w:rsid w:val="00A671A9"/>
    <w:rsid w:val="00A67390"/>
    <w:rsid w:val="00A67594"/>
    <w:rsid w:val="00A675B7"/>
    <w:rsid w:val="00A67871"/>
    <w:rsid w:val="00A678F0"/>
    <w:rsid w:val="00A67C52"/>
    <w:rsid w:val="00A7021F"/>
    <w:rsid w:val="00A70333"/>
    <w:rsid w:val="00A70654"/>
    <w:rsid w:val="00A707A3"/>
    <w:rsid w:val="00A70FCE"/>
    <w:rsid w:val="00A712BF"/>
    <w:rsid w:val="00A71508"/>
    <w:rsid w:val="00A7164D"/>
    <w:rsid w:val="00A716FF"/>
    <w:rsid w:val="00A71B07"/>
    <w:rsid w:val="00A71D36"/>
    <w:rsid w:val="00A71D50"/>
    <w:rsid w:val="00A72088"/>
    <w:rsid w:val="00A7210D"/>
    <w:rsid w:val="00A7243E"/>
    <w:rsid w:val="00A724F5"/>
    <w:rsid w:val="00A7264A"/>
    <w:rsid w:val="00A72698"/>
    <w:rsid w:val="00A729AB"/>
    <w:rsid w:val="00A72C87"/>
    <w:rsid w:val="00A72E12"/>
    <w:rsid w:val="00A72E7A"/>
    <w:rsid w:val="00A72F13"/>
    <w:rsid w:val="00A73154"/>
    <w:rsid w:val="00A7327E"/>
    <w:rsid w:val="00A73374"/>
    <w:rsid w:val="00A7355B"/>
    <w:rsid w:val="00A73569"/>
    <w:rsid w:val="00A737BC"/>
    <w:rsid w:val="00A737C6"/>
    <w:rsid w:val="00A744B7"/>
    <w:rsid w:val="00A74657"/>
    <w:rsid w:val="00A748AA"/>
    <w:rsid w:val="00A7494A"/>
    <w:rsid w:val="00A74DEC"/>
    <w:rsid w:val="00A74F68"/>
    <w:rsid w:val="00A7510F"/>
    <w:rsid w:val="00A751DE"/>
    <w:rsid w:val="00A75224"/>
    <w:rsid w:val="00A75248"/>
    <w:rsid w:val="00A753C6"/>
    <w:rsid w:val="00A7540D"/>
    <w:rsid w:val="00A7552A"/>
    <w:rsid w:val="00A757E9"/>
    <w:rsid w:val="00A75D7A"/>
    <w:rsid w:val="00A75D7E"/>
    <w:rsid w:val="00A75DA1"/>
    <w:rsid w:val="00A75EEC"/>
    <w:rsid w:val="00A75FF4"/>
    <w:rsid w:val="00A762FD"/>
    <w:rsid w:val="00A769BA"/>
    <w:rsid w:val="00A76C26"/>
    <w:rsid w:val="00A76C38"/>
    <w:rsid w:val="00A76D54"/>
    <w:rsid w:val="00A76DB2"/>
    <w:rsid w:val="00A76E87"/>
    <w:rsid w:val="00A7707E"/>
    <w:rsid w:val="00A77139"/>
    <w:rsid w:val="00A77303"/>
    <w:rsid w:val="00A7787F"/>
    <w:rsid w:val="00A77977"/>
    <w:rsid w:val="00A77CD0"/>
    <w:rsid w:val="00A77DA3"/>
    <w:rsid w:val="00A80007"/>
    <w:rsid w:val="00A8027F"/>
    <w:rsid w:val="00A802F1"/>
    <w:rsid w:val="00A804A0"/>
    <w:rsid w:val="00A80623"/>
    <w:rsid w:val="00A811DC"/>
    <w:rsid w:val="00A811EB"/>
    <w:rsid w:val="00A815F7"/>
    <w:rsid w:val="00A81A59"/>
    <w:rsid w:val="00A81A61"/>
    <w:rsid w:val="00A81ED5"/>
    <w:rsid w:val="00A82899"/>
    <w:rsid w:val="00A82ABE"/>
    <w:rsid w:val="00A82D29"/>
    <w:rsid w:val="00A83087"/>
    <w:rsid w:val="00A831DB"/>
    <w:rsid w:val="00A832EB"/>
    <w:rsid w:val="00A836A4"/>
    <w:rsid w:val="00A837BD"/>
    <w:rsid w:val="00A83821"/>
    <w:rsid w:val="00A839D7"/>
    <w:rsid w:val="00A839F9"/>
    <w:rsid w:val="00A83C0C"/>
    <w:rsid w:val="00A83C40"/>
    <w:rsid w:val="00A83F01"/>
    <w:rsid w:val="00A83F80"/>
    <w:rsid w:val="00A83F8C"/>
    <w:rsid w:val="00A840AA"/>
    <w:rsid w:val="00A84300"/>
    <w:rsid w:val="00A8436A"/>
    <w:rsid w:val="00A843F1"/>
    <w:rsid w:val="00A8447C"/>
    <w:rsid w:val="00A844E2"/>
    <w:rsid w:val="00A84C5A"/>
    <w:rsid w:val="00A84C77"/>
    <w:rsid w:val="00A84D14"/>
    <w:rsid w:val="00A84E41"/>
    <w:rsid w:val="00A850C0"/>
    <w:rsid w:val="00A853CE"/>
    <w:rsid w:val="00A857CD"/>
    <w:rsid w:val="00A8588B"/>
    <w:rsid w:val="00A8590B"/>
    <w:rsid w:val="00A859CE"/>
    <w:rsid w:val="00A85B2D"/>
    <w:rsid w:val="00A85B54"/>
    <w:rsid w:val="00A85DA4"/>
    <w:rsid w:val="00A85EFD"/>
    <w:rsid w:val="00A85F11"/>
    <w:rsid w:val="00A8609D"/>
    <w:rsid w:val="00A861A6"/>
    <w:rsid w:val="00A86364"/>
    <w:rsid w:val="00A86617"/>
    <w:rsid w:val="00A866B8"/>
    <w:rsid w:val="00A86845"/>
    <w:rsid w:val="00A8686C"/>
    <w:rsid w:val="00A86920"/>
    <w:rsid w:val="00A869EF"/>
    <w:rsid w:val="00A86CA8"/>
    <w:rsid w:val="00A86CCB"/>
    <w:rsid w:val="00A86F2A"/>
    <w:rsid w:val="00A872C5"/>
    <w:rsid w:val="00A8748C"/>
    <w:rsid w:val="00A87584"/>
    <w:rsid w:val="00A875C9"/>
    <w:rsid w:val="00A87650"/>
    <w:rsid w:val="00A8786E"/>
    <w:rsid w:val="00A87E7A"/>
    <w:rsid w:val="00A87F03"/>
    <w:rsid w:val="00A90228"/>
    <w:rsid w:val="00A9041A"/>
    <w:rsid w:val="00A909BF"/>
    <w:rsid w:val="00A90AB4"/>
    <w:rsid w:val="00A90D61"/>
    <w:rsid w:val="00A90E35"/>
    <w:rsid w:val="00A90FBC"/>
    <w:rsid w:val="00A91020"/>
    <w:rsid w:val="00A91D43"/>
    <w:rsid w:val="00A91FFA"/>
    <w:rsid w:val="00A92088"/>
    <w:rsid w:val="00A92271"/>
    <w:rsid w:val="00A929D7"/>
    <w:rsid w:val="00A92D62"/>
    <w:rsid w:val="00A92E10"/>
    <w:rsid w:val="00A934A4"/>
    <w:rsid w:val="00A936F0"/>
    <w:rsid w:val="00A93779"/>
    <w:rsid w:val="00A938A9"/>
    <w:rsid w:val="00A93C44"/>
    <w:rsid w:val="00A93C8F"/>
    <w:rsid w:val="00A93F0D"/>
    <w:rsid w:val="00A93F35"/>
    <w:rsid w:val="00A93FDA"/>
    <w:rsid w:val="00A942CF"/>
    <w:rsid w:val="00A9461B"/>
    <w:rsid w:val="00A94928"/>
    <w:rsid w:val="00A94BE0"/>
    <w:rsid w:val="00A94EFD"/>
    <w:rsid w:val="00A953A6"/>
    <w:rsid w:val="00A957E0"/>
    <w:rsid w:val="00A95B39"/>
    <w:rsid w:val="00A96159"/>
    <w:rsid w:val="00A96254"/>
    <w:rsid w:val="00A964C8"/>
    <w:rsid w:val="00A9680D"/>
    <w:rsid w:val="00A96967"/>
    <w:rsid w:val="00A96A18"/>
    <w:rsid w:val="00A9704C"/>
    <w:rsid w:val="00A9718B"/>
    <w:rsid w:val="00A9719D"/>
    <w:rsid w:val="00A972C1"/>
    <w:rsid w:val="00A973C9"/>
    <w:rsid w:val="00A97795"/>
    <w:rsid w:val="00A978AB"/>
    <w:rsid w:val="00A97903"/>
    <w:rsid w:val="00A97BFC"/>
    <w:rsid w:val="00A97C24"/>
    <w:rsid w:val="00AA0372"/>
    <w:rsid w:val="00AA039F"/>
    <w:rsid w:val="00AA0629"/>
    <w:rsid w:val="00AA07DC"/>
    <w:rsid w:val="00AA0964"/>
    <w:rsid w:val="00AA0A5C"/>
    <w:rsid w:val="00AA0CE8"/>
    <w:rsid w:val="00AA0E20"/>
    <w:rsid w:val="00AA0ED8"/>
    <w:rsid w:val="00AA0F96"/>
    <w:rsid w:val="00AA1116"/>
    <w:rsid w:val="00AA1372"/>
    <w:rsid w:val="00AA1594"/>
    <w:rsid w:val="00AA15F1"/>
    <w:rsid w:val="00AA1A03"/>
    <w:rsid w:val="00AA1AE6"/>
    <w:rsid w:val="00AA1BFA"/>
    <w:rsid w:val="00AA1C6E"/>
    <w:rsid w:val="00AA1C74"/>
    <w:rsid w:val="00AA1CAE"/>
    <w:rsid w:val="00AA1ED7"/>
    <w:rsid w:val="00AA249A"/>
    <w:rsid w:val="00AA296A"/>
    <w:rsid w:val="00AA29E5"/>
    <w:rsid w:val="00AA2C65"/>
    <w:rsid w:val="00AA2E50"/>
    <w:rsid w:val="00AA3309"/>
    <w:rsid w:val="00AA337C"/>
    <w:rsid w:val="00AA3385"/>
    <w:rsid w:val="00AA3497"/>
    <w:rsid w:val="00AA34B2"/>
    <w:rsid w:val="00AA37BA"/>
    <w:rsid w:val="00AA3817"/>
    <w:rsid w:val="00AA3A07"/>
    <w:rsid w:val="00AA3A9F"/>
    <w:rsid w:val="00AA3D9F"/>
    <w:rsid w:val="00AA4043"/>
    <w:rsid w:val="00AA40DF"/>
    <w:rsid w:val="00AA4341"/>
    <w:rsid w:val="00AA44B3"/>
    <w:rsid w:val="00AA44FC"/>
    <w:rsid w:val="00AA46D1"/>
    <w:rsid w:val="00AA4A82"/>
    <w:rsid w:val="00AA4B9B"/>
    <w:rsid w:val="00AA5038"/>
    <w:rsid w:val="00AA5135"/>
    <w:rsid w:val="00AA524C"/>
    <w:rsid w:val="00AA52AB"/>
    <w:rsid w:val="00AA552F"/>
    <w:rsid w:val="00AA5972"/>
    <w:rsid w:val="00AA5CDB"/>
    <w:rsid w:val="00AA63C4"/>
    <w:rsid w:val="00AA6548"/>
    <w:rsid w:val="00AA657B"/>
    <w:rsid w:val="00AA6586"/>
    <w:rsid w:val="00AA674D"/>
    <w:rsid w:val="00AA6F1D"/>
    <w:rsid w:val="00AA71C5"/>
    <w:rsid w:val="00AA7696"/>
    <w:rsid w:val="00AA772E"/>
    <w:rsid w:val="00AA787F"/>
    <w:rsid w:val="00AA7AE9"/>
    <w:rsid w:val="00AA7BD6"/>
    <w:rsid w:val="00AA7D0F"/>
    <w:rsid w:val="00AA7E33"/>
    <w:rsid w:val="00AB00B9"/>
    <w:rsid w:val="00AB00C6"/>
    <w:rsid w:val="00AB03FA"/>
    <w:rsid w:val="00AB0D24"/>
    <w:rsid w:val="00AB0D88"/>
    <w:rsid w:val="00AB0EA0"/>
    <w:rsid w:val="00AB10EC"/>
    <w:rsid w:val="00AB1149"/>
    <w:rsid w:val="00AB1220"/>
    <w:rsid w:val="00AB12B3"/>
    <w:rsid w:val="00AB14D4"/>
    <w:rsid w:val="00AB155A"/>
    <w:rsid w:val="00AB18AC"/>
    <w:rsid w:val="00AB18DC"/>
    <w:rsid w:val="00AB18E4"/>
    <w:rsid w:val="00AB1BF2"/>
    <w:rsid w:val="00AB1E71"/>
    <w:rsid w:val="00AB1FAE"/>
    <w:rsid w:val="00AB21E4"/>
    <w:rsid w:val="00AB2235"/>
    <w:rsid w:val="00AB22CC"/>
    <w:rsid w:val="00AB237A"/>
    <w:rsid w:val="00AB25B0"/>
    <w:rsid w:val="00AB2AE0"/>
    <w:rsid w:val="00AB2C94"/>
    <w:rsid w:val="00AB2EDB"/>
    <w:rsid w:val="00AB3023"/>
    <w:rsid w:val="00AB355B"/>
    <w:rsid w:val="00AB356F"/>
    <w:rsid w:val="00AB3897"/>
    <w:rsid w:val="00AB3BC4"/>
    <w:rsid w:val="00AB3BF0"/>
    <w:rsid w:val="00AB3FCB"/>
    <w:rsid w:val="00AB4181"/>
    <w:rsid w:val="00AB43D2"/>
    <w:rsid w:val="00AB47ED"/>
    <w:rsid w:val="00AB49BE"/>
    <w:rsid w:val="00AB4BAE"/>
    <w:rsid w:val="00AB4BB4"/>
    <w:rsid w:val="00AB5111"/>
    <w:rsid w:val="00AB513A"/>
    <w:rsid w:val="00AB51F4"/>
    <w:rsid w:val="00AB5414"/>
    <w:rsid w:val="00AB551B"/>
    <w:rsid w:val="00AB57BB"/>
    <w:rsid w:val="00AB582B"/>
    <w:rsid w:val="00AB5AE5"/>
    <w:rsid w:val="00AB5B69"/>
    <w:rsid w:val="00AB5D4A"/>
    <w:rsid w:val="00AB5DF1"/>
    <w:rsid w:val="00AB606B"/>
    <w:rsid w:val="00AB61AD"/>
    <w:rsid w:val="00AB658A"/>
    <w:rsid w:val="00AB65F1"/>
    <w:rsid w:val="00AB6CFC"/>
    <w:rsid w:val="00AB6D91"/>
    <w:rsid w:val="00AB7196"/>
    <w:rsid w:val="00AB7590"/>
    <w:rsid w:val="00AB782B"/>
    <w:rsid w:val="00AB7975"/>
    <w:rsid w:val="00AB7BE3"/>
    <w:rsid w:val="00AB7D72"/>
    <w:rsid w:val="00AB7DBE"/>
    <w:rsid w:val="00AB7F94"/>
    <w:rsid w:val="00AC00B6"/>
    <w:rsid w:val="00AC03B9"/>
    <w:rsid w:val="00AC0521"/>
    <w:rsid w:val="00AC0618"/>
    <w:rsid w:val="00AC06FB"/>
    <w:rsid w:val="00AC0787"/>
    <w:rsid w:val="00AC0DF7"/>
    <w:rsid w:val="00AC1096"/>
    <w:rsid w:val="00AC11D7"/>
    <w:rsid w:val="00AC122D"/>
    <w:rsid w:val="00AC122E"/>
    <w:rsid w:val="00AC1324"/>
    <w:rsid w:val="00AC1326"/>
    <w:rsid w:val="00AC13B8"/>
    <w:rsid w:val="00AC1503"/>
    <w:rsid w:val="00AC17D2"/>
    <w:rsid w:val="00AC189C"/>
    <w:rsid w:val="00AC1D64"/>
    <w:rsid w:val="00AC1EF3"/>
    <w:rsid w:val="00AC21AB"/>
    <w:rsid w:val="00AC2258"/>
    <w:rsid w:val="00AC28A6"/>
    <w:rsid w:val="00AC2CD8"/>
    <w:rsid w:val="00AC2D55"/>
    <w:rsid w:val="00AC3243"/>
    <w:rsid w:val="00AC33AC"/>
    <w:rsid w:val="00AC33B8"/>
    <w:rsid w:val="00AC342C"/>
    <w:rsid w:val="00AC372D"/>
    <w:rsid w:val="00AC3730"/>
    <w:rsid w:val="00AC3A84"/>
    <w:rsid w:val="00AC3DAC"/>
    <w:rsid w:val="00AC3FDF"/>
    <w:rsid w:val="00AC3FE0"/>
    <w:rsid w:val="00AC4012"/>
    <w:rsid w:val="00AC4260"/>
    <w:rsid w:val="00AC432B"/>
    <w:rsid w:val="00AC4445"/>
    <w:rsid w:val="00AC46A3"/>
    <w:rsid w:val="00AC485F"/>
    <w:rsid w:val="00AC48B9"/>
    <w:rsid w:val="00AC4C68"/>
    <w:rsid w:val="00AC4D34"/>
    <w:rsid w:val="00AC4FCB"/>
    <w:rsid w:val="00AC5023"/>
    <w:rsid w:val="00AC507A"/>
    <w:rsid w:val="00AC5270"/>
    <w:rsid w:val="00AC5297"/>
    <w:rsid w:val="00AC52A4"/>
    <w:rsid w:val="00AC5414"/>
    <w:rsid w:val="00AC56EB"/>
    <w:rsid w:val="00AC579A"/>
    <w:rsid w:val="00AC59E4"/>
    <w:rsid w:val="00AC5E71"/>
    <w:rsid w:val="00AC60A5"/>
    <w:rsid w:val="00AC62FB"/>
    <w:rsid w:val="00AC6390"/>
    <w:rsid w:val="00AC6C9C"/>
    <w:rsid w:val="00AC6CF2"/>
    <w:rsid w:val="00AC6ECA"/>
    <w:rsid w:val="00AC72BC"/>
    <w:rsid w:val="00AC73D6"/>
    <w:rsid w:val="00AC7416"/>
    <w:rsid w:val="00AC74E5"/>
    <w:rsid w:val="00AC781A"/>
    <w:rsid w:val="00AC7982"/>
    <w:rsid w:val="00AC798C"/>
    <w:rsid w:val="00AC7A0A"/>
    <w:rsid w:val="00AC7C9F"/>
    <w:rsid w:val="00AD0144"/>
    <w:rsid w:val="00AD05CB"/>
    <w:rsid w:val="00AD065F"/>
    <w:rsid w:val="00AD06D4"/>
    <w:rsid w:val="00AD0A19"/>
    <w:rsid w:val="00AD0CFA"/>
    <w:rsid w:val="00AD0D4C"/>
    <w:rsid w:val="00AD0F1C"/>
    <w:rsid w:val="00AD12D8"/>
    <w:rsid w:val="00AD12E6"/>
    <w:rsid w:val="00AD1385"/>
    <w:rsid w:val="00AD13CD"/>
    <w:rsid w:val="00AD1530"/>
    <w:rsid w:val="00AD18CC"/>
    <w:rsid w:val="00AD1A55"/>
    <w:rsid w:val="00AD1B53"/>
    <w:rsid w:val="00AD1E24"/>
    <w:rsid w:val="00AD1E5E"/>
    <w:rsid w:val="00AD2000"/>
    <w:rsid w:val="00AD20C9"/>
    <w:rsid w:val="00AD211E"/>
    <w:rsid w:val="00AD21BA"/>
    <w:rsid w:val="00AD244D"/>
    <w:rsid w:val="00AD24A0"/>
    <w:rsid w:val="00AD2655"/>
    <w:rsid w:val="00AD2722"/>
    <w:rsid w:val="00AD27B6"/>
    <w:rsid w:val="00AD2989"/>
    <w:rsid w:val="00AD29A9"/>
    <w:rsid w:val="00AD2C31"/>
    <w:rsid w:val="00AD2F0C"/>
    <w:rsid w:val="00AD2F6C"/>
    <w:rsid w:val="00AD3160"/>
    <w:rsid w:val="00AD35D1"/>
    <w:rsid w:val="00AD3AB5"/>
    <w:rsid w:val="00AD3DAB"/>
    <w:rsid w:val="00AD40BB"/>
    <w:rsid w:val="00AD40F2"/>
    <w:rsid w:val="00AD427D"/>
    <w:rsid w:val="00AD42FC"/>
    <w:rsid w:val="00AD44F6"/>
    <w:rsid w:val="00AD454E"/>
    <w:rsid w:val="00AD486C"/>
    <w:rsid w:val="00AD4A51"/>
    <w:rsid w:val="00AD4ADC"/>
    <w:rsid w:val="00AD4D9D"/>
    <w:rsid w:val="00AD4DE9"/>
    <w:rsid w:val="00AD4E05"/>
    <w:rsid w:val="00AD4E22"/>
    <w:rsid w:val="00AD4F97"/>
    <w:rsid w:val="00AD5139"/>
    <w:rsid w:val="00AD53A5"/>
    <w:rsid w:val="00AD53F3"/>
    <w:rsid w:val="00AD5579"/>
    <w:rsid w:val="00AD5767"/>
    <w:rsid w:val="00AD576D"/>
    <w:rsid w:val="00AD5B3A"/>
    <w:rsid w:val="00AD5C49"/>
    <w:rsid w:val="00AD5CE2"/>
    <w:rsid w:val="00AD5D42"/>
    <w:rsid w:val="00AD5D71"/>
    <w:rsid w:val="00AD5EC7"/>
    <w:rsid w:val="00AD60FE"/>
    <w:rsid w:val="00AD6297"/>
    <w:rsid w:val="00AD633D"/>
    <w:rsid w:val="00AD67AA"/>
    <w:rsid w:val="00AD67F0"/>
    <w:rsid w:val="00AD6838"/>
    <w:rsid w:val="00AD692A"/>
    <w:rsid w:val="00AD6AB4"/>
    <w:rsid w:val="00AD70C5"/>
    <w:rsid w:val="00AD747F"/>
    <w:rsid w:val="00AD7563"/>
    <w:rsid w:val="00AD7648"/>
    <w:rsid w:val="00AD78F5"/>
    <w:rsid w:val="00AD7917"/>
    <w:rsid w:val="00AD7941"/>
    <w:rsid w:val="00AD7A9B"/>
    <w:rsid w:val="00AD7AC6"/>
    <w:rsid w:val="00AE04A2"/>
    <w:rsid w:val="00AE0E7B"/>
    <w:rsid w:val="00AE16FE"/>
    <w:rsid w:val="00AE18DC"/>
    <w:rsid w:val="00AE1AE5"/>
    <w:rsid w:val="00AE1B07"/>
    <w:rsid w:val="00AE1B4C"/>
    <w:rsid w:val="00AE1B98"/>
    <w:rsid w:val="00AE1E5D"/>
    <w:rsid w:val="00AE1FB0"/>
    <w:rsid w:val="00AE2385"/>
    <w:rsid w:val="00AE2470"/>
    <w:rsid w:val="00AE2582"/>
    <w:rsid w:val="00AE2817"/>
    <w:rsid w:val="00AE2D53"/>
    <w:rsid w:val="00AE3211"/>
    <w:rsid w:val="00AE329C"/>
    <w:rsid w:val="00AE333B"/>
    <w:rsid w:val="00AE33FF"/>
    <w:rsid w:val="00AE365C"/>
    <w:rsid w:val="00AE3741"/>
    <w:rsid w:val="00AE38B6"/>
    <w:rsid w:val="00AE40F6"/>
    <w:rsid w:val="00AE42BC"/>
    <w:rsid w:val="00AE45CA"/>
    <w:rsid w:val="00AE45D9"/>
    <w:rsid w:val="00AE4898"/>
    <w:rsid w:val="00AE4A06"/>
    <w:rsid w:val="00AE50A2"/>
    <w:rsid w:val="00AE5282"/>
    <w:rsid w:val="00AE52A1"/>
    <w:rsid w:val="00AE5376"/>
    <w:rsid w:val="00AE55C9"/>
    <w:rsid w:val="00AE55F8"/>
    <w:rsid w:val="00AE56C9"/>
    <w:rsid w:val="00AE5E00"/>
    <w:rsid w:val="00AE5EDD"/>
    <w:rsid w:val="00AE6133"/>
    <w:rsid w:val="00AE6692"/>
    <w:rsid w:val="00AE66B4"/>
    <w:rsid w:val="00AE6A80"/>
    <w:rsid w:val="00AE6FE0"/>
    <w:rsid w:val="00AE70B1"/>
    <w:rsid w:val="00AE7388"/>
    <w:rsid w:val="00AE7523"/>
    <w:rsid w:val="00AE7569"/>
    <w:rsid w:val="00AE7758"/>
    <w:rsid w:val="00AE78E5"/>
    <w:rsid w:val="00AE79B2"/>
    <w:rsid w:val="00AE79BA"/>
    <w:rsid w:val="00AE7EFB"/>
    <w:rsid w:val="00AF01D1"/>
    <w:rsid w:val="00AF01DD"/>
    <w:rsid w:val="00AF026F"/>
    <w:rsid w:val="00AF0350"/>
    <w:rsid w:val="00AF048A"/>
    <w:rsid w:val="00AF05D3"/>
    <w:rsid w:val="00AF0676"/>
    <w:rsid w:val="00AF0D72"/>
    <w:rsid w:val="00AF0D82"/>
    <w:rsid w:val="00AF1222"/>
    <w:rsid w:val="00AF1292"/>
    <w:rsid w:val="00AF14F3"/>
    <w:rsid w:val="00AF16C5"/>
    <w:rsid w:val="00AF1839"/>
    <w:rsid w:val="00AF1B0C"/>
    <w:rsid w:val="00AF1C39"/>
    <w:rsid w:val="00AF1CBE"/>
    <w:rsid w:val="00AF1D4A"/>
    <w:rsid w:val="00AF1DBB"/>
    <w:rsid w:val="00AF1E65"/>
    <w:rsid w:val="00AF2086"/>
    <w:rsid w:val="00AF21A3"/>
    <w:rsid w:val="00AF235E"/>
    <w:rsid w:val="00AF26F5"/>
    <w:rsid w:val="00AF2BE4"/>
    <w:rsid w:val="00AF2CAB"/>
    <w:rsid w:val="00AF2ECB"/>
    <w:rsid w:val="00AF30A0"/>
    <w:rsid w:val="00AF364B"/>
    <w:rsid w:val="00AF3A02"/>
    <w:rsid w:val="00AF3B97"/>
    <w:rsid w:val="00AF3D7F"/>
    <w:rsid w:val="00AF3F80"/>
    <w:rsid w:val="00AF4105"/>
    <w:rsid w:val="00AF4596"/>
    <w:rsid w:val="00AF4746"/>
    <w:rsid w:val="00AF4A2D"/>
    <w:rsid w:val="00AF54B2"/>
    <w:rsid w:val="00AF55FD"/>
    <w:rsid w:val="00AF57BF"/>
    <w:rsid w:val="00AF582C"/>
    <w:rsid w:val="00AF5882"/>
    <w:rsid w:val="00AF59AC"/>
    <w:rsid w:val="00AF5B8E"/>
    <w:rsid w:val="00AF6023"/>
    <w:rsid w:val="00AF6062"/>
    <w:rsid w:val="00AF6328"/>
    <w:rsid w:val="00AF6452"/>
    <w:rsid w:val="00AF64C8"/>
    <w:rsid w:val="00AF65C2"/>
    <w:rsid w:val="00AF66CF"/>
    <w:rsid w:val="00AF689E"/>
    <w:rsid w:val="00AF6ACC"/>
    <w:rsid w:val="00AF6B31"/>
    <w:rsid w:val="00AF6B58"/>
    <w:rsid w:val="00AF6D80"/>
    <w:rsid w:val="00AF6EC5"/>
    <w:rsid w:val="00AF705A"/>
    <w:rsid w:val="00AF70E2"/>
    <w:rsid w:val="00AF73F6"/>
    <w:rsid w:val="00AF7444"/>
    <w:rsid w:val="00AF7481"/>
    <w:rsid w:val="00AF7573"/>
    <w:rsid w:val="00AF7644"/>
    <w:rsid w:val="00AF7DA5"/>
    <w:rsid w:val="00AF7EDD"/>
    <w:rsid w:val="00AF7FCB"/>
    <w:rsid w:val="00B00533"/>
    <w:rsid w:val="00B006F2"/>
    <w:rsid w:val="00B00830"/>
    <w:rsid w:val="00B008FF"/>
    <w:rsid w:val="00B009C4"/>
    <w:rsid w:val="00B00BB9"/>
    <w:rsid w:val="00B00C8B"/>
    <w:rsid w:val="00B00D18"/>
    <w:rsid w:val="00B00D6A"/>
    <w:rsid w:val="00B00DB5"/>
    <w:rsid w:val="00B00E6C"/>
    <w:rsid w:val="00B010AA"/>
    <w:rsid w:val="00B013FA"/>
    <w:rsid w:val="00B01863"/>
    <w:rsid w:val="00B0199D"/>
    <w:rsid w:val="00B01D30"/>
    <w:rsid w:val="00B022ED"/>
    <w:rsid w:val="00B02468"/>
    <w:rsid w:val="00B024E5"/>
    <w:rsid w:val="00B02563"/>
    <w:rsid w:val="00B0262F"/>
    <w:rsid w:val="00B028F6"/>
    <w:rsid w:val="00B02A13"/>
    <w:rsid w:val="00B02A14"/>
    <w:rsid w:val="00B02D2D"/>
    <w:rsid w:val="00B02EFF"/>
    <w:rsid w:val="00B03183"/>
    <w:rsid w:val="00B03656"/>
    <w:rsid w:val="00B03977"/>
    <w:rsid w:val="00B03A55"/>
    <w:rsid w:val="00B03D8B"/>
    <w:rsid w:val="00B03E3E"/>
    <w:rsid w:val="00B03E50"/>
    <w:rsid w:val="00B04716"/>
    <w:rsid w:val="00B0482B"/>
    <w:rsid w:val="00B04A23"/>
    <w:rsid w:val="00B04B2B"/>
    <w:rsid w:val="00B04EF8"/>
    <w:rsid w:val="00B05545"/>
    <w:rsid w:val="00B05932"/>
    <w:rsid w:val="00B05BB3"/>
    <w:rsid w:val="00B05D29"/>
    <w:rsid w:val="00B05EF0"/>
    <w:rsid w:val="00B05F90"/>
    <w:rsid w:val="00B060AC"/>
    <w:rsid w:val="00B066CF"/>
    <w:rsid w:val="00B06871"/>
    <w:rsid w:val="00B0688C"/>
    <w:rsid w:val="00B068C2"/>
    <w:rsid w:val="00B068D9"/>
    <w:rsid w:val="00B068E0"/>
    <w:rsid w:val="00B069B4"/>
    <w:rsid w:val="00B06A91"/>
    <w:rsid w:val="00B06DE9"/>
    <w:rsid w:val="00B06F49"/>
    <w:rsid w:val="00B06FD0"/>
    <w:rsid w:val="00B07259"/>
    <w:rsid w:val="00B07432"/>
    <w:rsid w:val="00B075CF"/>
    <w:rsid w:val="00B07742"/>
    <w:rsid w:val="00B0781B"/>
    <w:rsid w:val="00B07AB8"/>
    <w:rsid w:val="00B07AEC"/>
    <w:rsid w:val="00B07B41"/>
    <w:rsid w:val="00B07E52"/>
    <w:rsid w:val="00B07FD9"/>
    <w:rsid w:val="00B10014"/>
    <w:rsid w:val="00B10043"/>
    <w:rsid w:val="00B10266"/>
    <w:rsid w:val="00B10529"/>
    <w:rsid w:val="00B1056F"/>
    <w:rsid w:val="00B10717"/>
    <w:rsid w:val="00B10C44"/>
    <w:rsid w:val="00B10D58"/>
    <w:rsid w:val="00B10FCE"/>
    <w:rsid w:val="00B116A4"/>
    <w:rsid w:val="00B117C0"/>
    <w:rsid w:val="00B118B9"/>
    <w:rsid w:val="00B11B87"/>
    <w:rsid w:val="00B11C96"/>
    <w:rsid w:val="00B1228F"/>
    <w:rsid w:val="00B12406"/>
    <w:rsid w:val="00B12528"/>
    <w:rsid w:val="00B127A3"/>
    <w:rsid w:val="00B128D6"/>
    <w:rsid w:val="00B12DF1"/>
    <w:rsid w:val="00B12E87"/>
    <w:rsid w:val="00B13347"/>
    <w:rsid w:val="00B1372F"/>
    <w:rsid w:val="00B13961"/>
    <w:rsid w:val="00B13BDD"/>
    <w:rsid w:val="00B13D2B"/>
    <w:rsid w:val="00B13F1C"/>
    <w:rsid w:val="00B13F3E"/>
    <w:rsid w:val="00B14446"/>
    <w:rsid w:val="00B1455C"/>
    <w:rsid w:val="00B14AB3"/>
    <w:rsid w:val="00B14C2A"/>
    <w:rsid w:val="00B14D34"/>
    <w:rsid w:val="00B15023"/>
    <w:rsid w:val="00B15115"/>
    <w:rsid w:val="00B155BE"/>
    <w:rsid w:val="00B155D3"/>
    <w:rsid w:val="00B155FD"/>
    <w:rsid w:val="00B156BA"/>
    <w:rsid w:val="00B156CD"/>
    <w:rsid w:val="00B157ED"/>
    <w:rsid w:val="00B159B6"/>
    <w:rsid w:val="00B159ED"/>
    <w:rsid w:val="00B15A0A"/>
    <w:rsid w:val="00B15B0D"/>
    <w:rsid w:val="00B15CA9"/>
    <w:rsid w:val="00B1604D"/>
    <w:rsid w:val="00B161DE"/>
    <w:rsid w:val="00B16614"/>
    <w:rsid w:val="00B16986"/>
    <w:rsid w:val="00B16A8C"/>
    <w:rsid w:val="00B16A91"/>
    <w:rsid w:val="00B16BA2"/>
    <w:rsid w:val="00B16CC4"/>
    <w:rsid w:val="00B16D02"/>
    <w:rsid w:val="00B1726E"/>
    <w:rsid w:val="00B175AC"/>
    <w:rsid w:val="00B17658"/>
    <w:rsid w:val="00B176BE"/>
    <w:rsid w:val="00B176C9"/>
    <w:rsid w:val="00B1791E"/>
    <w:rsid w:val="00B179AB"/>
    <w:rsid w:val="00B17B10"/>
    <w:rsid w:val="00B20151"/>
    <w:rsid w:val="00B201A5"/>
    <w:rsid w:val="00B20676"/>
    <w:rsid w:val="00B206C9"/>
    <w:rsid w:val="00B207DB"/>
    <w:rsid w:val="00B2088B"/>
    <w:rsid w:val="00B20959"/>
    <w:rsid w:val="00B20B35"/>
    <w:rsid w:val="00B20CF3"/>
    <w:rsid w:val="00B20D66"/>
    <w:rsid w:val="00B20E42"/>
    <w:rsid w:val="00B20E4B"/>
    <w:rsid w:val="00B210DA"/>
    <w:rsid w:val="00B21188"/>
    <w:rsid w:val="00B213B9"/>
    <w:rsid w:val="00B21A29"/>
    <w:rsid w:val="00B21A81"/>
    <w:rsid w:val="00B21A9E"/>
    <w:rsid w:val="00B21AE8"/>
    <w:rsid w:val="00B21B17"/>
    <w:rsid w:val="00B21D75"/>
    <w:rsid w:val="00B21E74"/>
    <w:rsid w:val="00B21EB8"/>
    <w:rsid w:val="00B21F08"/>
    <w:rsid w:val="00B2202F"/>
    <w:rsid w:val="00B22132"/>
    <w:rsid w:val="00B2242C"/>
    <w:rsid w:val="00B2247E"/>
    <w:rsid w:val="00B224B2"/>
    <w:rsid w:val="00B227E7"/>
    <w:rsid w:val="00B22849"/>
    <w:rsid w:val="00B228B4"/>
    <w:rsid w:val="00B23057"/>
    <w:rsid w:val="00B231A0"/>
    <w:rsid w:val="00B2337A"/>
    <w:rsid w:val="00B2394B"/>
    <w:rsid w:val="00B23A13"/>
    <w:rsid w:val="00B23AAC"/>
    <w:rsid w:val="00B23ABC"/>
    <w:rsid w:val="00B240EE"/>
    <w:rsid w:val="00B243E2"/>
    <w:rsid w:val="00B2441D"/>
    <w:rsid w:val="00B24438"/>
    <w:rsid w:val="00B24496"/>
    <w:rsid w:val="00B24BEC"/>
    <w:rsid w:val="00B24CDF"/>
    <w:rsid w:val="00B25403"/>
    <w:rsid w:val="00B255B0"/>
    <w:rsid w:val="00B25857"/>
    <w:rsid w:val="00B25E9D"/>
    <w:rsid w:val="00B26176"/>
    <w:rsid w:val="00B2651C"/>
    <w:rsid w:val="00B26566"/>
    <w:rsid w:val="00B2666A"/>
    <w:rsid w:val="00B26700"/>
    <w:rsid w:val="00B26B67"/>
    <w:rsid w:val="00B26C12"/>
    <w:rsid w:val="00B26C9C"/>
    <w:rsid w:val="00B26F3B"/>
    <w:rsid w:val="00B2741E"/>
    <w:rsid w:val="00B275EE"/>
    <w:rsid w:val="00B27760"/>
    <w:rsid w:val="00B3022F"/>
    <w:rsid w:val="00B3027A"/>
    <w:rsid w:val="00B3072E"/>
    <w:rsid w:val="00B309E8"/>
    <w:rsid w:val="00B30C29"/>
    <w:rsid w:val="00B30E30"/>
    <w:rsid w:val="00B30F3A"/>
    <w:rsid w:val="00B3126E"/>
    <w:rsid w:val="00B317FF"/>
    <w:rsid w:val="00B31813"/>
    <w:rsid w:val="00B318B6"/>
    <w:rsid w:val="00B31BA4"/>
    <w:rsid w:val="00B31BD3"/>
    <w:rsid w:val="00B31D38"/>
    <w:rsid w:val="00B31E1F"/>
    <w:rsid w:val="00B31EDB"/>
    <w:rsid w:val="00B31F56"/>
    <w:rsid w:val="00B320F4"/>
    <w:rsid w:val="00B321B0"/>
    <w:rsid w:val="00B32281"/>
    <w:rsid w:val="00B32311"/>
    <w:rsid w:val="00B32415"/>
    <w:rsid w:val="00B325A4"/>
    <w:rsid w:val="00B325D9"/>
    <w:rsid w:val="00B32A21"/>
    <w:rsid w:val="00B32A23"/>
    <w:rsid w:val="00B32B35"/>
    <w:rsid w:val="00B32C6C"/>
    <w:rsid w:val="00B32D60"/>
    <w:rsid w:val="00B33682"/>
    <w:rsid w:val="00B33824"/>
    <w:rsid w:val="00B339BE"/>
    <w:rsid w:val="00B33C9B"/>
    <w:rsid w:val="00B33D4B"/>
    <w:rsid w:val="00B33F32"/>
    <w:rsid w:val="00B340EA"/>
    <w:rsid w:val="00B3410A"/>
    <w:rsid w:val="00B3420B"/>
    <w:rsid w:val="00B348F4"/>
    <w:rsid w:val="00B349DE"/>
    <w:rsid w:val="00B34DC3"/>
    <w:rsid w:val="00B34F0A"/>
    <w:rsid w:val="00B35709"/>
    <w:rsid w:val="00B3586D"/>
    <w:rsid w:val="00B35AFA"/>
    <w:rsid w:val="00B35C29"/>
    <w:rsid w:val="00B35CD0"/>
    <w:rsid w:val="00B36166"/>
    <w:rsid w:val="00B3648A"/>
    <w:rsid w:val="00B36775"/>
    <w:rsid w:val="00B3690F"/>
    <w:rsid w:val="00B36918"/>
    <w:rsid w:val="00B36BE8"/>
    <w:rsid w:val="00B36E29"/>
    <w:rsid w:val="00B37248"/>
    <w:rsid w:val="00B37BB1"/>
    <w:rsid w:val="00B37BC4"/>
    <w:rsid w:val="00B37D09"/>
    <w:rsid w:val="00B40555"/>
    <w:rsid w:val="00B40596"/>
    <w:rsid w:val="00B407C0"/>
    <w:rsid w:val="00B40997"/>
    <w:rsid w:val="00B40B2F"/>
    <w:rsid w:val="00B40B65"/>
    <w:rsid w:val="00B40B6C"/>
    <w:rsid w:val="00B40FE1"/>
    <w:rsid w:val="00B412AC"/>
    <w:rsid w:val="00B413A2"/>
    <w:rsid w:val="00B4154C"/>
    <w:rsid w:val="00B41606"/>
    <w:rsid w:val="00B41C58"/>
    <w:rsid w:val="00B41CB2"/>
    <w:rsid w:val="00B41CE9"/>
    <w:rsid w:val="00B41E40"/>
    <w:rsid w:val="00B41E9A"/>
    <w:rsid w:val="00B4260A"/>
    <w:rsid w:val="00B42DD3"/>
    <w:rsid w:val="00B435DA"/>
    <w:rsid w:val="00B43841"/>
    <w:rsid w:val="00B4387D"/>
    <w:rsid w:val="00B43933"/>
    <w:rsid w:val="00B43A13"/>
    <w:rsid w:val="00B43DA2"/>
    <w:rsid w:val="00B44202"/>
    <w:rsid w:val="00B4460C"/>
    <w:rsid w:val="00B449CF"/>
    <w:rsid w:val="00B44A96"/>
    <w:rsid w:val="00B44EA3"/>
    <w:rsid w:val="00B4503C"/>
    <w:rsid w:val="00B450B4"/>
    <w:rsid w:val="00B451F8"/>
    <w:rsid w:val="00B452FB"/>
    <w:rsid w:val="00B45313"/>
    <w:rsid w:val="00B453F0"/>
    <w:rsid w:val="00B45764"/>
    <w:rsid w:val="00B45766"/>
    <w:rsid w:val="00B45CB9"/>
    <w:rsid w:val="00B45DEA"/>
    <w:rsid w:val="00B46444"/>
    <w:rsid w:val="00B46523"/>
    <w:rsid w:val="00B4694A"/>
    <w:rsid w:val="00B46A24"/>
    <w:rsid w:val="00B46AC0"/>
    <w:rsid w:val="00B46AC4"/>
    <w:rsid w:val="00B46B77"/>
    <w:rsid w:val="00B46D3B"/>
    <w:rsid w:val="00B46FA4"/>
    <w:rsid w:val="00B47046"/>
    <w:rsid w:val="00B471B9"/>
    <w:rsid w:val="00B47681"/>
    <w:rsid w:val="00B47A3A"/>
    <w:rsid w:val="00B47A8B"/>
    <w:rsid w:val="00B47DB7"/>
    <w:rsid w:val="00B47FD3"/>
    <w:rsid w:val="00B50303"/>
    <w:rsid w:val="00B50518"/>
    <w:rsid w:val="00B507BA"/>
    <w:rsid w:val="00B509D2"/>
    <w:rsid w:val="00B50C9D"/>
    <w:rsid w:val="00B50E29"/>
    <w:rsid w:val="00B50F3C"/>
    <w:rsid w:val="00B512FC"/>
    <w:rsid w:val="00B5148A"/>
    <w:rsid w:val="00B514E4"/>
    <w:rsid w:val="00B51554"/>
    <w:rsid w:val="00B515CD"/>
    <w:rsid w:val="00B5163A"/>
    <w:rsid w:val="00B51B71"/>
    <w:rsid w:val="00B51B85"/>
    <w:rsid w:val="00B51C45"/>
    <w:rsid w:val="00B51D3D"/>
    <w:rsid w:val="00B51DB5"/>
    <w:rsid w:val="00B520C3"/>
    <w:rsid w:val="00B52132"/>
    <w:rsid w:val="00B5218B"/>
    <w:rsid w:val="00B523DF"/>
    <w:rsid w:val="00B52906"/>
    <w:rsid w:val="00B529AD"/>
    <w:rsid w:val="00B52AE7"/>
    <w:rsid w:val="00B52D2B"/>
    <w:rsid w:val="00B52E46"/>
    <w:rsid w:val="00B5301B"/>
    <w:rsid w:val="00B53155"/>
    <w:rsid w:val="00B53268"/>
    <w:rsid w:val="00B537FC"/>
    <w:rsid w:val="00B53812"/>
    <w:rsid w:val="00B538A0"/>
    <w:rsid w:val="00B538C1"/>
    <w:rsid w:val="00B53BE7"/>
    <w:rsid w:val="00B543E4"/>
    <w:rsid w:val="00B544A9"/>
    <w:rsid w:val="00B54587"/>
    <w:rsid w:val="00B548A2"/>
    <w:rsid w:val="00B549D0"/>
    <w:rsid w:val="00B54E6D"/>
    <w:rsid w:val="00B54EAE"/>
    <w:rsid w:val="00B54F66"/>
    <w:rsid w:val="00B550FD"/>
    <w:rsid w:val="00B55265"/>
    <w:rsid w:val="00B55551"/>
    <w:rsid w:val="00B555B6"/>
    <w:rsid w:val="00B55F44"/>
    <w:rsid w:val="00B5608F"/>
    <w:rsid w:val="00B5612C"/>
    <w:rsid w:val="00B56612"/>
    <w:rsid w:val="00B56774"/>
    <w:rsid w:val="00B56878"/>
    <w:rsid w:val="00B5688F"/>
    <w:rsid w:val="00B568E8"/>
    <w:rsid w:val="00B56B86"/>
    <w:rsid w:val="00B56D29"/>
    <w:rsid w:val="00B56D2E"/>
    <w:rsid w:val="00B5728A"/>
    <w:rsid w:val="00B572D0"/>
    <w:rsid w:val="00B573A9"/>
    <w:rsid w:val="00B57665"/>
    <w:rsid w:val="00B577E3"/>
    <w:rsid w:val="00B57E78"/>
    <w:rsid w:val="00B57FB6"/>
    <w:rsid w:val="00B60334"/>
    <w:rsid w:val="00B6047A"/>
    <w:rsid w:val="00B605A7"/>
    <w:rsid w:val="00B605DA"/>
    <w:rsid w:val="00B6062B"/>
    <w:rsid w:val="00B60703"/>
    <w:rsid w:val="00B60793"/>
    <w:rsid w:val="00B60795"/>
    <w:rsid w:val="00B60A34"/>
    <w:rsid w:val="00B60D52"/>
    <w:rsid w:val="00B60DCB"/>
    <w:rsid w:val="00B60E69"/>
    <w:rsid w:val="00B60F60"/>
    <w:rsid w:val="00B61100"/>
    <w:rsid w:val="00B612D3"/>
    <w:rsid w:val="00B613A7"/>
    <w:rsid w:val="00B61428"/>
    <w:rsid w:val="00B614C0"/>
    <w:rsid w:val="00B617F1"/>
    <w:rsid w:val="00B6188B"/>
    <w:rsid w:val="00B619B2"/>
    <w:rsid w:val="00B61A80"/>
    <w:rsid w:val="00B61ABE"/>
    <w:rsid w:val="00B61E4A"/>
    <w:rsid w:val="00B61FE6"/>
    <w:rsid w:val="00B62028"/>
    <w:rsid w:val="00B62898"/>
    <w:rsid w:val="00B62AC5"/>
    <w:rsid w:val="00B62B38"/>
    <w:rsid w:val="00B62D36"/>
    <w:rsid w:val="00B62ECE"/>
    <w:rsid w:val="00B63095"/>
    <w:rsid w:val="00B630BF"/>
    <w:rsid w:val="00B63137"/>
    <w:rsid w:val="00B63955"/>
    <w:rsid w:val="00B63A98"/>
    <w:rsid w:val="00B63E6D"/>
    <w:rsid w:val="00B63F08"/>
    <w:rsid w:val="00B63FBD"/>
    <w:rsid w:val="00B64204"/>
    <w:rsid w:val="00B64431"/>
    <w:rsid w:val="00B648AF"/>
    <w:rsid w:val="00B64F04"/>
    <w:rsid w:val="00B65007"/>
    <w:rsid w:val="00B6504F"/>
    <w:rsid w:val="00B65292"/>
    <w:rsid w:val="00B65434"/>
    <w:rsid w:val="00B655AC"/>
    <w:rsid w:val="00B6571E"/>
    <w:rsid w:val="00B658DF"/>
    <w:rsid w:val="00B66101"/>
    <w:rsid w:val="00B6617F"/>
    <w:rsid w:val="00B661B1"/>
    <w:rsid w:val="00B661CA"/>
    <w:rsid w:val="00B664E5"/>
    <w:rsid w:val="00B6660C"/>
    <w:rsid w:val="00B66BB4"/>
    <w:rsid w:val="00B66DB6"/>
    <w:rsid w:val="00B66F32"/>
    <w:rsid w:val="00B673B3"/>
    <w:rsid w:val="00B67720"/>
    <w:rsid w:val="00B6772F"/>
    <w:rsid w:val="00B67A98"/>
    <w:rsid w:val="00B67C12"/>
    <w:rsid w:val="00B67C5B"/>
    <w:rsid w:val="00B67C71"/>
    <w:rsid w:val="00B67DEF"/>
    <w:rsid w:val="00B67E69"/>
    <w:rsid w:val="00B703B1"/>
    <w:rsid w:val="00B70824"/>
    <w:rsid w:val="00B709E7"/>
    <w:rsid w:val="00B70AA8"/>
    <w:rsid w:val="00B70BA3"/>
    <w:rsid w:val="00B70CE6"/>
    <w:rsid w:val="00B70D8D"/>
    <w:rsid w:val="00B70FF2"/>
    <w:rsid w:val="00B710C1"/>
    <w:rsid w:val="00B71256"/>
    <w:rsid w:val="00B7167D"/>
    <w:rsid w:val="00B716AF"/>
    <w:rsid w:val="00B717AD"/>
    <w:rsid w:val="00B7184A"/>
    <w:rsid w:val="00B718ED"/>
    <w:rsid w:val="00B71C73"/>
    <w:rsid w:val="00B71D30"/>
    <w:rsid w:val="00B71DDC"/>
    <w:rsid w:val="00B71F9E"/>
    <w:rsid w:val="00B7203D"/>
    <w:rsid w:val="00B7221C"/>
    <w:rsid w:val="00B723A5"/>
    <w:rsid w:val="00B7265B"/>
    <w:rsid w:val="00B72892"/>
    <w:rsid w:val="00B731CE"/>
    <w:rsid w:val="00B731DF"/>
    <w:rsid w:val="00B732F9"/>
    <w:rsid w:val="00B732FA"/>
    <w:rsid w:val="00B7373C"/>
    <w:rsid w:val="00B737A8"/>
    <w:rsid w:val="00B738BA"/>
    <w:rsid w:val="00B73BD2"/>
    <w:rsid w:val="00B73DBE"/>
    <w:rsid w:val="00B7434E"/>
    <w:rsid w:val="00B745CB"/>
    <w:rsid w:val="00B74893"/>
    <w:rsid w:val="00B751F2"/>
    <w:rsid w:val="00B758A9"/>
    <w:rsid w:val="00B75BAA"/>
    <w:rsid w:val="00B75C60"/>
    <w:rsid w:val="00B75E08"/>
    <w:rsid w:val="00B75E2D"/>
    <w:rsid w:val="00B75E2F"/>
    <w:rsid w:val="00B75FE2"/>
    <w:rsid w:val="00B75FED"/>
    <w:rsid w:val="00B76109"/>
    <w:rsid w:val="00B7620F"/>
    <w:rsid w:val="00B762F3"/>
    <w:rsid w:val="00B7646D"/>
    <w:rsid w:val="00B76981"/>
    <w:rsid w:val="00B769B6"/>
    <w:rsid w:val="00B769B9"/>
    <w:rsid w:val="00B76A49"/>
    <w:rsid w:val="00B76BE8"/>
    <w:rsid w:val="00B770FD"/>
    <w:rsid w:val="00B7753A"/>
    <w:rsid w:val="00B77601"/>
    <w:rsid w:val="00B77614"/>
    <w:rsid w:val="00B7771F"/>
    <w:rsid w:val="00B7774B"/>
    <w:rsid w:val="00B779EF"/>
    <w:rsid w:val="00B77D0C"/>
    <w:rsid w:val="00B77FE0"/>
    <w:rsid w:val="00B80231"/>
    <w:rsid w:val="00B80339"/>
    <w:rsid w:val="00B80370"/>
    <w:rsid w:val="00B804AE"/>
    <w:rsid w:val="00B80693"/>
    <w:rsid w:val="00B808F1"/>
    <w:rsid w:val="00B80A3C"/>
    <w:rsid w:val="00B80B45"/>
    <w:rsid w:val="00B80EC4"/>
    <w:rsid w:val="00B811F8"/>
    <w:rsid w:val="00B81254"/>
    <w:rsid w:val="00B816D1"/>
    <w:rsid w:val="00B8170B"/>
    <w:rsid w:val="00B81953"/>
    <w:rsid w:val="00B81BA1"/>
    <w:rsid w:val="00B81C5B"/>
    <w:rsid w:val="00B81D3E"/>
    <w:rsid w:val="00B82017"/>
    <w:rsid w:val="00B822E3"/>
    <w:rsid w:val="00B8240B"/>
    <w:rsid w:val="00B825B6"/>
    <w:rsid w:val="00B826C6"/>
    <w:rsid w:val="00B82744"/>
    <w:rsid w:val="00B829A3"/>
    <w:rsid w:val="00B82A0B"/>
    <w:rsid w:val="00B82A90"/>
    <w:rsid w:val="00B82BAB"/>
    <w:rsid w:val="00B83485"/>
    <w:rsid w:val="00B8352A"/>
    <w:rsid w:val="00B8355E"/>
    <w:rsid w:val="00B83998"/>
    <w:rsid w:val="00B839F8"/>
    <w:rsid w:val="00B83BA4"/>
    <w:rsid w:val="00B83C08"/>
    <w:rsid w:val="00B83E6C"/>
    <w:rsid w:val="00B83EDF"/>
    <w:rsid w:val="00B83F5F"/>
    <w:rsid w:val="00B83F62"/>
    <w:rsid w:val="00B84122"/>
    <w:rsid w:val="00B84569"/>
    <w:rsid w:val="00B847FA"/>
    <w:rsid w:val="00B849B8"/>
    <w:rsid w:val="00B84B27"/>
    <w:rsid w:val="00B84B7D"/>
    <w:rsid w:val="00B84CBA"/>
    <w:rsid w:val="00B84D33"/>
    <w:rsid w:val="00B850C7"/>
    <w:rsid w:val="00B85140"/>
    <w:rsid w:val="00B85415"/>
    <w:rsid w:val="00B8543B"/>
    <w:rsid w:val="00B8544B"/>
    <w:rsid w:val="00B85806"/>
    <w:rsid w:val="00B85BFE"/>
    <w:rsid w:val="00B85D8B"/>
    <w:rsid w:val="00B860C2"/>
    <w:rsid w:val="00B862FB"/>
    <w:rsid w:val="00B86315"/>
    <w:rsid w:val="00B86338"/>
    <w:rsid w:val="00B865F8"/>
    <w:rsid w:val="00B86925"/>
    <w:rsid w:val="00B869EE"/>
    <w:rsid w:val="00B86B43"/>
    <w:rsid w:val="00B86D2F"/>
    <w:rsid w:val="00B87003"/>
    <w:rsid w:val="00B87086"/>
    <w:rsid w:val="00B87264"/>
    <w:rsid w:val="00B87334"/>
    <w:rsid w:val="00B87474"/>
    <w:rsid w:val="00B874D4"/>
    <w:rsid w:val="00B8755E"/>
    <w:rsid w:val="00B8762A"/>
    <w:rsid w:val="00B87A5F"/>
    <w:rsid w:val="00B87B3B"/>
    <w:rsid w:val="00B9002B"/>
    <w:rsid w:val="00B902D4"/>
    <w:rsid w:val="00B90373"/>
    <w:rsid w:val="00B90D1A"/>
    <w:rsid w:val="00B90D31"/>
    <w:rsid w:val="00B9121F"/>
    <w:rsid w:val="00B9125C"/>
    <w:rsid w:val="00B916C3"/>
    <w:rsid w:val="00B91A28"/>
    <w:rsid w:val="00B91DFC"/>
    <w:rsid w:val="00B91F9A"/>
    <w:rsid w:val="00B91FCA"/>
    <w:rsid w:val="00B925D4"/>
    <w:rsid w:val="00B92807"/>
    <w:rsid w:val="00B92849"/>
    <w:rsid w:val="00B92994"/>
    <w:rsid w:val="00B92B1F"/>
    <w:rsid w:val="00B92B5A"/>
    <w:rsid w:val="00B92BA5"/>
    <w:rsid w:val="00B92C88"/>
    <w:rsid w:val="00B9319E"/>
    <w:rsid w:val="00B931A8"/>
    <w:rsid w:val="00B9338C"/>
    <w:rsid w:val="00B93577"/>
    <w:rsid w:val="00B935B9"/>
    <w:rsid w:val="00B93941"/>
    <w:rsid w:val="00B93B72"/>
    <w:rsid w:val="00B93D4D"/>
    <w:rsid w:val="00B9405A"/>
    <w:rsid w:val="00B94368"/>
    <w:rsid w:val="00B94547"/>
    <w:rsid w:val="00B94680"/>
    <w:rsid w:val="00B947DD"/>
    <w:rsid w:val="00B94BA4"/>
    <w:rsid w:val="00B94BCE"/>
    <w:rsid w:val="00B94D14"/>
    <w:rsid w:val="00B94E09"/>
    <w:rsid w:val="00B95143"/>
    <w:rsid w:val="00B953E0"/>
    <w:rsid w:val="00B95AF1"/>
    <w:rsid w:val="00B95BCE"/>
    <w:rsid w:val="00B95C0E"/>
    <w:rsid w:val="00B95E67"/>
    <w:rsid w:val="00B9625C"/>
    <w:rsid w:val="00B96423"/>
    <w:rsid w:val="00B96690"/>
    <w:rsid w:val="00B966BE"/>
    <w:rsid w:val="00B96753"/>
    <w:rsid w:val="00B96843"/>
    <w:rsid w:val="00B969ED"/>
    <w:rsid w:val="00B96D53"/>
    <w:rsid w:val="00B9749F"/>
    <w:rsid w:val="00B974F2"/>
    <w:rsid w:val="00B975BB"/>
    <w:rsid w:val="00B9760C"/>
    <w:rsid w:val="00B9771B"/>
    <w:rsid w:val="00B977CF"/>
    <w:rsid w:val="00B97FB5"/>
    <w:rsid w:val="00BA001D"/>
    <w:rsid w:val="00BA0069"/>
    <w:rsid w:val="00BA007D"/>
    <w:rsid w:val="00BA03DF"/>
    <w:rsid w:val="00BA0504"/>
    <w:rsid w:val="00BA056E"/>
    <w:rsid w:val="00BA05E9"/>
    <w:rsid w:val="00BA0A8D"/>
    <w:rsid w:val="00BA0ADF"/>
    <w:rsid w:val="00BA1025"/>
    <w:rsid w:val="00BA113C"/>
    <w:rsid w:val="00BA1171"/>
    <w:rsid w:val="00BA136F"/>
    <w:rsid w:val="00BA1535"/>
    <w:rsid w:val="00BA154C"/>
    <w:rsid w:val="00BA15BE"/>
    <w:rsid w:val="00BA15F6"/>
    <w:rsid w:val="00BA1650"/>
    <w:rsid w:val="00BA180E"/>
    <w:rsid w:val="00BA1C62"/>
    <w:rsid w:val="00BA1C9F"/>
    <w:rsid w:val="00BA1D7C"/>
    <w:rsid w:val="00BA1FD8"/>
    <w:rsid w:val="00BA211C"/>
    <w:rsid w:val="00BA2473"/>
    <w:rsid w:val="00BA25BE"/>
    <w:rsid w:val="00BA26A1"/>
    <w:rsid w:val="00BA2B6E"/>
    <w:rsid w:val="00BA2C1B"/>
    <w:rsid w:val="00BA2D68"/>
    <w:rsid w:val="00BA2E19"/>
    <w:rsid w:val="00BA3042"/>
    <w:rsid w:val="00BA331A"/>
    <w:rsid w:val="00BA3594"/>
    <w:rsid w:val="00BA361B"/>
    <w:rsid w:val="00BA395D"/>
    <w:rsid w:val="00BA3B3F"/>
    <w:rsid w:val="00BA3F25"/>
    <w:rsid w:val="00BA4364"/>
    <w:rsid w:val="00BA45B1"/>
    <w:rsid w:val="00BA47A2"/>
    <w:rsid w:val="00BA4F7E"/>
    <w:rsid w:val="00BA50F5"/>
    <w:rsid w:val="00BA52D7"/>
    <w:rsid w:val="00BA532E"/>
    <w:rsid w:val="00BA53D4"/>
    <w:rsid w:val="00BA540B"/>
    <w:rsid w:val="00BA544B"/>
    <w:rsid w:val="00BA54EC"/>
    <w:rsid w:val="00BA5666"/>
    <w:rsid w:val="00BA578F"/>
    <w:rsid w:val="00BA5A43"/>
    <w:rsid w:val="00BA5DB2"/>
    <w:rsid w:val="00BA5DD0"/>
    <w:rsid w:val="00BA619D"/>
    <w:rsid w:val="00BA61C6"/>
    <w:rsid w:val="00BA6204"/>
    <w:rsid w:val="00BA6227"/>
    <w:rsid w:val="00BA6360"/>
    <w:rsid w:val="00BA6503"/>
    <w:rsid w:val="00BA6619"/>
    <w:rsid w:val="00BA6C51"/>
    <w:rsid w:val="00BA6F51"/>
    <w:rsid w:val="00BA715F"/>
    <w:rsid w:val="00BA7199"/>
    <w:rsid w:val="00BA7375"/>
    <w:rsid w:val="00BA77E7"/>
    <w:rsid w:val="00BA79DE"/>
    <w:rsid w:val="00BA79E4"/>
    <w:rsid w:val="00BA7FE2"/>
    <w:rsid w:val="00BB00DE"/>
    <w:rsid w:val="00BB058C"/>
    <w:rsid w:val="00BB0A32"/>
    <w:rsid w:val="00BB0C8A"/>
    <w:rsid w:val="00BB0D84"/>
    <w:rsid w:val="00BB0E39"/>
    <w:rsid w:val="00BB118F"/>
    <w:rsid w:val="00BB170C"/>
    <w:rsid w:val="00BB1A4A"/>
    <w:rsid w:val="00BB1DAA"/>
    <w:rsid w:val="00BB2009"/>
    <w:rsid w:val="00BB2153"/>
    <w:rsid w:val="00BB219B"/>
    <w:rsid w:val="00BB22B4"/>
    <w:rsid w:val="00BB2323"/>
    <w:rsid w:val="00BB274B"/>
    <w:rsid w:val="00BB2945"/>
    <w:rsid w:val="00BB2AF3"/>
    <w:rsid w:val="00BB2C7A"/>
    <w:rsid w:val="00BB2E22"/>
    <w:rsid w:val="00BB2E9B"/>
    <w:rsid w:val="00BB3312"/>
    <w:rsid w:val="00BB36FC"/>
    <w:rsid w:val="00BB3922"/>
    <w:rsid w:val="00BB3A74"/>
    <w:rsid w:val="00BB3AEF"/>
    <w:rsid w:val="00BB3AFD"/>
    <w:rsid w:val="00BB3C80"/>
    <w:rsid w:val="00BB3F75"/>
    <w:rsid w:val="00BB425A"/>
    <w:rsid w:val="00BB4711"/>
    <w:rsid w:val="00BB4748"/>
    <w:rsid w:val="00BB49AA"/>
    <w:rsid w:val="00BB4A62"/>
    <w:rsid w:val="00BB4A8D"/>
    <w:rsid w:val="00BB4C6E"/>
    <w:rsid w:val="00BB4DA5"/>
    <w:rsid w:val="00BB520B"/>
    <w:rsid w:val="00BB52A7"/>
    <w:rsid w:val="00BB5375"/>
    <w:rsid w:val="00BB54B8"/>
    <w:rsid w:val="00BB54C7"/>
    <w:rsid w:val="00BB578A"/>
    <w:rsid w:val="00BB594E"/>
    <w:rsid w:val="00BB5A41"/>
    <w:rsid w:val="00BB5B86"/>
    <w:rsid w:val="00BB5C7C"/>
    <w:rsid w:val="00BB5ECB"/>
    <w:rsid w:val="00BB62CB"/>
    <w:rsid w:val="00BB6474"/>
    <w:rsid w:val="00BB65FA"/>
    <w:rsid w:val="00BB6629"/>
    <w:rsid w:val="00BB67A7"/>
    <w:rsid w:val="00BB685B"/>
    <w:rsid w:val="00BB6C6A"/>
    <w:rsid w:val="00BB705F"/>
    <w:rsid w:val="00BB7158"/>
    <w:rsid w:val="00BB7180"/>
    <w:rsid w:val="00BB71CC"/>
    <w:rsid w:val="00BB7270"/>
    <w:rsid w:val="00BB761A"/>
    <w:rsid w:val="00BB76F0"/>
    <w:rsid w:val="00BB7BB7"/>
    <w:rsid w:val="00BB7BC2"/>
    <w:rsid w:val="00BB7BDC"/>
    <w:rsid w:val="00BB7E22"/>
    <w:rsid w:val="00BC0220"/>
    <w:rsid w:val="00BC0388"/>
    <w:rsid w:val="00BC071A"/>
    <w:rsid w:val="00BC080C"/>
    <w:rsid w:val="00BC0901"/>
    <w:rsid w:val="00BC0BAC"/>
    <w:rsid w:val="00BC0DE0"/>
    <w:rsid w:val="00BC0FA2"/>
    <w:rsid w:val="00BC1145"/>
    <w:rsid w:val="00BC127E"/>
    <w:rsid w:val="00BC1297"/>
    <w:rsid w:val="00BC12C2"/>
    <w:rsid w:val="00BC140D"/>
    <w:rsid w:val="00BC14E6"/>
    <w:rsid w:val="00BC19D9"/>
    <w:rsid w:val="00BC1B12"/>
    <w:rsid w:val="00BC1B41"/>
    <w:rsid w:val="00BC1C9D"/>
    <w:rsid w:val="00BC1D76"/>
    <w:rsid w:val="00BC1DAD"/>
    <w:rsid w:val="00BC20D4"/>
    <w:rsid w:val="00BC2214"/>
    <w:rsid w:val="00BC2242"/>
    <w:rsid w:val="00BC2373"/>
    <w:rsid w:val="00BC27B1"/>
    <w:rsid w:val="00BC28F9"/>
    <w:rsid w:val="00BC2910"/>
    <w:rsid w:val="00BC2A55"/>
    <w:rsid w:val="00BC2D5A"/>
    <w:rsid w:val="00BC2E1F"/>
    <w:rsid w:val="00BC2FA4"/>
    <w:rsid w:val="00BC2FB9"/>
    <w:rsid w:val="00BC331E"/>
    <w:rsid w:val="00BC3794"/>
    <w:rsid w:val="00BC3A58"/>
    <w:rsid w:val="00BC3CC8"/>
    <w:rsid w:val="00BC3DD0"/>
    <w:rsid w:val="00BC3DDE"/>
    <w:rsid w:val="00BC3E9C"/>
    <w:rsid w:val="00BC41A3"/>
    <w:rsid w:val="00BC41EC"/>
    <w:rsid w:val="00BC42C0"/>
    <w:rsid w:val="00BC4350"/>
    <w:rsid w:val="00BC45CB"/>
    <w:rsid w:val="00BC4663"/>
    <w:rsid w:val="00BC4686"/>
    <w:rsid w:val="00BC48F0"/>
    <w:rsid w:val="00BC496E"/>
    <w:rsid w:val="00BC4D75"/>
    <w:rsid w:val="00BC515A"/>
    <w:rsid w:val="00BC523E"/>
    <w:rsid w:val="00BC525E"/>
    <w:rsid w:val="00BC5376"/>
    <w:rsid w:val="00BC57BE"/>
    <w:rsid w:val="00BC5E88"/>
    <w:rsid w:val="00BC6009"/>
    <w:rsid w:val="00BC608F"/>
    <w:rsid w:val="00BC6183"/>
    <w:rsid w:val="00BC61CE"/>
    <w:rsid w:val="00BC6D90"/>
    <w:rsid w:val="00BC6DDA"/>
    <w:rsid w:val="00BC6EB1"/>
    <w:rsid w:val="00BC705E"/>
    <w:rsid w:val="00BC71AE"/>
    <w:rsid w:val="00BC7872"/>
    <w:rsid w:val="00BC7906"/>
    <w:rsid w:val="00BC7E82"/>
    <w:rsid w:val="00BD012D"/>
    <w:rsid w:val="00BD0804"/>
    <w:rsid w:val="00BD1135"/>
    <w:rsid w:val="00BD12DE"/>
    <w:rsid w:val="00BD13AB"/>
    <w:rsid w:val="00BD172F"/>
    <w:rsid w:val="00BD1B1E"/>
    <w:rsid w:val="00BD1B8D"/>
    <w:rsid w:val="00BD1BA7"/>
    <w:rsid w:val="00BD1C1B"/>
    <w:rsid w:val="00BD1E2A"/>
    <w:rsid w:val="00BD1ED7"/>
    <w:rsid w:val="00BD2020"/>
    <w:rsid w:val="00BD205B"/>
    <w:rsid w:val="00BD20FB"/>
    <w:rsid w:val="00BD2130"/>
    <w:rsid w:val="00BD2373"/>
    <w:rsid w:val="00BD299E"/>
    <w:rsid w:val="00BD2CDF"/>
    <w:rsid w:val="00BD3204"/>
    <w:rsid w:val="00BD36BE"/>
    <w:rsid w:val="00BD36CA"/>
    <w:rsid w:val="00BD3807"/>
    <w:rsid w:val="00BD3C2A"/>
    <w:rsid w:val="00BD3CEE"/>
    <w:rsid w:val="00BD3EBA"/>
    <w:rsid w:val="00BD3F3E"/>
    <w:rsid w:val="00BD402D"/>
    <w:rsid w:val="00BD45BC"/>
    <w:rsid w:val="00BD45D5"/>
    <w:rsid w:val="00BD4844"/>
    <w:rsid w:val="00BD48B5"/>
    <w:rsid w:val="00BD4BBD"/>
    <w:rsid w:val="00BD4E53"/>
    <w:rsid w:val="00BD4F82"/>
    <w:rsid w:val="00BD50B6"/>
    <w:rsid w:val="00BD557F"/>
    <w:rsid w:val="00BD5792"/>
    <w:rsid w:val="00BD58E4"/>
    <w:rsid w:val="00BD59C0"/>
    <w:rsid w:val="00BD5B9F"/>
    <w:rsid w:val="00BD5BCE"/>
    <w:rsid w:val="00BD5BD2"/>
    <w:rsid w:val="00BD5C86"/>
    <w:rsid w:val="00BD6371"/>
    <w:rsid w:val="00BD68BD"/>
    <w:rsid w:val="00BD6A29"/>
    <w:rsid w:val="00BD6C0C"/>
    <w:rsid w:val="00BD6D24"/>
    <w:rsid w:val="00BD6EF7"/>
    <w:rsid w:val="00BD6F5C"/>
    <w:rsid w:val="00BD71B9"/>
    <w:rsid w:val="00BD71CB"/>
    <w:rsid w:val="00BD728F"/>
    <w:rsid w:val="00BD7299"/>
    <w:rsid w:val="00BD731E"/>
    <w:rsid w:val="00BD7536"/>
    <w:rsid w:val="00BD7783"/>
    <w:rsid w:val="00BD7AB5"/>
    <w:rsid w:val="00BD7D5B"/>
    <w:rsid w:val="00BD7DB2"/>
    <w:rsid w:val="00BD7EC3"/>
    <w:rsid w:val="00BE01E3"/>
    <w:rsid w:val="00BE05DD"/>
    <w:rsid w:val="00BE0789"/>
    <w:rsid w:val="00BE0811"/>
    <w:rsid w:val="00BE09E0"/>
    <w:rsid w:val="00BE0A01"/>
    <w:rsid w:val="00BE15B7"/>
    <w:rsid w:val="00BE17CE"/>
    <w:rsid w:val="00BE17FA"/>
    <w:rsid w:val="00BE1ACF"/>
    <w:rsid w:val="00BE1E4C"/>
    <w:rsid w:val="00BE1F68"/>
    <w:rsid w:val="00BE21BC"/>
    <w:rsid w:val="00BE2306"/>
    <w:rsid w:val="00BE23B4"/>
    <w:rsid w:val="00BE25D4"/>
    <w:rsid w:val="00BE26F2"/>
    <w:rsid w:val="00BE27D6"/>
    <w:rsid w:val="00BE27EB"/>
    <w:rsid w:val="00BE2C30"/>
    <w:rsid w:val="00BE2CB4"/>
    <w:rsid w:val="00BE2D79"/>
    <w:rsid w:val="00BE2F0E"/>
    <w:rsid w:val="00BE2F5D"/>
    <w:rsid w:val="00BE2FF8"/>
    <w:rsid w:val="00BE343C"/>
    <w:rsid w:val="00BE393F"/>
    <w:rsid w:val="00BE3B15"/>
    <w:rsid w:val="00BE3C6F"/>
    <w:rsid w:val="00BE3E23"/>
    <w:rsid w:val="00BE3FFC"/>
    <w:rsid w:val="00BE43AC"/>
    <w:rsid w:val="00BE4417"/>
    <w:rsid w:val="00BE49FD"/>
    <w:rsid w:val="00BE4C34"/>
    <w:rsid w:val="00BE4EEE"/>
    <w:rsid w:val="00BE4F7E"/>
    <w:rsid w:val="00BE5361"/>
    <w:rsid w:val="00BE585D"/>
    <w:rsid w:val="00BE5A86"/>
    <w:rsid w:val="00BE5AA6"/>
    <w:rsid w:val="00BE5BCD"/>
    <w:rsid w:val="00BE5D13"/>
    <w:rsid w:val="00BE5DE4"/>
    <w:rsid w:val="00BE60E9"/>
    <w:rsid w:val="00BE6175"/>
    <w:rsid w:val="00BE64A4"/>
    <w:rsid w:val="00BE65F4"/>
    <w:rsid w:val="00BE6729"/>
    <w:rsid w:val="00BE67BF"/>
    <w:rsid w:val="00BE6CBE"/>
    <w:rsid w:val="00BE6DB0"/>
    <w:rsid w:val="00BE7067"/>
    <w:rsid w:val="00BE7148"/>
    <w:rsid w:val="00BE71F8"/>
    <w:rsid w:val="00BE74EC"/>
    <w:rsid w:val="00BE7733"/>
    <w:rsid w:val="00BE7C7B"/>
    <w:rsid w:val="00BE7FB6"/>
    <w:rsid w:val="00BE7FCB"/>
    <w:rsid w:val="00BF0032"/>
    <w:rsid w:val="00BF0308"/>
    <w:rsid w:val="00BF058D"/>
    <w:rsid w:val="00BF070D"/>
    <w:rsid w:val="00BF07B8"/>
    <w:rsid w:val="00BF0B90"/>
    <w:rsid w:val="00BF0CA2"/>
    <w:rsid w:val="00BF0DB0"/>
    <w:rsid w:val="00BF12DA"/>
    <w:rsid w:val="00BF13BF"/>
    <w:rsid w:val="00BF1600"/>
    <w:rsid w:val="00BF164A"/>
    <w:rsid w:val="00BF1664"/>
    <w:rsid w:val="00BF17D8"/>
    <w:rsid w:val="00BF1AEA"/>
    <w:rsid w:val="00BF1D6C"/>
    <w:rsid w:val="00BF1F2C"/>
    <w:rsid w:val="00BF2024"/>
    <w:rsid w:val="00BF2061"/>
    <w:rsid w:val="00BF2529"/>
    <w:rsid w:val="00BF2627"/>
    <w:rsid w:val="00BF26C4"/>
    <w:rsid w:val="00BF2882"/>
    <w:rsid w:val="00BF292E"/>
    <w:rsid w:val="00BF2CCD"/>
    <w:rsid w:val="00BF2E30"/>
    <w:rsid w:val="00BF3196"/>
    <w:rsid w:val="00BF3204"/>
    <w:rsid w:val="00BF3505"/>
    <w:rsid w:val="00BF380F"/>
    <w:rsid w:val="00BF3CFE"/>
    <w:rsid w:val="00BF419D"/>
    <w:rsid w:val="00BF48CA"/>
    <w:rsid w:val="00BF4F6D"/>
    <w:rsid w:val="00BF50DE"/>
    <w:rsid w:val="00BF525D"/>
    <w:rsid w:val="00BF5291"/>
    <w:rsid w:val="00BF5524"/>
    <w:rsid w:val="00BF5670"/>
    <w:rsid w:val="00BF56B1"/>
    <w:rsid w:val="00BF5834"/>
    <w:rsid w:val="00BF5960"/>
    <w:rsid w:val="00BF59BB"/>
    <w:rsid w:val="00BF5B67"/>
    <w:rsid w:val="00BF61D3"/>
    <w:rsid w:val="00BF6368"/>
    <w:rsid w:val="00BF67BE"/>
    <w:rsid w:val="00BF693A"/>
    <w:rsid w:val="00BF6965"/>
    <w:rsid w:val="00BF6C33"/>
    <w:rsid w:val="00BF7213"/>
    <w:rsid w:val="00BF7318"/>
    <w:rsid w:val="00BF74CC"/>
    <w:rsid w:val="00BF74CD"/>
    <w:rsid w:val="00BF782A"/>
    <w:rsid w:val="00BF7886"/>
    <w:rsid w:val="00BF79C5"/>
    <w:rsid w:val="00BF7C05"/>
    <w:rsid w:val="00BF7DF0"/>
    <w:rsid w:val="00BF7E88"/>
    <w:rsid w:val="00C00038"/>
    <w:rsid w:val="00C00059"/>
    <w:rsid w:val="00C00094"/>
    <w:rsid w:val="00C000AB"/>
    <w:rsid w:val="00C001D9"/>
    <w:rsid w:val="00C00C69"/>
    <w:rsid w:val="00C00CB8"/>
    <w:rsid w:val="00C00D5D"/>
    <w:rsid w:val="00C00EDA"/>
    <w:rsid w:val="00C010EB"/>
    <w:rsid w:val="00C014EA"/>
    <w:rsid w:val="00C0164F"/>
    <w:rsid w:val="00C01867"/>
    <w:rsid w:val="00C018C8"/>
    <w:rsid w:val="00C01ABA"/>
    <w:rsid w:val="00C01C2B"/>
    <w:rsid w:val="00C01D4A"/>
    <w:rsid w:val="00C0212F"/>
    <w:rsid w:val="00C0244F"/>
    <w:rsid w:val="00C0252E"/>
    <w:rsid w:val="00C02776"/>
    <w:rsid w:val="00C027BD"/>
    <w:rsid w:val="00C02A3B"/>
    <w:rsid w:val="00C02A6C"/>
    <w:rsid w:val="00C02F38"/>
    <w:rsid w:val="00C02FCC"/>
    <w:rsid w:val="00C03388"/>
    <w:rsid w:val="00C03407"/>
    <w:rsid w:val="00C03552"/>
    <w:rsid w:val="00C03602"/>
    <w:rsid w:val="00C0371A"/>
    <w:rsid w:val="00C03887"/>
    <w:rsid w:val="00C03A99"/>
    <w:rsid w:val="00C03B92"/>
    <w:rsid w:val="00C03D0C"/>
    <w:rsid w:val="00C03D2B"/>
    <w:rsid w:val="00C03DFC"/>
    <w:rsid w:val="00C03EA3"/>
    <w:rsid w:val="00C03F20"/>
    <w:rsid w:val="00C041A5"/>
    <w:rsid w:val="00C04252"/>
    <w:rsid w:val="00C0438F"/>
    <w:rsid w:val="00C044B5"/>
    <w:rsid w:val="00C0453F"/>
    <w:rsid w:val="00C0468F"/>
    <w:rsid w:val="00C0479F"/>
    <w:rsid w:val="00C0492B"/>
    <w:rsid w:val="00C04C92"/>
    <w:rsid w:val="00C04CA0"/>
    <w:rsid w:val="00C04CE0"/>
    <w:rsid w:val="00C04D4E"/>
    <w:rsid w:val="00C04EB5"/>
    <w:rsid w:val="00C04F01"/>
    <w:rsid w:val="00C04F3D"/>
    <w:rsid w:val="00C050AA"/>
    <w:rsid w:val="00C05205"/>
    <w:rsid w:val="00C05232"/>
    <w:rsid w:val="00C0524F"/>
    <w:rsid w:val="00C05567"/>
    <w:rsid w:val="00C056B0"/>
    <w:rsid w:val="00C05D5F"/>
    <w:rsid w:val="00C05EA7"/>
    <w:rsid w:val="00C05FED"/>
    <w:rsid w:val="00C060DA"/>
    <w:rsid w:val="00C0623F"/>
    <w:rsid w:val="00C068B3"/>
    <w:rsid w:val="00C0695A"/>
    <w:rsid w:val="00C06D55"/>
    <w:rsid w:val="00C06E83"/>
    <w:rsid w:val="00C0792B"/>
    <w:rsid w:val="00C07BF3"/>
    <w:rsid w:val="00C07C49"/>
    <w:rsid w:val="00C10007"/>
    <w:rsid w:val="00C10063"/>
    <w:rsid w:val="00C1024C"/>
    <w:rsid w:val="00C10316"/>
    <w:rsid w:val="00C105EF"/>
    <w:rsid w:val="00C10CAF"/>
    <w:rsid w:val="00C10EC8"/>
    <w:rsid w:val="00C1112E"/>
    <w:rsid w:val="00C11244"/>
    <w:rsid w:val="00C11275"/>
    <w:rsid w:val="00C112B2"/>
    <w:rsid w:val="00C113D0"/>
    <w:rsid w:val="00C11536"/>
    <w:rsid w:val="00C11647"/>
    <w:rsid w:val="00C1194C"/>
    <w:rsid w:val="00C11B03"/>
    <w:rsid w:val="00C11C93"/>
    <w:rsid w:val="00C11DD6"/>
    <w:rsid w:val="00C11EA2"/>
    <w:rsid w:val="00C11FD6"/>
    <w:rsid w:val="00C120B4"/>
    <w:rsid w:val="00C1232C"/>
    <w:rsid w:val="00C12441"/>
    <w:rsid w:val="00C124A2"/>
    <w:rsid w:val="00C124B4"/>
    <w:rsid w:val="00C124FD"/>
    <w:rsid w:val="00C125F3"/>
    <w:rsid w:val="00C12A11"/>
    <w:rsid w:val="00C12B30"/>
    <w:rsid w:val="00C12E5E"/>
    <w:rsid w:val="00C12EE3"/>
    <w:rsid w:val="00C12FB0"/>
    <w:rsid w:val="00C13111"/>
    <w:rsid w:val="00C13414"/>
    <w:rsid w:val="00C13789"/>
    <w:rsid w:val="00C13DD6"/>
    <w:rsid w:val="00C14536"/>
    <w:rsid w:val="00C14584"/>
    <w:rsid w:val="00C145F4"/>
    <w:rsid w:val="00C14612"/>
    <w:rsid w:val="00C148A4"/>
    <w:rsid w:val="00C14A8F"/>
    <w:rsid w:val="00C14AC7"/>
    <w:rsid w:val="00C14B7F"/>
    <w:rsid w:val="00C14CF8"/>
    <w:rsid w:val="00C14DFB"/>
    <w:rsid w:val="00C14E61"/>
    <w:rsid w:val="00C154E0"/>
    <w:rsid w:val="00C15866"/>
    <w:rsid w:val="00C15988"/>
    <w:rsid w:val="00C15A06"/>
    <w:rsid w:val="00C15B7E"/>
    <w:rsid w:val="00C15BC5"/>
    <w:rsid w:val="00C15C26"/>
    <w:rsid w:val="00C15CEE"/>
    <w:rsid w:val="00C15E6C"/>
    <w:rsid w:val="00C15F02"/>
    <w:rsid w:val="00C15F0A"/>
    <w:rsid w:val="00C161CB"/>
    <w:rsid w:val="00C16427"/>
    <w:rsid w:val="00C164AB"/>
    <w:rsid w:val="00C16673"/>
    <w:rsid w:val="00C167B0"/>
    <w:rsid w:val="00C16915"/>
    <w:rsid w:val="00C16AE5"/>
    <w:rsid w:val="00C16B29"/>
    <w:rsid w:val="00C16D25"/>
    <w:rsid w:val="00C16D5E"/>
    <w:rsid w:val="00C16E1D"/>
    <w:rsid w:val="00C16F63"/>
    <w:rsid w:val="00C16FBA"/>
    <w:rsid w:val="00C170C5"/>
    <w:rsid w:val="00C1720B"/>
    <w:rsid w:val="00C174E8"/>
    <w:rsid w:val="00C174EF"/>
    <w:rsid w:val="00C17551"/>
    <w:rsid w:val="00C1761F"/>
    <w:rsid w:val="00C17650"/>
    <w:rsid w:val="00C177A6"/>
    <w:rsid w:val="00C17958"/>
    <w:rsid w:val="00C1797C"/>
    <w:rsid w:val="00C17BC2"/>
    <w:rsid w:val="00C17DC7"/>
    <w:rsid w:val="00C20057"/>
    <w:rsid w:val="00C200B2"/>
    <w:rsid w:val="00C207EA"/>
    <w:rsid w:val="00C2092A"/>
    <w:rsid w:val="00C20961"/>
    <w:rsid w:val="00C209E8"/>
    <w:rsid w:val="00C20B79"/>
    <w:rsid w:val="00C20F0C"/>
    <w:rsid w:val="00C2106F"/>
    <w:rsid w:val="00C21081"/>
    <w:rsid w:val="00C212DD"/>
    <w:rsid w:val="00C2152F"/>
    <w:rsid w:val="00C21937"/>
    <w:rsid w:val="00C21CDA"/>
    <w:rsid w:val="00C21CE2"/>
    <w:rsid w:val="00C21D09"/>
    <w:rsid w:val="00C21ECA"/>
    <w:rsid w:val="00C220D5"/>
    <w:rsid w:val="00C222C1"/>
    <w:rsid w:val="00C2234C"/>
    <w:rsid w:val="00C22567"/>
    <w:rsid w:val="00C22658"/>
    <w:rsid w:val="00C22882"/>
    <w:rsid w:val="00C22C30"/>
    <w:rsid w:val="00C22F04"/>
    <w:rsid w:val="00C22FA4"/>
    <w:rsid w:val="00C23148"/>
    <w:rsid w:val="00C2346C"/>
    <w:rsid w:val="00C23A53"/>
    <w:rsid w:val="00C23AB7"/>
    <w:rsid w:val="00C23B62"/>
    <w:rsid w:val="00C23C2F"/>
    <w:rsid w:val="00C23CDB"/>
    <w:rsid w:val="00C24202"/>
    <w:rsid w:val="00C24288"/>
    <w:rsid w:val="00C24291"/>
    <w:rsid w:val="00C24683"/>
    <w:rsid w:val="00C2469B"/>
    <w:rsid w:val="00C24875"/>
    <w:rsid w:val="00C24907"/>
    <w:rsid w:val="00C24976"/>
    <w:rsid w:val="00C24BE5"/>
    <w:rsid w:val="00C24C9D"/>
    <w:rsid w:val="00C24D36"/>
    <w:rsid w:val="00C24E36"/>
    <w:rsid w:val="00C250FD"/>
    <w:rsid w:val="00C25357"/>
    <w:rsid w:val="00C25466"/>
    <w:rsid w:val="00C25829"/>
    <w:rsid w:val="00C259B4"/>
    <w:rsid w:val="00C25EDD"/>
    <w:rsid w:val="00C26005"/>
    <w:rsid w:val="00C26393"/>
    <w:rsid w:val="00C26521"/>
    <w:rsid w:val="00C26690"/>
    <w:rsid w:val="00C26932"/>
    <w:rsid w:val="00C269DF"/>
    <w:rsid w:val="00C26B20"/>
    <w:rsid w:val="00C26CEE"/>
    <w:rsid w:val="00C26D31"/>
    <w:rsid w:val="00C27195"/>
    <w:rsid w:val="00C274E5"/>
    <w:rsid w:val="00C2778E"/>
    <w:rsid w:val="00C277CC"/>
    <w:rsid w:val="00C27C71"/>
    <w:rsid w:val="00C27F8C"/>
    <w:rsid w:val="00C302B8"/>
    <w:rsid w:val="00C303D3"/>
    <w:rsid w:val="00C3040D"/>
    <w:rsid w:val="00C30860"/>
    <w:rsid w:val="00C30B15"/>
    <w:rsid w:val="00C30DC6"/>
    <w:rsid w:val="00C30EF7"/>
    <w:rsid w:val="00C31119"/>
    <w:rsid w:val="00C31156"/>
    <w:rsid w:val="00C311CB"/>
    <w:rsid w:val="00C3143F"/>
    <w:rsid w:val="00C314B0"/>
    <w:rsid w:val="00C31569"/>
    <w:rsid w:val="00C31851"/>
    <w:rsid w:val="00C3186C"/>
    <w:rsid w:val="00C3199C"/>
    <w:rsid w:val="00C31B7F"/>
    <w:rsid w:val="00C31BA5"/>
    <w:rsid w:val="00C31D18"/>
    <w:rsid w:val="00C31EB7"/>
    <w:rsid w:val="00C324C1"/>
    <w:rsid w:val="00C325FC"/>
    <w:rsid w:val="00C32793"/>
    <w:rsid w:val="00C3279E"/>
    <w:rsid w:val="00C32B75"/>
    <w:rsid w:val="00C32D39"/>
    <w:rsid w:val="00C32DAB"/>
    <w:rsid w:val="00C330A7"/>
    <w:rsid w:val="00C3397B"/>
    <w:rsid w:val="00C33E2C"/>
    <w:rsid w:val="00C33F31"/>
    <w:rsid w:val="00C34280"/>
    <w:rsid w:val="00C34898"/>
    <w:rsid w:val="00C349FA"/>
    <w:rsid w:val="00C34B9B"/>
    <w:rsid w:val="00C34D2E"/>
    <w:rsid w:val="00C34D3E"/>
    <w:rsid w:val="00C34D86"/>
    <w:rsid w:val="00C34FAD"/>
    <w:rsid w:val="00C35146"/>
    <w:rsid w:val="00C354D1"/>
    <w:rsid w:val="00C35BFC"/>
    <w:rsid w:val="00C35F74"/>
    <w:rsid w:val="00C36DFD"/>
    <w:rsid w:val="00C371A2"/>
    <w:rsid w:val="00C375C1"/>
    <w:rsid w:val="00C37613"/>
    <w:rsid w:val="00C3762D"/>
    <w:rsid w:val="00C379DD"/>
    <w:rsid w:val="00C37BF8"/>
    <w:rsid w:val="00C37E17"/>
    <w:rsid w:val="00C40026"/>
    <w:rsid w:val="00C400A7"/>
    <w:rsid w:val="00C402DB"/>
    <w:rsid w:val="00C40339"/>
    <w:rsid w:val="00C403AE"/>
    <w:rsid w:val="00C406CD"/>
    <w:rsid w:val="00C406F2"/>
    <w:rsid w:val="00C407DF"/>
    <w:rsid w:val="00C40984"/>
    <w:rsid w:val="00C40A06"/>
    <w:rsid w:val="00C40CCC"/>
    <w:rsid w:val="00C40E4A"/>
    <w:rsid w:val="00C40EE9"/>
    <w:rsid w:val="00C40F09"/>
    <w:rsid w:val="00C410BE"/>
    <w:rsid w:val="00C411FB"/>
    <w:rsid w:val="00C41546"/>
    <w:rsid w:val="00C4154E"/>
    <w:rsid w:val="00C41681"/>
    <w:rsid w:val="00C4177C"/>
    <w:rsid w:val="00C41B9D"/>
    <w:rsid w:val="00C41FE8"/>
    <w:rsid w:val="00C42104"/>
    <w:rsid w:val="00C421EB"/>
    <w:rsid w:val="00C425BC"/>
    <w:rsid w:val="00C428B8"/>
    <w:rsid w:val="00C42A3E"/>
    <w:rsid w:val="00C42D8A"/>
    <w:rsid w:val="00C42F1C"/>
    <w:rsid w:val="00C43328"/>
    <w:rsid w:val="00C4354C"/>
    <w:rsid w:val="00C43AF4"/>
    <w:rsid w:val="00C43BEE"/>
    <w:rsid w:val="00C43CB6"/>
    <w:rsid w:val="00C43CE8"/>
    <w:rsid w:val="00C43E84"/>
    <w:rsid w:val="00C43EA2"/>
    <w:rsid w:val="00C4402E"/>
    <w:rsid w:val="00C4497D"/>
    <w:rsid w:val="00C44F80"/>
    <w:rsid w:val="00C450D2"/>
    <w:rsid w:val="00C452BE"/>
    <w:rsid w:val="00C45400"/>
    <w:rsid w:val="00C45417"/>
    <w:rsid w:val="00C455E7"/>
    <w:rsid w:val="00C4596C"/>
    <w:rsid w:val="00C45984"/>
    <w:rsid w:val="00C463AD"/>
    <w:rsid w:val="00C46469"/>
    <w:rsid w:val="00C464D6"/>
    <w:rsid w:val="00C4652C"/>
    <w:rsid w:val="00C468F9"/>
    <w:rsid w:val="00C46A2F"/>
    <w:rsid w:val="00C46A57"/>
    <w:rsid w:val="00C46AFB"/>
    <w:rsid w:val="00C46CCE"/>
    <w:rsid w:val="00C46D4D"/>
    <w:rsid w:val="00C46DBD"/>
    <w:rsid w:val="00C46E70"/>
    <w:rsid w:val="00C46EC5"/>
    <w:rsid w:val="00C471E2"/>
    <w:rsid w:val="00C47340"/>
    <w:rsid w:val="00C475C2"/>
    <w:rsid w:val="00C4769F"/>
    <w:rsid w:val="00C479B7"/>
    <w:rsid w:val="00C47A0C"/>
    <w:rsid w:val="00C47DA6"/>
    <w:rsid w:val="00C47E1A"/>
    <w:rsid w:val="00C500BF"/>
    <w:rsid w:val="00C5011F"/>
    <w:rsid w:val="00C50151"/>
    <w:rsid w:val="00C50490"/>
    <w:rsid w:val="00C5067C"/>
    <w:rsid w:val="00C507FD"/>
    <w:rsid w:val="00C50834"/>
    <w:rsid w:val="00C509A3"/>
    <w:rsid w:val="00C509BD"/>
    <w:rsid w:val="00C50D16"/>
    <w:rsid w:val="00C50E6E"/>
    <w:rsid w:val="00C5126D"/>
    <w:rsid w:val="00C51364"/>
    <w:rsid w:val="00C513D4"/>
    <w:rsid w:val="00C5146D"/>
    <w:rsid w:val="00C51619"/>
    <w:rsid w:val="00C517D0"/>
    <w:rsid w:val="00C51A4C"/>
    <w:rsid w:val="00C51CE9"/>
    <w:rsid w:val="00C51F15"/>
    <w:rsid w:val="00C52348"/>
    <w:rsid w:val="00C5269B"/>
    <w:rsid w:val="00C5273F"/>
    <w:rsid w:val="00C5284A"/>
    <w:rsid w:val="00C52B16"/>
    <w:rsid w:val="00C52BC1"/>
    <w:rsid w:val="00C52C41"/>
    <w:rsid w:val="00C52DAA"/>
    <w:rsid w:val="00C52E74"/>
    <w:rsid w:val="00C53231"/>
    <w:rsid w:val="00C53457"/>
    <w:rsid w:val="00C53755"/>
    <w:rsid w:val="00C53862"/>
    <w:rsid w:val="00C5387D"/>
    <w:rsid w:val="00C53BFC"/>
    <w:rsid w:val="00C53FE3"/>
    <w:rsid w:val="00C543F8"/>
    <w:rsid w:val="00C5455D"/>
    <w:rsid w:val="00C54601"/>
    <w:rsid w:val="00C546E2"/>
    <w:rsid w:val="00C548D9"/>
    <w:rsid w:val="00C5501C"/>
    <w:rsid w:val="00C5529C"/>
    <w:rsid w:val="00C553D9"/>
    <w:rsid w:val="00C55466"/>
    <w:rsid w:val="00C55847"/>
    <w:rsid w:val="00C55E0E"/>
    <w:rsid w:val="00C56032"/>
    <w:rsid w:val="00C562B7"/>
    <w:rsid w:val="00C5632B"/>
    <w:rsid w:val="00C56623"/>
    <w:rsid w:val="00C56A25"/>
    <w:rsid w:val="00C56A65"/>
    <w:rsid w:val="00C56B5E"/>
    <w:rsid w:val="00C56DAC"/>
    <w:rsid w:val="00C56EE0"/>
    <w:rsid w:val="00C56FA6"/>
    <w:rsid w:val="00C5705F"/>
    <w:rsid w:val="00C57071"/>
    <w:rsid w:val="00C57258"/>
    <w:rsid w:val="00C5738A"/>
    <w:rsid w:val="00C5747A"/>
    <w:rsid w:val="00C574E4"/>
    <w:rsid w:val="00C574E7"/>
    <w:rsid w:val="00C576E9"/>
    <w:rsid w:val="00C579A1"/>
    <w:rsid w:val="00C601C1"/>
    <w:rsid w:val="00C603A8"/>
    <w:rsid w:val="00C604A0"/>
    <w:rsid w:val="00C6058C"/>
    <w:rsid w:val="00C6080B"/>
    <w:rsid w:val="00C6082E"/>
    <w:rsid w:val="00C60C66"/>
    <w:rsid w:val="00C60DE3"/>
    <w:rsid w:val="00C60EC3"/>
    <w:rsid w:val="00C61191"/>
    <w:rsid w:val="00C61246"/>
    <w:rsid w:val="00C61277"/>
    <w:rsid w:val="00C6137D"/>
    <w:rsid w:val="00C6142B"/>
    <w:rsid w:val="00C6154B"/>
    <w:rsid w:val="00C6154E"/>
    <w:rsid w:val="00C615D1"/>
    <w:rsid w:val="00C61AAC"/>
    <w:rsid w:val="00C61CD2"/>
    <w:rsid w:val="00C61F3A"/>
    <w:rsid w:val="00C621BF"/>
    <w:rsid w:val="00C62223"/>
    <w:rsid w:val="00C62387"/>
    <w:rsid w:val="00C623FB"/>
    <w:rsid w:val="00C62A69"/>
    <w:rsid w:val="00C62F23"/>
    <w:rsid w:val="00C62FB5"/>
    <w:rsid w:val="00C63279"/>
    <w:rsid w:val="00C63284"/>
    <w:rsid w:val="00C63531"/>
    <w:rsid w:val="00C6360B"/>
    <w:rsid w:val="00C63A7C"/>
    <w:rsid w:val="00C63BB6"/>
    <w:rsid w:val="00C63BDD"/>
    <w:rsid w:val="00C63D5B"/>
    <w:rsid w:val="00C64296"/>
    <w:rsid w:val="00C642BE"/>
    <w:rsid w:val="00C64F1C"/>
    <w:rsid w:val="00C6539C"/>
    <w:rsid w:val="00C655FE"/>
    <w:rsid w:val="00C65675"/>
    <w:rsid w:val="00C656C8"/>
    <w:rsid w:val="00C656F2"/>
    <w:rsid w:val="00C65843"/>
    <w:rsid w:val="00C65A8D"/>
    <w:rsid w:val="00C65C0D"/>
    <w:rsid w:val="00C65C57"/>
    <w:rsid w:val="00C65E5C"/>
    <w:rsid w:val="00C65FC8"/>
    <w:rsid w:val="00C663DC"/>
    <w:rsid w:val="00C663ED"/>
    <w:rsid w:val="00C66422"/>
    <w:rsid w:val="00C6669E"/>
    <w:rsid w:val="00C666FA"/>
    <w:rsid w:val="00C6671C"/>
    <w:rsid w:val="00C667C8"/>
    <w:rsid w:val="00C6689C"/>
    <w:rsid w:val="00C66A77"/>
    <w:rsid w:val="00C6710B"/>
    <w:rsid w:val="00C676F1"/>
    <w:rsid w:val="00C677EB"/>
    <w:rsid w:val="00C67808"/>
    <w:rsid w:val="00C679B1"/>
    <w:rsid w:val="00C67AF9"/>
    <w:rsid w:val="00C67AFB"/>
    <w:rsid w:val="00C67F02"/>
    <w:rsid w:val="00C67F13"/>
    <w:rsid w:val="00C67F67"/>
    <w:rsid w:val="00C67FEC"/>
    <w:rsid w:val="00C7014A"/>
    <w:rsid w:val="00C7030B"/>
    <w:rsid w:val="00C70642"/>
    <w:rsid w:val="00C709E4"/>
    <w:rsid w:val="00C70AB0"/>
    <w:rsid w:val="00C70D85"/>
    <w:rsid w:val="00C70E19"/>
    <w:rsid w:val="00C70E1F"/>
    <w:rsid w:val="00C70E55"/>
    <w:rsid w:val="00C70E62"/>
    <w:rsid w:val="00C71151"/>
    <w:rsid w:val="00C711F0"/>
    <w:rsid w:val="00C71279"/>
    <w:rsid w:val="00C71A0C"/>
    <w:rsid w:val="00C71D27"/>
    <w:rsid w:val="00C71DB4"/>
    <w:rsid w:val="00C71F9A"/>
    <w:rsid w:val="00C7200F"/>
    <w:rsid w:val="00C72211"/>
    <w:rsid w:val="00C72319"/>
    <w:rsid w:val="00C72850"/>
    <w:rsid w:val="00C72965"/>
    <w:rsid w:val="00C7299F"/>
    <w:rsid w:val="00C72B5C"/>
    <w:rsid w:val="00C72E01"/>
    <w:rsid w:val="00C73923"/>
    <w:rsid w:val="00C739C1"/>
    <w:rsid w:val="00C73B8F"/>
    <w:rsid w:val="00C73BDF"/>
    <w:rsid w:val="00C73CFE"/>
    <w:rsid w:val="00C7406F"/>
    <w:rsid w:val="00C741E3"/>
    <w:rsid w:val="00C74294"/>
    <w:rsid w:val="00C7483D"/>
    <w:rsid w:val="00C74959"/>
    <w:rsid w:val="00C74C94"/>
    <w:rsid w:val="00C74D6C"/>
    <w:rsid w:val="00C74E33"/>
    <w:rsid w:val="00C74F1E"/>
    <w:rsid w:val="00C750C6"/>
    <w:rsid w:val="00C75935"/>
    <w:rsid w:val="00C75D4D"/>
    <w:rsid w:val="00C76163"/>
    <w:rsid w:val="00C7626D"/>
    <w:rsid w:val="00C763AE"/>
    <w:rsid w:val="00C7660F"/>
    <w:rsid w:val="00C766F2"/>
    <w:rsid w:val="00C769DB"/>
    <w:rsid w:val="00C76D1B"/>
    <w:rsid w:val="00C77238"/>
    <w:rsid w:val="00C776B0"/>
    <w:rsid w:val="00C77788"/>
    <w:rsid w:val="00C77873"/>
    <w:rsid w:val="00C77FD9"/>
    <w:rsid w:val="00C801F5"/>
    <w:rsid w:val="00C80502"/>
    <w:rsid w:val="00C805AA"/>
    <w:rsid w:val="00C80697"/>
    <w:rsid w:val="00C807A8"/>
    <w:rsid w:val="00C80A5E"/>
    <w:rsid w:val="00C80CB1"/>
    <w:rsid w:val="00C80F02"/>
    <w:rsid w:val="00C80F31"/>
    <w:rsid w:val="00C813FB"/>
    <w:rsid w:val="00C81465"/>
    <w:rsid w:val="00C81548"/>
    <w:rsid w:val="00C81893"/>
    <w:rsid w:val="00C8189B"/>
    <w:rsid w:val="00C81B1F"/>
    <w:rsid w:val="00C81E90"/>
    <w:rsid w:val="00C82438"/>
    <w:rsid w:val="00C82489"/>
    <w:rsid w:val="00C824BE"/>
    <w:rsid w:val="00C82723"/>
    <w:rsid w:val="00C82915"/>
    <w:rsid w:val="00C82C50"/>
    <w:rsid w:val="00C82CD0"/>
    <w:rsid w:val="00C8308E"/>
    <w:rsid w:val="00C837FF"/>
    <w:rsid w:val="00C83A5E"/>
    <w:rsid w:val="00C83B14"/>
    <w:rsid w:val="00C83C2D"/>
    <w:rsid w:val="00C83C93"/>
    <w:rsid w:val="00C83E3C"/>
    <w:rsid w:val="00C84020"/>
    <w:rsid w:val="00C84130"/>
    <w:rsid w:val="00C846E3"/>
    <w:rsid w:val="00C846FA"/>
    <w:rsid w:val="00C8494E"/>
    <w:rsid w:val="00C84CE6"/>
    <w:rsid w:val="00C84DC5"/>
    <w:rsid w:val="00C850A2"/>
    <w:rsid w:val="00C851B0"/>
    <w:rsid w:val="00C85449"/>
    <w:rsid w:val="00C85945"/>
    <w:rsid w:val="00C85A6E"/>
    <w:rsid w:val="00C8625E"/>
    <w:rsid w:val="00C8627C"/>
    <w:rsid w:val="00C8666A"/>
    <w:rsid w:val="00C8676C"/>
    <w:rsid w:val="00C8694E"/>
    <w:rsid w:val="00C86A60"/>
    <w:rsid w:val="00C86C85"/>
    <w:rsid w:val="00C86EB9"/>
    <w:rsid w:val="00C86F66"/>
    <w:rsid w:val="00C86FF5"/>
    <w:rsid w:val="00C870C1"/>
    <w:rsid w:val="00C8713F"/>
    <w:rsid w:val="00C87582"/>
    <w:rsid w:val="00C87774"/>
    <w:rsid w:val="00C8784A"/>
    <w:rsid w:val="00C87BDB"/>
    <w:rsid w:val="00C87C71"/>
    <w:rsid w:val="00C903A7"/>
    <w:rsid w:val="00C90401"/>
    <w:rsid w:val="00C90791"/>
    <w:rsid w:val="00C90846"/>
    <w:rsid w:val="00C908B0"/>
    <w:rsid w:val="00C9092D"/>
    <w:rsid w:val="00C90C35"/>
    <w:rsid w:val="00C90E84"/>
    <w:rsid w:val="00C911E9"/>
    <w:rsid w:val="00C9129D"/>
    <w:rsid w:val="00C91C35"/>
    <w:rsid w:val="00C91DC4"/>
    <w:rsid w:val="00C91FD0"/>
    <w:rsid w:val="00C92361"/>
    <w:rsid w:val="00C9249D"/>
    <w:rsid w:val="00C9258D"/>
    <w:rsid w:val="00C929C4"/>
    <w:rsid w:val="00C93129"/>
    <w:rsid w:val="00C931DA"/>
    <w:rsid w:val="00C933A5"/>
    <w:rsid w:val="00C93578"/>
    <w:rsid w:val="00C93621"/>
    <w:rsid w:val="00C9383A"/>
    <w:rsid w:val="00C938ED"/>
    <w:rsid w:val="00C93919"/>
    <w:rsid w:val="00C93945"/>
    <w:rsid w:val="00C93D20"/>
    <w:rsid w:val="00C93E19"/>
    <w:rsid w:val="00C94047"/>
    <w:rsid w:val="00C94093"/>
    <w:rsid w:val="00C94178"/>
    <w:rsid w:val="00C941DD"/>
    <w:rsid w:val="00C94569"/>
    <w:rsid w:val="00C94636"/>
    <w:rsid w:val="00C9481A"/>
    <w:rsid w:val="00C94A7E"/>
    <w:rsid w:val="00C94B3C"/>
    <w:rsid w:val="00C94E32"/>
    <w:rsid w:val="00C94F0A"/>
    <w:rsid w:val="00C95113"/>
    <w:rsid w:val="00C95140"/>
    <w:rsid w:val="00C953AC"/>
    <w:rsid w:val="00C954C2"/>
    <w:rsid w:val="00C956E2"/>
    <w:rsid w:val="00C9575B"/>
    <w:rsid w:val="00C959C1"/>
    <w:rsid w:val="00C96023"/>
    <w:rsid w:val="00C965AF"/>
    <w:rsid w:val="00C96932"/>
    <w:rsid w:val="00C96AED"/>
    <w:rsid w:val="00C97AD6"/>
    <w:rsid w:val="00C97B82"/>
    <w:rsid w:val="00C97BE4"/>
    <w:rsid w:val="00C97C3B"/>
    <w:rsid w:val="00C97C54"/>
    <w:rsid w:val="00CA0073"/>
    <w:rsid w:val="00CA0107"/>
    <w:rsid w:val="00CA0192"/>
    <w:rsid w:val="00CA025B"/>
    <w:rsid w:val="00CA0297"/>
    <w:rsid w:val="00CA0429"/>
    <w:rsid w:val="00CA05D4"/>
    <w:rsid w:val="00CA0985"/>
    <w:rsid w:val="00CA0A58"/>
    <w:rsid w:val="00CA0FAE"/>
    <w:rsid w:val="00CA101F"/>
    <w:rsid w:val="00CA10C3"/>
    <w:rsid w:val="00CA15FC"/>
    <w:rsid w:val="00CA19F5"/>
    <w:rsid w:val="00CA1CC6"/>
    <w:rsid w:val="00CA239A"/>
    <w:rsid w:val="00CA23DE"/>
    <w:rsid w:val="00CA255C"/>
    <w:rsid w:val="00CA258C"/>
    <w:rsid w:val="00CA26E1"/>
    <w:rsid w:val="00CA2736"/>
    <w:rsid w:val="00CA2C4C"/>
    <w:rsid w:val="00CA2D1C"/>
    <w:rsid w:val="00CA2D43"/>
    <w:rsid w:val="00CA3264"/>
    <w:rsid w:val="00CA334F"/>
    <w:rsid w:val="00CA336F"/>
    <w:rsid w:val="00CA34B1"/>
    <w:rsid w:val="00CA352C"/>
    <w:rsid w:val="00CA3671"/>
    <w:rsid w:val="00CA37A6"/>
    <w:rsid w:val="00CA39F8"/>
    <w:rsid w:val="00CA3E10"/>
    <w:rsid w:val="00CA430F"/>
    <w:rsid w:val="00CA445B"/>
    <w:rsid w:val="00CA4677"/>
    <w:rsid w:val="00CA47B3"/>
    <w:rsid w:val="00CA480A"/>
    <w:rsid w:val="00CA4818"/>
    <w:rsid w:val="00CA4B48"/>
    <w:rsid w:val="00CA4C0D"/>
    <w:rsid w:val="00CA4E51"/>
    <w:rsid w:val="00CA4F23"/>
    <w:rsid w:val="00CA4FF7"/>
    <w:rsid w:val="00CA517C"/>
    <w:rsid w:val="00CA52CF"/>
    <w:rsid w:val="00CA5D51"/>
    <w:rsid w:val="00CA5FC7"/>
    <w:rsid w:val="00CA6174"/>
    <w:rsid w:val="00CA6836"/>
    <w:rsid w:val="00CA6921"/>
    <w:rsid w:val="00CA6993"/>
    <w:rsid w:val="00CA6E4F"/>
    <w:rsid w:val="00CA6F2A"/>
    <w:rsid w:val="00CA6F3A"/>
    <w:rsid w:val="00CA6F7C"/>
    <w:rsid w:val="00CA70FA"/>
    <w:rsid w:val="00CA7C35"/>
    <w:rsid w:val="00CA7E05"/>
    <w:rsid w:val="00CA7E32"/>
    <w:rsid w:val="00CA7FA0"/>
    <w:rsid w:val="00CB03AE"/>
    <w:rsid w:val="00CB0520"/>
    <w:rsid w:val="00CB0606"/>
    <w:rsid w:val="00CB0751"/>
    <w:rsid w:val="00CB080A"/>
    <w:rsid w:val="00CB08BD"/>
    <w:rsid w:val="00CB0B70"/>
    <w:rsid w:val="00CB0BC5"/>
    <w:rsid w:val="00CB0BDC"/>
    <w:rsid w:val="00CB0DB1"/>
    <w:rsid w:val="00CB0DD1"/>
    <w:rsid w:val="00CB0DD9"/>
    <w:rsid w:val="00CB0E21"/>
    <w:rsid w:val="00CB0E4E"/>
    <w:rsid w:val="00CB0FF8"/>
    <w:rsid w:val="00CB12B0"/>
    <w:rsid w:val="00CB1324"/>
    <w:rsid w:val="00CB17D9"/>
    <w:rsid w:val="00CB1A0C"/>
    <w:rsid w:val="00CB1AC3"/>
    <w:rsid w:val="00CB1C14"/>
    <w:rsid w:val="00CB1DBD"/>
    <w:rsid w:val="00CB2135"/>
    <w:rsid w:val="00CB2283"/>
    <w:rsid w:val="00CB2356"/>
    <w:rsid w:val="00CB24A5"/>
    <w:rsid w:val="00CB285E"/>
    <w:rsid w:val="00CB2E87"/>
    <w:rsid w:val="00CB319C"/>
    <w:rsid w:val="00CB3235"/>
    <w:rsid w:val="00CB366F"/>
    <w:rsid w:val="00CB380F"/>
    <w:rsid w:val="00CB3A9F"/>
    <w:rsid w:val="00CB3B50"/>
    <w:rsid w:val="00CB3C3F"/>
    <w:rsid w:val="00CB3D86"/>
    <w:rsid w:val="00CB3DF9"/>
    <w:rsid w:val="00CB3F41"/>
    <w:rsid w:val="00CB4555"/>
    <w:rsid w:val="00CB460B"/>
    <w:rsid w:val="00CB49DF"/>
    <w:rsid w:val="00CB4C0A"/>
    <w:rsid w:val="00CB4DAC"/>
    <w:rsid w:val="00CB4DCA"/>
    <w:rsid w:val="00CB51A4"/>
    <w:rsid w:val="00CB5643"/>
    <w:rsid w:val="00CB567A"/>
    <w:rsid w:val="00CB56A4"/>
    <w:rsid w:val="00CB57B1"/>
    <w:rsid w:val="00CB5B8B"/>
    <w:rsid w:val="00CB5BA1"/>
    <w:rsid w:val="00CB5C87"/>
    <w:rsid w:val="00CB5FB9"/>
    <w:rsid w:val="00CB6121"/>
    <w:rsid w:val="00CB62F4"/>
    <w:rsid w:val="00CB6454"/>
    <w:rsid w:val="00CB661B"/>
    <w:rsid w:val="00CB665B"/>
    <w:rsid w:val="00CB6A13"/>
    <w:rsid w:val="00CB6A27"/>
    <w:rsid w:val="00CB6E86"/>
    <w:rsid w:val="00CB6F75"/>
    <w:rsid w:val="00CB7077"/>
    <w:rsid w:val="00CB70AC"/>
    <w:rsid w:val="00CB72C8"/>
    <w:rsid w:val="00CB73FB"/>
    <w:rsid w:val="00CB743E"/>
    <w:rsid w:val="00CB74E0"/>
    <w:rsid w:val="00CB76E4"/>
    <w:rsid w:val="00CB771B"/>
    <w:rsid w:val="00CB7B02"/>
    <w:rsid w:val="00CB7BFB"/>
    <w:rsid w:val="00CB7C28"/>
    <w:rsid w:val="00CB7C30"/>
    <w:rsid w:val="00CB7D4E"/>
    <w:rsid w:val="00CB7E45"/>
    <w:rsid w:val="00CB7F09"/>
    <w:rsid w:val="00CC020B"/>
    <w:rsid w:val="00CC051F"/>
    <w:rsid w:val="00CC06D0"/>
    <w:rsid w:val="00CC0709"/>
    <w:rsid w:val="00CC0789"/>
    <w:rsid w:val="00CC0C63"/>
    <w:rsid w:val="00CC0E05"/>
    <w:rsid w:val="00CC103A"/>
    <w:rsid w:val="00CC1058"/>
    <w:rsid w:val="00CC1289"/>
    <w:rsid w:val="00CC14C3"/>
    <w:rsid w:val="00CC1B4C"/>
    <w:rsid w:val="00CC1B6D"/>
    <w:rsid w:val="00CC1BB1"/>
    <w:rsid w:val="00CC1EF0"/>
    <w:rsid w:val="00CC1FAD"/>
    <w:rsid w:val="00CC20D9"/>
    <w:rsid w:val="00CC21EE"/>
    <w:rsid w:val="00CC245B"/>
    <w:rsid w:val="00CC2605"/>
    <w:rsid w:val="00CC27EE"/>
    <w:rsid w:val="00CC28C1"/>
    <w:rsid w:val="00CC2AB1"/>
    <w:rsid w:val="00CC3194"/>
    <w:rsid w:val="00CC35A3"/>
    <w:rsid w:val="00CC365D"/>
    <w:rsid w:val="00CC3A55"/>
    <w:rsid w:val="00CC3B74"/>
    <w:rsid w:val="00CC3E34"/>
    <w:rsid w:val="00CC3EA2"/>
    <w:rsid w:val="00CC434A"/>
    <w:rsid w:val="00CC4527"/>
    <w:rsid w:val="00CC4634"/>
    <w:rsid w:val="00CC479D"/>
    <w:rsid w:val="00CC4B05"/>
    <w:rsid w:val="00CC4DB9"/>
    <w:rsid w:val="00CC4DFB"/>
    <w:rsid w:val="00CC4E04"/>
    <w:rsid w:val="00CC4FAD"/>
    <w:rsid w:val="00CC4FF1"/>
    <w:rsid w:val="00CC52AC"/>
    <w:rsid w:val="00CC52DA"/>
    <w:rsid w:val="00CC5374"/>
    <w:rsid w:val="00CC55E3"/>
    <w:rsid w:val="00CC5944"/>
    <w:rsid w:val="00CC5D10"/>
    <w:rsid w:val="00CC6051"/>
    <w:rsid w:val="00CC6098"/>
    <w:rsid w:val="00CC60C3"/>
    <w:rsid w:val="00CC60FB"/>
    <w:rsid w:val="00CC6356"/>
    <w:rsid w:val="00CC63B1"/>
    <w:rsid w:val="00CC684F"/>
    <w:rsid w:val="00CC6FE0"/>
    <w:rsid w:val="00CC73B1"/>
    <w:rsid w:val="00CC7728"/>
    <w:rsid w:val="00CC780D"/>
    <w:rsid w:val="00CC79C8"/>
    <w:rsid w:val="00CC7A5E"/>
    <w:rsid w:val="00CC7BF9"/>
    <w:rsid w:val="00CC7CA2"/>
    <w:rsid w:val="00CC7CC1"/>
    <w:rsid w:val="00CC7FC1"/>
    <w:rsid w:val="00CD00D2"/>
    <w:rsid w:val="00CD0201"/>
    <w:rsid w:val="00CD0462"/>
    <w:rsid w:val="00CD0474"/>
    <w:rsid w:val="00CD052E"/>
    <w:rsid w:val="00CD05D5"/>
    <w:rsid w:val="00CD069C"/>
    <w:rsid w:val="00CD06AC"/>
    <w:rsid w:val="00CD083D"/>
    <w:rsid w:val="00CD08FF"/>
    <w:rsid w:val="00CD091E"/>
    <w:rsid w:val="00CD0988"/>
    <w:rsid w:val="00CD0CD5"/>
    <w:rsid w:val="00CD1089"/>
    <w:rsid w:val="00CD115B"/>
    <w:rsid w:val="00CD1244"/>
    <w:rsid w:val="00CD1348"/>
    <w:rsid w:val="00CD1361"/>
    <w:rsid w:val="00CD1658"/>
    <w:rsid w:val="00CD16AB"/>
    <w:rsid w:val="00CD180C"/>
    <w:rsid w:val="00CD18EC"/>
    <w:rsid w:val="00CD1AED"/>
    <w:rsid w:val="00CD1B5C"/>
    <w:rsid w:val="00CD1BA7"/>
    <w:rsid w:val="00CD1E93"/>
    <w:rsid w:val="00CD1EB4"/>
    <w:rsid w:val="00CD1F7E"/>
    <w:rsid w:val="00CD1F94"/>
    <w:rsid w:val="00CD2145"/>
    <w:rsid w:val="00CD23B7"/>
    <w:rsid w:val="00CD2797"/>
    <w:rsid w:val="00CD27D4"/>
    <w:rsid w:val="00CD283C"/>
    <w:rsid w:val="00CD2B3D"/>
    <w:rsid w:val="00CD2BBE"/>
    <w:rsid w:val="00CD2CE6"/>
    <w:rsid w:val="00CD2D38"/>
    <w:rsid w:val="00CD3201"/>
    <w:rsid w:val="00CD34D9"/>
    <w:rsid w:val="00CD38C2"/>
    <w:rsid w:val="00CD39A5"/>
    <w:rsid w:val="00CD4018"/>
    <w:rsid w:val="00CD404F"/>
    <w:rsid w:val="00CD4086"/>
    <w:rsid w:val="00CD46B0"/>
    <w:rsid w:val="00CD48A8"/>
    <w:rsid w:val="00CD4D3C"/>
    <w:rsid w:val="00CD503B"/>
    <w:rsid w:val="00CD53A9"/>
    <w:rsid w:val="00CD5569"/>
    <w:rsid w:val="00CD598D"/>
    <w:rsid w:val="00CD5E6C"/>
    <w:rsid w:val="00CD60E3"/>
    <w:rsid w:val="00CD630B"/>
    <w:rsid w:val="00CD6616"/>
    <w:rsid w:val="00CD6828"/>
    <w:rsid w:val="00CD690C"/>
    <w:rsid w:val="00CD6D37"/>
    <w:rsid w:val="00CD6E6E"/>
    <w:rsid w:val="00CD70A8"/>
    <w:rsid w:val="00CD74CD"/>
    <w:rsid w:val="00CD77FA"/>
    <w:rsid w:val="00CD78A0"/>
    <w:rsid w:val="00CD7B3B"/>
    <w:rsid w:val="00CD7C95"/>
    <w:rsid w:val="00CD7CA3"/>
    <w:rsid w:val="00CD7E3C"/>
    <w:rsid w:val="00CD7EA1"/>
    <w:rsid w:val="00CD7F4C"/>
    <w:rsid w:val="00CE0237"/>
    <w:rsid w:val="00CE041B"/>
    <w:rsid w:val="00CE0432"/>
    <w:rsid w:val="00CE0826"/>
    <w:rsid w:val="00CE095B"/>
    <w:rsid w:val="00CE0D3D"/>
    <w:rsid w:val="00CE1126"/>
    <w:rsid w:val="00CE115A"/>
    <w:rsid w:val="00CE11BD"/>
    <w:rsid w:val="00CE151D"/>
    <w:rsid w:val="00CE15D3"/>
    <w:rsid w:val="00CE1602"/>
    <w:rsid w:val="00CE1700"/>
    <w:rsid w:val="00CE171A"/>
    <w:rsid w:val="00CE1822"/>
    <w:rsid w:val="00CE1BF4"/>
    <w:rsid w:val="00CE23F5"/>
    <w:rsid w:val="00CE2449"/>
    <w:rsid w:val="00CE2538"/>
    <w:rsid w:val="00CE2688"/>
    <w:rsid w:val="00CE287E"/>
    <w:rsid w:val="00CE28DF"/>
    <w:rsid w:val="00CE2B4E"/>
    <w:rsid w:val="00CE2CA9"/>
    <w:rsid w:val="00CE2E9A"/>
    <w:rsid w:val="00CE2EF9"/>
    <w:rsid w:val="00CE2F64"/>
    <w:rsid w:val="00CE315B"/>
    <w:rsid w:val="00CE42BF"/>
    <w:rsid w:val="00CE43A1"/>
    <w:rsid w:val="00CE46A6"/>
    <w:rsid w:val="00CE46BA"/>
    <w:rsid w:val="00CE475B"/>
    <w:rsid w:val="00CE4825"/>
    <w:rsid w:val="00CE4E55"/>
    <w:rsid w:val="00CE4EB8"/>
    <w:rsid w:val="00CE4F91"/>
    <w:rsid w:val="00CE5067"/>
    <w:rsid w:val="00CE516F"/>
    <w:rsid w:val="00CE5748"/>
    <w:rsid w:val="00CE5AE9"/>
    <w:rsid w:val="00CE5AEC"/>
    <w:rsid w:val="00CE5B80"/>
    <w:rsid w:val="00CE5BCA"/>
    <w:rsid w:val="00CE5DF8"/>
    <w:rsid w:val="00CE60BF"/>
    <w:rsid w:val="00CE6298"/>
    <w:rsid w:val="00CE631A"/>
    <w:rsid w:val="00CE63A4"/>
    <w:rsid w:val="00CE63F7"/>
    <w:rsid w:val="00CE6478"/>
    <w:rsid w:val="00CE65E8"/>
    <w:rsid w:val="00CE6B42"/>
    <w:rsid w:val="00CE6B4A"/>
    <w:rsid w:val="00CE6C39"/>
    <w:rsid w:val="00CE6C41"/>
    <w:rsid w:val="00CE6F89"/>
    <w:rsid w:val="00CE73AB"/>
    <w:rsid w:val="00CE7463"/>
    <w:rsid w:val="00CE771C"/>
    <w:rsid w:val="00CE7777"/>
    <w:rsid w:val="00CE79DD"/>
    <w:rsid w:val="00CE7A6B"/>
    <w:rsid w:val="00CF0105"/>
    <w:rsid w:val="00CF02CD"/>
    <w:rsid w:val="00CF02D1"/>
    <w:rsid w:val="00CF0368"/>
    <w:rsid w:val="00CF03B4"/>
    <w:rsid w:val="00CF0505"/>
    <w:rsid w:val="00CF0587"/>
    <w:rsid w:val="00CF06A7"/>
    <w:rsid w:val="00CF0B0F"/>
    <w:rsid w:val="00CF0B2F"/>
    <w:rsid w:val="00CF0D7B"/>
    <w:rsid w:val="00CF0F20"/>
    <w:rsid w:val="00CF0F45"/>
    <w:rsid w:val="00CF132F"/>
    <w:rsid w:val="00CF190E"/>
    <w:rsid w:val="00CF1BD3"/>
    <w:rsid w:val="00CF1E9C"/>
    <w:rsid w:val="00CF1FAE"/>
    <w:rsid w:val="00CF202C"/>
    <w:rsid w:val="00CF2235"/>
    <w:rsid w:val="00CF252B"/>
    <w:rsid w:val="00CF2E20"/>
    <w:rsid w:val="00CF2FFC"/>
    <w:rsid w:val="00CF302E"/>
    <w:rsid w:val="00CF311D"/>
    <w:rsid w:val="00CF318B"/>
    <w:rsid w:val="00CF32BE"/>
    <w:rsid w:val="00CF343E"/>
    <w:rsid w:val="00CF358D"/>
    <w:rsid w:val="00CF3882"/>
    <w:rsid w:val="00CF39C8"/>
    <w:rsid w:val="00CF3AAA"/>
    <w:rsid w:val="00CF41E6"/>
    <w:rsid w:val="00CF47F3"/>
    <w:rsid w:val="00CF488B"/>
    <w:rsid w:val="00CF4DA9"/>
    <w:rsid w:val="00CF4E31"/>
    <w:rsid w:val="00CF4E33"/>
    <w:rsid w:val="00CF5067"/>
    <w:rsid w:val="00CF50C8"/>
    <w:rsid w:val="00CF51A8"/>
    <w:rsid w:val="00CF5286"/>
    <w:rsid w:val="00CF553A"/>
    <w:rsid w:val="00CF5601"/>
    <w:rsid w:val="00CF5623"/>
    <w:rsid w:val="00CF5810"/>
    <w:rsid w:val="00CF5B27"/>
    <w:rsid w:val="00CF64F5"/>
    <w:rsid w:val="00CF654E"/>
    <w:rsid w:val="00CF67B0"/>
    <w:rsid w:val="00CF67B8"/>
    <w:rsid w:val="00CF6994"/>
    <w:rsid w:val="00CF6C12"/>
    <w:rsid w:val="00CF6DAA"/>
    <w:rsid w:val="00CF7213"/>
    <w:rsid w:val="00CF7408"/>
    <w:rsid w:val="00CF7A1E"/>
    <w:rsid w:val="00CF7B53"/>
    <w:rsid w:val="00CF7B9A"/>
    <w:rsid w:val="00CF7C48"/>
    <w:rsid w:val="00CF7E6E"/>
    <w:rsid w:val="00CF7F6C"/>
    <w:rsid w:val="00D001DA"/>
    <w:rsid w:val="00D00244"/>
    <w:rsid w:val="00D009C2"/>
    <w:rsid w:val="00D00B86"/>
    <w:rsid w:val="00D00D8B"/>
    <w:rsid w:val="00D00E81"/>
    <w:rsid w:val="00D0105E"/>
    <w:rsid w:val="00D010A1"/>
    <w:rsid w:val="00D012DE"/>
    <w:rsid w:val="00D01401"/>
    <w:rsid w:val="00D0149A"/>
    <w:rsid w:val="00D017C1"/>
    <w:rsid w:val="00D01FF8"/>
    <w:rsid w:val="00D02122"/>
    <w:rsid w:val="00D028F0"/>
    <w:rsid w:val="00D02A01"/>
    <w:rsid w:val="00D02B63"/>
    <w:rsid w:val="00D02C4F"/>
    <w:rsid w:val="00D02DBF"/>
    <w:rsid w:val="00D033AE"/>
    <w:rsid w:val="00D033B9"/>
    <w:rsid w:val="00D034FF"/>
    <w:rsid w:val="00D03939"/>
    <w:rsid w:val="00D03C20"/>
    <w:rsid w:val="00D03E05"/>
    <w:rsid w:val="00D03E15"/>
    <w:rsid w:val="00D0410B"/>
    <w:rsid w:val="00D04720"/>
    <w:rsid w:val="00D04845"/>
    <w:rsid w:val="00D048D6"/>
    <w:rsid w:val="00D04A27"/>
    <w:rsid w:val="00D04AFA"/>
    <w:rsid w:val="00D04D0D"/>
    <w:rsid w:val="00D04D63"/>
    <w:rsid w:val="00D0502A"/>
    <w:rsid w:val="00D05118"/>
    <w:rsid w:val="00D0527D"/>
    <w:rsid w:val="00D05354"/>
    <w:rsid w:val="00D057C7"/>
    <w:rsid w:val="00D0591A"/>
    <w:rsid w:val="00D05969"/>
    <w:rsid w:val="00D05C8B"/>
    <w:rsid w:val="00D05DC7"/>
    <w:rsid w:val="00D05E59"/>
    <w:rsid w:val="00D05F9D"/>
    <w:rsid w:val="00D06440"/>
    <w:rsid w:val="00D06510"/>
    <w:rsid w:val="00D06614"/>
    <w:rsid w:val="00D06759"/>
    <w:rsid w:val="00D06788"/>
    <w:rsid w:val="00D067AF"/>
    <w:rsid w:val="00D067D9"/>
    <w:rsid w:val="00D0686A"/>
    <w:rsid w:val="00D06A39"/>
    <w:rsid w:val="00D06A81"/>
    <w:rsid w:val="00D06CA0"/>
    <w:rsid w:val="00D06DE4"/>
    <w:rsid w:val="00D07149"/>
    <w:rsid w:val="00D071D9"/>
    <w:rsid w:val="00D072AC"/>
    <w:rsid w:val="00D07507"/>
    <w:rsid w:val="00D07578"/>
    <w:rsid w:val="00D078F7"/>
    <w:rsid w:val="00D079C9"/>
    <w:rsid w:val="00D07A23"/>
    <w:rsid w:val="00D07D57"/>
    <w:rsid w:val="00D07DEB"/>
    <w:rsid w:val="00D1062C"/>
    <w:rsid w:val="00D107E6"/>
    <w:rsid w:val="00D1083E"/>
    <w:rsid w:val="00D1094E"/>
    <w:rsid w:val="00D10ABB"/>
    <w:rsid w:val="00D10DE3"/>
    <w:rsid w:val="00D10FA3"/>
    <w:rsid w:val="00D1123A"/>
    <w:rsid w:val="00D113AB"/>
    <w:rsid w:val="00D11404"/>
    <w:rsid w:val="00D11534"/>
    <w:rsid w:val="00D11644"/>
    <w:rsid w:val="00D11802"/>
    <w:rsid w:val="00D118B3"/>
    <w:rsid w:val="00D118EC"/>
    <w:rsid w:val="00D12056"/>
    <w:rsid w:val="00D1206D"/>
    <w:rsid w:val="00D120AE"/>
    <w:rsid w:val="00D1224F"/>
    <w:rsid w:val="00D123E1"/>
    <w:rsid w:val="00D125F5"/>
    <w:rsid w:val="00D1291B"/>
    <w:rsid w:val="00D12AEF"/>
    <w:rsid w:val="00D12EA7"/>
    <w:rsid w:val="00D12EAA"/>
    <w:rsid w:val="00D1387C"/>
    <w:rsid w:val="00D13AE9"/>
    <w:rsid w:val="00D13AF7"/>
    <w:rsid w:val="00D13F4F"/>
    <w:rsid w:val="00D141B1"/>
    <w:rsid w:val="00D14549"/>
    <w:rsid w:val="00D14671"/>
    <w:rsid w:val="00D148E9"/>
    <w:rsid w:val="00D14F43"/>
    <w:rsid w:val="00D150AD"/>
    <w:rsid w:val="00D15340"/>
    <w:rsid w:val="00D154A8"/>
    <w:rsid w:val="00D159DF"/>
    <w:rsid w:val="00D15BA2"/>
    <w:rsid w:val="00D15C49"/>
    <w:rsid w:val="00D15D47"/>
    <w:rsid w:val="00D16012"/>
    <w:rsid w:val="00D16033"/>
    <w:rsid w:val="00D16202"/>
    <w:rsid w:val="00D162A9"/>
    <w:rsid w:val="00D16348"/>
    <w:rsid w:val="00D16378"/>
    <w:rsid w:val="00D16CCE"/>
    <w:rsid w:val="00D16E1C"/>
    <w:rsid w:val="00D16E50"/>
    <w:rsid w:val="00D16ECB"/>
    <w:rsid w:val="00D17121"/>
    <w:rsid w:val="00D17134"/>
    <w:rsid w:val="00D17189"/>
    <w:rsid w:val="00D17322"/>
    <w:rsid w:val="00D174CC"/>
    <w:rsid w:val="00D17867"/>
    <w:rsid w:val="00D179AF"/>
    <w:rsid w:val="00D17D45"/>
    <w:rsid w:val="00D17E3A"/>
    <w:rsid w:val="00D20084"/>
    <w:rsid w:val="00D2019C"/>
    <w:rsid w:val="00D20236"/>
    <w:rsid w:val="00D20333"/>
    <w:rsid w:val="00D2091D"/>
    <w:rsid w:val="00D20D22"/>
    <w:rsid w:val="00D21059"/>
    <w:rsid w:val="00D2134C"/>
    <w:rsid w:val="00D214C2"/>
    <w:rsid w:val="00D21782"/>
    <w:rsid w:val="00D21C98"/>
    <w:rsid w:val="00D21CAA"/>
    <w:rsid w:val="00D21E0B"/>
    <w:rsid w:val="00D21FB5"/>
    <w:rsid w:val="00D22546"/>
    <w:rsid w:val="00D22720"/>
    <w:rsid w:val="00D22790"/>
    <w:rsid w:val="00D228A2"/>
    <w:rsid w:val="00D228F8"/>
    <w:rsid w:val="00D22D20"/>
    <w:rsid w:val="00D22D35"/>
    <w:rsid w:val="00D22D54"/>
    <w:rsid w:val="00D22EE9"/>
    <w:rsid w:val="00D2304B"/>
    <w:rsid w:val="00D23223"/>
    <w:rsid w:val="00D2376C"/>
    <w:rsid w:val="00D23A3E"/>
    <w:rsid w:val="00D23F68"/>
    <w:rsid w:val="00D24091"/>
    <w:rsid w:val="00D2410A"/>
    <w:rsid w:val="00D2446B"/>
    <w:rsid w:val="00D246F8"/>
    <w:rsid w:val="00D24C70"/>
    <w:rsid w:val="00D24D57"/>
    <w:rsid w:val="00D24DF1"/>
    <w:rsid w:val="00D25085"/>
    <w:rsid w:val="00D2510C"/>
    <w:rsid w:val="00D2538E"/>
    <w:rsid w:val="00D25552"/>
    <w:rsid w:val="00D2556D"/>
    <w:rsid w:val="00D256EC"/>
    <w:rsid w:val="00D25737"/>
    <w:rsid w:val="00D25C2D"/>
    <w:rsid w:val="00D25C6E"/>
    <w:rsid w:val="00D25C7F"/>
    <w:rsid w:val="00D25F41"/>
    <w:rsid w:val="00D262A5"/>
    <w:rsid w:val="00D267FA"/>
    <w:rsid w:val="00D269D7"/>
    <w:rsid w:val="00D26E55"/>
    <w:rsid w:val="00D26EDB"/>
    <w:rsid w:val="00D272BE"/>
    <w:rsid w:val="00D273F5"/>
    <w:rsid w:val="00D27513"/>
    <w:rsid w:val="00D27927"/>
    <w:rsid w:val="00D27EB6"/>
    <w:rsid w:val="00D30146"/>
    <w:rsid w:val="00D3020B"/>
    <w:rsid w:val="00D30239"/>
    <w:rsid w:val="00D30884"/>
    <w:rsid w:val="00D308BA"/>
    <w:rsid w:val="00D30AA0"/>
    <w:rsid w:val="00D30B51"/>
    <w:rsid w:val="00D30CAF"/>
    <w:rsid w:val="00D30DD2"/>
    <w:rsid w:val="00D31071"/>
    <w:rsid w:val="00D31132"/>
    <w:rsid w:val="00D31149"/>
    <w:rsid w:val="00D31327"/>
    <w:rsid w:val="00D3135F"/>
    <w:rsid w:val="00D31448"/>
    <w:rsid w:val="00D3149C"/>
    <w:rsid w:val="00D31668"/>
    <w:rsid w:val="00D3179E"/>
    <w:rsid w:val="00D3182D"/>
    <w:rsid w:val="00D318A6"/>
    <w:rsid w:val="00D31913"/>
    <w:rsid w:val="00D32370"/>
    <w:rsid w:val="00D32460"/>
    <w:rsid w:val="00D324D8"/>
    <w:rsid w:val="00D3261C"/>
    <w:rsid w:val="00D32A3F"/>
    <w:rsid w:val="00D333EF"/>
    <w:rsid w:val="00D33465"/>
    <w:rsid w:val="00D33645"/>
    <w:rsid w:val="00D336EE"/>
    <w:rsid w:val="00D338B0"/>
    <w:rsid w:val="00D33AD6"/>
    <w:rsid w:val="00D340B1"/>
    <w:rsid w:val="00D34457"/>
    <w:rsid w:val="00D34527"/>
    <w:rsid w:val="00D34604"/>
    <w:rsid w:val="00D3486F"/>
    <w:rsid w:val="00D34AF4"/>
    <w:rsid w:val="00D35126"/>
    <w:rsid w:val="00D3533F"/>
    <w:rsid w:val="00D353C3"/>
    <w:rsid w:val="00D355F8"/>
    <w:rsid w:val="00D35762"/>
    <w:rsid w:val="00D359CA"/>
    <w:rsid w:val="00D35A1E"/>
    <w:rsid w:val="00D35C07"/>
    <w:rsid w:val="00D35D60"/>
    <w:rsid w:val="00D364D6"/>
    <w:rsid w:val="00D3684F"/>
    <w:rsid w:val="00D369CF"/>
    <w:rsid w:val="00D36B0D"/>
    <w:rsid w:val="00D36D53"/>
    <w:rsid w:val="00D36D5D"/>
    <w:rsid w:val="00D36E12"/>
    <w:rsid w:val="00D370A4"/>
    <w:rsid w:val="00D371BD"/>
    <w:rsid w:val="00D37422"/>
    <w:rsid w:val="00D37797"/>
    <w:rsid w:val="00D3788F"/>
    <w:rsid w:val="00D3793F"/>
    <w:rsid w:val="00D37A5D"/>
    <w:rsid w:val="00D37CA8"/>
    <w:rsid w:val="00D37CDB"/>
    <w:rsid w:val="00D402B3"/>
    <w:rsid w:val="00D403EE"/>
    <w:rsid w:val="00D404AC"/>
    <w:rsid w:val="00D4068D"/>
    <w:rsid w:val="00D40803"/>
    <w:rsid w:val="00D409CF"/>
    <w:rsid w:val="00D40A3F"/>
    <w:rsid w:val="00D40A83"/>
    <w:rsid w:val="00D40BB3"/>
    <w:rsid w:val="00D40C53"/>
    <w:rsid w:val="00D40DE9"/>
    <w:rsid w:val="00D40F45"/>
    <w:rsid w:val="00D41271"/>
    <w:rsid w:val="00D4128F"/>
    <w:rsid w:val="00D41470"/>
    <w:rsid w:val="00D419A7"/>
    <w:rsid w:val="00D41ADA"/>
    <w:rsid w:val="00D41CC8"/>
    <w:rsid w:val="00D41E1C"/>
    <w:rsid w:val="00D41ED3"/>
    <w:rsid w:val="00D42144"/>
    <w:rsid w:val="00D423EF"/>
    <w:rsid w:val="00D42535"/>
    <w:rsid w:val="00D42709"/>
    <w:rsid w:val="00D4279F"/>
    <w:rsid w:val="00D4299C"/>
    <w:rsid w:val="00D42AF9"/>
    <w:rsid w:val="00D42B39"/>
    <w:rsid w:val="00D430B4"/>
    <w:rsid w:val="00D435E0"/>
    <w:rsid w:val="00D43699"/>
    <w:rsid w:val="00D43A28"/>
    <w:rsid w:val="00D43B16"/>
    <w:rsid w:val="00D43D78"/>
    <w:rsid w:val="00D440EA"/>
    <w:rsid w:val="00D442CB"/>
    <w:rsid w:val="00D443E2"/>
    <w:rsid w:val="00D4449B"/>
    <w:rsid w:val="00D444DD"/>
    <w:rsid w:val="00D446AE"/>
    <w:rsid w:val="00D44D56"/>
    <w:rsid w:val="00D44D96"/>
    <w:rsid w:val="00D44F7C"/>
    <w:rsid w:val="00D45102"/>
    <w:rsid w:val="00D45112"/>
    <w:rsid w:val="00D45165"/>
    <w:rsid w:val="00D45686"/>
    <w:rsid w:val="00D45A72"/>
    <w:rsid w:val="00D45D3C"/>
    <w:rsid w:val="00D45D51"/>
    <w:rsid w:val="00D45E9C"/>
    <w:rsid w:val="00D46230"/>
    <w:rsid w:val="00D4639A"/>
    <w:rsid w:val="00D465D0"/>
    <w:rsid w:val="00D4669E"/>
    <w:rsid w:val="00D469B8"/>
    <w:rsid w:val="00D469E1"/>
    <w:rsid w:val="00D46DA6"/>
    <w:rsid w:val="00D46DF9"/>
    <w:rsid w:val="00D4728D"/>
    <w:rsid w:val="00D472FC"/>
    <w:rsid w:val="00D477FD"/>
    <w:rsid w:val="00D47923"/>
    <w:rsid w:val="00D47A0D"/>
    <w:rsid w:val="00D47A6E"/>
    <w:rsid w:val="00D47B6C"/>
    <w:rsid w:val="00D47C33"/>
    <w:rsid w:val="00D47FCE"/>
    <w:rsid w:val="00D5035A"/>
    <w:rsid w:val="00D503EB"/>
    <w:rsid w:val="00D504FB"/>
    <w:rsid w:val="00D50B99"/>
    <w:rsid w:val="00D50D9B"/>
    <w:rsid w:val="00D515B7"/>
    <w:rsid w:val="00D5185D"/>
    <w:rsid w:val="00D51D50"/>
    <w:rsid w:val="00D51D5F"/>
    <w:rsid w:val="00D51EB0"/>
    <w:rsid w:val="00D51FFB"/>
    <w:rsid w:val="00D52153"/>
    <w:rsid w:val="00D52521"/>
    <w:rsid w:val="00D5253C"/>
    <w:rsid w:val="00D525AB"/>
    <w:rsid w:val="00D527DF"/>
    <w:rsid w:val="00D52911"/>
    <w:rsid w:val="00D52925"/>
    <w:rsid w:val="00D529E1"/>
    <w:rsid w:val="00D52B04"/>
    <w:rsid w:val="00D52DCA"/>
    <w:rsid w:val="00D52F32"/>
    <w:rsid w:val="00D52FF3"/>
    <w:rsid w:val="00D5303C"/>
    <w:rsid w:val="00D53128"/>
    <w:rsid w:val="00D5319E"/>
    <w:rsid w:val="00D53B11"/>
    <w:rsid w:val="00D53B8E"/>
    <w:rsid w:val="00D53BA2"/>
    <w:rsid w:val="00D53C5F"/>
    <w:rsid w:val="00D54462"/>
    <w:rsid w:val="00D54967"/>
    <w:rsid w:val="00D5497B"/>
    <w:rsid w:val="00D54B24"/>
    <w:rsid w:val="00D54BBF"/>
    <w:rsid w:val="00D54DBA"/>
    <w:rsid w:val="00D55275"/>
    <w:rsid w:val="00D55750"/>
    <w:rsid w:val="00D5585B"/>
    <w:rsid w:val="00D55A5B"/>
    <w:rsid w:val="00D55B78"/>
    <w:rsid w:val="00D55C19"/>
    <w:rsid w:val="00D55FD9"/>
    <w:rsid w:val="00D56185"/>
    <w:rsid w:val="00D561FB"/>
    <w:rsid w:val="00D5636E"/>
    <w:rsid w:val="00D566D9"/>
    <w:rsid w:val="00D56863"/>
    <w:rsid w:val="00D56C30"/>
    <w:rsid w:val="00D56E23"/>
    <w:rsid w:val="00D56FC0"/>
    <w:rsid w:val="00D57073"/>
    <w:rsid w:val="00D572A9"/>
    <w:rsid w:val="00D57366"/>
    <w:rsid w:val="00D57398"/>
    <w:rsid w:val="00D573AE"/>
    <w:rsid w:val="00D5757B"/>
    <w:rsid w:val="00D5761E"/>
    <w:rsid w:val="00D579F2"/>
    <w:rsid w:val="00D57A0F"/>
    <w:rsid w:val="00D57B7C"/>
    <w:rsid w:val="00D57CF6"/>
    <w:rsid w:val="00D60129"/>
    <w:rsid w:val="00D60131"/>
    <w:rsid w:val="00D601A7"/>
    <w:rsid w:val="00D605A0"/>
    <w:rsid w:val="00D605BE"/>
    <w:rsid w:val="00D6061E"/>
    <w:rsid w:val="00D606ED"/>
    <w:rsid w:val="00D60986"/>
    <w:rsid w:val="00D60B04"/>
    <w:rsid w:val="00D60BB4"/>
    <w:rsid w:val="00D60DD6"/>
    <w:rsid w:val="00D610E2"/>
    <w:rsid w:val="00D61151"/>
    <w:rsid w:val="00D61365"/>
    <w:rsid w:val="00D6152C"/>
    <w:rsid w:val="00D61770"/>
    <w:rsid w:val="00D618FE"/>
    <w:rsid w:val="00D61A48"/>
    <w:rsid w:val="00D61A49"/>
    <w:rsid w:val="00D62057"/>
    <w:rsid w:val="00D620BC"/>
    <w:rsid w:val="00D620EF"/>
    <w:rsid w:val="00D62138"/>
    <w:rsid w:val="00D62182"/>
    <w:rsid w:val="00D6218F"/>
    <w:rsid w:val="00D62A55"/>
    <w:rsid w:val="00D62B75"/>
    <w:rsid w:val="00D62CD0"/>
    <w:rsid w:val="00D62D0E"/>
    <w:rsid w:val="00D63492"/>
    <w:rsid w:val="00D6366E"/>
    <w:rsid w:val="00D636A5"/>
    <w:rsid w:val="00D636DF"/>
    <w:rsid w:val="00D6377C"/>
    <w:rsid w:val="00D63E31"/>
    <w:rsid w:val="00D64102"/>
    <w:rsid w:val="00D6411E"/>
    <w:rsid w:val="00D64159"/>
    <w:rsid w:val="00D641FA"/>
    <w:rsid w:val="00D641FC"/>
    <w:rsid w:val="00D643DB"/>
    <w:rsid w:val="00D643FE"/>
    <w:rsid w:val="00D6459B"/>
    <w:rsid w:val="00D645D0"/>
    <w:rsid w:val="00D646E4"/>
    <w:rsid w:val="00D64755"/>
    <w:rsid w:val="00D64774"/>
    <w:rsid w:val="00D64777"/>
    <w:rsid w:val="00D64915"/>
    <w:rsid w:val="00D64B94"/>
    <w:rsid w:val="00D64D66"/>
    <w:rsid w:val="00D64E49"/>
    <w:rsid w:val="00D64F27"/>
    <w:rsid w:val="00D6525F"/>
    <w:rsid w:val="00D654D9"/>
    <w:rsid w:val="00D65A38"/>
    <w:rsid w:val="00D65C99"/>
    <w:rsid w:val="00D65D42"/>
    <w:rsid w:val="00D65E58"/>
    <w:rsid w:val="00D65EE9"/>
    <w:rsid w:val="00D66037"/>
    <w:rsid w:val="00D66257"/>
    <w:rsid w:val="00D6630F"/>
    <w:rsid w:val="00D665A3"/>
    <w:rsid w:val="00D66716"/>
    <w:rsid w:val="00D66920"/>
    <w:rsid w:val="00D66B66"/>
    <w:rsid w:val="00D66BC8"/>
    <w:rsid w:val="00D66BDA"/>
    <w:rsid w:val="00D66D0F"/>
    <w:rsid w:val="00D67168"/>
    <w:rsid w:val="00D6777B"/>
    <w:rsid w:val="00D67B58"/>
    <w:rsid w:val="00D67BD2"/>
    <w:rsid w:val="00D67EC5"/>
    <w:rsid w:val="00D70249"/>
    <w:rsid w:val="00D70573"/>
    <w:rsid w:val="00D7078E"/>
    <w:rsid w:val="00D7085D"/>
    <w:rsid w:val="00D708DF"/>
    <w:rsid w:val="00D70A84"/>
    <w:rsid w:val="00D70C40"/>
    <w:rsid w:val="00D70CF7"/>
    <w:rsid w:val="00D70D4A"/>
    <w:rsid w:val="00D70E91"/>
    <w:rsid w:val="00D71257"/>
    <w:rsid w:val="00D712C3"/>
    <w:rsid w:val="00D71441"/>
    <w:rsid w:val="00D71CB1"/>
    <w:rsid w:val="00D71DE3"/>
    <w:rsid w:val="00D721B7"/>
    <w:rsid w:val="00D722E9"/>
    <w:rsid w:val="00D724E0"/>
    <w:rsid w:val="00D725C9"/>
    <w:rsid w:val="00D72975"/>
    <w:rsid w:val="00D72F63"/>
    <w:rsid w:val="00D7312C"/>
    <w:rsid w:val="00D7343A"/>
    <w:rsid w:val="00D73448"/>
    <w:rsid w:val="00D73623"/>
    <w:rsid w:val="00D73753"/>
    <w:rsid w:val="00D73A2B"/>
    <w:rsid w:val="00D741F8"/>
    <w:rsid w:val="00D743A0"/>
    <w:rsid w:val="00D74831"/>
    <w:rsid w:val="00D74B1F"/>
    <w:rsid w:val="00D74BDF"/>
    <w:rsid w:val="00D74FC5"/>
    <w:rsid w:val="00D74FD2"/>
    <w:rsid w:val="00D752D2"/>
    <w:rsid w:val="00D75469"/>
    <w:rsid w:val="00D75523"/>
    <w:rsid w:val="00D75AED"/>
    <w:rsid w:val="00D75C1D"/>
    <w:rsid w:val="00D75CBF"/>
    <w:rsid w:val="00D761C6"/>
    <w:rsid w:val="00D763FB"/>
    <w:rsid w:val="00D7648F"/>
    <w:rsid w:val="00D76A78"/>
    <w:rsid w:val="00D773FB"/>
    <w:rsid w:val="00D775A5"/>
    <w:rsid w:val="00D775C7"/>
    <w:rsid w:val="00D77AB6"/>
    <w:rsid w:val="00D77CA3"/>
    <w:rsid w:val="00D80086"/>
    <w:rsid w:val="00D801B1"/>
    <w:rsid w:val="00D80384"/>
    <w:rsid w:val="00D8086D"/>
    <w:rsid w:val="00D80905"/>
    <w:rsid w:val="00D80918"/>
    <w:rsid w:val="00D80AA2"/>
    <w:rsid w:val="00D80B4F"/>
    <w:rsid w:val="00D80D76"/>
    <w:rsid w:val="00D80E9E"/>
    <w:rsid w:val="00D810A4"/>
    <w:rsid w:val="00D811C9"/>
    <w:rsid w:val="00D81290"/>
    <w:rsid w:val="00D81487"/>
    <w:rsid w:val="00D814EF"/>
    <w:rsid w:val="00D8156C"/>
    <w:rsid w:val="00D8168D"/>
    <w:rsid w:val="00D816B2"/>
    <w:rsid w:val="00D816BC"/>
    <w:rsid w:val="00D81750"/>
    <w:rsid w:val="00D81845"/>
    <w:rsid w:val="00D81AF4"/>
    <w:rsid w:val="00D81DA2"/>
    <w:rsid w:val="00D821E2"/>
    <w:rsid w:val="00D8236F"/>
    <w:rsid w:val="00D825A1"/>
    <w:rsid w:val="00D82636"/>
    <w:rsid w:val="00D82A88"/>
    <w:rsid w:val="00D82C6A"/>
    <w:rsid w:val="00D82CB6"/>
    <w:rsid w:val="00D82CBC"/>
    <w:rsid w:val="00D82D4B"/>
    <w:rsid w:val="00D82F2F"/>
    <w:rsid w:val="00D8323D"/>
    <w:rsid w:val="00D835EA"/>
    <w:rsid w:val="00D8369D"/>
    <w:rsid w:val="00D83A89"/>
    <w:rsid w:val="00D8400F"/>
    <w:rsid w:val="00D844A3"/>
    <w:rsid w:val="00D847F1"/>
    <w:rsid w:val="00D84B0A"/>
    <w:rsid w:val="00D84CA6"/>
    <w:rsid w:val="00D84D90"/>
    <w:rsid w:val="00D84E20"/>
    <w:rsid w:val="00D84E3D"/>
    <w:rsid w:val="00D8568A"/>
    <w:rsid w:val="00D858D5"/>
    <w:rsid w:val="00D859CD"/>
    <w:rsid w:val="00D859DF"/>
    <w:rsid w:val="00D85AAB"/>
    <w:rsid w:val="00D85AE0"/>
    <w:rsid w:val="00D85B30"/>
    <w:rsid w:val="00D85C62"/>
    <w:rsid w:val="00D85D2A"/>
    <w:rsid w:val="00D86028"/>
    <w:rsid w:val="00D860B7"/>
    <w:rsid w:val="00D860E4"/>
    <w:rsid w:val="00D8613F"/>
    <w:rsid w:val="00D8635C"/>
    <w:rsid w:val="00D864C8"/>
    <w:rsid w:val="00D86956"/>
    <w:rsid w:val="00D86B0D"/>
    <w:rsid w:val="00D86D65"/>
    <w:rsid w:val="00D87039"/>
    <w:rsid w:val="00D87074"/>
    <w:rsid w:val="00D8710A"/>
    <w:rsid w:val="00D873DA"/>
    <w:rsid w:val="00D87451"/>
    <w:rsid w:val="00D874D6"/>
    <w:rsid w:val="00D876D7"/>
    <w:rsid w:val="00D878EA"/>
    <w:rsid w:val="00D87A5A"/>
    <w:rsid w:val="00D87C5C"/>
    <w:rsid w:val="00D87C6E"/>
    <w:rsid w:val="00D87C7A"/>
    <w:rsid w:val="00D87F0F"/>
    <w:rsid w:val="00D87F75"/>
    <w:rsid w:val="00D901E6"/>
    <w:rsid w:val="00D902AA"/>
    <w:rsid w:val="00D902F2"/>
    <w:rsid w:val="00D904F8"/>
    <w:rsid w:val="00D90867"/>
    <w:rsid w:val="00D90C53"/>
    <w:rsid w:val="00D90C7F"/>
    <w:rsid w:val="00D91AED"/>
    <w:rsid w:val="00D91B0D"/>
    <w:rsid w:val="00D92357"/>
    <w:rsid w:val="00D9242F"/>
    <w:rsid w:val="00D92565"/>
    <w:rsid w:val="00D927A5"/>
    <w:rsid w:val="00D928C1"/>
    <w:rsid w:val="00D928D1"/>
    <w:rsid w:val="00D92C88"/>
    <w:rsid w:val="00D92DBF"/>
    <w:rsid w:val="00D92E9D"/>
    <w:rsid w:val="00D92F25"/>
    <w:rsid w:val="00D93275"/>
    <w:rsid w:val="00D9339B"/>
    <w:rsid w:val="00D933F7"/>
    <w:rsid w:val="00D9342B"/>
    <w:rsid w:val="00D93461"/>
    <w:rsid w:val="00D93492"/>
    <w:rsid w:val="00D934D0"/>
    <w:rsid w:val="00D93512"/>
    <w:rsid w:val="00D9385E"/>
    <w:rsid w:val="00D93CA0"/>
    <w:rsid w:val="00D94203"/>
    <w:rsid w:val="00D94466"/>
    <w:rsid w:val="00D945D5"/>
    <w:rsid w:val="00D946B2"/>
    <w:rsid w:val="00D947D8"/>
    <w:rsid w:val="00D94D6B"/>
    <w:rsid w:val="00D94DAF"/>
    <w:rsid w:val="00D9518E"/>
    <w:rsid w:val="00D951C1"/>
    <w:rsid w:val="00D95399"/>
    <w:rsid w:val="00D955FB"/>
    <w:rsid w:val="00D95620"/>
    <w:rsid w:val="00D95692"/>
    <w:rsid w:val="00D957DA"/>
    <w:rsid w:val="00D95934"/>
    <w:rsid w:val="00D95C2B"/>
    <w:rsid w:val="00D96314"/>
    <w:rsid w:val="00D96398"/>
    <w:rsid w:val="00D963EC"/>
    <w:rsid w:val="00D964C4"/>
    <w:rsid w:val="00D96A5A"/>
    <w:rsid w:val="00D96C56"/>
    <w:rsid w:val="00D96C7A"/>
    <w:rsid w:val="00D96EBA"/>
    <w:rsid w:val="00D97349"/>
    <w:rsid w:val="00D97501"/>
    <w:rsid w:val="00D97543"/>
    <w:rsid w:val="00D975C7"/>
    <w:rsid w:val="00D97814"/>
    <w:rsid w:val="00D979E9"/>
    <w:rsid w:val="00D97AEF"/>
    <w:rsid w:val="00D97B04"/>
    <w:rsid w:val="00D97D61"/>
    <w:rsid w:val="00D97E02"/>
    <w:rsid w:val="00DA029D"/>
    <w:rsid w:val="00DA046F"/>
    <w:rsid w:val="00DA04B8"/>
    <w:rsid w:val="00DA0566"/>
    <w:rsid w:val="00DA0583"/>
    <w:rsid w:val="00DA05B5"/>
    <w:rsid w:val="00DA067F"/>
    <w:rsid w:val="00DA08C2"/>
    <w:rsid w:val="00DA0B60"/>
    <w:rsid w:val="00DA0B6A"/>
    <w:rsid w:val="00DA0CCE"/>
    <w:rsid w:val="00DA0F8F"/>
    <w:rsid w:val="00DA12C2"/>
    <w:rsid w:val="00DA14D4"/>
    <w:rsid w:val="00DA15A6"/>
    <w:rsid w:val="00DA1636"/>
    <w:rsid w:val="00DA1648"/>
    <w:rsid w:val="00DA1C98"/>
    <w:rsid w:val="00DA1E8B"/>
    <w:rsid w:val="00DA1F4F"/>
    <w:rsid w:val="00DA2122"/>
    <w:rsid w:val="00DA235B"/>
    <w:rsid w:val="00DA23E6"/>
    <w:rsid w:val="00DA25E3"/>
    <w:rsid w:val="00DA28C3"/>
    <w:rsid w:val="00DA2A21"/>
    <w:rsid w:val="00DA2AA0"/>
    <w:rsid w:val="00DA2CDC"/>
    <w:rsid w:val="00DA30E6"/>
    <w:rsid w:val="00DA3135"/>
    <w:rsid w:val="00DA337F"/>
    <w:rsid w:val="00DA33CA"/>
    <w:rsid w:val="00DA3682"/>
    <w:rsid w:val="00DA3E4D"/>
    <w:rsid w:val="00DA40C9"/>
    <w:rsid w:val="00DA42AB"/>
    <w:rsid w:val="00DA433C"/>
    <w:rsid w:val="00DA4558"/>
    <w:rsid w:val="00DA457A"/>
    <w:rsid w:val="00DA45BF"/>
    <w:rsid w:val="00DA45E5"/>
    <w:rsid w:val="00DA4696"/>
    <w:rsid w:val="00DA47E6"/>
    <w:rsid w:val="00DA4A5F"/>
    <w:rsid w:val="00DA4E1E"/>
    <w:rsid w:val="00DA4EE1"/>
    <w:rsid w:val="00DA50F6"/>
    <w:rsid w:val="00DA510C"/>
    <w:rsid w:val="00DA54BE"/>
    <w:rsid w:val="00DA56DB"/>
    <w:rsid w:val="00DA58B0"/>
    <w:rsid w:val="00DA59FA"/>
    <w:rsid w:val="00DA5AC1"/>
    <w:rsid w:val="00DA5C20"/>
    <w:rsid w:val="00DA5C21"/>
    <w:rsid w:val="00DA5CA8"/>
    <w:rsid w:val="00DA6308"/>
    <w:rsid w:val="00DA638E"/>
    <w:rsid w:val="00DA6591"/>
    <w:rsid w:val="00DA674C"/>
    <w:rsid w:val="00DA680E"/>
    <w:rsid w:val="00DA6817"/>
    <w:rsid w:val="00DA6AFA"/>
    <w:rsid w:val="00DA6FD9"/>
    <w:rsid w:val="00DA7185"/>
    <w:rsid w:val="00DA7211"/>
    <w:rsid w:val="00DA73DB"/>
    <w:rsid w:val="00DA76CE"/>
    <w:rsid w:val="00DA7776"/>
    <w:rsid w:val="00DA77AB"/>
    <w:rsid w:val="00DA7892"/>
    <w:rsid w:val="00DA7947"/>
    <w:rsid w:val="00DA7B01"/>
    <w:rsid w:val="00DB02DD"/>
    <w:rsid w:val="00DB02F3"/>
    <w:rsid w:val="00DB0354"/>
    <w:rsid w:val="00DB04EC"/>
    <w:rsid w:val="00DB0808"/>
    <w:rsid w:val="00DB095E"/>
    <w:rsid w:val="00DB0A57"/>
    <w:rsid w:val="00DB0CDF"/>
    <w:rsid w:val="00DB0D87"/>
    <w:rsid w:val="00DB0DA6"/>
    <w:rsid w:val="00DB0DF3"/>
    <w:rsid w:val="00DB0F06"/>
    <w:rsid w:val="00DB1152"/>
    <w:rsid w:val="00DB12B3"/>
    <w:rsid w:val="00DB1732"/>
    <w:rsid w:val="00DB1DDF"/>
    <w:rsid w:val="00DB2084"/>
    <w:rsid w:val="00DB2342"/>
    <w:rsid w:val="00DB2442"/>
    <w:rsid w:val="00DB24FA"/>
    <w:rsid w:val="00DB2A38"/>
    <w:rsid w:val="00DB3069"/>
    <w:rsid w:val="00DB340F"/>
    <w:rsid w:val="00DB3439"/>
    <w:rsid w:val="00DB37F8"/>
    <w:rsid w:val="00DB3F4B"/>
    <w:rsid w:val="00DB41B3"/>
    <w:rsid w:val="00DB4318"/>
    <w:rsid w:val="00DB43DF"/>
    <w:rsid w:val="00DB466B"/>
    <w:rsid w:val="00DB4AA4"/>
    <w:rsid w:val="00DB4B4B"/>
    <w:rsid w:val="00DB4F19"/>
    <w:rsid w:val="00DB5A62"/>
    <w:rsid w:val="00DB5DE2"/>
    <w:rsid w:val="00DB5FEC"/>
    <w:rsid w:val="00DB618D"/>
    <w:rsid w:val="00DB6250"/>
    <w:rsid w:val="00DB6313"/>
    <w:rsid w:val="00DB6358"/>
    <w:rsid w:val="00DB63A8"/>
    <w:rsid w:val="00DB6403"/>
    <w:rsid w:val="00DB65F4"/>
    <w:rsid w:val="00DB689C"/>
    <w:rsid w:val="00DB7B8C"/>
    <w:rsid w:val="00DB7EC2"/>
    <w:rsid w:val="00DC0047"/>
    <w:rsid w:val="00DC0104"/>
    <w:rsid w:val="00DC02C9"/>
    <w:rsid w:val="00DC03FF"/>
    <w:rsid w:val="00DC0755"/>
    <w:rsid w:val="00DC0897"/>
    <w:rsid w:val="00DC0F9A"/>
    <w:rsid w:val="00DC119B"/>
    <w:rsid w:val="00DC13E2"/>
    <w:rsid w:val="00DC157C"/>
    <w:rsid w:val="00DC1676"/>
    <w:rsid w:val="00DC16C4"/>
    <w:rsid w:val="00DC180E"/>
    <w:rsid w:val="00DC1A8F"/>
    <w:rsid w:val="00DC1AA7"/>
    <w:rsid w:val="00DC1AC9"/>
    <w:rsid w:val="00DC1CAF"/>
    <w:rsid w:val="00DC1DAA"/>
    <w:rsid w:val="00DC1EA9"/>
    <w:rsid w:val="00DC2093"/>
    <w:rsid w:val="00DC2732"/>
    <w:rsid w:val="00DC2A02"/>
    <w:rsid w:val="00DC2A6D"/>
    <w:rsid w:val="00DC2AB9"/>
    <w:rsid w:val="00DC2AF5"/>
    <w:rsid w:val="00DC2D36"/>
    <w:rsid w:val="00DC2D62"/>
    <w:rsid w:val="00DC2EAB"/>
    <w:rsid w:val="00DC2EC4"/>
    <w:rsid w:val="00DC3260"/>
    <w:rsid w:val="00DC3325"/>
    <w:rsid w:val="00DC33A1"/>
    <w:rsid w:val="00DC3605"/>
    <w:rsid w:val="00DC36AC"/>
    <w:rsid w:val="00DC36C2"/>
    <w:rsid w:val="00DC3AB2"/>
    <w:rsid w:val="00DC3BBB"/>
    <w:rsid w:val="00DC42F8"/>
    <w:rsid w:val="00DC44A5"/>
    <w:rsid w:val="00DC46B7"/>
    <w:rsid w:val="00DC4857"/>
    <w:rsid w:val="00DC4A1B"/>
    <w:rsid w:val="00DC4A9E"/>
    <w:rsid w:val="00DC4D09"/>
    <w:rsid w:val="00DC5037"/>
    <w:rsid w:val="00DC506F"/>
    <w:rsid w:val="00DC5A36"/>
    <w:rsid w:val="00DC5B04"/>
    <w:rsid w:val="00DC5B97"/>
    <w:rsid w:val="00DC5C03"/>
    <w:rsid w:val="00DC615C"/>
    <w:rsid w:val="00DC62B1"/>
    <w:rsid w:val="00DC6652"/>
    <w:rsid w:val="00DC6662"/>
    <w:rsid w:val="00DC67F6"/>
    <w:rsid w:val="00DC6BA0"/>
    <w:rsid w:val="00DC6C4C"/>
    <w:rsid w:val="00DC6C64"/>
    <w:rsid w:val="00DC7050"/>
    <w:rsid w:val="00DC71FB"/>
    <w:rsid w:val="00DC73D7"/>
    <w:rsid w:val="00DC745A"/>
    <w:rsid w:val="00DC75E9"/>
    <w:rsid w:val="00DC7613"/>
    <w:rsid w:val="00DC764C"/>
    <w:rsid w:val="00DC7A18"/>
    <w:rsid w:val="00DC7B51"/>
    <w:rsid w:val="00DC7B57"/>
    <w:rsid w:val="00DC7C02"/>
    <w:rsid w:val="00DC7D45"/>
    <w:rsid w:val="00DC7FB9"/>
    <w:rsid w:val="00DD0270"/>
    <w:rsid w:val="00DD0516"/>
    <w:rsid w:val="00DD057E"/>
    <w:rsid w:val="00DD0586"/>
    <w:rsid w:val="00DD0AC3"/>
    <w:rsid w:val="00DD0B61"/>
    <w:rsid w:val="00DD0B66"/>
    <w:rsid w:val="00DD0D26"/>
    <w:rsid w:val="00DD0FF8"/>
    <w:rsid w:val="00DD1091"/>
    <w:rsid w:val="00DD1197"/>
    <w:rsid w:val="00DD1335"/>
    <w:rsid w:val="00DD143F"/>
    <w:rsid w:val="00DD1AE4"/>
    <w:rsid w:val="00DD1D0F"/>
    <w:rsid w:val="00DD1E52"/>
    <w:rsid w:val="00DD1E76"/>
    <w:rsid w:val="00DD1F3D"/>
    <w:rsid w:val="00DD2006"/>
    <w:rsid w:val="00DD203D"/>
    <w:rsid w:val="00DD214D"/>
    <w:rsid w:val="00DD2227"/>
    <w:rsid w:val="00DD2322"/>
    <w:rsid w:val="00DD248C"/>
    <w:rsid w:val="00DD2542"/>
    <w:rsid w:val="00DD28B1"/>
    <w:rsid w:val="00DD2AB4"/>
    <w:rsid w:val="00DD2D48"/>
    <w:rsid w:val="00DD2E4D"/>
    <w:rsid w:val="00DD30E7"/>
    <w:rsid w:val="00DD379E"/>
    <w:rsid w:val="00DD3891"/>
    <w:rsid w:val="00DD393B"/>
    <w:rsid w:val="00DD3C97"/>
    <w:rsid w:val="00DD4014"/>
    <w:rsid w:val="00DD40E1"/>
    <w:rsid w:val="00DD43E9"/>
    <w:rsid w:val="00DD4438"/>
    <w:rsid w:val="00DD4567"/>
    <w:rsid w:val="00DD4571"/>
    <w:rsid w:val="00DD4B53"/>
    <w:rsid w:val="00DD5301"/>
    <w:rsid w:val="00DD5548"/>
    <w:rsid w:val="00DD55EF"/>
    <w:rsid w:val="00DD560D"/>
    <w:rsid w:val="00DD565C"/>
    <w:rsid w:val="00DD599F"/>
    <w:rsid w:val="00DD5E43"/>
    <w:rsid w:val="00DD5EE8"/>
    <w:rsid w:val="00DD5F7E"/>
    <w:rsid w:val="00DD60E3"/>
    <w:rsid w:val="00DD61BF"/>
    <w:rsid w:val="00DD62BF"/>
    <w:rsid w:val="00DD64CA"/>
    <w:rsid w:val="00DD6541"/>
    <w:rsid w:val="00DD66A1"/>
    <w:rsid w:val="00DD692E"/>
    <w:rsid w:val="00DD6C66"/>
    <w:rsid w:val="00DD6CDF"/>
    <w:rsid w:val="00DD6DD3"/>
    <w:rsid w:val="00DD6ED6"/>
    <w:rsid w:val="00DD70B6"/>
    <w:rsid w:val="00DD725E"/>
    <w:rsid w:val="00DD75B4"/>
    <w:rsid w:val="00DD75BC"/>
    <w:rsid w:val="00DD7936"/>
    <w:rsid w:val="00DD7961"/>
    <w:rsid w:val="00DD7982"/>
    <w:rsid w:val="00DD7BE7"/>
    <w:rsid w:val="00DD7D3C"/>
    <w:rsid w:val="00DD7DFC"/>
    <w:rsid w:val="00DE0012"/>
    <w:rsid w:val="00DE0328"/>
    <w:rsid w:val="00DE0447"/>
    <w:rsid w:val="00DE063C"/>
    <w:rsid w:val="00DE0732"/>
    <w:rsid w:val="00DE07B8"/>
    <w:rsid w:val="00DE0871"/>
    <w:rsid w:val="00DE0A4C"/>
    <w:rsid w:val="00DE0A85"/>
    <w:rsid w:val="00DE0B00"/>
    <w:rsid w:val="00DE0B7A"/>
    <w:rsid w:val="00DE0D09"/>
    <w:rsid w:val="00DE0D1E"/>
    <w:rsid w:val="00DE0DCD"/>
    <w:rsid w:val="00DE0E42"/>
    <w:rsid w:val="00DE0F37"/>
    <w:rsid w:val="00DE0FCE"/>
    <w:rsid w:val="00DE1039"/>
    <w:rsid w:val="00DE15FA"/>
    <w:rsid w:val="00DE1720"/>
    <w:rsid w:val="00DE19FE"/>
    <w:rsid w:val="00DE1A2D"/>
    <w:rsid w:val="00DE1C97"/>
    <w:rsid w:val="00DE25A4"/>
    <w:rsid w:val="00DE26CE"/>
    <w:rsid w:val="00DE28C8"/>
    <w:rsid w:val="00DE2CEF"/>
    <w:rsid w:val="00DE2D6D"/>
    <w:rsid w:val="00DE2F75"/>
    <w:rsid w:val="00DE31E5"/>
    <w:rsid w:val="00DE339E"/>
    <w:rsid w:val="00DE33CA"/>
    <w:rsid w:val="00DE343E"/>
    <w:rsid w:val="00DE35D3"/>
    <w:rsid w:val="00DE36AE"/>
    <w:rsid w:val="00DE36FA"/>
    <w:rsid w:val="00DE374C"/>
    <w:rsid w:val="00DE3A37"/>
    <w:rsid w:val="00DE3C47"/>
    <w:rsid w:val="00DE408C"/>
    <w:rsid w:val="00DE408F"/>
    <w:rsid w:val="00DE4114"/>
    <w:rsid w:val="00DE45F3"/>
    <w:rsid w:val="00DE484D"/>
    <w:rsid w:val="00DE4DEE"/>
    <w:rsid w:val="00DE5844"/>
    <w:rsid w:val="00DE5A91"/>
    <w:rsid w:val="00DE5B1D"/>
    <w:rsid w:val="00DE5DBC"/>
    <w:rsid w:val="00DE5FCC"/>
    <w:rsid w:val="00DE6234"/>
    <w:rsid w:val="00DE62D4"/>
    <w:rsid w:val="00DE644F"/>
    <w:rsid w:val="00DE672D"/>
    <w:rsid w:val="00DE6841"/>
    <w:rsid w:val="00DE6B78"/>
    <w:rsid w:val="00DE6E5C"/>
    <w:rsid w:val="00DE703E"/>
    <w:rsid w:val="00DE7046"/>
    <w:rsid w:val="00DE7087"/>
    <w:rsid w:val="00DE7163"/>
    <w:rsid w:val="00DE7254"/>
    <w:rsid w:val="00DE73AC"/>
    <w:rsid w:val="00DE7613"/>
    <w:rsid w:val="00DE78A7"/>
    <w:rsid w:val="00DE79BC"/>
    <w:rsid w:val="00DE79D3"/>
    <w:rsid w:val="00DE7B92"/>
    <w:rsid w:val="00DE7EDA"/>
    <w:rsid w:val="00DE7F3B"/>
    <w:rsid w:val="00DE7FFD"/>
    <w:rsid w:val="00DF016A"/>
    <w:rsid w:val="00DF025C"/>
    <w:rsid w:val="00DF04E2"/>
    <w:rsid w:val="00DF0779"/>
    <w:rsid w:val="00DF0869"/>
    <w:rsid w:val="00DF0A01"/>
    <w:rsid w:val="00DF0B2C"/>
    <w:rsid w:val="00DF0B93"/>
    <w:rsid w:val="00DF0D4E"/>
    <w:rsid w:val="00DF0D5A"/>
    <w:rsid w:val="00DF0D90"/>
    <w:rsid w:val="00DF1075"/>
    <w:rsid w:val="00DF13BF"/>
    <w:rsid w:val="00DF1569"/>
    <w:rsid w:val="00DF159E"/>
    <w:rsid w:val="00DF192C"/>
    <w:rsid w:val="00DF244B"/>
    <w:rsid w:val="00DF2693"/>
    <w:rsid w:val="00DF2769"/>
    <w:rsid w:val="00DF2804"/>
    <w:rsid w:val="00DF292C"/>
    <w:rsid w:val="00DF2BE9"/>
    <w:rsid w:val="00DF2C07"/>
    <w:rsid w:val="00DF306B"/>
    <w:rsid w:val="00DF323A"/>
    <w:rsid w:val="00DF32A8"/>
    <w:rsid w:val="00DF33BA"/>
    <w:rsid w:val="00DF33C4"/>
    <w:rsid w:val="00DF344A"/>
    <w:rsid w:val="00DF34D6"/>
    <w:rsid w:val="00DF361D"/>
    <w:rsid w:val="00DF3A86"/>
    <w:rsid w:val="00DF3B49"/>
    <w:rsid w:val="00DF3BC9"/>
    <w:rsid w:val="00DF40D7"/>
    <w:rsid w:val="00DF42A7"/>
    <w:rsid w:val="00DF42B6"/>
    <w:rsid w:val="00DF4366"/>
    <w:rsid w:val="00DF45E9"/>
    <w:rsid w:val="00DF461D"/>
    <w:rsid w:val="00DF47D0"/>
    <w:rsid w:val="00DF4842"/>
    <w:rsid w:val="00DF48BD"/>
    <w:rsid w:val="00DF49F1"/>
    <w:rsid w:val="00DF4A18"/>
    <w:rsid w:val="00DF4D0D"/>
    <w:rsid w:val="00DF4E2C"/>
    <w:rsid w:val="00DF4FE9"/>
    <w:rsid w:val="00DF56AB"/>
    <w:rsid w:val="00DF57D3"/>
    <w:rsid w:val="00DF61A2"/>
    <w:rsid w:val="00DF63ED"/>
    <w:rsid w:val="00DF671F"/>
    <w:rsid w:val="00DF69C5"/>
    <w:rsid w:val="00DF6B18"/>
    <w:rsid w:val="00DF6C32"/>
    <w:rsid w:val="00DF6CDE"/>
    <w:rsid w:val="00DF6EC5"/>
    <w:rsid w:val="00DF7241"/>
    <w:rsid w:val="00DF75D9"/>
    <w:rsid w:val="00DF77DE"/>
    <w:rsid w:val="00DF7827"/>
    <w:rsid w:val="00DF789A"/>
    <w:rsid w:val="00DF793A"/>
    <w:rsid w:val="00DF7A01"/>
    <w:rsid w:val="00DF7B31"/>
    <w:rsid w:val="00DF7D39"/>
    <w:rsid w:val="00E00570"/>
    <w:rsid w:val="00E006C7"/>
    <w:rsid w:val="00E00837"/>
    <w:rsid w:val="00E00901"/>
    <w:rsid w:val="00E0093F"/>
    <w:rsid w:val="00E00A39"/>
    <w:rsid w:val="00E00E1F"/>
    <w:rsid w:val="00E01138"/>
    <w:rsid w:val="00E01612"/>
    <w:rsid w:val="00E0173D"/>
    <w:rsid w:val="00E0198C"/>
    <w:rsid w:val="00E01F0A"/>
    <w:rsid w:val="00E02427"/>
    <w:rsid w:val="00E02499"/>
    <w:rsid w:val="00E02793"/>
    <w:rsid w:val="00E02BFB"/>
    <w:rsid w:val="00E031CA"/>
    <w:rsid w:val="00E03430"/>
    <w:rsid w:val="00E034B7"/>
    <w:rsid w:val="00E0355B"/>
    <w:rsid w:val="00E03703"/>
    <w:rsid w:val="00E0381B"/>
    <w:rsid w:val="00E03C14"/>
    <w:rsid w:val="00E0437F"/>
    <w:rsid w:val="00E04530"/>
    <w:rsid w:val="00E045B3"/>
    <w:rsid w:val="00E04779"/>
    <w:rsid w:val="00E049AA"/>
    <w:rsid w:val="00E04A64"/>
    <w:rsid w:val="00E04AB2"/>
    <w:rsid w:val="00E04B75"/>
    <w:rsid w:val="00E04D4C"/>
    <w:rsid w:val="00E05001"/>
    <w:rsid w:val="00E0519E"/>
    <w:rsid w:val="00E051CD"/>
    <w:rsid w:val="00E05296"/>
    <w:rsid w:val="00E053DF"/>
    <w:rsid w:val="00E0579F"/>
    <w:rsid w:val="00E058C1"/>
    <w:rsid w:val="00E05950"/>
    <w:rsid w:val="00E05A32"/>
    <w:rsid w:val="00E05B71"/>
    <w:rsid w:val="00E05B92"/>
    <w:rsid w:val="00E05BFA"/>
    <w:rsid w:val="00E06009"/>
    <w:rsid w:val="00E0634F"/>
    <w:rsid w:val="00E065CF"/>
    <w:rsid w:val="00E0665B"/>
    <w:rsid w:val="00E0679B"/>
    <w:rsid w:val="00E0681E"/>
    <w:rsid w:val="00E06922"/>
    <w:rsid w:val="00E069E5"/>
    <w:rsid w:val="00E06E0E"/>
    <w:rsid w:val="00E070EE"/>
    <w:rsid w:val="00E07138"/>
    <w:rsid w:val="00E07197"/>
    <w:rsid w:val="00E07242"/>
    <w:rsid w:val="00E073DE"/>
    <w:rsid w:val="00E077A5"/>
    <w:rsid w:val="00E0787F"/>
    <w:rsid w:val="00E07E11"/>
    <w:rsid w:val="00E10097"/>
    <w:rsid w:val="00E10131"/>
    <w:rsid w:val="00E101C7"/>
    <w:rsid w:val="00E101FD"/>
    <w:rsid w:val="00E1020C"/>
    <w:rsid w:val="00E107A9"/>
    <w:rsid w:val="00E10840"/>
    <w:rsid w:val="00E10D2C"/>
    <w:rsid w:val="00E111C6"/>
    <w:rsid w:val="00E114CA"/>
    <w:rsid w:val="00E1159E"/>
    <w:rsid w:val="00E11D74"/>
    <w:rsid w:val="00E11DB4"/>
    <w:rsid w:val="00E11E45"/>
    <w:rsid w:val="00E12154"/>
    <w:rsid w:val="00E12517"/>
    <w:rsid w:val="00E1286A"/>
    <w:rsid w:val="00E12AE8"/>
    <w:rsid w:val="00E12C53"/>
    <w:rsid w:val="00E12D2C"/>
    <w:rsid w:val="00E12EAE"/>
    <w:rsid w:val="00E130EB"/>
    <w:rsid w:val="00E132D9"/>
    <w:rsid w:val="00E1330C"/>
    <w:rsid w:val="00E13468"/>
    <w:rsid w:val="00E135AA"/>
    <w:rsid w:val="00E13631"/>
    <w:rsid w:val="00E138F2"/>
    <w:rsid w:val="00E13A73"/>
    <w:rsid w:val="00E13D4C"/>
    <w:rsid w:val="00E13D9B"/>
    <w:rsid w:val="00E13F10"/>
    <w:rsid w:val="00E13F51"/>
    <w:rsid w:val="00E14049"/>
    <w:rsid w:val="00E1418F"/>
    <w:rsid w:val="00E14696"/>
    <w:rsid w:val="00E147E3"/>
    <w:rsid w:val="00E14A2B"/>
    <w:rsid w:val="00E1520C"/>
    <w:rsid w:val="00E152D6"/>
    <w:rsid w:val="00E15351"/>
    <w:rsid w:val="00E153BF"/>
    <w:rsid w:val="00E1546D"/>
    <w:rsid w:val="00E154E2"/>
    <w:rsid w:val="00E15841"/>
    <w:rsid w:val="00E15919"/>
    <w:rsid w:val="00E15A2F"/>
    <w:rsid w:val="00E15A59"/>
    <w:rsid w:val="00E15D68"/>
    <w:rsid w:val="00E15E84"/>
    <w:rsid w:val="00E15FCC"/>
    <w:rsid w:val="00E160D6"/>
    <w:rsid w:val="00E1627D"/>
    <w:rsid w:val="00E1652B"/>
    <w:rsid w:val="00E16568"/>
    <w:rsid w:val="00E16590"/>
    <w:rsid w:val="00E165AC"/>
    <w:rsid w:val="00E16715"/>
    <w:rsid w:val="00E1680F"/>
    <w:rsid w:val="00E17312"/>
    <w:rsid w:val="00E17404"/>
    <w:rsid w:val="00E174CC"/>
    <w:rsid w:val="00E1793A"/>
    <w:rsid w:val="00E17C1C"/>
    <w:rsid w:val="00E17DC3"/>
    <w:rsid w:val="00E2000F"/>
    <w:rsid w:val="00E205CE"/>
    <w:rsid w:val="00E20649"/>
    <w:rsid w:val="00E209AF"/>
    <w:rsid w:val="00E209F0"/>
    <w:rsid w:val="00E209F6"/>
    <w:rsid w:val="00E20A19"/>
    <w:rsid w:val="00E20C2B"/>
    <w:rsid w:val="00E211F0"/>
    <w:rsid w:val="00E21716"/>
    <w:rsid w:val="00E218FC"/>
    <w:rsid w:val="00E21984"/>
    <w:rsid w:val="00E21B28"/>
    <w:rsid w:val="00E21BAB"/>
    <w:rsid w:val="00E21E79"/>
    <w:rsid w:val="00E2226E"/>
    <w:rsid w:val="00E22411"/>
    <w:rsid w:val="00E2265A"/>
    <w:rsid w:val="00E226E7"/>
    <w:rsid w:val="00E22743"/>
    <w:rsid w:val="00E22BE6"/>
    <w:rsid w:val="00E2304C"/>
    <w:rsid w:val="00E23092"/>
    <w:rsid w:val="00E2327A"/>
    <w:rsid w:val="00E233F6"/>
    <w:rsid w:val="00E2373A"/>
    <w:rsid w:val="00E23821"/>
    <w:rsid w:val="00E23A22"/>
    <w:rsid w:val="00E23A2D"/>
    <w:rsid w:val="00E23B3A"/>
    <w:rsid w:val="00E23C0A"/>
    <w:rsid w:val="00E23D35"/>
    <w:rsid w:val="00E23DDD"/>
    <w:rsid w:val="00E241D9"/>
    <w:rsid w:val="00E24282"/>
    <w:rsid w:val="00E2433E"/>
    <w:rsid w:val="00E244E9"/>
    <w:rsid w:val="00E246B3"/>
    <w:rsid w:val="00E24773"/>
    <w:rsid w:val="00E24E7D"/>
    <w:rsid w:val="00E2502D"/>
    <w:rsid w:val="00E25656"/>
    <w:rsid w:val="00E257D3"/>
    <w:rsid w:val="00E2592E"/>
    <w:rsid w:val="00E25A39"/>
    <w:rsid w:val="00E25D19"/>
    <w:rsid w:val="00E25D99"/>
    <w:rsid w:val="00E25DB6"/>
    <w:rsid w:val="00E25F66"/>
    <w:rsid w:val="00E262A2"/>
    <w:rsid w:val="00E26402"/>
    <w:rsid w:val="00E26471"/>
    <w:rsid w:val="00E264EA"/>
    <w:rsid w:val="00E2668D"/>
    <w:rsid w:val="00E26CE3"/>
    <w:rsid w:val="00E26DE0"/>
    <w:rsid w:val="00E2723E"/>
    <w:rsid w:val="00E272BA"/>
    <w:rsid w:val="00E2735E"/>
    <w:rsid w:val="00E27397"/>
    <w:rsid w:val="00E276B8"/>
    <w:rsid w:val="00E27854"/>
    <w:rsid w:val="00E27B70"/>
    <w:rsid w:val="00E27CD2"/>
    <w:rsid w:val="00E3005A"/>
    <w:rsid w:val="00E30191"/>
    <w:rsid w:val="00E3022B"/>
    <w:rsid w:val="00E302FB"/>
    <w:rsid w:val="00E302FC"/>
    <w:rsid w:val="00E3047F"/>
    <w:rsid w:val="00E306D5"/>
    <w:rsid w:val="00E308C4"/>
    <w:rsid w:val="00E30BAF"/>
    <w:rsid w:val="00E30E5E"/>
    <w:rsid w:val="00E30E72"/>
    <w:rsid w:val="00E30FB9"/>
    <w:rsid w:val="00E31020"/>
    <w:rsid w:val="00E31347"/>
    <w:rsid w:val="00E3181D"/>
    <w:rsid w:val="00E319C5"/>
    <w:rsid w:val="00E319FE"/>
    <w:rsid w:val="00E31CA9"/>
    <w:rsid w:val="00E31D71"/>
    <w:rsid w:val="00E320DF"/>
    <w:rsid w:val="00E32520"/>
    <w:rsid w:val="00E32859"/>
    <w:rsid w:val="00E328E1"/>
    <w:rsid w:val="00E32B59"/>
    <w:rsid w:val="00E32CC3"/>
    <w:rsid w:val="00E3303F"/>
    <w:rsid w:val="00E3329D"/>
    <w:rsid w:val="00E3331B"/>
    <w:rsid w:val="00E33337"/>
    <w:rsid w:val="00E333B2"/>
    <w:rsid w:val="00E33A7C"/>
    <w:rsid w:val="00E33B09"/>
    <w:rsid w:val="00E33FD2"/>
    <w:rsid w:val="00E33FDA"/>
    <w:rsid w:val="00E34124"/>
    <w:rsid w:val="00E34272"/>
    <w:rsid w:val="00E3434A"/>
    <w:rsid w:val="00E343FD"/>
    <w:rsid w:val="00E3459E"/>
    <w:rsid w:val="00E347C8"/>
    <w:rsid w:val="00E3480B"/>
    <w:rsid w:val="00E34903"/>
    <w:rsid w:val="00E3493F"/>
    <w:rsid w:val="00E3497D"/>
    <w:rsid w:val="00E34A1D"/>
    <w:rsid w:val="00E34B12"/>
    <w:rsid w:val="00E34E43"/>
    <w:rsid w:val="00E351C3"/>
    <w:rsid w:val="00E352F7"/>
    <w:rsid w:val="00E35521"/>
    <w:rsid w:val="00E35734"/>
    <w:rsid w:val="00E358B3"/>
    <w:rsid w:val="00E35B18"/>
    <w:rsid w:val="00E35BC8"/>
    <w:rsid w:val="00E35CDD"/>
    <w:rsid w:val="00E3603E"/>
    <w:rsid w:val="00E360F8"/>
    <w:rsid w:val="00E3617F"/>
    <w:rsid w:val="00E36198"/>
    <w:rsid w:val="00E362EE"/>
    <w:rsid w:val="00E367A1"/>
    <w:rsid w:val="00E367A2"/>
    <w:rsid w:val="00E36EC2"/>
    <w:rsid w:val="00E36F68"/>
    <w:rsid w:val="00E372A3"/>
    <w:rsid w:val="00E3775F"/>
    <w:rsid w:val="00E37915"/>
    <w:rsid w:val="00E37A2C"/>
    <w:rsid w:val="00E37A5A"/>
    <w:rsid w:val="00E37C20"/>
    <w:rsid w:val="00E37C46"/>
    <w:rsid w:val="00E403B6"/>
    <w:rsid w:val="00E4053B"/>
    <w:rsid w:val="00E40615"/>
    <w:rsid w:val="00E40637"/>
    <w:rsid w:val="00E40748"/>
    <w:rsid w:val="00E40ABC"/>
    <w:rsid w:val="00E40C32"/>
    <w:rsid w:val="00E40C91"/>
    <w:rsid w:val="00E40CC3"/>
    <w:rsid w:val="00E40CE9"/>
    <w:rsid w:val="00E4111A"/>
    <w:rsid w:val="00E41308"/>
    <w:rsid w:val="00E413A9"/>
    <w:rsid w:val="00E418E0"/>
    <w:rsid w:val="00E41C6C"/>
    <w:rsid w:val="00E4200D"/>
    <w:rsid w:val="00E4205F"/>
    <w:rsid w:val="00E422BE"/>
    <w:rsid w:val="00E4234C"/>
    <w:rsid w:val="00E423B0"/>
    <w:rsid w:val="00E4245A"/>
    <w:rsid w:val="00E428E5"/>
    <w:rsid w:val="00E42AC8"/>
    <w:rsid w:val="00E42BBE"/>
    <w:rsid w:val="00E42E1B"/>
    <w:rsid w:val="00E42F43"/>
    <w:rsid w:val="00E431CD"/>
    <w:rsid w:val="00E437CA"/>
    <w:rsid w:val="00E43B1C"/>
    <w:rsid w:val="00E43D3A"/>
    <w:rsid w:val="00E4405E"/>
    <w:rsid w:val="00E4428E"/>
    <w:rsid w:val="00E443CE"/>
    <w:rsid w:val="00E443DF"/>
    <w:rsid w:val="00E4449F"/>
    <w:rsid w:val="00E4463F"/>
    <w:rsid w:val="00E44640"/>
    <w:rsid w:val="00E446F9"/>
    <w:rsid w:val="00E447C4"/>
    <w:rsid w:val="00E44846"/>
    <w:rsid w:val="00E44B38"/>
    <w:rsid w:val="00E44D67"/>
    <w:rsid w:val="00E44DDD"/>
    <w:rsid w:val="00E44EA2"/>
    <w:rsid w:val="00E44EF2"/>
    <w:rsid w:val="00E450FC"/>
    <w:rsid w:val="00E45101"/>
    <w:rsid w:val="00E45221"/>
    <w:rsid w:val="00E4577E"/>
    <w:rsid w:val="00E45891"/>
    <w:rsid w:val="00E45B6F"/>
    <w:rsid w:val="00E45D7E"/>
    <w:rsid w:val="00E45DFE"/>
    <w:rsid w:val="00E45FD3"/>
    <w:rsid w:val="00E461E3"/>
    <w:rsid w:val="00E465B5"/>
    <w:rsid w:val="00E469DD"/>
    <w:rsid w:val="00E46DF1"/>
    <w:rsid w:val="00E471FE"/>
    <w:rsid w:val="00E47490"/>
    <w:rsid w:val="00E47812"/>
    <w:rsid w:val="00E47930"/>
    <w:rsid w:val="00E479C6"/>
    <w:rsid w:val="00E47C57"/>
    <w:rsid w:val="00E47DD2"/>
    <w:rsid w:val="00E503B1"/>
    <w:rsid w:val="00E50488"/>
    <w:rsid w:val="00E5058C"/>
    <w:rsid w:val="00E505C9"/>
    <w:rsid w:val="00E508F1"/>
    <w:rsid w:val="00E509D5"/>
    <w:rsid w:val="00E50B1D"/>
    <w:rsid w:val="00E50CEB"/>
    <w:rsid w:val="00E50F60"/>
    <w:rsid w:val="00E50FD0"/>
    <w:rsid w:val="00E511ED"/>
    <w:rsid w:val="00E5135B"/>
    <w:rsid w:val="00E517A1"/>
    <w:rsid w:val="00E5195D"/>
    <w:rsid w:val="00E51AAF"/>
    <w:rsid w:val="00E51B10"/>
    <w:rsid w:val="00E51CB5"/>
    <w:rsid w:val="00E51D55"/>
    <w:rsid w:val="00E51F05"/>
    <w:rsid w:val="00E52256"/>
    <w:rsid w:val="00E524C3"/>
    <w:rsid w:val="00E526E2"/>
    <w:rsid w:val="00E52B43"/>
    <w:rsid w:val="00E52D45"/>
    <w:rsid w:val="00E53039"/>
    <w:rsid w:val="00E5303D"/>
    <w:rsid w:val="00E530FE"/>
    <w:rsid w:val="00E53275"/>
    <w:rsid w:val="00E53B3B"/>
    <w:rsid w:val="00E53B59"/>
    <w:rsid w:val="00E53BF3"/>
    <w:rsid w:val="00E53D16"/>
    <w:rsid w:val="00E53D2A"/>
    <w:rsid w:val="00E53FF1"/>
    <w:rsid w:val="00E540AE"/>
    <w:rsid w:val="00E54244"/>
    <w:rsid w:val="00E5431C"/>
    <w:rsid w:val="00E549B6"/>
    <w:rsid w:val="00E54C09"/>
    <w:rsid w:val="00E54C37"/>
    <w:rsid w:val="00E55111"/>
    <w:rsid w:val="00E556A4"/>
    <w:rsid w:val="00E55728"/>
    <w:rsid w:val="00E55B79"/>
    <w:rsid w:val="00E55CEA"/>
    <w:rsid w:val="00E55DF6"/>
    <w:rsid w:val="00E55E7C"/>
    <w:rsid w:val="00E55FA3"/>
    <w:rsid w:val="00E55FD8"/>
    <w:rsid w:val="00E561F1"/>
    <w:rsid w:val="00E56548"/>
    <w:rsid w:val="00E56641"/>
    <w:rsid w:val="00E566E1"/>
    <w:rsid w:val="00E56720"/>
    <w:rsid w:val="00E568EE"/>
    <w:rsid w:val="00E56E76"/>
    <w:rsid w:val="00E56FC1"/>
    <w:rsid w:val="00E56FFC"/>
    <w:rsid w:val="00E57034"/>
    <w:rsid w:val="00E57139"/>
    <w:rsid w:val="00E574CC"/>
    <w:rsid w:val="00E579F6"/>
    <w:rsid w:val="00E6018D"/>
    <w:rsid w:val="00E601CA"/>
    <w:rsid w:val="00E601E6"/>
    <w:rsid w:val="00E60294"/>
    <w:rsid w:val="00E60312"/>
    <w:rsid w:val="00E60366"/>
    <w:rsid w:val="00E60622"/>
    <w:rsid w:val="00E607A0"/>
    <w:rsid w:val="00E607B2"/>
    <w:rsid w:val="00E60B79"/>
    <w:rsid w:val="00E60B8B"/>
    <w:rsid w:val="00E60D10"/>
    <w:rsid w:val="00E60DFA"/>
    <w:rsid w:val="00E60EB5"/>
    <w:rsid w:val="00E6101D"/>
    <w:rsid w:val="00E61094"/>
    <w:rsid w:val="00E61341"/>
    <w:rsid w:val="00E6152B"/>
    <w:rsid w:val="00E61565"/>
    <w:rsid w:val="00E618E5"/>
    <w:rsid w:val="00E61A2D"/>
    <w:rsid w:val="00E61F8F"/>
    <w:rsid w:val="00E62070"/>
    <w:rsid w:val="00E62328"/>
    <w:rsid w:val="00E62618"/>
    <w:rsid w:val="00E628EE"/>
    <w:rsid w:val="00E62FD9"/>
    <w:rsid w:val="00E633EC"/>
    <w:rsid w:val="00E638AA"/>
    <w:rsid w:val="00E638D7"/>
    <w:rsid w:val="00E63A78"/>
    <w:rsid w:val="00E63E62"/>
    <w:rsid w:val="00E642D1"/>
    <w:rsid w:val="00E642DD"/>
    <w:rsid w:val="00E645B2"/>
    <w:rsid w:val="00E647A8"/>
    <w:rsid w:val="00E64D40"/>
    <w:rsid w:val="00E64D5F"/>
    <w:rsid w:val="00E65014"/>
    <w:rsid w:val="00E6540A"/>
    <w:rsid w:val="00E654BC"/>
    <w:rsid w:val="00E65A08"/>
    <w:rsid w:val="00E65AB6"/>
    <w:rsid w:val="00E65CA4"/>
    <w:rsid w:val="00E65E1A"/>
    <w:rsid w:val="00E66189"/>
    <w:rsid w:val="00E6671C"/>
    <w:rsid w:val="00E667CE"/>
    <w:rsid w:val="00E66A41"/>
    <w:rsid w:val="00E66A6E"/>
    <w:rsid w:val="00E66AD6"/>
    <w:rsid w:val="00E66BEF"/>
    <w:rsid w:val="00E66CF0"/>
    <w:rsid w:val="00E66F98"/>
    <w:rsid w:val="00E6730C"/>
    <w:rsid w:val="00E67360"/>
    <w:rsid w:val="00E67389"/>
    <w:rsid w:val="00E67472"/>
    <w:rsid w:val="00E676E6"/>
    <w:rsid w:val="00E67966"/>
    <w:rsid w:val="00E67A2F"/>
    <w:rsid w:val="00E67C8C"/>
    <w:rsid w:val="00E67E7D"/>
    <w:rsid w:val="00E70076"/>
    <w:rsid w:val="00E70443"/>
    <w:rsid w:val="00E705B0"/>
    <w:rsid w:val="00E706AE"/>
    <w:rsid w:val="00E7070B"/>
    <w:rsid w:val="00E70908"/>
    <w:rsid w:val="00E70B0D"/>
    <w:rsid w:val="00E70C64"/>
    <w:rsid w:val="00E70F10"/>
    <w:rsid w:val="00E71A28"/>
    <w:rsid w:val="00E71A52"/>
    <w:rsid w:val="00E71D86"/>
    <w:rsid w:val="00E71F69"/>
    <w:rsid w:val="00E7223F"/>
    <w:rsid w:val="00E724A5"/>
    <w:rsid w:val="00E72627"/>
    <w:rsid w:val="00E726BB"/>
    <w:rsid w:val="00E726CA"/>
    <w:rsid w:val="00E727BE"/>
    <w:rsid w:val="00E727D5"/>
    <w:rsid w:val="00E727F8"/>
    <w:rsid w:val="00E72904"/>
    <w:rsid w:val="00E72A26"/>
    <w:rsid w:val="00E72D19"/>
    <w:rsid w:val="00E72D79"/>
    <w:rsid w:val="00E72DE7"/>
    <w:rsid w:val="00E72ECA"/>
    <w:rsid w:val="00E72FD9"/>
    <w:rsid w:val="00E73058"/>
    <w:rsid w:val="00E730E5"/>
    <w:rsid w:val="00E732E4"/>
    <w:rsid w:val="00E7332A"/>
    <w:rsid w:val="00E73423"/>
    <w:rsid w:val="00E73472"/>
    <w:rsid w:val="00E7348A"/>
    <w:rsid w:val="00E734D0"/>
    <w:rsid w:val="00E73529"/>
    <w:rsid w:val="00E7393C"/>
    <w:rsid w:val="00E73B9B"/>
    <w:rsid w:val="00E73BBE"/>
    <w:rsid w:val="00E73E8C"/>
    <w:rsid w:val="00E73F1A"/>
    <w:rsid w:val="00E742A0"/>
    <w:rsid w:val="00E742C9"/>
    <w:rsid w:val="00E74555"/>
    <w:rsid w:val="00E7468F"/>
    <w:rsid w:val="00E746CF"/>
    <w:rsid w:val="00E74719"/>
    <w:rsid w:val="00E748B9"/>
    <w:rsid w:val="00E748D5"/>
    <w:rsid w:val="00E749F1"/>
    <w:rsid w:val="00E74BE5"/>
    <w:rsid w:val="00E74D1B"/>
    <w:rsid w:val="00E74F1E"/>
    <w:rsid w:val="00E74FA3"/>
    <w:rsid w:val="00E75444"/>
    <w:rsid w:val="00E758A5"/>
    <w:rsid w:val="00E758DC"/>
    <w:rsid w:val="00E75AA5"/>
    <w:rsid w:val="00E75B6C"/>
    <w:rsid w:val="00E75F42"/>
    <w:rsid w:val="00E761F2"/>
    <w:rsid w:val="00E7625B"/>
    <w:rsid w:val="00E762B7"/>
    <w:rsid w:val="00E76636"/>
    <w:rsid w:val="00E76639"/>
    <w:rsid w:val="00E768C5"/>
    <w:rsid w:val="00E76B7A"/>
    <w:rsid w:val="00E76C40"/>
    <w:rsid w:val="00E76CCE"/>
    <w:rsid w:val="00E76DE9"/>
    <w:rsid w:val="00E76F72"/>
    <w:rsid w:val="00E77439"/>
    <w:rsid w:val="00E77468"/>
    <w:rsid w:val="00E774A0"/>
    <w:rsid w:val="00E775C1"/>
    <w:rsid w:val="00E77861"/>
    <w:rsid w:val="00E77F34"/>
    <w:rsid w:val="00E803E1"/>
    <w:rsid w:val="00E80523"/>
    <w:rsid w:val="00E80649"/>
    <w:rsid w:val="00E806DE"/>
    <w:rsid w:val="00E80A92"/>
    <w:rsid w:val="00E80B0A"/>
    <w:rsid w:val="00E80B25"/>
    <w:rsid w:val="00E80C0E"/>
    <w:rsid w:val="00E81183"/>
    <w:rsid w:val="00E8155A"/>
    <w:rsid w:val="00E81B35"/>
    <w:rsid w:val="00E81BC5"/>
    <w:rsid w:val="00E81C89"/>
    <w:rsid w:val="00E81DA5"/>
    <w:rsid w:val="00E81E79"/>
    <w:rsid w:val="00E82054"/>
    <w:rsid w:val="00E82338"/>
    <w:rsid w:val="00E8295B"/>
    <w:rsid w:val="00E82FD0"/>
    <w:rsid w:val="00E830E8"/>
    <w:rsid w:val="00E831D1"/>
    <w:rsid w:val="00E83411"/>
    <w:rsid w:val="00E83558"/>
    <w:rsid w:val="00E83738"/>
    <w:rsid w:val="00E83861"/>
    <w:rsid w:val="00E8386C"/>
    <w:rsid w:val="00E83989"/>
    <w:rsid w:val="00E840D2"/>
    <w:rsid w:val="00E844A6"/>
    <w:rsid w:val="00E844B5"/>
    <w:rsid w:val="00E84552"/>
    <w:rsid w:val="00E84750"/>
    <w:rsid w:val="00E84E0E"/>
    <w:rsid w:val="00E85026"/>
    <w:rsid w:val="00E85489"/>
    <w:rsid w:val="00E856AB"/>
    <w:rsid w:val="00E85F99"/>
    <w:rsid w:val="00E86019"/>
    <w:rsid w:val="00E8622C"/>
    <w:rsid w:val="00E86885"/>
    <w:rsid w:val="00E8690F"/>
    <w:rsid w:val="00E86BDA"/>
    <w:rsid w:val="00E86FE1"/>
    <w:rsid w:val="00E870BC"/>
    <w:rsid w:val="00E87371"/>
    <w:rsid w:val="00E8755A"/>
    <w:rsid w:val="00E87862"/>
    <w:rsid w:val="00E879E2"/>
    <w:rsid w:val="00E87E47"/>
    <w:rsid w:val="00E87F30"/>
    <w:rsid w:val="00E87FFA"/>
    <w:rsid w:val="00E90048"/>
    <w:rsid w:val="00E900F7"/>
    <w:rsid w:val="00E90132"/>
    <w:rsid w:val="00E90135"/>
    <w:rsid w:val="00E90357"/>
    <w:rsid w:val="00E904F0"/>
    <w:rsid w:val="00E90569"/>
    <w:rsid w:val="00E90586"/>
    <w:rsid w:val="00E905CC"/>
    <w:rsid w:val="00E908F0"/>
    <w:rsid w:val="00E90C98"/>
    <w:rsid w:val="00E916C9"/>
    <w:rsid w:val="00E916E9"/>
    <w:rsid w:val="00E9194C"/>
    <w:rsid w:val="00E91B0F"/>
    <w:rsid w:val="00E91C90"/>
    <w:rsid w:val="00E91D1E"/>
    <w:rsid w:val="00E91E0A"/>
    <w:rsid w:val="00E91F0D"/>
    <w:rsid w:val="00E91F36"/>
    <w:rsid w:val="00E9218A"/>
    <w:rsid w:val="00E922A1"/>
    <w:rsid w:val="00E9238E"/>
    <w:rsid w:val="00E923C0"/>
    <w:rsid w:val="00E9268C"/>
    <w:rsid w:val="00E926A6"/>
    <w:rsid w:val="00E927C8"/>
    <w:rsid w:val="00E929EC"/>
    <w:rsid w:val="00E92DE3"/>
    <w:rsid w:val="00E93449"/>
    <w:rsid w:val="00E934E9"/>
    <w:rsid w:val="00E93746"/>
    <w:rsid w:val="00E93896"/>
    <w:rsid w:val="00E93AC9"/>
    <w:rsid w:val="00E93F22"/>
    <w:rsid w:val="00E93F2E"/>
    <w:rsid w:val="00E93F3E"/>
    <w:rsid w:val="00E94403"/>
    <w:rsid w:val="00E94582"/>
    <w:rsid w:val="00E94A49"/>
    <w:rsid w:val="00E94C6E"/>
    <w:rsid w:val="00E94E6C"/>
    <w:rsid w:val="00E95039"/>
    <w:rsid w:val="00E95399"/>
    <w:rsid w:val="00E9539D"/>
    <w:rsid w:val="00E9568D"/>
    <w:rsid w:val="00E95753"/>
    <w:rsid w:val="00E957FB"/>
    <w:rsid w:val="00E9589D"/>
    <w:rsid w:val="00E95A1A"/>
    <w:rsid w:val="00E95E6B"/>
    <w:rsid w:val="00E95F98"/>
    <w:rsid w:val="00E964DC"/>
    <w:rsid w:val="00E9672E"/>
    <w:rsid w:val="00E967C5"/>
    <w:rsid w:val="00E96936"/>
    <w:rsid w:val="00E97238"/>
    <w:rsid w:val="00E972C3"/>
    <w:rsid w:val="00E977FE"/>
    <w:rsid w:val="00E97813"/>
    <w:rsid w:val="00E97962"/>
    <w:rsid w:val="00E97E80"/>
    <w:rsid w:val="00EA006D"/>
    <w:rsid w:val="00EA0259"/>
    <w:rsid w:val="00EA026B"/>
    <w:rsid w:val="00EA02E2"/>
    <w:rsid w:val="00EA037B"/>
    <w:rsid w:val="00EA0385"/>
    <w:rsid w:val="00EA03D6"/>
    <w:rsid w:val="00EA0410"/>
    <w:rsid w:val="00EA0758"/>
    <w:rsid w:val="00EA0990"/>
    <w:rsid w:val="00EA0AB6"/>
    <w:rsid w:val="00EA104B"/>
    <w:rsid w:val="00EA1147"/>
    <w:rsid w:val="00EA11A7"/>
    <w:rsid w:val="00EA1346"/>
    <w:rsid w:val="00EA14AC"/>
    <w:rsid w:val="00EA1688"/>
    <w:rsid w:val="00EA193D"/>
    <w:rsid w:val="00EA1BBA"/>
    <w:rsid w:val="00EA1F20"/>
    <w:rsid w:val="00EA1F58"/>
    <w:rsid w:val="00EA1F82"/>
    <w:rsid w:val="00EA1F95"/>
    <w:rsid w:val="00EA225C"/>
    <w:rsid w:val="00EA2356"/>
    <w:rsid w:val="00EA2520"/>
    <w:rsid w:val="00EA25F9"/>
    <w:rsid w:val="00EA2981"/>
    <w:rsid w:val="00EA2A0D"/>
    <w:rsid w:val="00EA2AF6"/>
    <w:rsid w:val="00EA2DF1"/>
    <w:rsid w:val="00EA2F20"/>
    <w:rsid w:val="00EA39D1"/>
    <w:rsid w:val="00EA3A0A"/>
    <w:rsid w:val="00EA3DE8"/>
    <w:rsid w:val="00EA413E"/>
    <w:rsid w:val="00EA43AD"/>
    <w:rsid w:val="00EA45A1"/>
    <w:rsid w:val="00EA45ED"/>
    <w:rsid w:val="00EA4617"/>
    <w:rsid w:val="00EA47B1"/>
    <w:rsid w:val="00EA4A83"/>
    <w:rsid w:val="00EA4C32"/>
    <w:rsid w:val="00EA4D82"/>
    <w:rsid w:val="00EA4E4A"/>
    <w:rsid w:val="00EA5195"/>
    <w:rsid w:val="00EA525E"/>
    <w:rsid w:val="00EA554B"/>
    <w:rsid w:val="00EA57F0"/>
    <w:rsid w:val="00EA5D01"/>
    <w:rsid w:val="00EA5E50"/>
    <w:rsid w:val="00EA6673"/>
    <w:rsid w:val="00EA685B"/>
    <w:rsid w:val="00EA68A3"/>
    <w:rsid w:val="00EA6924"/>
    <w:rsid w:val="00EA6932"/>
    <w:rsid w:val="00EA6973"/>
    <w:rsid w:val="00EA697B"/>
    <w:rsid w:val="00EA6CAD"/>
    <w:rsid w:val="00EA6E95"/>
    <w:rsid w:val="00EA6F14"/>
    <w:rsid w:val="00EA6FAB"/>
    <w:rsid w:val="00EA7167"/>
    <w:rsid w:val="00EA7516"/>
    <w:rsid w:val="00EA757D"/>
    <w:rsid w:val="00EA775E"/>
    <w:rsid w:val="00EB0006"/>
    <w:rsid w:val="00EB000E"/>
    <w:rsid w:val="00EB0105"/>
    <w:rsid w:val="00EB076C"/>
    <w:rsid w:val="00EB083D"/>
    <w:rsid w:val="00EB0873"/>
    <w:rsid w:val="00EB1130"/>
    <w:rsid w:val="00EB12DE"/>
    <w:rsid w:val="00EB15D1"/>
    <w:rsid w:val="00EB1685"/>
    <w:rsid w:val="00EB1719"/>
    <w:rsid w:val="00EB173D"/>
    <w:rsid w:val="00EB1778"/>
    <w:rsid w:val="00EB17F9"/>
    <w:rsid w:val="00EB1C1D"/>
    <w:rsid w:val="00EB1CAB"/>
    <w:rsid w:val="00EB22B7"/>
    <w:rsid w:val="00EB270E"/>
    <w:rsid w:val="00EB2B9E"/>
    <w:rsid w:val="00EB3065"/>
    <w:rsid w:val="00EB30CF"/>
    <w:rsid w:val="00EB32DE"/>
    <w:rsid w:val="00EB36D5"/>
    <w:rsid w:val="00EB3B3E"/>
    <w:rsid w:val="00EB3E7E"/>
    <w:rsid w:val="00EB3EAE"/>
    <w:rsid w:val="00EB3F60"/>
    <w:rsid w:val="00EB41F2"/>
    <w:rsid w:val="00EB45AF"/>
    <w:rsid w:val="00EB463C"/>
    <w:rsid w:val="00EB4ABD"/>
    <w:rsid w:val="00EB4B00"/>
    <w:rsid w:val="00EB4C09"/>
    <w:rsid w:val="00EB4C8F"/>
    <w:rsid w:val="00EB4F4B"/>
    <w:rsid w:val="00EB4FF5"/>
    <w:rsid w:val="00EB5185"/>
    <w:rsid w:val="00EB521B"/>
    <w:rsid w:val="00EB52F2"/>
    <w:rsid w:val="00EB52F9"/>
    <w:rsid w:val="00EB5457"/>
    <w:rsid w:val="00EB5567"/>
    <w:rsid w:val="00EB5714"/>
    <w:rsid w:val="00EB5B3A"/>
    <w:rsid w:val="00EB5E04"/>
    <w:rsid w:val="00EB6559"/>
    <w:rsid w:val="00EB67D1"/>
    <w:rsid w:val="00EB6A38"/>
    <w:rsid w:val="00EB6C39"/>
    <w:rsid w:val="00EB6D5D"/>
    <w:rsid w:val="00EB6FF3"/>
    <w:rsid w:val="00EB70F2"/>
    <w:rsid w:val="00EB7631"/>
    <w:rsid w:val="00EB766D"/>
    <w:rsid w:val="00EB79A4"/>
    <w:rsid w:val="00EB79B2"/>
    <w:rsid w:val="00EB7A46"/>
    <w:rsid w:val="00EB7D6E"/>
    <w:rsid w:val="00EB7DB4"/>
    <w:rsid w:val="00EC01CE"/>
    <w:rsid w:val="00EC0244"/>
    <w:rsid w:val="00EC05FA"/>
    <w:rsid w:val="00EC082D"/>
    <w:rsid w:val="00EC0CF4"/>
    <w:rsid w:val="00EC0E08"/>
    <w:rsid w:val="00EC0FBC"/>
    <w:rsid w:val="00EC101D"/>
    <w:rsid w:val="00EC138E"/>
    <w:rsid w:val="00EC13F2"/>
    <w:rsid w:val="00EC1436"/>
    <w:rsid w:val="00EC1650"/>
    <w:rsid w:val="00EC1773"/>
    <w:rsid w:val="00EC1D79"/>
    <w:rsid w:val="00EC22A9"/>
    <w:rsid w:val="00EC2554"/>
    <w:rsid w:val="00EC2655"/>
    <w:rsid w:val="00EC26FA"/>
    <w:rsid w:val="00EC2F3D"/>
    <w:rsid w:val="00EC3049"/>
    <w:rsid w:val="00EC3203"/>
    <w:rsid w:val="00EC328F"/>
    <w:rsid w:val="00EC32D2"/>
    <w:rsid w:val="00EC35D2"/>
    <w:rsid w:val="00EC36C6"/>
    <w:rsid w:val="00EC385E"/>
    <w:rsid w:val="00EC3AB5"/>
    <w:rsid w:val="00EC3E19"/>
    <w:rsid w:val="00EC3E6E"/>
    <w:rsid w:val="00EC4219"/>
    <w:rsid w:val="00EC4264"/>
    <w:rsid w:val="00EC4571"/>
    <w:rsid w:val="00EC45BA"/>
    <w:rsid w:val="00EC4678"/>
    <w:rsid w:val="00EC478B"/>
    <w:rsid w:val="00EC4B38"/>
    <w:rsid w:val="00EC4D8A"/>
    <w:rsid w:val="00EC51B9"/>
    <w:rsid w:val="00EC5469"/>
    <w:rsid w:val="00EC5529"/>
    <w:rsid w:val="00EC5718"/>
    <w:rsid w:val="00EC5AE7"/>
    <w:rsid w:val="00EC5D76"/>
    <w:rsid w:val="00EC60B7"/>
    <w:rsid w:val="00EC60F0"/>
    <w:rsid w:val="00EC622A"/>
    <w:rsid w:val="00EC63E3"/>
    <w:rsid w:val="00EC6839"/>
    <w:rsid w:val="00EC6AC9"/>
    <w:rsid w:val="00EC7098"/>
    <w:rsid w:val="00EC70A3"/>
    <w:rsid w:val="00EC71E5"/>
    <w:rsid w:val="00EC735D"/>
    <w:rsid w:val="00EC798D"/>
    <w:rsid w:val="00EC79D2"/>
    <w:rsid w:val="00EC79DC"/>
    <w:rsid w:val="00EC7A01"/>
    <w:rsid w:val="00EC7B9D"/>
    <w:rsid w:val="00EC7C05"/>
    <w:rsid w:val="00EC7DA7"/>
    <w:rsid w:val="00EC7F5E"/>
    <w:rsid w:val="00ED0025"/>
    <w:rsid w:val="00ED00CD"/>
    <w:rsid w:val="00ED014E"/>
    <w:rsid w:val="00ED0233"/>
    <w:rsid w:val="00ED04B0"/>
    <w:rsid w:val="00ED0663"/>
    <w:rsid w:val="00ED0738"/>
    <w:rsid w:val="00ED0743"/>
    <w:rsid w:val="00ED0770"/>
    <w:rsid w:val="00ED0BB3"/>
    <w:rsid w:val="00ED0F48"/>
    <w:rsid w:val="00ED1025"/>
    <w:rsid w:val="00ED11DA"/>
    <w:rsid w:val="00ED151D"/>
    <w:rsid w:val="00ED1859"/>
    <w:rsid w:val="00ED1B2A"/>
    <w:rsid w:val="00ED1E46"/>
    <w:rsid w:val="00ED1FB5"/>
    <w:rsid w:val="00ED2092"/>
    <w:rsid w:val="00ED2147"/>
    <w:rsid w:val="00ED21B0"/>
    <w:rsid w:val="00ED231C"/>
    <w:rsid w:val="00ED2349"/>
    <w:rsid w:val="00ED24C6"/>
    <w:rsid w:val="00ED2518"/>
    <w:rsid w:val="00ED29CD"/>
    <w:rsid w:val="00ED2DE0"/>
    <w:rsid w:val="00ED2FA8"/>
    <w:rsid w:val="00ED31EF"/>
    <w:rsid w:val="00ED35B8"/>
    <w:rsid w:val="00ED35C6"/>
    <w:rsid w:val="00ED35CB"/>
    <w:rsid w:val="00ED362D"/>
    <w:rsid w:val="00ED37F5"/>
    <w:rsid w:val="00ED3BC7"/>
    <w:rsid w:val="00ED3CC3"/>
    <w:rsid w:val="00ED3D1E"/>
    <w:rsid w:val="00ED3E8D"/>
    <w:rsid w:val="00ED41F2"/>
    <w:rsid w:val="00ED42FC"/>
    <w:rsid w:val="00ED44A7"/>
    <w:rsid w:val="00ED4629"/>
    <w:rsid w:val="00ED4683"/>
    <w:rsid w:val="00ED484B"/>
    <w:rsid w:val="00ED4DA6"/>
    <w:rsid w:val="00ED4EEC"/>
    <w:rsid w:val="00ED5292"/>
    <w:rsid w:val="00ED5793"/>
    <w:rsid w:val="00ED5C12"/>
    <w:rsid w:val="00ED5D84"/>
    <w:rsid w:val="00ED5FCC"/>
    <w:rsid w:val="00ED6348"/>
    <w:rsid w:val="00ED636C"/>
    <w:rsid w:val="00ED64F7"/>
    <w:rsid w:val="00ED654B"/>
    <w:rsid w:val="00ED6E89"/>
    <w:rsid w:val="00ED7501"/>
    <w:rsid w:val="00ED753F"/>
    <w:rsid w:val="00ED7607"/>
    <w:rsid w:val="00ED7670"/>
    <w:rsid w:val="00ED7762"/>
    <w:rsid w:val="00ED7858"/>
    <w:rsid w:val="00ED7FAD"/>
    <w:rsid w:val="00ED7FB7"/>
    <w:rsid w:val="00EE0538"/>
    <w:rsid w:val="00EE077E"/>
    <w:rsid w:val="00EE0983"/>
    <w:rsid w:val="00EE0BB9"/>
    <w:rsid w:val="00EE0C2A"/>
    <w:rsid w:val="00EE0ED1"/>
    <w:rsid w:val="00EE1036"/>
    <w:rsid w:val="00EE1253"/>
    <w:rsid w:val="00EE1283"/>
    <w:rsid w:val="00EE1506"/>
    <w:rsid w:val="00EE1670"/>
    <w:rsid w:val="00EE1C96"/>
    <w:rsid w:val="00EE1CB8"/>
    <w:rsid w:val="00EE1D0B"/>
    <w:rsid w:val="00EE1EF2"/>
    <w:rsid w:val="00EE25E9"/>
    <w:rsid w:val="00EE26F4"/>
    <w:rsid w:val="00EE2B11"/>
    <w:rsid w:val="00EE2BAF"/>
    <w:rsid w:val="00EE2D2E"/>
    <w:rsid w:val="00EE2EBA"/>
    <w:rsid w:val="00EE2F03"/>
    <w:rsid w:val="00EE31FC"/>
    <w:rsid w:val="00EE341E"/>
    <w:rsid w:val="00EE3730"/>
    <w:rsid w:val="00EE3803"/>
    <w:rsid w:val="00EE3934"/>
    <w:rsid w:val="00EE3D33"/>
    <w:rsid w:val="00EE3DD3"/>
    <w:rsid w:val="00EE3E70"/>
    <w:rsid w:val="00EE3EF5"/>
    <w:rsid w:val="00EE427C"/>
    <w:rsid w:val="00EE45FA"/>
    <w:rsid w:val="00EE47E8"/>
    <w:rsid w:val="00EE4AC8"/>
    <w:rsid w:val="00EE4BA4"/>
    <w:rsid w:val="00EE4C8A"/>
    <w:rsid w:val="00EE4FAB"/>
    <w:rsid w:val="00EE4FFC"/>
    <w:rsid w:val="00EE5237"/>
    <w:rsid w:val="00EE54CD"/>
    <w:rsid w:val="00EE57F6"/>
    <w:rsid w:val="00EE59CB"/>
    <w:rsid w:val="00EE5A79"/>
    <w:rsid w:val="00EE5E7E"/>
    <w:rsid w:val="00EE61F9"/>
    <w:rsid w:val="00EE620A"/>
    <w:rsid w:val="00EE6549"/>
    <w:rsid w:val="00EE6567"/>
    <w:rsid w:val="00EE678D"/>
    <w:rsid w:val="00EE691F"/>
    <w:rsid w:val="00EE6B7D"/>
    <w:rsid w:val="00EE6E03"/>
    <w:rsid w:val="00EE702C"/>
    <w:rsid w:val="00EF01B5"/>
    <w:rsid w:val="00EF01E9"/>
    <w:rsid w:val="00EF0234"/>
    <w:rsid w:val="00EF034B"/>
    <w:rsid w:val="00EF04FA"/>
    <w:rsid w:val="00EF056E"/>
    <w:rsid w:val="00EF06D9"/>
    <w:rsid w:val="00EF06E7"/>
    <w:rsid w:val="00EF073A"/>
    <w:rsid w:val="00EF081D"/>
    <w:rsid w:val="00EF0877"/>
    <w:rsid w:val="00EF09DB"/>
    <w:rsid w:val="00EF109A"/>
    <w:rsid w:val="00EF10DB"/>
    <w:rsid w:val="00EF11BE"/>
    <w:rsid w:val="00EF1205"/>
    <w:rsid w:val="00EF131B"/>
    <w:rsid w:val="00EF1A98"/>
    <w:rsid w:val="00EF1C28"/>
    <w:rsid w:val="00EF2452"/>
    <w:rsid w:val="00EF2479"/>
    <w:rsid w:val="00EF24CC"/>
    <w:rsid w:val="00EF272E"/>
    <w:rsid w:val="00EF2757"/>
    <w:rsid w:val="00EF30A1"/>
    <w:rsid w:val="00EF30C9"/>
    <w:rsid w:val="00EF30FD"/>
    <w:rsid w:val="00EF321B"/>
    <w:rsid w:val="00EF326C"/>
    <w:rsid w:val="00EF33A3"/>
    <w:rsid w:val="00EF33A4"/>
    <w:rsid w:val="00EF364F"/>
    <w:rsid w:val="00EF369F"/>
    <w:rsid w:val="00EF3DFE"/>
    <w:rsid w:val="00EF40A0"/>
    <w:rsid w:val="00EF440C"/>
    <w:rsid w:val="00EF4645"/>
    <w:rsid w:val="00EF4780"/>
    <w:rsid w:val="00EF48EC"/>
    <w:rsid w:val="00EF48F6"/>
    <w:rsid w:val="00EF4A51"/>
    <w:rsid w:val="00EF4B8F"/>
    <w:rsid w:val="00EF4CCB"/>
    <w:rsid w:val="00EF4CCC"/>
    <w:rsid w:val="00EF4D0D"/>
    <w:rsid w:val="00EF4D62"/>
    <w:rsid w:val="00EF5131"/>
    <w:rsid w:val="00EF52A6"/>
    <w:rsid w:val="00EF556F"/>
    <w:rsid w:val="00EF5910"/>
    <w:rsid w:val="00EF59A3"/>
    <w:rsid w:val="00EF5A90"/>
    <w:rsid w:val="00EF5C07"/>
    <w:rsid w:val="00EF6116"/>
    <w:rsid w:val="00EF61A0"/>
    <w:rsid w:val="00EF63A2"/>
    <w:rsid w:val="00EF65B3"/>
    <w:rsid w:val="00EF66F8"/>
    <w:rsid w:val="00EF6903"/>
    <w:rsid w:val="00EF6DAE"/>
    <w:rsid w:val="00EF6E2A"/>
    <w:rsid w:val="00EF72CF"/>
    <w:rsid w:val="00EF7389"/>
    <w:rsid w:val="00EF771A"/>
    <w:rsid w:val="00EF78DD"/>
    <w:rsid w:val="00EF79A6"/>
    <w:rsid w:val="00EF7B59"/>
    <w:rsid w:val="00EF7DC5"/>
    <w:rsid w:val="00EF7E75"/>
    <w:rsid w:val="00F000F4"/>
    <w:rsid w:val="00F004E6"/>
    <w:rsid w:val="00F00553"/>
    <w:rsid w:val="00F006BE"/>
    <w:rsid w:val="00F0083A"/>
    <w:rsid w:val="00F00A7D"/>
    <w:rsid w:val="00F00AB3"/>
    <w:rsid w:val="00F00BA0"/>
    <w:rsid w:val="00F00D84"/>
    <w:rsid w:val="00F00DD6"/>
    <w:rsid w:val="00F00E2D"/>
    <w:rsid w:val="00F00F71"/>
    <w:rsid w:val="00F010DA"/>
    <w:rsid w:val="00F012A2"/>
    <w:rsid w:val="00F014E7"/>
    <w:rsid w:val="00F0172B"/>
    <w:rsid w:val="00F01911"/>
    <w:rsid w:val="00F01915"/>
    <w:rsid w:val="00F01993"/>
    <w:rsid w:val="00F019B9"/>
    <w:rsid w:val="00F01C40"/>
    <w:rsid w:val="00F01E4F"/>
    <w:rsid w:val="00F01EA4"/>
    <w:rsid w:val="00F01F05"/>
    <w:rsid w:val="00F01F2B"/>
    <w:rsid w:val="00F02125"/>
    <w:rsid w:val="00F02240"/>
    <w:rsid w:val="00F02315"/>
    <w:rsid w:val="00F0255C"/>
    <w:rsid w:val="00F0264F"/>
    <w:rsid w:val="00F02711"/>
    <w:rsid w:val="00F02BF1"/>
    <w:rsid w:val="00F02DC9"/>
    <w:rsid w:val="00F02E0F"/>
    <w:rsid w:val="00F03234"/>
    <w:rsid w:val="00F03336"/>
    <w:rsid w:val="00F0347A"/>
    <w:rsid w:val="00F03613"/>
    <w:rsid w:val="00F03727"/>
    <w:rsid w:val="00F03887"/>
    <w:rsid w:val="00F0397C"/>
    <w:rsid w:val="00F03AAD"/>
    <w:rsid w:val="00F03D26"/>
    <w:rsid w:val="00F03D60"/>
    <w:rsid w:val="00F03F73"/>
    <w:rsid w:val="00F0408D"/>
    <w:rsid w:val="00F04159"/>
    <w:rsid w:val="00F042D7"/>
    <w:rsid w:val="00F043D4"/>
    <w:rsid w:val="00F045AC"/>
    <w:rsid w:val="00F045F3"/>
    <w:rsid w:val="00F048FA"/>
    <w:rsid w:val="00F0498C"/>
    <w:rsid w:val="00F04BDE"/>
    <w:rsid w:val="00F04DCB"/>
    <w:rsid w:val="00F057FF"/>
    <w:rsid w:val="00F05938"/>
    <w:rsid w:val="00F059C7"/>
    <w:rsid w:val="00F05AB0"/>
    <w:rsid w:val="00F05B9F"/>
    <w:rsid w:val="00F05C41"/>
    <w:rsid w:val="00F05F0B"/>
    <w:rsid w:val="00F0621D"/>
    <w:rsid w:val="00F0649E"/>
    <w:rsid w:val="00F065F5"/>
    <w:rsid w:val="00F0667E"/>
    <w:rsid w:val="00F068C9"/>
    <w:rsid w:val="00F06F3C"/>
    <w:rsid w:val="00F0724E"/>
    <w:rsid w:val="00F077B1"/>
    <w:rsid w:val="00F0781F"/>
    <w:rsid w:val="00F07920"/>
    <w:rsid w:val="00F07AC0"/>
    <w:rsid w:val="00F07C2C"/>
    <w:rsid w:val="00F07C36"/>
    <w:rsid w:val="00F07D23"/>
    <w:rsid w:val="00F07E9B"/>
    <w:rsid w:val="00F07EF2"/>
    <w:rsid w:val="00F07FE5"/>
    <w:rsid w:val="00F10066"/>
    <w:rsid w:val="00F100AE"/>
    <w:rsid w:val="00F100F9"/>
    <w:rsid w:val="00F10607"/>
    <w:rsid w:val="00F10AF1"/>
    <w:rsid w:val="00F10AFE"/>
    <w:rsid w:val="00F10D67"/>
    <w:rsid w:val="00F110CF"/>
    <w:rsid w:val="00F1135C"/>
    <w:rsid w:val="00F11546"/>
    <w:rsid w:val="00F1175C"/>
    <w:rsid w:val="00F11991"/>
    <w:rsid w:val="00F119D4"/>
    <w:rsid w:val="00F11FA6"/>
    <w:rsid w:val="00F120FD"/>
    <w:rsid w:val="00F1240C"/>
    <w:rsid w:val="00F12480"/>
    <w:rsid w:val="00F124AB"/>
    <w:rsid w:val="00F12774"/>
    <w:rsid w:val="00F12A7E"/>
    <w:rsid w:val="00F130CF"/>
    <w:rsid w:val="00F13383"/>
    <w:rsid w:val="00F1377F"/>
    <w:rsid w:val="00F137FD"/>
    <w:rsid w:val="00F13A1F"/>
    <w:rsid w:val="00F13D1C"/>
    <w:rsid w:val="00F13DD2"/>
    <w:rsid w:val="00F13E44"/>
    <w:rsid w:val="00F14409"/>
    <w:rsid w:val="00F14518"/>
    <w:rsid w:val="00F14711"/>
    <w:rsid w:val="00F14746"/>
    <w:rsid w:val="00F14785"/>
    <w:rsid w:val="00F14866"/>
    <w:rsid w:val="00F149D1"/>
    <w:rsid w:val="00F14C28"/>
    <w:rsid w:val="00F14C74"/>
    <w:rsid w:val="00F15140"/>
    <w:rsid w:val="00F1538A"/>
    <w:rsid w:val="00F1543B"/>
    <w:rsid w:val="00F15475"/>
    <w:rsid w:val="00F154FA"/>
    <w:rsid w:val="00F157DE"/>
    <w:rsid w:val="00F158D2"/>
    <w:rsid w:val="00F15D72"/>
    <w:rsid w:val="00F15DE5"/>
    <w:rsid w:val="00F15EDD"/>
    <w:rsid w:val="00F1616A"/>
    <w:rsid w:val="00F162EA"/>
    <w:rsid w:val="00F165AB"/>
    <w:rsid w:val="00F165CE"/>
    <w:rsid w:val="00F16654"/>
    <w:rsid w:val="00F16835"/>
    <w:rsid w:val="00F16998"/>
    <w:rsid w:val="00F169F7"/>
    <w:rsid w:val="00F1709E"/>
    <w:rsid w:val="00F170E2"/>
    <w:rsid w:val="00F17764"/>
    <w:rsid w:val="00F17B7A"/>
    <w:rsid w:val="00F17E5A"/>
    <w:rsid w:val="00F20109"/>
    <w:rsid w:val="00F204A9"/>
    <w:rsid w:val="00F205C8"/>
    <w:rsid w:val="00F2067D"/>
    <w:rsid w:val="00F20A54"/>
    <w:rsid w:val="00F20BCA"/>
    <w:rsid w:val="00F20BD5"/>
    <w:rsid w:val="00F20C29"/>
    <w:rsid w:val="00F20D52"/>
    <w:rsid w:val="00F20E3C"/>
    <w:rsid w:val="00F210D1"/>
    <w:rsid w:val="00F21532"/>
    <w:rsid w:val="00F219B2"/>
    <w:rsid w:val="00F21DB5"/>
    <w:rsid w:val="00F21E04"/>
    <w:rsid w:val="00F21F7E"/>
    <w:rsid w:val="00F222D4"/>
    <w:rsid w:val="00F223C5"/>
    <w:rsid w:val="00F22526"/>
    <w:rsid w:val="00F229BE"/>
    <w:rsid w:val="00F22C40"/>
    <w:rsid w:val="00F22CB3"/>
    <w:rsid w:val="00F22FCD"/>
    <w:rsid w:val="00F230FB"/>
    <w:rsid w:val="00F236A2"/>
    <w:rsid w:val="00F23718"/>
    <w:rsid w:val="00F23910"/>
    <w:rsid w:val="00F23A2A"/>
    <w:rsid w:val="00F23AF7"/>
    <w:rsid w:val="00F23F48"/>
    <w:rsid w:val="00F2419E"/>
    <w:rsid w:val="00F24349"/>
    <w:rsid w:val="00F24393"/>
    <w:rsid w:val="00F2441E"/>
    <w:rsid w:val="00F2480F"/>
    <w:rsid w:val="00F24982"/>
    <w:rsid w:val="00F24E1A"/>
    <w:rsid w:val="00F24F3B"/>
    <w:rsid w:val="00F2543F"/>
    <w:rsid w:val="00F256AB"/>
    <w:rsid w:val="00F257E0"/>
    <w:rsid w:val="00F25864"/>
    <w:rsid w:val="00F25923"/>
    <w:rsid w:val="00F259F5"/>
    <w:rsid w:val="00F25D7D"/>
    <w:rsid w:val="00F25E00"/>
    <w:rsid w:val="00F25EB6"/>
    <w:rsid w:val="00F26070"/>
    <w:rsid w:val="00F260CA"/>
    <w:rsid w:val="00F26699"/>
    <w:rsid w:val="00F269A6"/>
    <w:rsid w:val="00F26CB5"/>
    <w:rsid w:val="00F27063"/>
    <w:rsid w:val="00F27161"/>
    <w:rsid w:val="00F27488"/>
    <w:rsid w:val="00F27685"/>
    <w:rsid w:val="00F27803"/>
    <w:rsid w:val="00F27AE4"/>
    <w:rsid w:val="00F27F64"/>
    <w:rsid w:val="00F3013A"/>
    <w:rsid w:val="00F3016E"/>
    <w:rsid w:val="00F301CA"/>
    <w:rsid w:val="00F30262"/>
    <w:rsid w:val="00F30581"/>
    <w:rsid w:val="00F308D8"/>
    <w:rsid w:val="00F309BC"/>
    <w:rsid w:val="00F30B2E"/>
    <w:rsid w:val="00F30D03"/>
    <w:rsid w:val="00F30D66"/>
    <w:rsid w:val="00F30E00"/>
    <w:rsid w:val="00F3128F"/>
    <w:rsid w:val="00F31402"/>
    <w:rsid w:val="00F31473"/>
    <w:rsid w:val="00F31477"/>
    <w:rsid w:val="00F3156B"/>
    <w:rsid w:val="00F318CD"/>
    <w:rsid w:val="00F31A0E"/>
    <w:rsid w:val="00F32085"/>
    <w:rsid w:val="00F3217A"/>
    <w:rsid w:val="00F32425"/>
    <w:rsid w:val="00F328CA"/>
    <w:rsid w:val="00F328FD"/>
    <w:rsid w:val="00F32965"/>
    <w:rsid w:val="00F32DEF"/>
    <w:rsid w:val="00F32FC8"/>
    <w:rsid w:val="00F33250"/>
    <w:rsid w:val="00F33306"/>
    <w:rsid w:val="00F33719"/>
    <w:rsid w:val="00F33A70"/>
    <w:rsid w:val="00F33AB5"/>
    <w:rsid w:val="00F33B01"/>
    <w:rsid w:val="00F33B60"/>
    <w:rsid w:val="00F33D28"/>
    <w:rsid w:val="00F33FCA"/>
    <w:rsid w:val="00F3404B"/>
    <w:rsid w:val="00F341EC"/>
    <w:rsid w:val="00F34366"/>
    <w:rsid w:val="00F343A7"/>
    <w:rsid w:val="00F344D1"/>
    <w:rsid w:val="00F34716"/>
    <w:rsid w:val="00F34B0E"/>
    <w:rsid w:val="00F34C4D"/>
    <w:rsid w:val="00F34E34"/>
    <w:rsid w:val="00F34EC7"/>
    <w:rsid w:val="00F34F41"/>
    <w:rsid w:val="00F35017"/>
    <w:rsid w:val="00F354E9"/>
    <w:rsid w:val="00F355C5"/>
    <w:rsid w:val="00F3590F"/>
    <w:rsid w:val="00F35A4C"/>
    <w:rsid w:val="00F35CDE"/>
    <w:rsid w:val="00F35D95"/>
    <w:rsid w:val="00F35F93"/>
    <w:rsid w:val="00F3647D"/>
    <w:rsid w:val="00F366C9"/>
    <w:rsid w:val="00F366CF"/>
    <w:rsid w:val="00F36923"/>
    <w:rsid w:val="00F36E35"/>
    <w:rsid w:val="00F36ECE"/>
    <w:rsid w:val="00F370C5"/>
    <w:rsid w:val="00F37479"/>
    <w:rsid w:val="00F375D2"/>
    <w:rsid w:val="00F37904"/>
    <w:rsid w:val="00F402B3"/>
    <w:rsid w:val="00F406DC"/>
    <w:rsid w:val="00F407CC"/>
    <w:rsid w:val="00F408B3"/>
    <w:rsid w:val="00F40979"/>
    <w:rsid w:val="00F40B3B"/>
    <w:rsid w:val="00F40E0E"/>
    <w:rsid w:val="00F40F6C"/>
    <w:rsid w:val="00F41139"/>
    <w:rsid w:val="00F411D9"/>
    <w:rsid w:val="00F41437"/>
    <w:rsid w:val="00F41756"/>
    <w:rsid w:val="00F417BC"/>
    <w:rsid w:val="00F4199D"/>
    <w:rsid w:val="00F419E6"/>
    <w:rsid w:val="00F41CCF"/>
    <w:rsid w:val="00F41F52"/>
    <w:rsid w:val="00F4211C"/>
    <w:rsid w:val="00F42423"/>
    <w:rsid w:val="00F4266C"/>
    <w:rsid w:val="00F4275F"/>
    <w:rsid w:val="00F42A02"/>
    <w:rsid w:val="00F42BEB"/>
    <w:rsid w:val="00F431C0"/>
    <w:rsid w:val="00F431DB"/>
    <w:rsid w:val="00F432F4"/>
    <w:rsid w:val="00F43323"/>
    <w:rsid w:val="00F43650"/>
    <w:rsid w:val="00F4396A"/>
    <w:rsid w:val="00F439D4"/>
    <w:rsid w:val="00F43C38"/>
    <w:rsid w:val="00F44334"/>
    <w:rsid w:val="00F4436C"/>
    <w:rsid w:val="00F4482F"/>
    <w:rsid w:val="00F44883"/>
    <w:rsid w:val="00F449C6"/>
    <w:rsid w:val="00F44A37"/>
    <w:rsid w:val="00F44B0E"/>
    <w:rsid w:val="00F44BD4"/>
    <w:rsid w:val="00F44C5D"/>
    <w:rsid w:val="00F44EF7"/>
    <w:rsid w:val="00F450DC"/>
    <w:rsid w:val="00F45196"/>
    <w:rsid w:val="00F451BC"/>
    <w:rsid w:val="00F4527C"/>
    <w:rsid w:val="00F452C0"/>
    <w:rsid w:val="00F45616"/>
    <w:rsid w:val="00F45B20"/>
    <w:rsid w:val="00F45E8C"/>
    <w:rsid w:val="00F46299"/>
    <w:rsid w:val="00F469CB"/>
    <w:rsid w:val="00F46A1E"/>
    <w:rsid w:val="00F46EB3"/>
    <w:rsid w:val="00F46EE7"/>
    <w:rsid w:val="00F46FE6"/>
    <w:rsid w:val="00F470ED"/>
    <w:rsid w:val="00F47186"/>
    <w:rsid w:val="00F472A4"/>
    <w:rsid w:val="00F472EF"/>
    <w:rsid w:val="00F47578"/>
    <w:rsid w:val="00F47D00"/>
    <w:rsid w:val="00F47EFE"/>
    <w:rsid w:val="00F50001"/>
    <w:rsid w:val="00F50003"/>
    <w:rsid w:val="00F50154"/>
    <w:rsid w:val="00F501F2"/>
    <w:rsid w:val="00F508F4"/>
    <w:rsid w:val="00F50B44"/>
    <w:rsid w:val="00F50B6E"/>
    <w:rsid w:val="00F50C57"/>
    <w:rsid w:val="00F50DD8"/>
    <w:rsid w:val="00F5102A"/>
    <w:rsid w:val="00F516BE"/>
    <w:rsid w:val="00F5176D"/>
    <w:rsid w:val="00F519D8"/>
    <w:rsid w:val="00F51A34"/>
    <w:rsid w:val="00F51ABC"/>
    <w:rsid w:val="00F51CAD"/>
    <w:rsid w:val="00F51CDC"/>
    <w:rsid w:val="00F51D57"/>
    <w:rsid w:val="00F51DD9"/>
    <w:rsid w:val="00F51DEA"/>
    <w:rsid w:val="00F52003"/>
    <w:rsid w:val="00F5211F"/>
    <w:rsid w:val="00F522B5"/>
    <w:rsid w:val="00F52731"/>
    <w:rsid w:val="00F5283F"/>
    <w:rsid w:val="00F52980"/>
    <w:rsid w:val="00F535D1"/>
    <w:rsid w:val="00F53627"/>
    <w:rsid w:val="00F5379B"/>
    <w:rsid w:val="00F5389B"/>
    <w:rsid w:val="00F53B7C"/>
    <w:rsid w:val="00F53C6E"/>
    <w:rsid w:val="00F53D3A"/>
    <w:rsid w:val="00F53FBB"/>
    <w:rsid w:val="00F54338"/>
    <w:rsid w:val="00F5445D"/>
    <w:rsid w:val="00F54489"/>
    <w:rsid w:val="00F54643"/>
    <w:rsid w:val="00F547E8"/>
    <w:rsid w:val="00F549A8"/>
    <w:rsid w:val="00F54B44"/>
    <w:rsid w:val="00F54DB3"/>
    <w:rsid w:val="00F54E36"/>
    <w:rsid w:val="00F54F3A"/>
    <w:rsid w:val="00F551CA"/>
    <w:rsid w:val="00F5527B"/>
    <w:rsid w:val="00F5538B"/>
    <w:rsid w:val="00F55A68"/>
    <w:rsid w:val="00F55C83"/>
    <w:rsid w:val="00F55D27"/>
    <w:rsid w:val="00F55F4A"/>
    <w:rsid w:val="00F55F5A"/>
    <w:rsid w:val="00F5632D"/>
    <w:rsid w:val="00F563CF"/>
    <w:rsid w:val="00F5649C"/>
    <w:rsid w:val="00F56849"/>
    <w:rsid w:val="00F56A71"/>
    <w:rsid w:val="00F56B08"/>
    <w:rsid w:val="00F56B82"/>
    <w:rsid w:val="00F56BBC"/>
    <w:rsid w:val="00F56CA8"/>
    <w:rsid w:val="00F56CD5"/>
    <w:rsid w:val="00F56D49"/>
    <w:rsid w:val="00F56E6B"/>
    <w:rsid w:val="00F56EF4"/>
    <w:rsid w:val="00F56F62"/>
    <w:rsid w:val="00F56FF3"/>
    <w:rsid w:val="00F57037"/>
    <w:rsid w:val="00F5710D"/>
    <w:rsid w:val="00F57229"/>
    <w:rsid w:val="00F57488"/>
    <w:rsid w:val="00F578AC"/>
    <w:rsid w:val="00F57F83"/>
    <w:rsid w:val="00F60640"/>
    <w:rsid w:val="00F608FA"/>
    <w:rsid w:val="00F60931"/>
    <w:rsid w:val="00F60DBE"/>
    <w:rsid w:val="00F610FA"/>
    <w:rsid w:val="00F61558"/>
    <w:rsid w:val="00F6162F"/>
    <w:rsid w:val="00F61683"/>
    <w:rsid w:val="00F616A6"/>
    <w:rsid w:val="00F616C2"/>
    <w:rsid w:val="00F618DC"/>
    <w:rsid w:val="00F61B8F"/>
    <w:rsid w:val="00F61BD8"/>
    <w:rsid w:val="00F61C40"/>
    <w:rsid w:val="00F61CAF"/>
    <w:rsid w:val="00F61DD7"/>
    <w:rsid w:val="00F61EE1"/>
    <w:rsid w:val="00F6206B"/>
    <w:rsid w:val="00F62072"/>
    <w:rsid w:val="00F62099"/>
    <w:rsid w:val="00F62495"/>
    <w:rsid w:val="00F62E19"/>
    <w:rsid w:val="00F62F28"/>
    <w:rsid w:val="00F634B0"/>
    <w:rsid w:val="00F634FE"/>
    <w:rsid w:val="00F63517"/>
    <w:rsid w:val="00F63535"/>
    <w:rsid w:val="00F6426D"/>
    <w:rsid w:val="00F64288"/>
    <w:rsid w:val="00F64516"/>
    <w:rsid w:val="00F64574"/>
    <w:rsid w:val="00F6457B"/>
    <w:rsid w:val="00F647D1"/>
    <w:rsid w:val="00F649AB"/>
    <w:rsid w:val="00F64E77"/>
    <w:rsid w:val="00F651F4"/>
    <w:rsid w:val="00F65359"/>
    <w:rsid w:val="00F659A3"/>
    <w:rsid w:val="00F659EA"/>
    <w:rsid w:val="00F65BA9"/>
    <w:rsid w:val="00F65C98"/>
    <w:rsid w:val="00F65EDE"/>
    <w:rsid w:val="00F66900"/>
    <w:rsid w:val="00F66AAA"/>
    <w:rsid w:val="00F66B18"/>
    <w:rsid w:val="00F66B56"/>
    <w:rsid w:val="00F66B84"/>
    <w:rsid w:val="00F66D1B"/>
    <w:rsid w:val="00F66FD0"/>
    <w:rsid w:val="00F670DC"/>
    <w:rsid w:val="00F670E7"/>
    <w:rsid w:val="00F67136"/>
    <w:rsid w:val="00F67174"/>
    <w:rsid w:val="00F67457"/>
    <w:rsid w:val="00F675EA"/>
    <w:rsid w:val="00F67B28"/>
    <w:rsid w:val="00F67DA0"/>
    <w:rsid w:val="00F67E09"/>
    <w:rsid w:val="00F703C9"/>
    <w:rsid w:val="00F70599"/>
    <w:rsid w:val="00F70644"/>
    <w:rsid w:val="00F70689"/>
    <w:rsid w:val="00F70A03"/>
    <w:rsid w:val="00F70B5E"/>
    <w:rsid w:val="00F70E93"/>
    <w:rsid w:val="00F70FC1"/>
    <w:rsid w:val="00F710C6"/>
    <w:rsid w:val="00F7128D"/>
    <w:rsid w:val="00F713FD"/>
    <w:rsid w:val="00F71628"/>
    <w:rsid w:val="00F71752"/>
    <w:rsid w:val="00F71B1A"/>
    <w:rsid w:val="00F71B48"/>
    <w:rsid w:val="00F71DC6"/>
    <w:rsid w:val="00F720D5"/>
    <w:rsid w:val="00F72123"/>
    <w:rsid w:val="00F7229E"/>
    <w:rsid w:val="00F723D6"/>
    <w:rsid w:val="00F72438"/>
    <w:rsid w:val="00F72664"/>
    <w:rsid w:val="00F728A3"/>
    <w:rsid w:val="00F72912"/>
    <w:rsid w:val="00F72D1B"/>
    <w:rsid w:val="00F72D24"/>
    <w:rsid w:val="00F72E16"/>
    <w:rsid w:val="00F734E2"/>
    <w:rsid w:val="00F73536"/>
    <w:rsid w:val="00F73841"/>
    <w:rsid w:val="00F738C6"/>
    <w:rsid w:val="00F73B28"/>
    <w:rsid w:val="00F73C0B"/>
    <w:rsid w:val="00F73CA7"/>
    <w:rsid w:val="00F74050"/>
    <w:rsid w:val="00F7431E"/>
    <w:rsid w:val="00F74714"/>
    <w:rsid w:val="00F747F8"/>
    <w:rsid w:val="00F74DBA"/>
    <w:rsid w:val="00F74EF9"/>
    <w:rsid w:val="00F75186"/>
    <w:rsid w:val="00F756B0"/>
    <w:rsid w:val="00F75738"/>
    <w:rsid w:val="00F75899"/>
    <w:rsid w:val="00F758CC"/>
    <w:rsid w:val="00F7593B"/>
    <w:rsid w:val="00F7599A"/>
    <w:rsid w:val="00F75C56"/>
    <w:rsid w:val="00F75D77"/>
    <w:rsid w:val="00F75F2F"/>
    <w:rsid w:val="00F75FAD"/>
    <w:rsid w:val="00F761BC"/>
    <w:rsid w:val="00F76270"/>
    <w:rsid w:val="00F7670A"/>
    <w:rsid w:val="00F76A55"/>
    <w:rsid w:val="00F76B02"/>
    <w:rsid w:val="00F76B2B"/>
    <w:rsid w:val="00F76B66"/>
    <w:rsid w:val="00F76E86"/>
    <w:rsid w:val="00F770FB"/>
    <w:rsid w:val="00F775D7"/>
    <w:rsid w:val="00F776D9"/>
    <w:rsid w:val="00F77D31"/>
    <w:rsid w:val="00F77D3C"/>
    <w:rsid w:val="00F802C3"/>
    <w:rsid w:val="00F808D3"/>
    <w:rsid w:val="00F808DF"/>
    <w:rsid w:val="00F80954"/>
    <w:rsid w:val="00F80B4D"/>
    <w:rsid w:val="00F80D49"/>
    <w:rsid w:val="00F8119B"/>
    <w:rsid w:val="00F81277"/>
    <w:rsid w:val="00F8170E"/>
    <w:rsid w:val="00F81A27"/>
    <w:rsid w:val="00F81BE6"/>
    <w:rsid w:val="00F81FF9"/>
    <w:rsid w:val="00F8204C"/>
    <w:rsid w:val="00F821FB"/>
    <w:rsid w:val="00F82924"/>
    <w:rsid w:val="00F82A18"/>
    <w:rsid w:val="00F82B9B"/>
    <w:rsid w:val="00F82EC4"/>
    <w:rsid w:val="00F83443"/>
    <w:rsid w:val="00F8376F"/>
    <w:rsid w:val="00F8387A"/>
    <w:rsid w:val="00F839C7"/>
    <w:rsid w:val="00F83B5C"/>
    <w:rsid w:val="00F83B9B"/>
    <w:rsid w:val="00F83E3B"/>
    <w:rsid w:val="00F8421D"/>
    <w:rsid w:val="00F842A2"/>
    <w:rsid w:val="00F84321"/>
    <w:rsid w:val="00F845F3"/>
    <w:rsid w:val="00F84659"/>
    <w:rsid w:val="00F848BA"/>
    <w:rsid w:val="00F84CE5"/>
    <w:rsid w:val="00F84D26"/>
    <w:rsid w:val="00F85194"/>
    <w:rsid w:val="00F85433"/>
    <w:rsid w:val="00F85699"/>
    <w:rsid w:val="00F859A0"/>
    <w:rsid w:val="00F85F70"/>
    <w:rsid w:val="00F85F88"/>
    <w:rsid w:val="00F8601A"/>
    <w:rsid w:val="00F8604D"/>
    <w:rsid w:val="00F86062"/>
    <w:rsid w:val="00F8638A"/>
    <w:rsid w:val="00F865EA"/>
    <w:rsid w:val="00F868E7"/>
    <w:rsid w:val="00F86C24"/>
    <w:rsid w:val="00F86D5F"/>
    <w:rsid w:val="00F870F1"/>
    <w:rsid w:val="00F87151"/>
    <w:rsid w:val="00F87AB8"/>
    <w:rsid w:val="00F87BEB"/>
    <w:rsid w:val="00F87F75"/>
    <w:rsid w:val="00F901A1"/>
    <w:rsid w:val="00F90235"/>
    <w:rsid w:val="00F90361"/>
    <w:rsid w:val="00F90528"/>
    <w:rsid w:val="00F90834"/>
    <w:rsid w:val="00F90A0F"/>
    <w:rsid w:val="00F90D2C"/>
    <w:rsid w:val="00F90DE1"/>
    <w:rsid w:val="00F90FF9"/>
    <w:rsid w:val="00F91091"/>
    <w:rsid w:val="00F91269"/>
    <w:rsid w:val="00F9166B"/>
    <w:rsid w:val="00F91DAD"/>
    <w:rsid w:val="00F92287"/>
    <w:rsid w:val="00F924A9"/>
    <w:rsid w:val="00F9290B"/>
    <w:rsid w:val="00F9299C"/>
    <w:rsid w:val="00F929EC"/>
    <w:rsid w:val="00F92BCF"/>
    <w:rsid w:val="00F92D95"/>
    <w:rsid w:val="00F933DA"/>
    <w:rsid w:val="00F93770"/>
    <w:rsid w:val="00F939D8"/>
    <w:rsid w:val="00F93B6B"/>
    <w:rsid w:val="00F93ED1"/>
    <w:rsid w:val="00F944D8"/>
    <w:rsid w:val="00F946D4"/>
    <w:rsid w:val="00F94A6C"/>
    <w:rsid w:val="00F94E72"/>
    <w:rsid w:val="00F94FE7"/>
    <w:rsid w:val="00F95025"/>
    <w:rsid w:val="00F951CC"/>
    <w:rsid w:val="00F95221"/>
    <w:rsid w:val="00F95339"/>
    <w:rsid w:val="00F95540"/>
    <w:rsid w:val="00F95940"/>
    <w:rsid w:val="00F959F3"/>
    <w:rsid w:val="00F95ACE"/>
    <w:rsid w:val="00F95B17"/>
    <w:rsid w:val="00F95C78"/>
    <w:rsid w:val="00F95CC6"/>
    <w:rsid w:val="00F95F96"/>
    <w:rsid w:val="00F96089"/>
    <w:rsid w:val="00F96090"/>
    <w:rsid w:val="00F9624B"/>
    <w:rsid w:val="00F96350"/>
    <w:rsid w:val="00F963D4"/>
    <w:rsid w:val="00F9645A"/>
    <w:rsid w:val="00F96613"/>
    <w:rsid w:val="00F96844"/>
    <w:rsid w:val="00F9684D"/>
    <w:rsid w:val="00F9692A"/>
    <w:rsid w:val="00F96A3D"/>
    <w:rsid w:val="00F96A48"/>
    <w:rsid w:val="00F96B52"/>
    <w:rsid w:val="00F96D67"/>
    <w:rsid w:val="00F96F6F"/>
    <w:rsid w:val="00F9704F"/>
    <w:rsid w:val="00F9729B"/>
    <w:rsid w:val="00F97406"/>
    <w:rsid w:val="00F974F9"/>
    <w:rsid w:val="00F977FA"/>
    <w:rsid w:val="00F978BC"/>
    <w:rsid w:val="00F97A1C"/>
    <w:rsid w:val="00F97B5C"/>
    <w:rsid w:val="00F97C45"/>
    <w:rsid w:val="00F97D34"/>
    <w:rsid w:val="00F97E33"/>
    <w:rsid w:val="00FA007E"/>
    <w:rsid w:val="00FA02D3"/>
    <w:rsid w:val="00FA045D"/>
    <w:rsid w:val="00FA04BE"/>
    <w:rsid w:val="00FA054D"/>
    <w:rsid w:val="00FA07E0"/>
    <w:rsid w:val="00FA0A1E"/>
    <w:rsid w:val="00FA11AF"/>
    <w:rsid w:val="00FA1363"/>
    <w:rsid w:val="00FA148D"/>
    <w:rsid w:val="00FA1682"/>
    <w:rsid w:val="00FA1991"/>
    <w:rsid w:val="00FA1D98"/>
    <w:rsid w:val="00FA1FD3"/>
    <w:rsid w:val="00FA22B5"/>
    <w:rsid w:val="00FA2342"/>
    <w:rsid w:val="00FA256C"/>
    <w:rsid w:val="00FA26D5"/>
    <w:rsid w:val="00FA2993"/>
    <w:rsid w:val="00FA2BD3"/>
    <w:rsid w:val="00FA2D3F"/>
    <w:rsid w:val="00FA3015"/>
    <w:rsid w:val="00FA301B"/>
    <w:rsid w:val="00FA3100"/>
    <w:rsid w:val="00FA3352"/>
    <w:rsid w:val="00FA33CC"/>
    <w:rsid w:val="00FA3928"/>
    <w:rsid w:val="00FA3B2F"/>
    <w:rsid w:val="00FA3C6F"/>
    <w:rsid w:val="00FA3CA8"/>
    <w:rsid w:val="00FA3CDF"/>
    <w:rsid w:val="00FA3DB5"/>
    <w:rsid w:val="00FA43E3"/>
    <w:rsid w:val="00FA4406"/>
    <w:rsid w:val="00FA4802"/>
    <w:rsid w:val="00FA4901"/>
    <w:rsid w:val="00FA4F21"/>
    <w:rsid w:val="00FA4F72"/>
    <w:rsid w:val="00FA58C4"/>
    <w:rsid w:val="00FA5CDF"/>
    <w:rsid w:val="00FA5FD8"/>
    <w:rsid w:val="00FA632C"/>
    <w:rsid w:val="00FA642B"/>
    <w:rsid w:val="00FA6487"/>
    <w:rsid w:val="00FA666D"/>
    <w:rsid w:val="00FA67B9"/>
    <w:rsid w:val="00FA6A32"/>
    <w:rsid w:val="00FA6B96"/>
    <w:rsid w:val="00FA6CF1"/>
    <w:rsid w:val="00FA70FA"/>
    <w:rsid w:val="00FA7117"/>
    <w:rsid w:val="00FA7164"/>
    <w:rsid w:val="00FA71E6"/>
    <w:rsid w:val="00FA7205"/>
    <w:rsid w:val="00FA7206"/>
    <w:rsid w:val="00FA73BE"/>
    <w:rsid w:val="00FA73EF"/>
    <w:rsid w:val="00FA7640"/>
    <w:rsid w:val="00FA76E2"/>
    <w:rsid w:val="00FA77DF"/>
    <w:rsid w:val="00FA7AFE"/>
    <w:rsid w:val="00FA7CAB"/>
    <w:rsid w:val="00FA7EF8"/>
    <w:rsid w:val="00FB0046"/>
    <w:rsid w:val="00FB009C"/>
    <w:rsid w:val="00FB012C"/>
    <w:rsid w:val="00FB0192"/>
    <w:rsid w:val="00FB01DD"/>
    <w:rsid w:val="00FB088A"/>
    <w:rsid w:val="00FB09BA"/>
    <w:rsid w:val="00FB0A8A"/>
    <w:rsid w:val="00FB0C7A"/>
    <w:rsid w:val="00FB0D97"/>
    <w:rsid w:val="00FB1413"/>
    <w:rsid w:val="00FB1471"/>
    <w:rsid w:val="00FB147A"/>
    <w:rsid w:val="00FB152B"/>
    <w:rsid w:val="00FB1546"/>
    <w:rsid w:val="00FB160C"/>
    <w:rsid w:val="00FB1BF9"/>
    <w:rsid w:val="00FB1D81"/>
    <w:rsid w:val="00FB1EDB"/>
    <w:rsid w:val="00FB207E"/>
    <w:rsid w:val="00FB2125"/>
    <w:rsid w:val="00FB2251"/>
    <w:rsid w:val="00FB227B"/>
    <w:rsid w:val="00FB2384"/>
    <w:rsid w:val="00FB242A"/>
    <w:rsid w:val="00FB24DC"/>
    <w:rsid w:val="00FB2D2C"/>
    <w:rsid w:val="00FB2D3C"/>
    <w:rsid w:val="00FB2D83"/>
    <w:rsid w:val="00FB2E16"/>
    <w:rsid w:val="00FB2ED5"/>
    <w:rsid w:val="00FB31B2"/>
    <w:rsid w:val="00FB3531"/>
    <w:rsid w:val="00FB362C"/>
    <w:rsid w:val="00FB38C6"/>
    <w:rsid w:val="00FB3952"/>
    <w:rsid w:val="00FB397F"/>
    <w:rsid w:val="00FB3C41"/>
    <w:rsid w:val="00FB3CA2"/>
    <w:rsid w:val="00FB3DD8"/>
    <w:rsid w:val="00FB3E1A"/>
    <w:rsid w:val="00FB4137"/>
    <w:rsid w:val="00FB42B9"/>
    <w:rsid w:val="00FB43C6"/>
    <w:rsid w:val="00FB43C7"/>
    <w:rsid w:val="00FB475F"/>
    <w:rsid w:val="00FB4E8F"/>
    <w:rsid w:val="00FB4FF5"/>
    <w:rsid w:val="00FB5378"/>
    <w:rsid w:val="00FB53BA"/>
    <w:rsid w:val="00FB53C7"/>
    <w:rsid w:val="00FB5CCE"/>
    <w:rsid w:val="00FB5D45"/>
    <w:rsid w:val="00FB5E00"/>
    <w:rsid w:val="00FB6038"/>
    <w:rsid w:val="00FB60FC"/>
    <w:rsid w:val="00FB632F"/>
    <w:rsid w:val="00FB6453"/>
    <w:rsid w:val="00FB6789"/>
    <w:rsid w:val="00FB6996"/>
    <w:rsid w:val="00FB6AD9"/>
    <w:rsid w:val="00FB6C47"/>
    <w:rsid w:val="00FB6CFC"/>
    <w:rsid w:val="00FB6DDE"/>
    <w:rsid w:val="00FB6E5C"/>
    <w:rsid w:val="00FB71C8"/>
    <w:rsid w:val="00FB7457"/>
    <w:rsid w:val="00FB780A"/>
    <w:rsid w:val="00FB7A97"/>
    <w:rsid w:val="00FB7AA8"/>
    <w:rsid w:val="00FB7C96"/>
    <w:rsid w:val="00FB7D99"/>
    <w:rsid w:val="00FB7DD1"/>
    <w:rsid w:val="00FC0057"/>
    <w:rsid w:val="00FC00B6"/>
    <w:rsid w:val="00FC00E1"/>
    <w:rsid w:val="00FC0785"/>
    <w:rsid w:val="00FC09DE"/>
    <w:rsid w:val="00FC0FF1"/>
    <w:rsid w:val="00FC1189"/>
    <w:rsid w:val="00FC11BF"/>
    <w:rsid w:val="00FC11C7"/>
    <w:rsid w:val="00FC16FF"/>
    <w:rsid w:val="00FC17AB"/>
    <w:rsid w:val="00FC187E"/>
    <w:rsid w:val="00FC18A0"/>
    <w:rsid w:val="00FC1936"/>
    <w:rsid w:val="00FC193D"/>
    <w:rsid w:val="00FC1A0C"/>
    <w:rsid w:val="00FC1BBB"/>
    <w:rsid w:val="00FC2146"/>
    <w:rsid w:val="00FC2B1F"/>
    <w:rsid w:val="00FC2CC7"/>
    <w:rsid w:val="00FC2EA5"/>
    <w:rsid w:val="00FC2EB4"/>
    <w:rsid w:val="00FC3053"/>
    <w:rsid w:val="00FC31B7"/>
    <w:rsid w:val="00FC3261"/>
    <w:rsid w:val="00FC32EE"/>
    <w:rsid w:val="00FC3327"/>
    <w:rsid w:val="00FC3435"/>
    <w:rsid w:val="00FC3552"/>
    <w:rsid w:val="00FC3718"/>
    <w:rsid w:val="00FC38AC"/>
    <w:rsid w:val="00FC3AF6"/>
    <w:rsid w:val="00FC438C"/>
    <w:rsid w:val="00FC43E0"/>
    <w:rsid w:val="00FC45D1"/>
    <w:rsid w:val="00FC4897"/>
    <w:rsid w:val="00FC4B1F"/>
    <w:rsid w:val="00FC4B53"/>
    <w:rsid w:val="00FC513A"/>
    <w:rsid w:val="00FC51B8"/>
    <w:rsid w:val="00FC579D"/>
    <w:rsid w:val="00FC5A76"/>
    <w:rsid w:val="00FC5BA4"/>
    <w:rsid w:val="00FC5E71"/>
    <w:rsid w:val="00FC5FDC"/>
    <w:rsid w:val="00FC606A"/>
    <w:rsid w:val="00FC615B"/>
    <w:rsid w:val="00FC6162"/>
    <w:rsid w:val="00FC66E8"/>
    <w:rsid w:val="00FC68CB"/>
    <w:rsid w:val="00FC69B7"/>
    <w:rsid w:val="00FC69E0"/>
    <w:rsid w:val="00FC6C18"/>
    <w:rsid w:val="00FC708F"/>
    <w:rsid w:val="00FC77B7"/>
    <w:rsid w:val="00FC7929"/>
    <w:rsid w:val="00FC7C77"/>
    <w:rsid w:val="00FC7DF7"/>
    <w:rsid w:val="00FD0180"/>
    <w:rsid w:val="00FD0750"/>
    <w:rsid w:val="00FD09D0"/>
    <w:rsid w:val="00FD09EC"/>
    <w:rsid w:val="00FD0A84"/>
    <w:rsid w:val="00FD0BA6"/>
    <w:rsid w:val="00FD0CFC"/>
    <w:rsid w:val="00FD0D6F"/>
    <w:rsid w:val="00FD0DAF"/>
    <w:rsid w:val="00FD1343"/>
    <w:rsid w:val="00FD14AD"/>
    <w:rsid w:val="00FD17D0"/>
    <w:rsid w:val="00FD1A2B"/>
    <w:rsid w:val="00FD1AC2"/>
    <w:rsid w:val="00FD1EAF"/>
    <w:rsid w:val="00FD1F19"/>
    <w:rsid w:val="00FD20E4"/>
    <w:rsid w:val="00FD23C3"/>
    <w:rsid w:val="00FD25A9"/>
    <w:rsid w:val="00FD29E6"/>
    <w:rsid w:val="00FD2B3D"/>
    <w:rsid w:val="00FD2B41"/>
    <w:rsid w:val="00FD2DAC"/>
    <w:rsid w:val="00FD2DAF"/>
    <w:rsid w:val="00FD336B"/>
    <w:rsid w:val="00FD3385"/>
    <w:rsid w:val="00FD3390"/>
    <w:rsid w:val="00FD37D0"/>
    <w:rsid w:val="00FD3863"/>
    <w:rsid w:val="00FD3AAC"/>
    <w:rsid w:val="00FD3B65"/>
    <w:rsid w:val="00FD40FF"/>
    <w:rsid w:val="00FD4152"/>
    <w:rsid w:val="00FD4369"/>
    <w:rsid w:val="00FD43AE"/>
    <w:rsid w:val="00FD448E"/>
    <w:rsid w:val="00FD4614"/>
    <w:rsid w:val="00FD4663"/>
    <w:rsid w:val="00FD4716"/>
    <w:rsid w:val="00FD47C4"/>
    <w:rsid w:val="00FD485D"/>
    <w:rsid w:val="00FD4942"/>
    <w:rsid w:val="00FD4A4F"/>
    <w:rsid w:val="00FD5055"/>
    <w:rsid w:val="00FD5123"/>
    <w:rsid w:val="00FD5126"/>
    <w:rsid w:val="00FD5204"/>
    <w:rsid w:val="00FD55C9"/>
    <w:rsid w:val="00FD596A"/>
    <w:rsid w:val="00FD5972"/>
    <w:rsid w:val="00FD5B62"/>
    <w:rsid w:val="00FD5D33"/>
    <w:rsid w:val="00FD616E"/>
    <w:rsid w:val="00FD632E"/>
    <w:rsid w:val="00FD643C"/>
    <w:rsid w:val="00FD644F"/>
    <w:rsid w:val="00FD6652"/>
    <w:rsid w:val="00FD66D1"/>
    <w:rsid w:val="00FD6826"/>
    <w:rsid w:val="00FD689D"/>
    <w:rsid w:val="00FD6A86"/>
    <w:rsid w:val="00FD6AFF"/>
    <w:rsid w:val="00FD6C4C"/>
    <w:rsid w:val="00FD6DB9"/>
    <w:rsid w:val="00FD7232"/>
    <w:rsid w:val="00FD7723"/>
    <w:rsid w:val="00FD77F1"/>
    <w:rsid w:val="00FD78ED"/>
    <w:rsid w:val="00FD791D"/>
    <w:rsid w:val="00FD7B02"/>
    <w:rsid w:val="00FD7CDC"/>
    <w:rsid w:val="00FD7E96"/>
    <w:rsid w:val="00FD7FEC"/>
    <w:rsid w:val="00FE0460"/>
    <w:rsid w:val="00FE091A"/>
    <w:rsid w:val="00FE0936"/>
    <w:rsid w:val="00FE09D3"/>
    <w:rsid w:val="00FE0A05"/>
    <w:rsid w:val="00FE0B60"/>
    <w:rsid w:val="00FE0BA5"/>
    <w:rsid w:val="00FE0D11"/>
    <w:rsid w:val="00FE0D62"/>
    <w:rsid w:val="00FE0F7A"/>
    <w:rsid w:val="00FE11D9"/>
    <w:rsid w:val="00FE16B7"/>
    <w:rsid w:val="00FE1876"/>
    <w:rsid w:val="00FE20FD"/>
    <w:rsid w:val="00FE21C2"/>
    <w:rsid w:val="00FE2278"/>
    <w:rsid w:val="00FE22A7"/>
    <w:rsid w:val="00FE23A4"/>
    <w:rsid w:val="00FE268E"/>
    <w:rsid w:val="00FE29D9"/>
    <w:rsid w:val="00FE29DE"/>
    <w:rsid w:val="00FE29E8"/>
    <w:rsid w:val="00FE2A06"/>
    <w:rsid w:val="00FE2A61"/>
    <w:rsid w:val="00FE2AC8"/>
    <w:rsid w:val="00FE2B5D"/>
    <w:rsid w:val="00FE2B9B"/>
    <w:rsid w:val="00FE2D98"/>
    <w:rsid w:val="00FE2EF3"/>
    <w:rsid w:val="00FE3090"/>
    <w:rsid w:val="00FE3104"/>
    <w:rsid w:val="00FE33A8"/>
    <w:rsid w:val="00FE3883"/>
    <w:rsid w:val="00FE3A11"/>
    <w:rsid w:val="00FE3BC5"/>
    <w:rsid w:val="00FE3CF7"/>
    <w:rsid w:val="00FE3F15"/>
    <w:rsid w:val="00FE4121"/>
    <w:rsid w:val="00FE4689"/>
    <w:rsid w:val="00FE4891"/>
    <w:rsid w:val="00FE4953"/>
    <w:rsid w:val="00FE49FC"/>
    <w:rsid w:val="00FE4E4B"/>
    <w:rsid w:val="00FE55F5"/>
    <w:rsid w:val="00FE560E"/>
    <w:rsid w:val="00FE5806"/>
    <w:rsid w:val="00FE5D1B"/>
    <w:rsid w:val="00FE5E33"/>
    <w:rsid w:val="00FE5F83"/>
    <w:rsid w:val="00FE609A"/>
    <w:rsid w:val="00FE62E7"/>
    <w:rsid w:val="00FE6C4C"/>
    <w:rsid w:val="00FE6E4E"/>
    <w:rsid w:val="00FE71BD"/>
    <w:rsid w:val="00FE73CD"/>
    <w:rsid w:val="00FE73D6"/>
    <w:rsid w:val="00FE7630"/>
    <w:rsid w:val="00FE76FC"/>
    <w:rsid w:val="00FE7A3F"/>
    <w:rsid w:val="00FE7AB0"/>
    <w:rsid w:val="00FE7B32"/>
    <w:rsid w:val="00FE7D0C"/>
    <w:rsid w:val="00FE7DB7"/>
    <w:rsid w:val="00FE7F53"/>
    <w:rsid w:val="00FE7F7C"/>
    <w:rsid w:val="00FF0308"/>
    <w:rsid w:val="00FF0443"/>
    <w:rsid w:val="00FF0714"/>
    <w:rsid w:val="00FF09D6"/>
    <w:rsid w:val="00FF0A9B"/>
    <w:rsid w:val="00FF0F64"/>
    <w:rsid w:val="00FF0F85"/>
    <w:rsid w:val="00FF10B0"/>
    <w:rsid w:val="00FF12CA"/>
    <w:rsid w:val="00FF13D0"/>
    <w:rsid w:val="00FF1529"/>
    <w:rsid w:val="00FF1833"/>
    <w:rsid w:val="00FF1D22"/>
    <w:rsid w:val="00FF1E4B"/>
    <w:rsid w:val="00FF20D0"/>
    <w:rsid w:val="00FF2119"/>
    <w:rsid w:val="00FF219E"/>
    <w:rsid w:val="00FF264E"/>
    <w:rsid w:val="00FF2788"/>
    <w:rsid w:val="00FF2794"/>
    <w:rsid w:val="00FF27B6"/>
    <w:rsid w:val="00FF28C2"/>
    <w:rsid w:val="00FF2C2E"/>
    <w:rsid w:val="00FF2CA7"/>
    <w:rsid w:val="00FF2E38"/>
    <w:rsid w:val="00FF301C"/>
    <w:rsid w:val="00FF306F"/>
    <w:rsid w:val="00FF328C"/>
    <w:rsid w:val="00FF3302"/>
    <w:rsid w:val="00FF349F"/>
    <w:rsid w:val="00FF35E5"/>
    <w:rsid w:val="00FF3994"/>
    <w:rsid w:val="00FF3CBA"/>
    <w:rsid w:val="00FF3E84"/>
    <w:rsid w:val="00FF3F96"/>
    <w:rsid w:val="00FF4028"/>
    <w:rsid w:val="00FF4241"/>
    <w:rsid w:val="00FF450B"/>
    <w:rsid w:val="00FF4708"/>
    <w:rsid w:val="00FF475A"/>
    <w:rsid w:val="00FF4988"/>
    <w:rsid w:val="00FF4A3F"/>
    <w:rsid w:val="00FF4AB6"/>
    <w:rsid w:val="00FF4E17"/>
    <w:rsid w:val="00FF4FE2"/>
    <w:rsid w:val="00FF50C6"/>
    <w:rsid w:val="00FF50F8"/>
    <w:rsid w:val="00FF5200"/>
    <w:rsid w:val="00FF527F"/>
    <w:rsid w:val="00FF52BA"/>
    <w:rsid w:val="00FF5877"/>
    <w:rsid w:val="00FF59EF"/>
    <w:rsid w:val="00FF5BF9"/>
    <w:rsid w:val="00FF5C4A"/>
    <w:rsid w:val="00FF5C92"/>
    <w:rsid w:val="00FF5E75"/>
    <w:rsid w:val="00FF601F"/>
    <w:rsid w:val="00FF60C8"/>
    <w:rsid w:val="00FF610C"/>
    <w:rsid w:val="00FF6186"/>
    <w:rsid w:val="00FF62F4"/>
    <w:rsid w:val="00FF6340"/>
    <w:rsid w:val="00FF6421"/>
    <w:rsid w:val="00FF64C8"/>
    <w:rsid w:val="00FF6561"/>
    <w:rsid w:val="00FF68D2"/>
    <w:rsid w:val="00FF69A5"/>
    <w:rsid w:val="00FF69B7"/>
    <w:rsid w:val="00FF6AD6"/>
    <w:rsid w:val="00FF6AE5"/>
    <w:rsid w:val="00FF6B9A"/>
    <w:rsid w:val="00FF6BD7"/>
    <w:rsid w:val="00FF6F8D"/>
    <w:rsid w:val="00FF703C"/>
    <w:rsid w:val="00FF70F3"/>
    <w:rsid w:val="00FF72E4"/>
    <w:rsid w:val="00FF7399"/>
    <w:rsid w:val="00FF7890"/>
    <w:rsid w:val="00FF7B34"/>
    <w:rsid w:val="00FF7C3C"/>
    <w:rsid w:val="00FF7D1D"/>
    <w:rsid w:val="00FF7D9A"/>
    <w:rsid w:val="07A9CD9D"/>
    <w:rsid w:val="6D55961A"/>
    <w:rsid w:val="710E671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D8B73D"/>
  <w15:docId w15:val="{D7C52A87-7184-461F-A5B4-C5078F520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sv-SE"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B87"/>
    <w:pPr>
      <w:spacing w:after="0"/>
    </w:pPr>
    <w:rPr>
      <w:rFonts w:asciiTheme="minorHAnsi" w:hAnsiTheme="minorHAnsi"/>
      <w:noProof/>
      <w:sz w:val="24"/>
      <w:lang w:val="id-ID"/>
    </w:rPr>
  </w:style>
  <w:style w:type="paragraph" w:styleId="Heading1">
    <w:name w:val="heading 1"/>
    <w:basedOn w:val="Normal"/>
    <w:next w:val="Normal"/>
    <w:link w:val="Heading1Char"/>
    <w:uiPriority w:val="9"/>
    <w:qFormat/>
    <w:rsid w:val="004217E5"/>
    <w:pPr>
      <w:keepNext/>
      <w:keepLines/>
      <w:spacing w:line="360" w:lineRule="auto"/>
      <w:jc w:val="center"/>
      <w:outlineLvl w:val="0"/>
    </w:pPr>
    <w:rPr>
      <w:rFonts w:ascii="Times New Roman" w:eastAsiaTheme="majorEastAsia" w:hAnsi="Times New Roman" w:cstheme="majorBidi"/>
      <w:b/>
      <w:sz w:val="28"/>
      <w:szCs w:val="28"/>
    </w:rPr>
  </w:style>
  <w:style w:type="paragraph" w:styleId="Heading2">
    <w:name w:val="heading 2"/>
    <w:basedOn w:val="Normal"/>
    <w:next w:val="Normal"/>
    <w:link w:val="Heading2Char"/>
    <w:uiPriority w:val="9"/>
    <w:unhideWhenUsed/>
    <w:qFormat/>
    <w:rsid w:val="000364FF"/>
    <w:pPr>
      <w:keepNext/>
      <w:keepLines/>
      <w:numPr>
        <w:ilvl w:val="1"/>
        <w:numId w:val="3"/>
      </w:numPr>
      <w:spacing w:line="360" w:lineRule="auto"/>
      <w:ind w:left="567" w:hanging="567"/>
      <w:outlineLvl w:val="1"/>
    </w:pPr>
    <w:rPr>
      <w:rFonts w:ascii="Times New Roman" w:eastAsiaTheme="majorEastAsia" w:hAnsi="Times New Roman" w:cstheme="majorBidi"/>
      <w:b/>
      <w:sz w:val="26"/>
      <w:szCs w:val="26"/>
    </w:rPr>
  </w:style>
  <w:style w:type="paragraph" w:styleId="Heading3">
    <w:name w:val="heading 3"/>
    <w:basedOn w:val="Heading2"/>
    <w:next w:val="Normal"/>
    <w:link w:val="Heading3Char"/>
    <w:uiPriority w:val="9"/>
    <w:unhideWhenUsed/>
    <w:qFormat/>
    <w:rsid w:val="00503690"/>
    <w:pPr>
      <w:numPr>
        <w:ilvl w:val="2"/>
      </w:numPr>
      <w:ind w:left="567" w:hanging="567"/>
      <w:outlineLvl w:val="2"/>
    </w:pPr>
    <w:rPr>
      <w:sz w:val="24"/>
      <w:szCs w:val="24"/>
    </w:rPr>
  </w:style>
  <w:style w:type="paragraph" w:styleId="Heading4">
    <w:name w:val="heading 4"/>
    <w:basedOn w:val="Normal"/>
    <w:next w:val="Normal"/>
    <w:link w:val="Heading4Char"/>
    <w:uiPriority w:val="9"/>
    <w:semiHidden/>
    <w:unhideWhenUsed/>
    <w:qFormat/>
    <w:rsid w:val="00242A8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4217E5"/>
    <w:rPr>
      <w:rFonts w:ascii="Times New Roman" w:eastAsiaTheme="majorEastAsia" w:hAnsi="Times New Roman" w:cstheme="majorBidi"/>
      <w:b/>
      <w:noProof/>
      <w:sz w:val="28"/>
      <w:szCs w:val="28"/>
      <w:lang w:val="id-ID"/>
    </w:rPr>
  </w:style>
  <w:style w:type="character" w:customStyle="1" w:styleId="Heading2Char">
    <w:name w:val="Heading 2 Char"/>
    <w:basedOn w:val="DefaultParagraphFont"/>
    <w:link w:val="Heading2"/>
    <w:uiPriority w:val="9"/>
    <w:rsid w:val="000364FF"/>
    <w:rPr>
      <w:rFonts w:ascii="Times New Roman" w:eastAsiaTheme="majorEastAsia" w:hAnsi="Times New Roman" w:cstheme="majorBidi"/>
      <w:b/>
      <w:noProof/>
      <w:sz w:val="26"/>
      <w:szCs w:val="26"/>
      <w:lang w:val="id-ID"/>
    </w:rPr>
  </w:style>
  <w:style w:type="paragraph" w:styleId="Header">
    <w:name w:val="header"/>
    <w:basedOn w:val="Normal"/>
    <w:link w:val="HeaderChar"/>
    <w:uiPriority w:val="99"/>
    <w:unhideWhenUsed/>
    <w:rsid w:val="006D2291"/>
    <w:pPr>
      <w:tabs>
        <w:tab w:val="center" w:pos="4680"/>
        <w:tab w:val="right" w:pos="9360"/>
      </w:tabs>
      <w:spacing w:line="240" w:lineRule="auto"/>
    </w:pPr>
  </w:style>
  <w:style w:type="character" w:customStyle="1" w:styleId="HeaderChar">
    <w:name w:val="Header Char"/>
    <w:basedOn w:val="DefaultParagraphFont"/>
    <w:link w:val="Header"/>
    <w:uiPriority w:val="99"/>
    <w:rsid w:val="006D2291"/>
  </w:style>
  <w:style w:type="paragraph" w:styleId="Footer">
    <w:name w:val="footer"/>
    <w:basedOn w:val="Normal"/>
    <w:link w:val="FooterChar"/>
    <w:uiPriority w:val="99"/>
    <w:unhideWhenUsed/>
    <w:rsid w:val="006D2291"/>
    <w:pPr>
      <w:tabs>
        <w:tab w:val="center" w:pos="4680"/>
        <w:tab w:val="right" w:pos="9360"/>
      </w:tabs>
      <w:spacing w:line="240" w:lineRule="auto"/>
    </w:pPr>
  </w:style>
  <w:style w:type="character" w:customStyle="1" w:styleId="FooterChar">
    <w:name w:val="Footer Char"/>
    <w:basedOn w:val="DefaultParagraphFont"/>
    <w:link w:val="Footer"/>
    <w:uiPriority w:val="99"/>
    <w:rsid w:val="006D2291"/>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091057"/>
    <w:pPr>
      <w:ind w:left="720"/>
      <w:contextualSpacing/>
    </w:pPr>
  </w:style>
  <w:style w:type="paragraph" w:styleId="BalloonText">
    <w:name w:val="Balloon Text"/>
    <w:basedOn w:val="Normal"/>
    <w:link w:val="BalloonTextChar"/>
    <w:uiPriority w:val="99"/>
    <w:semiHidden/>
    <w:unhideWhenUsed/>
    <w:rsid w:val="005E21D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1D0"/>
    <w:rPr>
      <w:rFonts w:ascii="Segoe UI" w:hAnsi="Segoe UI" w:cs="Segoe UI"/>
      <w:sz w:val="18"/>
      <w:szCs w:val="18"/>
    </w:rPr>
  </w:style>
  <w:style w:type="character" w:customStyle="1" w:styleId="Heading3Char">
    <w:name w:val="Heading 3 Char"/>
    <w:basedOn w:val="DefaultParagraphFont"/>
    <w:link w:val="Heading3"/>
    <w:uiPriority w:val="9"/>
    <w:rsid w:val="00503690"/>
    <w:rPr>
      <w:rFonts w:ascii="Times New Roman" w:eastAsiaTheme="majorEastAsia" w:hAnsi="Times New Roman" w:cstheme="majorBidi"/>
      <w:b/>
      <w:noProof/>
      <w:sz w:val="24"/>
      <w:szCs w:val="24"/>
      <w:lang w:val="id-ID"/>
    </w:rPr>
  </w:style>
  <w:style w:type="table" w:styleId="TableGrid">
    <w:name w:val="Table Grid"/>
    <w:basedOn w:val="TableNormal"/>
    <w:uiPriority w:val="59"/>
    <w:rsid w:val="00941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7213"/>
    <w:rPr>
      <w:color w:val="0563C1" w:themeColor="hyperlink"/>
      <w:u w:val="single"/>
    </w:rPr>
  </w:style>
  <w:style w:type="paragraph" w:styleId="TOC1">
    <w:name w:val="toc 1"/>
    <w:basedOn w:val="Normal"/>
    <w:next w:val="Normal"/>
    <w:autoRedefine/>
    <w:uiPriority w:val="39"/>
    <w:unhideWhenUsed/>
    <w:rsid w:val="005728BF"/>
    <w:pPr>
      <w:tabs>
        <w:tab w:val="right" w:leader="dot" w:pos="8504"/>
      </w:tabs>
      <w:spacing w:line="240" w:lineRule="auto"/>
      <w:ind w:left="993" w:hanging="993"/>
    </w:pPr>
    <w:rPr>
      <w:rFonts w:ascii="Times New Roman" w:eastAsia="Times New Roman" w:hAnsi="Times New Roman" w:cs="Times New Roman"/>
      <w:b/>
      <w:bCs/>
      <w:szCs w:val="24"/>
    </w:rPr>
  </w:style>
  <w:style w:type="character" w:customStyle="1" w:styleId="Heading4Char">
    <w:name w:val="Heading 4 Char"/>
    <w:basedOn w:val="DefaultParagraphFont"/>
    <w:link w:val="Heading4"/>
    <w:uiPriority w:val="9"/>
    <w:rsid w:val="00242A87"/>
    <w:rPr>
      <w:rFonts w:asciiTheme="majorHAnsi" w:eastAsiaTheme="majorEastAsia" w:hAnsiTheme="majorHAnsi" w:cstheme="majorBidi"/>
      <w:i/>
      <w:iCs/>
      <w:color w:val="2E74B5" w:themeColor="accent1" w:themeShade="BF"/>
    </w:r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8C3321"/>
  </w:style>
  <w:style w:type="paragraph" w:styleId="TOCHeading">
    <w:name w:val="TOC Heading"/>
    <w:basedOn w:val="Heading1"/>
    <w:next w:val="Normal"/>
    <w:uiPriority w:val="39"/>
    <w:unhideWhenUsed/>
    <w:qFormat/>
    <w:rsid w:val="00845C31"/>
    <w:pPr>
      <w:spacing w:before="240" w:line="259" w:lineRule="auto"/>
      <w:jc w:val="left"/>
      <w:outlineLvl w:val="9"/>
    </w:pPr>
    <w:rPr>
      <w:rFonts w:asciiTheme="majorHAnsi" w:hAnsiTheme="majorHAnsi"/>
      <w:color w:val="2E74B5" w:themeColor="accent1" w:themeShade="BF"/>
      <w:sz w:val="32"/>
    </w:rPr>
  </w:style>
  <w:style w:type="paragraph" w:styleId="Caption">
    <w:name w:val="caption"/>
    <w:basedOn w:val="Normal"/>
    <w:next w:val="Normal"/>
    <w:uiPriority w:val="35"/>
    <w:unhideWhenUsed/>
    <w:qFormat/>
    <w:rsid w:val="00B7434E"/>
    <w:pPr>
      <w:spacing w:after="240" w:line="240" w:lineRule="auto"/>
      <w:jc w:val="center"/>
    </w:pPr>
    <w:rPr>
      <w:iCs/>
      <w:color w:val="000000" w:themeColor="text1"/>
      <w:sz w:val="22"/>
      <w:szCs w:val="18"/>
    </w:rPr>
  </w:style>
  <w:style w:type="paragraph" w:styleId="TableofFigures">
    <w:name w:val="table of figures"/>
    <w:basedOn w:val="Normal"/>
    <w:next w:val="Normal"/>
    <w:uiPriority w:val="99"/>
    <w:unhideWhenUsed/>
    <w:rsid w:val="001255F3"/>
  </w:style>
  <w:style w:type="paragraph" w:styleId="BodyText">
    <w:name w:val="Body Text"/>
    <w:basedOn w:val="Normal"/>
    <w:link w:val="BodyTextChar"/>
    <w:uiPriority w:val="1"/>
    <w:qFormat/>
    <w:rsid w:val="000525C2"/>
    <w:pPr>
      <w:widowControl w:val="0"/>
      <w:autoSpaceDE w:val="0"/>
      <w:autoSpaceDN w:val="0"/>
      <w:spacing w:line="240" w:lineRule="auto"/>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0525C2"/>
    <w:rPr>
      <w:rFonts w:ascii="Times New Roman" w:eastAsia="Times New Roman" w:hAnsi="Times New Roman" w:cs="Times New Roman"/>
      <w:sz w:val="24"/>
      <w:szCs w:val="24"/>
      <w:lang w:val="id"/>
    </w:rPr>
  </w:style>
  <w:style w:type="paragraph" w:styleId="NoSpacing">
    <w:name w:val="No Spacing"/>
    <w:uiPriority w:val="1"/>
    <w:qFormat/>
    <w:rsid w:val="00D73623"/>
    <w:pPr>
      <w:spacing w:after="0" w:line="240" w:lineRule="auto"/>
    </w:pPr>
    <w:rPr>
      <w:rFonts w:ascii="Times New Roman" w:hAnsi="Times New Roman" w:cs="Times New Roman"/>
    </w:rPr>
  </w:style>
  <w:style w:type="paragraph" w:customStyle="1" w:styleId="BODI">
    <w:name w:val="BODI"/>
    <w:basedOn w:val="Normal"/>
    <w:link w:val="BODIKAR"/>
    <w:qFormat/>
    <w:rsid w:val="009F6A36"/>
    <w:pPr>
      <w:spacing w:line="360" w:lineRule="auto"/>
      <w:ind w:firstLine="567"/>
      <w:jc w:val="both"/>
    </w:pPr>
    <w:rPr>
      <w:rFonts w:ascii="Times New Roman" w:eastAsia="Times New Roman" w:hAnsi="Times New Roman" w:cs="Times New Roman"/>
      <w:szCs w:val="24"/>
    </w:rPr>
  </w:style>
  <w:style w:type="character" w:customStyle="1" w:styleId="BODIKAR">
    <w:name w:val="BODI KAR"/>
    <w:basedOn w:val="DefaultParagraphFont"/>
    <w:link w:val="BODI"/>
    <w:rsid w:val="009F6A36"/>
    <w:rPr>
      <w:rFonts w:ascii="Times New Roman" w:eastAsia="Times New Roman" w:hAnsi="Times New Roman" w:cs="Times New Roman"/>
      <w:noProof/>
      <w:sz w:val="24"/>
      <w:szCs w:val="24"/>
      <w:lang w:val="id-ID"/>
    </w:rPr>
  </w:style>
  <w:style w:type="character" w:styleId="PlaceholderText">
    <w:name w:val="Placeholder Text"/>
    <w:basedOn w:val="DefaultParagraphFont"/>
    <w:uiPriority w:val="99"/>
    <w:semiHidden/>
    <w:rsid w:val="00C53002"/>
    <w:rPr>
      <w:color w:val="808080"/>
    </w:rPr>
  </w:style>
  <w:style w:type="character" w:styleId="CommentReference">
    <w:name w:val="annotation reference"/>
    <w:basedOn w:val="DefaultParagraphFont"/>
    <w:uiPriority w:val="99"/>
    <w:semiHidden/>
    <w:unhideWhenUsed/>
    <w:rsid w:val="00DB75A8"/>
    <w:rPr>
      <w:sz w:val="16"/>
      <w:szCs w:val="16"/>
    </w:rPr>
  </w:style>
  <w:style w:type="paragraph" w:styleId="CommentText">
    <w:name w:val="annotation text"/>
    <w:basedOn w:val="Normal"/>
    <w:link w:val="CommentTextChar"/>
    <w:uiPriority w:val="99"/>
    <w:unhideWhenUsed/>
    <w:rsid w:val="00DB75A8"/>
    <w:pPr>
      <w:spacing w:line="240" w:lineRule="auto"/>
    </w:pPr>
    <w:rPr>
      <w:sz w:val="20"/>
      <w:szCs w:val="20"/>
    </w:rPr>
  </w:style>
  <w:style w:type="character" w:customStyle="1" w:styleId="CommentTextChar">
    <w:name w:val="Comment Text Char"/>
    <w:basedOn w:val="DefaultParagraphFont"/>
    <w:link w:val="CommentText"/>
    <w:uiPriority w:val="99"/>
    <w:rsid w:val="00DB75A8"/>
    <w:rPr>
      <w:sz w:val="20"/>
      <w:szCs w:val="20"/>
    </w:rPr>
  </w:style>
  <w:style w:type="paragraph" w:styleId="CommentSubject">
    <w:name w:val="annotation subject"/>
    <w:basedOn w:val="CommentText"/>
    <w:next w:val="CommentText"/>
    <w:link w:val="CommentSubjectChar"/>
    <w:uiPriority w:val="99"/>
    <w:semiHidden/>
    <w:unhideWhenUsed/>
    <w:rsid w:val="00DB75A8"/>
    <w:rPr>
      <w:b/>
      <w:bCs/>
    </w:rPr>
  </w:style>
  <w:style w:type="character" w:customStyle="1" w:styleId="CommentSubjectChar">
    <w:name w:val="Comment Subject Char"/>
    <w:basedOn w:val="CommentTextChar"/>
    <w:link w:val="CommentSubject"/>
    <w:uiPriority w:val="99"/>
    <w:semiHidden/>
    <w:rsid w:val="00DB75A8"/>
    <w:rPr>
      <w:b/>
      <w:bCs/>
      <w:sz w:val="20"/>
      <w:szCs w:val="20"/>
    </w:rPr>
  </w:style>
  <w:style w:type="paragraph" w:styleId="NormalWeb">
    <w:name w:val="Normal (Web)"/>
    <w:basedOn w:val="Normal"/>
    <w:uiPriority w:val="99"/>
    <w:unhideWhenUsed/>
    <w:rsid w:val="008014C8"/>
    <w:pPr>
      <w:spacing w:before="100" w:beforeAutospacing="1" w:after="100" w:afterAutospacing="1" w:line="240" w:lineRule="auto"/>
    </w:pPr>
    <w:rPr>
      <w:rFonts w:ascii="Times New Roman" w:eastAsia="Times New Roman" w:hAnsi="Times New Roman" w:cs="Times New Roman"/>
      <w:szCs w:val="24"/>
    </w:rPr>
  </w:style>
  <w:style w:type="character" w:styleId="Emphasis">
    <w:name w:val="Emphasis"/>
    <w:basedOn w:val="DefaultParagraphFont"/>
    <w:uiPriority w:val="20"/>
    <w:qFormat/>
    <w:rsid w:val="001D5F55"/>
    <w:rPr>
      <w:i/>
      <w:iCs/>
    </w:rPr>
  </w:style>
  <w:style w:type="paragraph" w:styleId="HTMLPreformatted">
    <w:name w:val="HTML Preformatted"/>
    <w:basedOn w:val="Normal"/>
    <w:link w:val="HTMLPreformattedChar"/>
    <w:uiPriority w:val="99"/>
    <w:semiHidden/>
    <w:unhideWhenUsed/>
    <w:rsid w:val="000B5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B5D24"/>
    <w:rPr>
      <w:rFonts w:ascii="Courier New" w:eastAsia="Times New Roman" w:hAnsi="Courier New" w:cs="Courier New"/>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Bibliography">
    <w:name w:val="Bibliography"/>
    <w:basedOn w:val="Normal"/>
    <w:next w:val="Normal"/>
    <w:uiPriority w:val="37"/>
    <w:unhideWhenUsed/>
    <w:rsid w:val="0035297B"/>
    <w:pPr>
      <w:numPr>
        <w:numId w:val="8"/>
      </w:numPr>
      <w:spacing w:after="240" w:line="240" w:lineRule="auto"/>
      <w:ind w:left="567" w:hanging="567"/>
      <w:jc w:val="both"/>
    </w:pPr>
  </w:style>
  <w:style w:type="paragraph" w:customStyle="1" w:styleId="Equation">
    <w:name w:val="Equation"/>
    <w:basedOn w:val="Normal"/>
    <w:link w:val="EquationChar"/>
    <w:qFormat/>
    <w:rsid w:val="0081393A"/>
    <w:pPr>
      <w:tabs>
        <w:tab w:val="center" w:pos="4253"/>
        <w:tab w:val="right" w:leader="dot" w:pos="8504"/>
      </w:tabs>
      <w:spacing w:line="360" w:lineRule="auto"/>
      <w:jc w:val="center"/>
    </w:pPr>
    <w:rPr>
      <w:rFonts w:ascii="Cambria Math" w:eastAsia="Times New Roman" w:hAnsi="Cambria Math" w:cs="Times New Roman"/>
      <w:szCs w:val="24"/>
    </w:rPr>
  </w:style>
  <w:style w:type="character" w:customStyle="1" w:styleId="EquationChar">
    <w:name w:val="Equation Char"/>
    <w:basedOn w:val="DefaultParagraphFont"/>
    <w:link w:val="Equation"/>
    <w:rsid w:val="0081393A"/>
    <w:rPr>
      <w:rFonts w:ascii="Cambria Math" w:eastAsia="Times New Roman" w:hAnsi="Cambria Math" w:cs="Times New Roman"/>
      <w:noProof/>
      <w:sz w:val="24"/>
      <w:szCs w:val="24"/>
      <w:lang w:val="en-US"/>
    </w:rPr>
  </w:style>
  <w:style w:type="character" w:styleId="UnresolvedMention">
    <w:name w:val="Unresolved Mention"/>
    <w:basedOn w:val="DefaultParagraphFont"/>
    <w:uiPriority w:val="99"/>
    <w:semiHidden/>
    <w:unhideWhenUsed/>
    <w:rsid w:val="001F6454"/>
    <w:rPr>
      <w:color w:val="605E5C"/>
      <w:shd w:val="clear" w:color="auto" w:fill="E1DFDD"/>
    </w:rPr>
  </w:style>
  <w:style w:type="character" w:styleId="FollowedHyperlink">
    <w:name w:val="FollowedHyperlink"/>
    <w:basedOn w:val="DefaultParagraphFont"/>
    <w:uiPriority w:val="99"/>
    <w:semiHidden/>
    <w:unhideWhenUsed/>
    <w:rsid w:val="001F6454"/>
    <w:rPr>
      <w:color w:val="954F72" w:themeColor="followedHyperlink"/>
      <w:u w:val="single"/>
    </w:rPr>
  </w:style>
  <w:style w:type="paragraph" w:customStyle="1" w:styleId="Gambar">
    <w:name w:val="Gambar"/>
    <w:link w:val="GambarChar"/>
    <w:qFormat/>
    <w:rsid w:val="00F0264F"/>
    <w:pPr>
      <w:widowControl w:val="0"/>
      <w:pBdr>
        <w:top w:val="nil"/>
        <w:left w:val="nil"/>
        <w:bottom w:val="nil"/>
        <w:right w:val="nil"/>
        <w:between w:val="nil"/>
      </w:pBdr>
      <w:spacing w:after="0" w:line="360" w:lineRule="auto"/>
      <w:jc w:val="center"/>
    </w:pPr>
    <w:rPr>
      <w:rFonts w:ascii="Times New Roman" w:eastAsia="Times New Roman" w:hAnsi="Times New Roman" w:cs="Times New Roman"/>
      <w:noProof/>
      <w:sz w:val="24"/>
      <w:szCs w:val="24"/>
      <w:lang w:val="en-US"/>
    </w:rPr>
  </w:style>
  <w:style w:type="character" w:customStyle="1" w:styleId="GambarChar">
    <w:name w:val="Gambar Char"/>
    <w:basedOn w:val="DefaultParagraphFont"/>
    <w:link w:val="Gambar"/>
    <w:rsid w:val="00F0264F"/>
    <w:rPr>
      <w:rFonts w:ascii="Times New Roman" w:eastAsia="Times New Roman" w:hAnsi="Times New Roman" w:cs="Times New Roman"/>
      <w:noProof/>
      <w:sz w:val="24"/>
      <w:szCs w:val="24"/>
      <w:lang w:val="en-US"/>
    </w:rPr>
  </w:style>
  <w:style w:type="paragraph" w:styleId="TOC3">
    <w:name w:val="toc 3"/>
    <w:basedOn w:val="Normal"/>
    <w:next w:val="Normal"/>
    <w:autoRedefine/>
    <w:uiPriority w:val="39"/>
    <w:unhideWhenUsed/>
    <w:rsid w:val="005728BF"/>
    <w:pPr>
      <w:tabs>
        <w:tab w:val="left" w:pos="1134"/>
        <w:tab w:val="right" w:leader="dot" w:pos="8504"/>
      </w:tabs>
      <w:spacing w:line="240" w:lineRule="auto"/>
      <w:ind w:left="142"/>
    </w:pPr>
  </w:style>
  <w:style w:type="paragraph" w:styleId="TOC4">
    <w:name w:val="toc 4"/>
    <w:basedOn w:val="Normal"/>
    <w:next w:val="Normal"/>
    <w:autoRedefine/>
    <w:uiPriority w:val="39"/>
    <w:semiHidden/>
    <w:unhideWhenUsed/>
    <w:rsid w:val="000137D4"/>
    <w:pPr>
      <w:spacing w:line="240" w:lineRule="auto"/>
      <w:ind w:left="658"/>
    </w:pPr>
  </w:style>
  <w:style w:type="paragraph" w:styleId="TOC2">
    <w:name w:val="toc 2"/>
    <w:basedOn w:val="Normal"/>
    <w:next w:val="Normal"/>
    <w:autoRedefine/>
    <w:uiPriority w:val="39"/>
    <w:unhideWhenUsed/>
    <w:rsid w:val="005728BF"/>
    <w:pPr>
      <w:tabs>
        <w:tab w:val="left" w:pos="993"/>
        <w:tab w:val="right" w:leader="dot" w:pos="8504"/>
      </w:tabs>
      <w:spacing w:line="240" w:lineRule="auto"/>
    </w:pPr>
  </w:style>
  <w:style w:type="paragraph" w:styleId="FootnoteText">
    <w:name w:val="footnote text"/>
    <w:basedOn w:val="Normal"/>
    <w:link w:val="FootnoteTextChar"/>
    <w:uiPriority w:val="99"/>
    <w:semiHidden/>
    <w:unhideWhenUsed/>
    <w:rsid w:val="003B5AD0"/>
    <w:pPr>
      <w:spacing w:line="240" w:lineRule="auto"/>
    </w:pPr>
    <w:rPr>
      <w:sz w:val="20"/>
      <w:szCs w:val="20"/>
    </w:rPr>
  </w:style>
  <w:style w:type="character" w:customStyle="1" w:styleId="FootnoteTextChar">
    <w:name w:val="Footnote Text Char"/>
    <w:basedOn w:val="DefaultParagraphFont"/>
    <w:link w:val="FootnoteText"/>
    <w:uiPriority w:val="99"/>
    <w:semiHidden/>
    <w:rsid w:val="003B5AD0"/>
    <w:rPr>
      <w:rFonts w:asciiTheme="minorHAnsi" w:hAnsiTheme="minorHAnsi"/>
      <w:noProof/>
      <w:sz w:val="20"/>
      <w:szCs w:val="20"/>
      <w:lang w:val="id-ID"/>
    </w:rPr>
  </w:style>
  <w:style w:type="character" w:styleId="FootnoteReference">
    <w:name w:val="footnote reference"/>
    <w:basedOn w:val="DefaultParagraphFont"/>
    <w:uiPriority w:val="99"/>
    <w:semiHidden/>
    <w:unhideWhenUsed/>
    <w:rsid w:val="003B5AD0"/>
    <w:rPr>
      <w:vertAlign w:val="superscript"/>
    </w:rPr>
  </w:style>
  <w:style w:type="character" w:styleId="Strong">
    <w:name w:val="Strong"/>
    <w:basedOn w:val="DefaultParagraphFont"/>
    <w:uiPriority w:val="22"/>
    <w:qFormat/>
    <w:rsid w:val="007F14B2"/>
    <w:rPr>
      <w:b/>
      <w:bCs/>
    </w:rPr>
  </w:style>
  <w:style w:type="character" w:customStyle="1" w:styleId="citation-0">
    <w:name w:val="citation-0"/>
    <w:basedOn w:val="DefaultParagraphFont"/>
    <w:rsid w:val="0001722B"/>
  </w:style>
  <w:style w:type="character" w:customStyle="1" w:styleId="citation-1">
    <w:name w:val="citation-1"/>
    <w:basedOn w:val="DefaultParagraphFont"/>
    <w:rsid w:val="0001722B"/>
  </w:style>
  <w:style w:type="character" w:customStyle="1" w:styleId="citation-2">
    <w:name w:val="citation-2"/>
    <w:basedOn w:val="DefaultParagraphFont"/>
    <w:rsid w:val="0001722B"/>
  </w:style>
  <w:style w:type="character" w:customStyle="1" w:styleId="citation-3">
    <w:name w:val="citation-3"/>
    <w:basedOn w:val="DefaultParagraphFont"/>
    <w:rsid w:val="0001722B"/>
  </w:style>
  <w:style w:type="character" w:customStyle="1" w:styleId="citation-4">
    <w:name w:val="citation-4"/>
    <w:basedOn w:val="DefaultParagraphFont"/>
    <w:rsid w:val="0001722B"/>
  </w:style>
  <w:style w:type="character" w:customStyle="1" w:styleId="citation-5">
    <w:name w:val="citation-5"/>
    <w:basedOn w:val="DefaultParagraphFont"/>
    <w:rsid w:val="0001722B"/>
  </w:style>
  <w:style w:type="character" w:customStyle="1" w:styleId="citation-6">
    <w:name w:val="citation-6"/>
    <w:basedOn w:val="DefaultParagraphFont"/>
    <w:rsid w:val="0001722B"/>
  </w:style>
  <w:style w:type="paragraph" w:styleId="Index1">
    <w:name w:val="index 1"/>
    <w:basedOn w:val="Normal"/>
    <w:next w:val="Normal"/>
    <w:autoRedefine/>
    <w:uiPriority w:val="99"/>
    <w:semiHidden/>
    <w:unhideWhenUsed/>
    <w:rsid w:val="00435B3E"/>
    <w:pPr>
      <w:spacing w:line="240" w:lineRule="auto"/>
      <w:ind w:left="240" w:hanging="240"/>
    </w:pPr>
  </w:style>
  <w:style w:type="table" w:styleId="PlainTable5">
    <w:name w:val="Plain Table 5"/>
    <w:basedOn w:val="TableNormal"/>
    <w:uiPriority w:val="45"/>
    <w:rsid w:val="002C4A2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de">
    <w:name w:val="Code"/>
    <w:basedOn w:val="BODI"/>
    <w:link w:val="CodeChar"/>
    <w:qFormat/>
    <w:rsid w:val="002245C9"/>
    <w:pPr>
      <w:spacing w:line="240" w:lineRule="auto"/>
      <w:ind w:firstLine="0"/>
      <w:jc w:val="left"/>
    </w:pPr>
    <w:rPr>
      <w:rFonts w:ascii="Consolas" w:hAnsi="Consolas"/>
      <w:sz w:val="20"/>
      <w:szCs w:val="20"/>
    </w:rPr>
  </w:style>
  <w:style w:type="character" w:customStyle="1" w:styleId="CodeChar">
    <w:name w:val="Code Char"/>
    <w:basedOn w:val="BODIKAR"/>
    <w:link w:val="Code"/>
    <w:rsid w:val="002245C9"/>
    <w:rPr>
      <w:rFonts w:ascii="Consolas" w:eastAsia="Times New Roman" w:hAnsi="Consolas" w:cs="Times New Roman"/>
      <w:noProof/>
      <w:sz w:val="20"/>
      <w:szCs w:val="20"/>
      <w:lang w:val="id-ID"/>
    </w:rPr>
  </w:style>
  <w:style w:type="table" w:styleId="TableGridLight">
    <w:name w:val="Grid Table Light"/>
    <w:basedOn w:val="TableNormal"/>
    <w:uiPriority w:val="40"/>
    <w:rsid w:val="00E53D1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8472AB"/>
    <w:pPr>
      <w:spacing w:after="0" w:line="240" w:lineRule="auto"/>
    </w:pPr>
    <w:rPr>
      <w:rFonts w:asciiTheme="minorHAnsi" w:hAnsiTheme="minorHAnsi"/>
      <w:noProof/>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6700">
      <w:bodyDiv w:val="1"/>
      <w:marLeft w:val="0"/>
      <w:marRight w:val="0"/>
      <w:marTop w:val="0"/>
      <w:marBottom w:val="0"/>
      <w:divBdr>
        <w:top w:val="none" w:sz="0" w:space="0" w:color="auto"/>
        <w:left w:val="none" w:sz="0" w:space="0" w:color="auto"/>
        <w:bottom w:val="none" w:sz="0" w:space="0" w:color="auto"/>
        <w:right w:val="none" w:sz="0" w:space="0" w:color="auto"/>
      </w:divBdr>
    </w:div>
    <w:div w:id="14812447">
      <w:bodyDiv w:val="1"/>
      <w:marLeft w:val="0"/>
      <w:marRight w:val="0"/>
      <w:marTop w:val="0"/>
      <w:marBottom w:val="0"/>
      <w:divBdr>
        <w:top w:val="none" w:sz="0" w:space="0" w:color="auto"/>
        <w:left w:val="none" w:sz="0" w:space="0" w:color="auto"/>
        <w:bottom w:val="none" w:sz="0" w:space="0" w:color="auto"/>
        <w:right w:val="none" w:sz="0" w:space="0" w:color="auto"/>
      </w:divBdr>
    </w:div>
    <w:div w:id="48849372">
      <w:bodyDiv w:val="1"/>
      <w:marLeft w:val="0"/>
      <w:marRight w:val="0"/>
      <w:marTop w:val="0"/>
      <w:marBottom w:val="0"/>
      <w:divBdr>
        <w:top w:val="none" w:sz="0" w:space="0" w:color="auto"/>
        <w:left w:val="none" w:sz="0" w:space="0" w:color="auto"/>
        <w:bottom w:val="none" w:sz="0" w:space="0" w:color="auto"/>
        <w:right w:val="none" w:sz="0" w:space="0" w:color="auto"/>
      </w:divBdr>
    </w:div>
    <w:div w:id="56248196">
      <w:bodyDiv w:val="1"/>
      <w:marLeft w:val="0"/>
      <w:marRight w:val="0"/>
      <w:marTop w:val="0"/>
      <w:marBottom w:val="0"/>
      <w:divBdr>
        <w:top w:val="none" w:sz="0" w:space="0" w:color="auto"/>
        <w:left w:val="none" w:sz="0" w:space="0" w:color="auto"/>
        <w:bottom w:val="none" w:sz="0" w:space="0" w:color="auto"/>
        <w:right w:val="none" w:sz="0" w:space="0" w:color="auto"/>
      </w:divBdr>
    </w:div>
    <w:div w:id="57673282">
      <w:bodyDiv w:val="1"/>
      <w:marLeft w:val="0"/>
      <w:marRight w:val="0"/>
      <w:marTop w:val="0"/>
      <w:marBottom w:val="0"/>
      <w:divBdr>
        <w:top w:val="none" w:sz="0" w:space="0" w:color="auto"/>
        <w:left w:val="none" w:sz="0" w:space="0" w:color="auto"/>
        <w:bottom w:val="none" w:sz="0" w:space="0" w:color="auto"/>
        <w:right w:val="none" w:sz="0" w:space="0" w:color="auto"/>
      </w:divBdr>
    </w:div>
    <w:div w:id="63572897">
      <w:bodyDiv w:val="1"/>
      <w:marLeft w:val="0"/>
      <w:marRight w:val="0"/>
      <w:marTop w:val="0"/>
      <w:marBottom w:val="0"/>
      <w:divBdr>
        <w:top w:val="none" w:sz="0" w:space="0" w:color="auto"/>
        <w:left w:val="none" w:sz="0" w:space="0" w:color="auto"/>
        <w:bottom w:val="none" w:sz="0" w:space="0" w:color="auto"/>
        <w:right w:val="none" w:sz="0" w:space="0" w:color="auto"/>
      </w:divBdr>
    </w:div>
    <w:div w:id="90198314">
      <w:bodyDiv w:val="1"/>
      <w:marLeft w:val="0"/>
      <w:marRight w:val="0"/>
      <w:marTop w:val="0"/>
      <w:marBottom w:val="0"/>
      <w:divBdr>
        <w:top w:val="none" w:sz="0" w:space="0" w:color="auto"/>
        <w:left w:val="none" w:sz="0" w:space="0" w:color="auto"/>
        <w:bottom w:val="none" w:sz="0" w:space="0" w:color="auto"/>
        <w:right w:val="none" w:sz="0" w:space="0" w:color="auto"/>
      </w:divBdr>
    </w:div>
    <w:div w:id="101651921">
      <w:bodyDiv w:val="1"/>
      <w:marLeft w:val="0"/>
      <w:marRight w:val="0"/>
      <w:marTop w:val="0"/>
      <w:marBottom w:val="0"/>
      <w:divBdr>
        <w:top w:val="none" w:sz="0" w:space="0" w:color="auto"/>
        <w:left w:val="none" w:sz="0" w:space="0" w:color="auto"/>
        <w:bottom w:val="none" w:sz="0" w:space="0" w:color="auto"/>
        <w:right w:val="none" w:sz="0" w:space="0" w:color="auto"/>
      </w:divBdr>
    </w:div>
    <w:div w:id="106701915">
      <w:bodyDiv w:val="1"/>
      <w:marLeft w:val="0"/>
      <w:marRight w:val="0"/>
      <w:marTop w:val="0"/>
      <w:marBottom w:val="0"/>
      <w:divBdr>
        <w:top w:val="none" w:sz="0" w:space="0" w:color="auto"/>
        <w:left w:val="none" w:sz="0" w:space="0" w:color="auto"/>
        <w:bottom w:val="none" w:sz="0" w:space="0" w:color="auto"/>
        <w:right w:val="none" w:sz="0" w:space="0" w:color="auto"/>
      </w:divBdr>
    </w:div>
    <w:div w:id="107772571">
      <w:bodyDiv w:val="1"/>
      <w:marLeft w:val="0"/>
      <w:marRight w:val="0"/>
      <w:marTop w:val="0"/>
      <w:marBottom w:val="0"/>
      <w:divBdr>
        <w:top w:val="none" w:sz="0" w:space="0" w:color="auto"/>
        <w:left w:val="none" w:sz="0" w:space="0" w:color="auto"/>
        <w:bottom w:val="none" w:sz="0" w:space="0" w:color="auto"/>
        <w:right w:val="none" w:sz="0" w:space="0" w:color="auto"/>
      </w:divBdr>
    </w:div>
    <w:div w:id="107824703">
      <w:bodyDiv w:val="1"/>
      <w:marLeft w:val="0"/>
      <w:marRight w:val="0"/>
      <w:marTop w:val="0"/>
      <w:marBottom w:val="0"/>
      <w:divBdr>
        <w:top w:val="none" w:sz="0" w:space="0" w:color="auto"/>
        <w:left w:val="none" w:sz="0" w:space="0" w:color="auto"/>
        <w:bottom w:val="none" w:sz="0" w:space="0" w:color="auto"/>
        <w:right w:val="none" w:sz="0" w:space="0" w:color="auto"/>
      </w:divBdr>
    </w:div>
    <w:div w:id="109209040">
      <w:bodyDiv w:val="1"/>
      <w:marLeft w:val="0"/>
      <w:marRight w:val="0"/>
      <w:marTop w:val="0"/>
      <w:marBottom w:val="0"/>
      <w:divBdr>
        <w:top w:val="none" w:sz="0" w:space="0" w:color="auto"/>
        <w:left w:val="none" w:sz="0" w:space="0" w:color="auto"/>
        <w:bottom w:val="none" w:sz="0" w:space="0" w:color="auto"/>
        <w:right w:val="none" w:sz="0" w:space="0" w:color="auto"/>
      </w:divBdr>
    </w:div>
    <w:div w:id="127669153">
      <w:bodyDiv w:val="1"/>
      <w:marLeft w:val="0"/>
      <w:marRight w:val="0"/>
      <w:marTop w:val="0"/>
      <w:marBottom w:val="0"/>
      <w:divBdr>
        <w:top w:val="none" w:sz="0" w:space="0" w:color="auto"/>
        <w:left w:val="none" w:sz="0" w:space="0" w:color="auto"/>
        <w:bottom w:val="none" w:sz="0" w:space="0" w:color="auto"/>
        <w:right w:val="none" w:sz="0" w:space="0" w:color="auto"/>
      </w:divBdr>
    </w:div>
    <w:div w:id="147786866">
      <w:bodyDiv w:val="1"/>
      <w:marLeft w:val="0"/>
      <w:marRight w:val="0"/>
      <w:marTop w:val="0"/>
      <w:marBottom w:val="0"/>
      <w:divBdr>
        <w:top w:val="none" w:sz="0" w:space="0" w:color="auto"/>
        <w:left w:val="none" w:sz="0" w:space="0" w:color="auto"/>
        <w:bottom w:val="none" w:sz="0" w:space="0" w:color="auto"/>
        <w:right w:val="none" w:sz="0" w:space="0" w:color="auto"/>
      </w:divBdr>
    </w:div>
    <w:div w:id="163471984">
      <w:bodyDiv w:val="1"/>
      <w:marLeft w:val="0"/>
      <w:marRight w:val="0"/>
      <w:marTop w:val="0"/>
      <w:marBottom w:val="0"/>
      <w:divBdr>
        <w:top w:val="none" w:sz="0" w:space="0" w:color="auto"/>
        <w:left w:val="none" w:sz="0" w:space="0" w:color="auto"/>
        <w:bottom w:val="none" w:sz="0" w:space="0" w:color="auto"/>
        <w:right w:val="none" w:sz="0" w:space="0" w:color="auto"/>
      </w:divBdr>
    </w:div>
    <w:div w:id="164905749">
      <w:bodyDiv w:val="1"/>
      <w:marLeft w:val="0"/>
      <w:marRight w:val="0"/>
      <w:marTop w:val="0"/>
      <w:marBottom w:val="0"/>
      <w:divBdr>
        <w:top w:val="none" w:sz="0" w:space="0" w:color="auto"/>
        <w:left w:val="none" w:sz="0" w:space="0" w:color="auto"/>
        <w:bottom w:val="none" w:sz="0" w:space="0" w:color="auto"/>
        <w:right w:val="none" w:sz="0" w:space="0" w:color="auto"/>
      </w:divBdr>
    </w:div>
    <w:div w:id="167671020">
      <w:bodyDiv w:val="1"/>
      <w:marLeft w:val="0"/>
      <w:marRight w:val="0"/>
      <w:marTop w:val="0"/>
      <w:marBottom w:val="0"/>
      <w:divBdr>
        <w:top w:val="none" w:sz="0" w:space="0" w:color="auto"/>
        <w:left w:val="none" w:sz="0" w:space="0" w:color="auto"/>
        <w:bottom w:val="none" w:sz="0" w:space="0" w:color="auto"/>
        <w:right w:val="none" w:sz="0" w:space="0" w:color="auto"/>
      </w:divBdr>
    </w:div>
    <w:div w:id="169804196">
      <w:bodyDiv w:val="1"/>
      <w:marLeft w:val="0"/>
      <w:marRight w:val="0"/>
      <w:marTop w:val="0"/>
      <w:marBottom w:val="0"/>
      <w:divBdr>
        <w:top w:val="none" w:sz="0" w:space="0" w:color="auto"/>
        <w:left w:val="none" w:sz="0" w:space="0" w:color="auto"/>
        <w:bottom w:val="none" w:sz="0" w:space="0" w:color="auto"/>
        <w:right w:val="none" w:sz="0" w:space="0" w:color="auto"/>
      </w:divBdr>
    </w:div>
    <w:div w:id="172377791">
      <w:bodyDiv w:val="1"/>
      <w:marLeft w:val="0"/>
      <w:marRight w:val="0"/>
      <w:marTop w:val="0"/>
      <w:marBottom w:val="0"/>
      <w:divBdr>
        <w:top w:val="none" w:sz="0" w:space="0" w:color="auto"/>
        <w:left w:val="none" w:sz="0" w:space="0" w:color="auto"/>
        <w:bottom w:val="none" w:sz="0" w:space="0" w:color="auto"/>
        <w:right w:val="none" w:sz="0" w:space="0" w:color="auto"/>
      </w:divBdr>
    </w:div>
    <w:div w:id="178203349">
      <w:bodyDiv w:val="1"/>
      <w:marLeft w:val="0"/>
      <w:marRight w:val="0"/>
      <w:marTop w:val="0"/>
      <w:marBottom w:val="0"/>
      <w:divBdr>
        <w:top w:val="none" w:sz="0" w:space="0" w:color="auto"/>
        <w:left w:val="none" w:sz="0" w:space="0" w:color="auto"/>
        <w:bottom w:val="none" w:sz="0" w:space="0" w:color="auto"/>
        <w:right w:val="none" w:sz="0" w:space="0" w:color="auto"/>
      </w:divBdr>
    </w:div>
    <w:div w:id="189268317">
      <w:bodyDiv w:val="1"/>
      <w:marLeft w:val="0"/>
      <w:marRight w:val="0"/>
      <w:marTop w:val="0"/>
      <w:marBottom w:val="0"/>
      <w:divBdr>
        <w:top w:val="none" w:sz="0" w:space="0" w:color="auto"/>
        <w:left w:val="none" w:sz="0" w:space="0" w:color="auto"/>
        <w:bottom w:val="none" w:sz="0" w:space="0" w:color="auto"/>
        <w:right w:val="none" w:sz="0" w:space="0" w:color="auto"/>
      </w:divBdr>
    </w:div>
    <w:div w:id="191573359">
      <w:bodyDiv w:val="1"/>
      <w:marLeft w:val="0"/>
      <w:marRight w:val="0"/>
      <w:marTop w:val="0"/>
      <w:marBottom w:val="0"/>
      <w:divBdr>
        <w:top w:val="none" w:sz="0" w:space="0" w:color="auto"/>
        <w:left w:val="none" w:sz="0" w:space="0" w:color="auto"/>
        <w:bottom w:val="none" w:sz="0" w:space="0" w:color="auto"/>
        <w:right w:val="none" w:sz="0" w:space="0" w:color="auto"/>
      </w:divBdr>
      <w:divsChild>
        <w:div w:id="1315918037">
          <w:marLeft w:val="0"/>
          <w:marRight w:val="0"/>
          <w:marTop w:val="0"/>
          <w:marBottom w:val="0"/>
          <w:divBdr>
            <w:top w:val="none" w:sz="0" w:space="0" w:color="auto"/>
            <w:left w:val="none" w:sz="0" w:space="0" w:color="auto"/>
            <w:bottom w:val="none" w:sz="0" w:space="0" w:color="auto"/>
            <w:right w:val="none" w:sz="0" w:space="0" w:color="auto"/>
          </w:divBdr>
          <w:divsChild>
            <w:div w:id="214384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264">
      <w:bodyDiv w:val="1"/>
      <w:marLeft w:val="0"/>
      <w:marRight w:val="0"/>
      <w:marTop w:val="0"/>
      <w:marBottom w:val="0"/>
      <w:divBdr>
        <w:top w:val="none" w:sz="0" w:space="0" w:color="auto"/>
        <w:left w:val="none" w:sz="0" w:space="0" w:color="auto"/>
        <w:bottom w:val="none" w:sz="0" w:space="0" w:color="auto"/>
        <w:right w:val="none" w:sz="0" w:space="0" w:color="auto"/>
      </w:divBdr>
      <w:divsChild>
        <w:div w:id="1705592764">
          <w:marLeft w:val="0"/>
          <w:marRight w:val="0"/>
          <w:marTop w:val="0"/>
          <w:marBottom w:val="0"/>
          <w:divBdr>
            <w:top w:val="none" w:sz="0" w:space="0" w:color="auto"/>
            <w:left w:val="none" w:sz="0" w:space="0" w:color="auto"/>
            <w:bottom w:val="none" w:sz="0" w:space="0" w:color="auto"/>
            <w:right w:val="none" w:sz="0" w:space="0" w:color="auto"/>
          </w:divBdr>
          <w:divsChild>
            <w:div w:id="515001451">
              <w:marLeft w:val="0"/>
              <w:marRight w:val="0"/>
              <w:marTop w:val="0"/>
              <w:marBottom w:val="0"/>
              <w:divBdr>
                <w:top w:val="none" w:sz="0" w:space="0" w:color="auto"/>
                <w:left w:val="none" w:sz="0" w:space="0" w:color="auto"/>
                <w:bottom w:val="none" w:sz="0" w:space="0" w:color="auto"/>
                <w:right w:val="none" w:sz="0" w:space="0" w:color="auto"/>
              </w:divBdr>
            </w:div>
            <w:div w:id="688987921">
              <w:marLeft w:val="0"/>
              <w:marRight w:val="0"/>
              <w:marTop w:val="0"/>
              <w:marBottom w:val="0"/>
              <w:divBdr>
                <w:top w:val="none" w:sz="0" w:space="0" w:color="auto"/>
                <w:left w:val="none" w:sz="0" w:space="0" w:color="auto"/>
                <w:bottom w:val="none" w:sz="0" w:space="0" w:color="auto"/>
                <w:right w:val="none" w:sz="0" w:space="0" w:color="auto"/>
              </w:divBdr>
            </w:div>
            <w:div w:id="1398630428">
              <w:marLeft w:val="0"/>
              <w:marRight w:val="0"/>
              <w:marTop w:val="0"/>
              <w:marBottom w:val="0"/>
              <w:divBdr>
                <w:top w:val="none" w:sz="0" w:space="0" w:color="auto"/>
                <w:left w:val="none" w:sz="0" w:space="0" w:color="auto"/>
                <w:bottom w:val="none" w:sz="0" w:space="0" w:color="auto"/>
                <w:right w:val="none" w:sz="0" w:space="0" w:color="auto"/>
              </w:divBdr>
            </w:div>
            <w:div w:id="1438479805">
              <w:marLeft w:val="0"/>
              <w:marRight w:val="0"/>
              <w:marTop w:val="0"/>
              <w:marBottom w:val="0"/>
              <w:divBdr>
                <w:top w:val="none" w:sz="0" w:space="0" w:color="auto"/>
                <w:left w:val="none" w:sz="0" w:space="0" w:color="auto"/>
                <w:bottom w:val="none" w:sz="0" w:space="0" w:color="auto"/>
                <w:right w:val="none" w:sz="0" w:space="0" w:color="auto"/>
              </w:divBdr>
            </w:div>
            <w:div w:id="1836188344">
              <w:marLeft w:val="0"/>
              <w:marRight w:val="0"/>
              <w:marTop w:val="0"/>
              <w:marBottom w:val="0"/>
              <w:divBdr>
                <w:top w:val="none" w:sz="0" w:space="0" w:color="auto"/>
                <w:left w:val="none" w:sz="0" w:space="0" w:color="auto"/>
                <w:bottom w:val="none" w:sz="0" w:space="0" w:color="auto"/>
                <w:right w:val="none" w:sz="0" w:space="0" w:color="auto"/>
              </w:divBdr>
            </w:div>
            <w:div w:id="189873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16242">
      <w:bodyDiv w:val="1"/>
      <w:marLeft w:val="0"/>
      <w:marRight w:val="0"/>
      <w:marTop w:val="0"/>
      <w:marBottom w:val="0"/>
      <w:divBdr>
        <w:top w:val="none" w:sz="0" w:space="0" w:color="auto"/>
        <w:left w:val="none" w:sz="0" w:space="0" w:color="auto"/>
        <w:bottom w:val="none" w:sz="0" w:space="0" w:color="auto"/>
        <w:right w:val="none" w:sz="0" w:space="0" w:color="auto"/>
      </w:divBdr>
    </w:div>
    <w:div w:id="205143929">
      <w:bodyDiv w:val="1"/>
      <w:marLeft w:val="0"/>
      <w:marRight w:val="0"/>
      <w:marTop w:val="0"/>
      <w:marBottom w:val="0"/>
      <w:divBdr>
        <w:top w:val="none" w:sz="0" w:space="0" w:color="auto"/>
        <w:left w:val="none" w:sz="0" w:space="0" w:color="auto"/>
        <w:bottom w:val="none" w:sz="0" w:space="0" w:color="auto"/>
        <w:right w:val="none" w:sz="0" w:space="0" w:color="auto"/>
      </w:divBdr>
    </w:div>
    <w:div w:id="205336668">
      <w:bodyDiv w:val="1"/>
      <w:marLeft w:val="0"/>
      <w:marRight w:val="0"/>
      <w:marTop w:val="0"/>
      <w:marBottom w:val="0"/>
      <w:divBdr>
        <w:top w:val="none" w:sz="0" w:space="0" w:color="auto"/>
        <w:left w:val="none" w:sz="0" w:space="0" w:color="auto"/>
        <w:bottom w:val="none" w:sz="0" w:space="0" w:color="auto"/>
        <w:right w:val="none" w:sz="0" w:space="0" w:color="auto"/>
      </w:divBdr>
    </w:div>
    <w:div w:id="218827046">
      <w:bodyDiv w:val="1"/>
      <w:marLeft w:val="0"/>
      <w:marRight w:val="0"/>
      <w:marTop w:val="0"/>
      <w:marBottom w:val="0"/>
      <w:divBdr>
        <w:top w:val="none" w:sz="0" w:space="0" w:color="auto"/>
        <w:left w:val="none" w:sz="0" w:space="0" w:color="auto"/>
        <w:bottom w:val="none" w:sz="0" w:space="0" w:color="auto"/>
        <w:right w:val="none" w:sz="0" w:space="0" w:color="auto"/>
      </w:divBdr>
    </w:div>
    <w:div w:id="222569363">
      <w:bodyDiv w:val="1"/>
      <w:marLeft w:val="0"/>
      <w:marRight w:val="0"/>
      <w:marTop w:val="0"/>
      <w:marBottom w:val="0"/>
      <w:divBdr>
        <w:top w:val="none" w:sz="0" w:space="0" w:color="auto"/>
        <w:left w:val="none" w:sz="0" w:space="0" w:color="auto"/>
        <w:bottom w:val="none" w:sz="0" w:space="0" w:color="auto"/>
        <w:right w:val="none" w:sz="0" w:space="0" w:color="auto"/>
      </w:divBdr>
    </w:div>
    <w:div w:id="224685402">
      <w:bodyDiv w:val="1"/>
      <w:marLeft w:val="0"/>
      <w:marRight w:val="0"/>
      <w:marTop w:val="0"/>
      <w:marBottom w:val="0"/>
      <w:divBdr>
        <w:top w:val="none" w:sz="0" w:space="0" w:color="auto"/>
        <w:left w:val="none" w:sz="0" w:space="0" w:color="auto"/>
        <w:bottom w:val="none" w:sz="0" w:space="0" w:color="auto"/>
        <w:right w:val="none" w:sz="0" w:space="0" w:color="auto"/>
      </w:divBdr>
    </w:div>
    <w:div w:id="226964175">
      <w:bodyDiv w:val="1"/>
      <w:marLeft w:val="0"/>
      <w:marRight w:val="0"/>
      <w:marTop w:val="0"/>
      <w:marBottom w:val="0"/>
      <w:divBdr>
        <w:top w:val="none" w:sz="0" w:space="0" w:color="auto"/>
        <w:left w:val="none" w:sz="0" w:space="0" w:color="auto"/>
        <w:bottom w:val="none" w:sz="0" w:space="0" w:color="auto"/>
        <w:right w:val="none" w:sz="0" w:space="0" w:color="auto"/>
      </w:divBdr>
    </w:div>
    <w:div w:id="229534634">
      <w:bodyDiv w:val="1"/>
      <w:marLeft w:val="0"/>
      <w:marRight w:val="0"/>
      <w:marTop w:val="0"/>
      <w:marBottom w:val="0"/>
      <w:divBdr>
        <w:top w:val="none" w:sz="0" w:space="0" w:color="auto"/>
        <w:left w:val="none" w:sz="0" w:space="0" w:color="auto"/>
        <w:bottom w:val="none" w:sz="0" w:space="0" w:color="auto"/>
        <w:right w:val="none" w:sz="0" w:space="0" w:color="auto"/>
      </w:divBdr>
    </w:div>
    <w:div w:id="236016998">
      <w:bodyDiv w:val="1"/>
      <w:marLeft w:val="0"/>
      <w:marRight w:val="0"/>
      <w:marTop w:val="0"/>
      <w:marBottom w:val="0"/>
      <w:divBdr>
        <w:top w:val="none" w:sz="0" w:space="0" w:color="auto"/>
        <w:left w:val="none" w:sz="0" w:space="0" w:color="auto"/>
        <w:bottom w:val="none" w:sz="0" w:space="0" w:color="auto"/>
        <w:right w:val="none" w:sz="0" w:space="0" w:color="auto"/>
      </w:divBdr>
    </w:div>
    <w:div w:id="241379629">
      <w:bodyDiv w:val="1"/>
      <w:marLeft w:val="0"/>
      <w:marRight w:val="0"/>
      <w:marTop w:val="0"/>
      <w:marBottom w:val="0"/>
      <w:divBdr>
        <w:top w:val="none" w:sz="0" w:space="0" w:color="auto"/>
        <w:left w:val="none" w:sz="0" w:space="0" w:color="auto"/>
        <w:bottom w:val="none" w:sz="0" w:space="0" w:color="auto"/>
        <w:right w:val="none" w:sz="0" w:space="0" w:color="auto"/>
      </w:divBdr>
    </w:div>
    <w:div w:id="252981891">
      <w:bodyDiv w:val="1"/>
      <w:marLeft w:val="0"/>
      <w:marRight w:val="0"/>
      <w:marTop w:val="0"/>
      <w:marBottom w:val="0"/>
      <w:divBdr>
        <w:top w:val="none" w:sz="0" w:space="0" w:color="auto"/>
        <w:left w:val="none" w:sz="0" w:space="0" w:color="auto"/>
        <w:bottom w:val="none" w:sz="0" w:space="0" w:color="auto"/>
        <w:right w:val="none" w:sz="0" w:space="0" w:color="auto"/>
      </w:divBdr>
    </w:div>
    <w:div w:id="274213900">
      <w:bodyDiv w:val="1"/>
      <w:marLeft w:val="0"/>
      <w:marRight w:val="0"/>
      <w:marTop w:val="0"/>
      <w:marBottom w:val="0"/>
      <w:divBdr>
        <w:top w:val="none" w:sz="0" w:space="0" w:color="auto"/>
        <w:left w:val="none" w:sz="0" w:space="0" w:color="auto"/>
        <w:bottom w:val="none" w:sz="0" w:space="0" w:color="auto"/>
        <w:right w:val="none" w:sz="0" w:space="0" w:color="auto"/>
      </w:divBdr>
    </w:div>
    <w:div w:id="275060558">
      <w:bodyDiv w:val="1"/>
      <w:marLeft w:val="0"/>
      <w:marRight w:val="0"/>
      <w:marTop w:val="0"/>
      <w:marBottom w:val="0"/>
      <w:divBdr>
        <w:top w:val="none" w:sz="0" w:space="0" w:color="auto"/>
        <w:left w:val="none" w:sz="0" w:space="0" w:color="auto"/>
        <w:bottom w:val="none" w:sz="0" w:space="0" w:color="auto"/>
        <w:right w:val="none" w:sz="0" w:space="0" w:color="auto"/>
      </w:divBdr>
    </w:div>
    <w:div w:id="284629164">
      <w:bodyDiv w:val="1"/>
      <w:marLeft w:val="0"/>
      <w:marRight w:val="0"/>
      <w:marTop w:val="0"/>
      <w:marBottom w:val="0"/>
      <w:divBdr>
        <w:top w:val="none" w:sz="0" w:space="0" w:color="auto"/>
        <w:left w:val="none" w:sz="0" w:space="0" w:color="auto"/>
        <w:bottom w:val="none" w:sz="0" w:space="0" w:color="auto"/>
        <w:right w:val="none" w:sz="0" w:space="0" w:color="auto"/>
      </w:divBdr>
    </w:div>
    <w:div w:id="285158799">
      <w:bodyDiv w:val="1"/>
      <w:marLeft w:val="0"/>
      <w:marRight w:val="0"/>
      <w:marTop w:val="0"/>
      <w:marBottom w:val="0"/>
      <w:divBdr>
        <w:top w:val="none" w:sz="0" w:space="0" w:color="auto"/>
        <w:left w:val="none" w:sz="0" w:space="0" w:color="auto"/>
        <w:bottom w:val="none" w:sz="0" w:space="0" w:color="auto"/>
        <w:right w:val="none" w:sz="0" w:space="0" w:color="auto"/>
      </w:divBdr>
    </w:div>
    <w:div w:id="286358882">
      <w:bodyDiv w:val="1"/>
      <w:marLeft w:val="0"/>
      <w:marRight w:val="0"/>
      <w:marTop w:val="0"/>
      <w:marBottom w:val="0"/>
      <w:divBdr>
        <w:top w:val="none" w:sz="0" w:space="0" w:color="auto"/>
        <w:left w:val="none" w:sz="0" w:space="0" w:color="auto"/>
        <w:bottom w:val="none" w:sz="0" w:space="0" w:color="auto"/>
        <w:right w:val="none" w:sz="0" w:space="0" w:color="auto"/>
      </w:divBdr>
    </w:div>
    <w:div w:id="287126245">
      <w:bodyDiv w:val="1"/>
      <w:marLeft w:val="0"/>
      <w:marRight w:val="0"/>
      <w:marTop w:val="0"/>
      <w:marBottom w:val="0"/>
      <w:divBdr>
        <w:top w:val="none" w:sz="0" w:space="0" w:color="auto"/>
        <w:left w:val="none" w:sz="0" w:space="0" w:color="auto"/>
        <w:bottom w:val="none" w:sz="0" w:space="0" w:color="auto"/>
        <w:right w:val="none" w:sz="0" w:space="0" w:color="auto"/>
      </w:divBdr>
    </w:div>
    <w:div w:id="301348825">
      <w:bodyDiv w:val="1"/>
      <w:marLeft w:val="0"/>
      <w:marRight w:val="0"/>
      <w:marTop w:val="0"/>
      <w:marBottom w:val="0"/>
      <w:divBdr>
        <w:top w:val="none" w:sz="0" w:space="0" w:color="auto"/>
        <w:left w:val="none" w:sz="0" w:space="0" w:color="auto"/>
        <w:bottom w:val="none" w:sz="0" w:space="0" w:color="auto"/>
        <w:right w:val="none" w:sz="0" w:space="0" w:color="auto"/>
      </w:divBdr>
    </w:div>
    <w:div w:id="303002062">
      <w:bodyDiv w:val="1"/>
      <w:marLeft w:val="0"/>
      <w:marRight w:val="0"/>
      <w:marTop w:val="0"/>
      <w:marBottom w:val="0"/>
      <w:divBdr>
        <w:top w:val="none" w:sz="0" w:space="0" w:color="auto"/>
        <w:left w:val="none" w:sz="0" w:space="0" w:color="auto"/>
        <w:bottom w:val="none" w:sz="0" w:space="0" w:color="auto"/>
        <w:right w:val="none" w:sz="0" w:space="0" w:color="auto"/>
      </w:divBdr>
    </w:div>
    <w:div w:id="303434546">
      <w:bodyDiv w:val="1"/>
      <w:marLeft w:val="0"/>
      <w:marRight w:val="0"/>
      <w:marTop w:val="0"/>
      <w:marBottom w:val="0"/>
      <w:divBdr>
        <w:top w:val="none" w:sz="0" w:space="0" w:color="auto"/>
        <w:left w:val="none" w:sz="0" w:space="0" w:color="auto"/>
        <w:bottom w:val="none" w:sz="0" w:space="0" w:color="auto"/>
        <w:right w:val="none" w:sz="0" w:space="0" w:color="auto"/>
      </w:divBdr>
    </w:div>
    <w:div w:id="311494547">
      <w:bodyDiv w:val="1"/>
      <w:marLeft w:val="0"/>
      <w:marRight w:val="0"/>
      <w:marTop w:val="0"/>
      <w:marBottom w:val="0"/>
      <w:divBdr>
        <w:top w:val="none" w:sz="0" w:space="0" w:color="auto"/>
        <w:left w:val="none" w:sz="0" w:space="0" w:color="auto"/>
        <w:bottom w:val="none" w:sz="0" w:space="0" w:color="auto"/>
        <w:right w:val="none" w:sz="0" w:space="0" w:color="auto"/>
      </w:divBdr>
    </w:div>
    <w:div w:id="314191554">
      <w:bodyDiv w:val="1"/>
      <w:marLeft w:val="0"/>
      <w:marRight w:val="0"/>
      <w:marTop w:val="0"/>
      <w:marBottom w:val="0"/>
      <w:divBdr>
        <w:top w:val="none" w:sz="0" w:space="0" w:color="auto"/>
        <w:left w:val="none" w:sz="0" w:space="0" w:color="auto"/>
        <w:bottom w:val="none" w:sz="0" w:space="0" w:color="auto"/>
        <w:right w:val="none" w:sz="0" w:space="0" w:color="auto"/>
      </w:divBdr>
    </w:div>
    <w:div w:id="320012557">
      <w:bodyDiv w:val="1"/>
      <w:marLeft w:val="0"/>
      <w:marRight w:val="0"/>
      <w:marTop w:val="0"/>
      <w:marBottom w:val="0"/>
      <w:divBdr>
        <w:top w:val="none" w:sz="0" w:space="0" w:color="auto"/>
        <w:left w:val="none" w:sz="0" w:space="0" w:color="auto"/>
        <w:bottom w:val="none" w:sz="0" w:space="0" w:color="auto"/>
        <w:right w:val="none" w:sz="0" w:space="0" w:color="auto"/>
      </w:divBdr>
    </w:div>
    <w:div w:id="320930502">
      <w:bodyDiv w:val="1"/>
      <w:marLeft w:val="0"/>
      <w:marRight w:val="0"/>
      <w:marTop w:val="0"/>
      <w:marBottom w:val="0"/>
      <w:divBdr>
        <w:top w:val="none" w:sz="0" w:space="0" w:color="auto"/>
        <w:left w:val="none" w:sz="0" w:space="0" w:color="auto"/>
        <w:bottom w:val="none" w:sz="0" w:space="0" w:color="auto"/>
        <w:right w:val="none" w:sz="0" w:space="0" w:color="auto"/>
      </w:divBdr>
    </w:div>
    <w:div w:id="333996006">
      <w:bodyDiv w:val="1"/>
      <w:marLeft w:val="0"/>
      <w:marRight w:val="0"/>
      <w:marTop w:val="0"/>
      <w:marBottom w:val="0"/>
      <w:divBdr>
        <w:top w:val="none" w:sz="0" w:space="0" w:color="auto"/>
        <w:left w:val="none" w:sz="0" w:space="0" w:color="auto"/>
        <w:bottom w:val="none" w:sz="0" w:space="0" w:color="auto"/>
        <w:right w:val="none" w:sz="0" w:space="0" w:color="auto"/>
      </w:divBdr>
    </w:div>
    <w:div w:id="335811573">
      <w:bodyDiv w:val="1"/>
      <w:marLeft w:val="0"/>
      <w:marRight w:val="0"/>
      <w:marTop w:val="0"/>
      <w:marBottom w:val="0"/>
      <w:divBdr>
        <w:top w:val="none" w:sz="0" w:space="0" w:color="auto"/>
        <w:left w:val="none" w:sz="0" w:space="0" w:color="auto"/>
        <w:bottom w:val="none" w:sz="0" w:space="0" w:color="auto"/>
        <w:right w:val="none" w:sz="0" w:space="0" w:color="auto"/>
      </w:divBdr>
    </w:div>
    <w:div w:id="336617658">
      <w:bodyDiv w:val="1"/>
      <w:marLeft w:val="0"/>
      <w:marRight w:val="0"/>
      <w:marTop w:val="0"/>
      <w:marBottom w:val="0"/>
      <w:divBdr>
        <w:top w:val="none" w:sz="0" w:space="0" w:color="auto"/>
        <w:left w:val="none" w:sz="0" w:space="0" w:color="auto"/>
        <w:bottom w:val="none" w:sz="0" w:space="0" w:color="auto"/>
        <w:right w:val="none" w:sz="0" w:space="0" w:color="auto"/>
      </w:divBdr>
    </w:div>
    <w:div w:id="338968370">
      <w:bodyDiv w:val="1"/>
      <w:marLeft w:val="0"/>
      <w:marRight w:val="0"/>
      <w:marTop w:val="0"/>
      <w:marBottom w:val="0"/>
      <w:divBdr>
        <w:top w:val="none" w:sz="0" w:space="0" w:color="auto"/>
        <w:left w:val="none" w:sz="0" w:space="0" w:color="auto"/>
        <w:bottom w:val="none" w:sz="0" w:space="0" w:color="auto"/>
        <w:right w:val="none" w:sz="0" w:space="0" w:color="auto"/>
      </w:divBdr>
    </w:div>
    <w:div w:id="345642073">
      <w:bodyDiv w:val="1"/>
      <w:marLeft w:val="0"/>
      <w:marRight w:val="0"/>
      <w:marTop w:val="0"/>
      <w:marBottom w:val="0"/>
      <w:divBdr>
        <w:top w:val="none" w:sz="0" w:space="0" w:color="auto"/>
        <w:left w:val="none" w:sz="0" w:space="0" w:color="auto"/>
        <w:bottom w:val="none" w:sz="0" w:space="0" w:color="auto"/>
        <w:right w:val="none" w:sz="0" w:space="0" w:color="auto"/>
      </w:divBdr>
    </w:div>
    <w:div w:id="350033624">
      <w:bodyDiv w:val="1"/>
      <w:marLeft w:val="0"/>
      <w:marRight w:val="0"/>
      <w:marTop w:val="0"/>
      <w:marBottom w:val="0"/>
      <w:divBdr>
        <w:top w:val="none" w:sz="0" w:space="0" w:color="auto"/>
        <w:left w:val="none" w:sz="0" w:space="0" w:color="auto"/>
        <w:bottom w:val="none" w:sz="0" w:space="0" w:color="auto"/>
        <w:right w:val="none" w:sz="0" w:space="0" w:color="auto"/>
      </w:divBdr>
    </w:div>
    <w:div w:id="350684583">
      <w:bodyDiv w:val="1"/>
      <w:marLeft w:val="0"/>
      <w:marRight w:val="0"/>
      <w:marTop w:val="0"/>
      <w:marBottom w:val="0"/>
      <w:divBdr>
        <w:top w:val="none" w:sz="0" w:space="0" w:color="auto"/>
        <w:left w:val="none" w:sz="0" w:space="0" w:color="auto"/>
        <w:bottom w:val="none" w:sz="0" w:space="0" w:color="auto"/>
        <w:right w:val="none" w:sz="0" w:space="0" w:color="auto"/>
      </w:divBdr>
    </w:div>
    <w:div w:id="362289520">
      <w:bodyDiv w:val="1"/>
      <w:marLeft w:val="0"/>
      <w:marRight w:val="0"/>
      <w:marTop w:val="0"/>
      <w:marBottom w:val="0"/>
      <w:divBdr>
        <w:top w:val="none" w:sz="0" w:space="0" w:color="auto"/>
        <w:left w:val="none" w:sz="0" w:space="0" w:color="auto"/>
        <w:bottom w:val="none" w:sz="0" w:space="0" w:color="auto"/>
        <w:right w:val="none" w:sz="0" w:space="0" w:color="auto"/>
      </w:divBdr>
    </w:div>
    <w:div w:id="365568649">
      <w:bodyDiv w:val="1"/>
      <w:marLeft w:val="0"/>
      <w:marRight w:val="0"/>
      <w:marTop w:val="0"/>
      <w:marBottom w:val="0"/>
      <w:divBdr>
        <w:top w:val="none" w:sz="0" w:space="0" w:color="auto"/>
        <w:left w:val="none" w:sz="0" w:space="0" w:color="auto"/>
        <w:bottom w:val="none" w:sz="0" w:space="0" w:color="auto"/>
        <w:right w:val="none" w:sz="0" w:space="0" w:color="auto"/>
      </w:divBdr>
    </w:div>
    <w:div w:id="369183023">
      <w:bodyDiv w:val="1"/>
      <w:marLeft w:val="0"/>
      <w:marRight w:val="0"/>
      <w:marTop w:val="0"/>
      <w:marBottom w:val="0"/>
      <w:divBdr>
        <w:top w:val="none" w:sz="0" w:space="0" w:color="auto"/>
        <w:left w:val="none" w:sz="0" w:space="0" w:color="auto"/>
        <w:bottom w:val="none" w:sz="0" w:space="0" w:color="auto"/>
        <w:right w:val="none" w:sz="0" w:space="0" w:color="auto"/>
      </w:divBdr>
    </w:div>
    <w:div w:id="375010968">
      <w:bodyDiv w:val="1"/>
      <w:marLeft w:val="0"/>
      <w:marRight w:val="0"/>
      <w:marTop w:val="0"/>
      <w:marBottom w:val="0"/>
      <w:divBdr>
        <w:top w:val="none" w:sz="0" w:space="0" w:color="auto"/>
        <w:left w:val="none" w:sz="0" w:space="0" w:color="auto"/>
        <w:bottom w:val="none" w:sz="0" w:space="0" w:color="auto"/>
        <w:right w:val="none" w:sz="0" w:space="0" w:color="auto"/>
      </w:divBdr>
    </w:div>
    <w:div w:id="385030022">
      <w:bodyDiv w:val="1"/>
      <w:marLeft w:val="0"/>
      <w:marRight w:val="0"/>
      <w:marTop w:val="0"/>
      <w:marBottom w:val="0"/>
      <w:divBdr>
        <w:top w:val="none" w:sz="0" w:space="0" w:color="auto"/>
        <w:left w:val="none" w:sz="0" w:space="0" w:color="auto"/>
        <w:bottom w:val="none" w:sz="0" w:space="0" w:color="auto"/>
        <w:right w:val="none" w:sz="0" w:space="0" w:color="auto"/>
      </w:divBdr>
    </w:div>
    <w:div w:id="390268913">
      <w:bodyDiv w:val="1"/>
      <w:marLeft w:val="0"/>
      <w:marRight w:val="0"/>
      <w:marTop w:val="0"/>
      <w:marBottom w:val="0"/>
      <w:divBdr>
        <w:top w:val="none" w:sz="0" w:space="0" w:color="auto"/>
        <w:left w:val="none" w:sz="0" w:space="0" w:color="auto"/>
        <w:bottom w:val="none" w:sz="0" w:space="0" w:color="auto"/>
        <w:right w:val="none" w:sz="0" w:space="0" w:color="auto"/>
      </w:divBdr>
      <w:divsChild>
        <w:div w:id="533349962">
          <w:marLeft w:val="0"/>
          <w:marRight w:val="0"/>
          <w:marTop w:val="0"/>
          <w:marBottom w:val="0"/>
          <w:divBdr>
            <w:top w:val="none" w:sz="0" w:space="0" w:color="auto"/>
            <w:left w:val="none" w:sz="0" w:space="0" w:color="auto"/>
            <w:bottom w:val="none" w:sz="0" w:space="0" w:color="auto"/>
            <w:right w:val="none" w:sz="0" w:space="0" w:color="auto"/>
          </w:divBdr>
          <w:divsChild>
            <w:div w:id="828013210">
              <w:marLeft w:val="0"/>
              <w:marRight w:val="0"/>
              <w:marTop w:val="0"/>
              <w:marBottom w:val="0"/>
              <w:divBdr>
                <w:top w:val="none" w:sz="0" w:space="0" w:color="auto"/>
                <w:left w:val="none" w:sz="0" w:space="0" w:color="auto"/>
                <w:bottom w:val="none" w:sz="0" w:space="0" w:color="auto"/>
                <w:right w:val="none" w:sz="0" w:space="0" w:color="auto"/>
              </w:divBdr>
              <w:divsChild>
                <w:div w:id="1571386596">
                  <w:marLeft w:val="0"/>
                  <w:marRight w:val="0"/>
                  <w:marTop w:val="0"/>
                  <w:marBottom w:val="0"/>
                  <w:divBdr>
                    <w:top w:val="none" w:sz="0" w:space="0" w:color="auto"/>
                    <w:left w:val="none" w:sz="0" w:space="0" w:color="auto"/>
                    <w:bottom w:val="none" w:sz="0" w:space="0" w:color="auto"/>
                    <w:right w:val="none" w:sz="0" w:space="0" w:color="auto"/>
                  </w:divBdr>
                  <w:divsChild>
                    <w:div w:id="826943390">
                      <w:marLeft w:val="0"/>
                      <w:marRight w:val="0"/>
                      <w:marTop w:val="0"/>
                      <w:marBottom w:val="0"/>
                      <w:divBdr>
                        <w:top w:val="none" w:sz="0" w:space="0" w:color="auto"/>
                        <w:left w:val="none" w:sz="0" w:space="0" w:color="auto"/>
                        <w:bottom w:val="none" w:sz="0" w:space="0" w:color="auto"/>
                        <w:right w:val="none" w:sz="0" w:space="0" w:color="auto"/>
                      </w:divBdr>
                      <w:divsChild>
                        <w:div w:id="1097947584">
                          <w:marLeft w:val="0"/>
                          <w:marRight w:val="0"/>
                          <w:marTop w:val="0"/>
                          <w:marBottom w:val="0"/>
                          <w:divBdr>
                            <w:top w:val="none" w:sz="0" w:space="0" w:color="auto"/>
                            <w:left w:val="none" w:sz="0" w:space="0" w:color="auto"/>
                            <w:bottom w:val="none" w:sz="0" w:space="0" w:color="auto"/>
                            <w:right w:val="none" w:sz="0" w:space="0" w:color="auto"/>
                          </w:divBdr>
                        </w:div>
                      </w:divsChild>
                    </w:div>
                    <w:div w:id="966817128">
                      <w:marLeft w:val="0"/>
                      <w:marRight w:val="0"/>
                      <w:marTop w:val="0"/>
                      <w:marBottom w:val="0"/>
                      <w:divBdr>
                        <w:top w:val="none" w:sz="0" w:space="0" w:color="auto"/>
                        <w:left w:val="none" w:sz="0" w:space="0" w:color="auto"/>
                        <w:bottom w:val="none" w:sz="0" w:space="0" w:color="auto"/>
                        <w:right w:val="none" w:sz="0" w:space="0" w:color="auto"/>
                      </w:divBdr>
                      <w:divsChild>
                        <w:div w:id="2015452513">
                          <w:marLeft w:val="0"/>
                          <w:marRight w:val="0"/>
                          <w:marTop w:val="0"/>
                          <w:marBottom w:val="0"/>
                          <w:divBdr>
                            <w:top w:val="none" w:sz="0" w:space="0" w:color="auto"/>
                            <w:left w:val="none" w:sz="0" w:space="0" w:color="auto"/>
                            <w:bottom w:val="none" w:sz="0" w:space="0" w:color="auto"/>
                            <w:right w:val="none" w:sz="0" w:space="0" w:color="auto"/>
                          </w:divBdr>
                        </w:div>
                        <w:div w:id="205877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61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845603">
      <w:bodyDiv w:val="1"/>
      <w:marLeft w:val="0"/>
      <w:marRight w:val="0"/>
      <w:marTop w:val="0"/>
      <w:marBottom w:val="0"/>
      <w:divBdr>
        <w:top w:val="none" w:sz="0" w:space="0" w:color="auto"/>
        <w:left w:val="none" w:sz="0" w:space="0" w:color="auto"/>
        <w:bottom w:val="none" w:sz="0" w:space="0" w:color="auto"/>
        <w:right w:val="none" w:sz="0" w:space="0" w:color="auto"/>
      </w:divBdr>
    </w:div>
    <w:div w:id="427434463">
      <w:bodyDiv w:val="1"/>
      <w:marLeft w:val="0"/>
      <w:marRight w:val="0"/>
      <w:marTop w:val="0"/>
      <w:marBottom w:val="0"/>
      <w:divBdr>
        <w:top w:val="none" w:sz="0" w:space="0" w:color="auto"/>
        <w:left w:val="none" w:sz="0" w:space="0" w:color="auto"/>
        <w:bottom w:val="none" w:sz="0" w:space="0" w:color="auto"/>
        <w:right w:val="none" w:sz="0" w:space="0" w:color="auto"/>
      </w:divBdr>
    </w:div>
    <w:div w:id="433325650">
      <w:bodyDiv w:val="1"/>
      <w:marLeft w:val="0"/>
      <w:marRight w:val="0"/>
      <w:marTop w:val="0"/>
      <w:marBottom w:val="0"/>
      <w:divBdr>
        <w:top w:val="none" w:sz="0" w:space="0" w:color="auto"/>
        <w:left w:val="none" w:sz="0" w:space="0" w:color="auto"/>
        <w:bottom w:val="none" w:sz="0" w:space="0" w:color="auto"/>
        <w:right w:val="none" w:sz="0" w:space="0" w:color="auto"/>
      </w:divBdr>
    </w:div>
    <w:div w:id="438842256">
      <w:bodyDiv w:val="1"/>
      <w:marLeft w:val="0"/>
      <w:marRight w:val="0"/>
      <w:marTop w:val="0"/>
      <w:marBottom w:val="0"/>
      <w:divBdr>
        <w:top w:val="none" w:sz="0" w:space="0" w:color="auto"/>
        <w:left w:val="none" w:sz="0" w:space="0" w:color="auto"/>
        <w:bottom w:val="none" w:sz="0" w:space="0" w:color="auto"/>
        <w:right w:val="none" w:sz="0" w:space="0" w:color="auto"/>
      </w:divBdr>
    </w:div>
    <w:div w:id="469442966">
      <w:bodyDiv w:val="1"/>
      <w:marLeft w:val="0"/>
      <w:marRight w:val="0"/>
      <w:marTop w:val="0"/>
      <w:marBottom w:val="0"/>
      <w:divBdr>
        <w:top w:val="none" w:sz="0" w:space="0" w:color="auto"/>
        <w:left w:val="none" w:sz="0" w:space="0" w:color="auto"/>
        <w:bottom w:val="none" w:sz="0" w:space="0" w:color="auto"/>
        <w:right w:val="none" w:sz="0" w:space="0" w:color="auto"/>
      </w:divBdr>
    </w:div>
    <w:div w:id="484248998">
      <w:bodyDiv w:val="1"/>
      <w:marLeft w:val="0"/>
      <w:marRight w:val="0"/>
      <w:marTop w:val="0"/>
      <w:marBottom w:val="0"/>
      <w:divBdr>
        <w:top w:val="none" w:sz="0" w:space="0" w:color="auto"/>
        <w:left w:val="none" w:sz="0" w:space="0" w:color="auto"/>
        <w:bottom w:val="none" w:sz="0" w:space="0" w:color="auto"/>
        <w:right w:val="none" w:sz="0" w:space="0" w:color="auto"/>
      </w:divBdr>
    </w:div>
    <w:div w:id="485901058">
      <w:bodyDiv w:val="1"/>
      <w:marLeft w:val="0"/>
      <w:marRight w:val="0"/>
      <w:marTop w:val="0"/>
      <w:marBottom w:val="0"/>
      <w:divBdr>
        <w:top w:val="none" w:sz="0" w:space="0" w:color="auto"/>
        <w:left w:val="none" w:sz="0" w:space="0" w:color="auto"/>
        <w:bottom w:val="none" w:sz="0" w:space="0" w:color="auto"/>
        <w:right w:val="none" w:sz="0" w:space="0" w:color="auto"/>
      </w:divBdr>
    </w:div>
    <w:div w:id="487599823">
      <w:bodyDiv w:val="1"/>
      <w:marLeft w:val="0"/>
      <w:marRight w:val="0"/>
      <w:marTop w:val="0"/>
      <w:marBottom w:val="0"/>
      <w:divBdr>
        <w:top w:val="none" w:sz="0" w:space="0" w:color="auto"/>
        <w:left w:val="none" w:sz="0" w:space="0" w:color="auto"/>
        <w:bottom w:val="none" w:sz="0" w:space="0" w:color="auto"/>
        <w:right w:val="none" w:sz="0" w:space="0" w:color="auto"/>
      </w:divBdr>
    </w:div>
    <w:div w:id="490371585">
      <w:bodyDiv w:val="1"/>
      <w:marLeft w:val="0"/>
      <w:marRight w:val="0"/>
      <w:marTop w:val="0"/>
      <w:marBottom w:val="0"/>
      <w:divBdr>
        <w:top w:val="none" w:sz="0" w:space="0" w:color="auto"/>
        <w:left w:val="none" w:sz="0" w:space="0" w:color="auto"/>
        <w:bottom w:val="none" w:sz="0" w:space="0" w:color="auto"/>
        <w:right w:val="none" w:sz="0" w:space="0" w:color="auto"/>
      </w:divBdr>
    </w:div>
    <w:div w:id="491872200">
      <w:bodyDiv w:val="1"/>
      <w:marLeft w:val="0"/>
      <w:marRight w:val="0"/>
      <w:marTop w:val="0"/>
      <w:marBottom w:val="0"/>
      <w:divBdr>
        <w:top w:val="none" w:sz="0" w:space="0" w:color="auto"/>
        <w:left w:val="none" w:sz="0" w:space="0" w:color="auto"/>
        <w:bottom w:val="none" w:sz="0" w:space="0" w:color="auto"/>
        <w:right w:val="none" w:sz="0" w:space="0" w:color="auto"/>
      </w:divBdr>
    </w:div>
    <w:div w:id="515652650">
      <w:bodyDiv w:val="1"/>
      <w:marLeft w:val="0"/>
      <w:marRight w:val="0"/>
      <w:marTop w:val="0"/>
      <w:marBottom w:val="0"/>
      <w:divBdr>
        <w:top w:val="none" w:sz="0" w:space="0" w:color="auto"/>
        <w:left w:val="none" w:sz="0" w:space="0" w:color="auto"/>
        <w:bottom w:val="none" w:sz="0" w:space="0" w:color="auto"/>
        <w:right w:val="none" w:sz="0" w:space="0" w:color="auto"/>
      </w:divBdr>
    </w:div>
    <w:div w:id="517739496">
      <w:bodyDiv w:val="1"/>
      <w:marLeft w:val="0"/>
      <w:marRight w:val="0"/>
      <w:marTop w:val="0"/>
      <w:marBottom w:val="0"/>
      <w:divBdr>
        <w:top w:val="none" w:sz="0" w:space="0" w:color="auto"/>
        <w:left w:val="none" w:sz="0" w:space="0" w:color="auto"/>
        <w:bottom w:val="none" w:sz="0" w:space="0" w:color="auto"/>
        <w:right w:val="none" w:sz="0" w:space="0" w:color="auto"/>
      </w:divBdr>
    </w:div>
    <w:div w:id="523523516">
      <w:bodyDiv w:val="1"/>
      <w:marLeft w:val="0"/>
      <w:marRight w:val="0"/>
      <w:marTop w:val="0"/>
      <w:marBottom w:val="0"/>
      <w:divBdr>
        <w:top w:val="none" w:sz="0" w:space="0" w:color="auto"/>
        <w:left w:val="none" w:sz="0" w:space="0" w:color="auto"/>
        <w:bottom w:val="none" w:sz="0" w:space="0" w:color="auto"/>
        <w:right w:val="none" w:sz="0" w:space="0" w:color="auto"/>
      </w:divBdr>
    </w:div>
    <w:div w:id="531697873">
      <w:bodyDiv w:val="1"/>
      <w:marLeft w:val="0"/>
      <w:marRight w:val="0"/>
      <w:marTop w:val="0"/>
      <w:marBottom w:val="0"/>
      <w:divBdr>
        <w:top w:val="none" w:sz="0" w:space="0" w:color="auto"/>
        <w:left w:val="none" w:sz="0" w:space="0" w:color="auto"/>
        <w:bottom w:val="none" w:sz="0" w:space="0" w:color="auto"/>
        <w:right w:val="none" w:sz="0" w:space="0" w:color="auto"/>
      </w:divBdr>
    </w:div>
    <w:div w:id="535966401">
      <w:bodyDiv w:val="1"/>
      <w:marLeft w:val="0"/>
      <w:marRight w:val="0"/>
      <w:marTop w:val="0"/>
      <w:marBottom w:val="0"/>
      <w:divBdr>
        <w:top w:val="none" w:sz="0" w:space="0" w:color="auto"/>
        <w:left w:val="none" w:sz="0" w:space="0" w:color="auto"/>
        <w:bottom w:val="none" w:sz="0" w:space="0" w:color="auto"/>
        <w:right w:val="none" w:sz="0" w:space="0" w:color="auto"/>
      </w:divBdr>
    </w:div>
    <w:div w:id="537356644">
      <w:bodyDiv w:val="1"/>
      <w:marLeft w:val="0"/>
      <w:marRight w:val="0"/>
      <w:marTop w:val="0"/>
      <w:marBottom w:val="0"/>
      <w:divBdr>
        <w:top w:val="none" w:sz="0" w:space="0" w:color="auto"/>
        <w:left w:val="none" w:sz="0" w:space="0" w:color="auto"/>
        <w:bottom w:val="none" w:sz="0" w:space="0" w:color="auto"/>
        <w:right w:val="none" w:sz="0" w:space="0" w:color="auto"/>
      </w:divBdr>
    </w:div>
    <w:div w:id="543635046">
      <w:bodyDiv w:val="1"/>
      <w:marLeft w:val="0"/>
      <w:marRight w:val="0"/>
      <w:marTop w:val="0"/>
      <w:marBottom w:val="0"/>
      <w:divBdr>
        <w:top w:val="none" w:sz="0" w:space="0" w:color="auto"/>
        <w:left w:val="none" w:sz="0" w:space="0" w:color="auto"/>
        <w:bottom w:val="none" w:sz="0" w:space="0" w:color="auto"/>
        <w:right w:val="none" w:sz="0" w:space="0" w:color="auto"/>
      </w:divBdr>
    </w:div>
    <w:div w:id="553664584">
      <w:bodyDiv w:val="1"/>
      <w:marLeft w:val="0"/>
      <w:marRight w:val="0"/>
      <w:marTop w:val="0"/>
      <w:marBottom w:val="0"/>
      <w:divBdr>
        <w:top w:val="none" w:sz="0" w:space="0" w:color="auto"/>
        <w:left w:val="none" w:sz="0" w:space="0" w:color="auto"/>
        <w:bottom w:val="none" w:sz="0" w:space="0" w:color="auto"/>
        <w:right w:val="none" w:sz="0" w:space="0" w:color="auto"/>
      </w:divBdr>
    </w:div>
    <w:div w:id="570191877">
      <w:bodyDiv w:val="1"/>
      <w:marLeft w:val="0"/>
      <w:marRight w:val="0"/>
      <w:marTop w:val="0"/>
      <w:marBottom w:val="0"/>
      <w:divBdr>
        <w:top w:val="none" w:sz="0" w:space="0" w:color="auto"/>
        <w:left w:val="none" w:sz="0" w:space="0" w:color="auto"/>
        <w:bottom w:val="none" w:sz="0" w:space="0" w:color="auto"/>
        <w:right w:val="none" w:sz="0" w:space="0" w:color="auto"/>
      </w:divBdr>
    </w:div>
    <w:div w:id="581180432">
      <w:bodyDiv w:val="1"/>
      <w:marLeft w:val="0"/>
      <w:marRight w:val="0"/>
      <w:marTop w:val="0"/>
      <w:marBottom w:val="0"/>
      <w:divBdr>
        <w:top w:val="none" w:sz="0" w:space="0" w:color="auto"/>
        <w:left w:val="none" w:sz="0" w:space="0" w:color="auto"/>
        <w:bottom w:val="none" w:sz="0" w:space="0" w:color="auto"/>
        <w:right w:val="none" w:sz="0" w:space="0" w:color="auto"/>
      </w:divBdr>
    </w:div>
    <w:div w:id="585381517">
      <w:bodyDiv w:val="1"/>
      <w:marLeft w:val="0"/>
      <w:marRight w:val="0"/>
      <w:marTop w:val="0"/>
      <w:marBottom w:val="0"/>
      <w:divBdr>
        <w:top w:val="none" w:sz="0" w:space="0" w:color="auto"/>
        <w:left w:val="none" w:sz="0" w:space="0" w:color="auto"/>
        <w:bottom w:val="none" w:sz="0" w:space="0" w:color="auto"/>
        <w:right w:val="none" w:sz="0" w:space="0" w:color="auto"/>
      </w:divBdr>
    </w:div>
    <w:div w:id="594174767">
      <w:bodyDiv w:val="1"/>
      <w:marLeft w:val="0"/>
      <w:marRight w:val="0"/>
      <w:marTop w:val="0"/>
      <w:marBottom w:val="0"/>
      <w:divBdr>
        <w:top w:val="none" w:sz="0" w:space="0" w:color="auto"/>
        <w:left w:val="none" w:sz="0" w:space="0" w:color="auto"/>
        <w:bottom w:val="none" w:sz="0" w:space="0" w:color="auto"/>
        <w:right w:val="none" w:sz="0" w:space="0" w:color="auto"/>
      </w:divBdr>
    </w:div>
    <w:div w:id="600719832">
      <w:bodyDiv w:val="1"/>
      <w:marLeft w:val="0"/>
      <w:marRight w:val="0"/>
      <w:marTop w:val="0"/>
      <w:marBottom w:val="0"/>
      <w:divBdr>
        <w:top w:val="none" w:sz="0" w:space="0" w:color="auto"/>
        <w:left w:val="none" w:sz="0" w:space="0" w:color="auto"/>
        <w:bottom w:val="none" w:sz="0" w:space="0" w:color="auto"/>
        <w:right w:val="none" w:sz="0" w:space="0" w:color="auto"/>
      </w:divBdr>
    </w:div>
    <w:div w:id="602343478">
      <w:bodyDiv w:val="1"/>
      <w:marLeft w:val="0"/>
      <w:marRight w:val="0"/>
      <w:marTop w:val="0"/>
      <w:marBottom w:val="0"/>
      <w:divBdr>
        <w:top w:val="none" w:sz="0" w:space="0" w:color="auto"/>
        <w:left w:val="none" w:sz="0" w:space="0" w:color="auto"/>
        <w:bottom w:val="none" w:sz="0" w:space="0" w:color="auto"/>
        <w:right w:val="none" w:sz="0" w:space="0" w:color="auto"/>
      </w:divBdr>
    </w:div>
    <w:div w:id="605382396">
      <w:bodyDiv w:val="1"/>
      <w:marLeft w:val="0"/>
      <w:marRight w:val="0"/>
      <w:marTop w:val="0"/>
      <w:marBottom w:val="0"/>
      <w:divBdr>
        <w:top w:val="none" w:sz="0" w:space="0" w:color="auto"/>
        <w:left w:val="none" w:sz="0" w:space="0" w:color="auto"/>
        <w:bottom w:val="none" w:sz="0" w:space="0" w:color="auto"/>
        <w:right w:val="none" w:sz="0" w:space="0" w:color="auto"/>
      </w:divBdr>
    </w:div>
    <w:div w:id="607199971">
      <w:bodyDiv w:val="1"/>
      <w:marLeft w:val="0"/>
      <w:marRight w:val="0"/>
      <w:marTop w:val="0"/>
      <w:marBottom w:val="0"/>
      <w:divBdr>
        <w:top w:val="none" w:sz="0" w:space="0" w:color="auto"/>
        <w:left w:val="none" w:sz="0" w:space="0" w:color="auto"/>
        <w:bottom w:val="none" w:sz="0" w:space="0" w:color="auto"/>
        <w:right w:val="none" w:sz="0" w:space="0" w:color="auto"/>
      </w:divBdr>
    </w:div>
    <w:div w:id="622737974">
      <w:bodyDiv w:val="1"/>
      <w:marLeft w:val="0"/>
      <w:marRight w:val="0"/>
      <w:marTop w:val="0"/>
      <w:marBottom w:val="0"/>
      <w:divBdr>
        <w:top w:val="none" w:sz="0" w:space="0" w:color="auto"/>
        <w:left w:val="none" w:sz="0" w:space="0" w:color="auto"/>
        <w:bottom w:val="none" w:sz="0" w:space="0" w:color="auto"/>
        <w:right w:val="none" w:sz="0" w:space="0" w:color="auto"/>
      </w:divBdr>
    </w:div>
    <w:div w:id="624699013">
      <w:bodyDiv w:val="1"/>
      <w:marLeft w:val="0"/>
      <w:marRight w:val="0"/>
      <w:marTop w:val="0"/>
      <w:marBottom w:val="0"/>
      <w:divBdr>
        <w:top w:val="none" w:sz="0" w:space="0" w:color="auto"/>
        <w:left w:val="none" w:sz="0" w:space="0" w:color="auto"/>
        <w:bottom w:val="none" w:sz="0" w:space="0" w:color="auto"/>
        <w:right w:val="none" w:sz="0" w:space="0" w:color="auto"/>
      </w:divBdr>
    </w:div>
    <w:div w:id="628827150">
      <w:bodyDiv w:val="1"/>
      <w:marLeft w:val="0"/>
      <w:marRight w:val="0"/>
      <w:marTop w:val="0"/>
      <w:marBottom w:val="0"/>
      <w:divBdr>
        <w:top w:val="none" w:sz="0" w:space="0" w:color="auto"/>
        <w:left w:val="none" w:sz="0" w:space="0" w:color="auto"/>
        <w:bottom w:val="none" w:sz="0" w:space="0" w:color="auto"/>
        <w:right w:val="none" w:sz="0" w:space="0" w:color="auto"/>
      </w:divBdr>
    </w:div>
    <w:div w:id="636616898">
      <w:bodyDiv w:val="1"/>
      <w:marLeft w:val="0"/>
      <w:marRight w:val="0"/>
      <w:marTop w:val="0"/>
      <w:marBottom w:val="0"/>
      <w:divBdr>
        <w:top w:val="none" w:sz="0" w:space="0" w:color="auto"/>
        <w:left w:val="none" w:sz="0" w:space="0" w:color="auto"/>
        <w:bottom w:val="none" w:sz="0" w:space="0" w:color="auto"/>
        <w:right w:val="none" w:sz="0" w:space="0" w:color="auto"/>
      </w:divBdr>
      <w:divsChild>
        <w:div w:id="1780373888">
          <w:marLeft w:val="0"/>
          <w:marRight w:val="0"/>
          <w:marTop w:val="0"/>
          <w:marBottom w:val="0"/>
          <w:divBdr>
            <w:top w:val="none" w:sz="0" w:space="0" w:color="auto"/>
            <w:left w:val="none" w:sz="0" w:space="0" w:color="auto"/>
            <w:bottom w:val="none" w:sz="0" w:space="0" w:color="auto"/>
            <w:right w:val="none" w:sz="0" w:space="0" w:color="auto"/>
          </w:divBdr>
          <w:divsChild>
            <w:div w:id="697658522">
              <w:marLeft w:val="0"/>
              <w:marRight w:val="0"/>
              <w:marTop w:val="0"/>
              <w:marBottom w:val="0"/>
              <w:divBdr>
                <w:top w:val="none" w:sz="0" w:space="0" w:color="auto"/>
                <w:left w:val="none" w:sz="0" w:space="0" w:color="auto"/>
                <w:bottom w:val="none" w:sz="0" w:space="0" w:color="auto"/>
                <w:right w:val="none" w:sz="0" w:space="0" w:color="auto"/>
              </w:divBdr>
            </w:div>
            <w:div w:id="73736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545123">
      <w:bodyDiv w:val="1"/>
      <w:marLeft w:val="0"/>
      <w:marRight w:val="0"/>
      <w:marTop w:val="0"/>
      <w:marBottom w:val="0"/>
      <w:divBdr>
        <w:top w:val="none" w:sz="0" w:space="0" w:color="auto"/>
        <w:left w:val="none" w:sz="0" w:space="0" w:color="auto"/>
        <w:bottom w:val="none" w:sz="0" w:space="0" w:color="auto"/>
        <w:right w:val="none" w:sz="0" w:space="0" w:color="auto"/>
      </w:divBdr>
    </w:div>
    <w:div w:id="659969519">
      <w:bodyDiv w:val="1"/>
      <w:marLeft w:val="0"/>
      <w:marRight w:val="0"/>
      <w:marTop w:val="0"/>
      <w:marBottom w:val="0"/>
      <w:divBdr>
        <w:top w:val="none" w:sz="0" w:space="0" w:color="auto"/>
        <w:left w:val="none" w:sz="0" w:space="0" w:color="auto"/>
        <w:bottom w:val="none" w:sz="0" w:space="0" w:color="auto"/>
        <w:right w:val="none" w:sz="0" w:space="0" w:color="auto"/>
      </w:divBdr>
    </w:div>
    <w:div w:id="660549443">
      <w:bodyDiv w:val="1"/>
      <w:marLeft w:val="0"/>
      <w:marRight w:val="0"/>
      <w:marTop w:val="0"/>
      <w:marBottom w:val="0"/>
      <w:divBdr>
        <w:top w:val="none" w:sz="0" w:space="0" w:color="auto"/>
        <w:left w:val="none" w:sz="0" w:space="0" w:color="auto"/>
        <w:bottom w:val="none" w:sz="0" w:space="0" w:color="auto"/>
        <w:right w:val="none" w:sz="0" w:space="0" w:color="auto"/>
      </w:divBdr>
    </w:div>
    <w:div w:id="662049903">
      <w:bodyDiv w:val="1"/>
      <w:marLeft w:val="0"/>
      <w:marRight w:val="0"/>
      <w:marTop w:val="0"/>
      <w:marBottom w:val="0"/>
      <w:divBdr>
        <w:top w:val="none" w:sz="0" w:space="0" w:color="auto"/>
        <w:left w:val="none" w:sz="0" w:space="0" w:color="auto"/>
        <w:bottom w:val="none" w:sz="0" w:space="0" w:color="auto"/>
        <w:right w:val="none" w:sz="0" w:space="0" w:color="auto"/>
      </w:divBdr>
    </w:div>
    <w:div w:id="663051594">
      <w:bodyDiv w:val="1"/>
      <w:marLeft w:val="0"/>
      <w:marRight w:val="0"/>
      <w:marTop w:val="0"/>
      <w:marBottom w:val="0"/>
      <w:divBdr>
        <w:top w:val="none" w:sz="0" w:space="0" w:color="auto"/>
        <w:left w:val="none" w:sz="0" w:space="0" w:color="auto"/>
        <w:bottom w:val="none" w:sz="0" w:space="0" w:color="auto"/>
        <w:right w:val="none" w:sz="0" w:space="0" w:color="auto"/>
      </w:divBdr>
    </w:div>
    <w:div w:id="691036598">
      <w:bodyDiv w:val="1"/>
      <w:marLeft w:val="0"/>
      <w:marRight w:val="0"/>
      <w:marTop w:val="0"/>
      <w:marBottom w:val="0"/>
      <w:divBdr>
        <w:top w:val="none" w:sz="0" w:space="0" w:color="auto"/>
        <w:left w:val="none" w:sz="0" w:space="0" w:color="auto"/>
        <w:bottom w:val="none" w:sz="0" w:space="0" w:color="auto"/>
        <w:right w:val="none" w:sz="0" w:space="0" w:color="auto"/>
      </w:divBdr>
    </w:div>
    <w:div w:id="692195397">
      <w:bodyDiv w:val="1"/>
      <w:marLeft w:val="0"/>
      <w:marRight w:val="0"/>
      <w:marTop w:val="0"/>
      <w:marBottom w:val="0"/>
      <w:divBdr>
        <w:top w:val="none" w:sz="0" w:space="0" w:color="auto"/>
        <w:left w:val="none" w:sz="0" w:space="0" w:color="auto"/>
        <w:bottom w:val="none" w:sz="0" w:space="0" w:color="auto"/>
        <w:right w:val="none" w:sz="0" w:space="0" w:color="auto"/>
      </w:divBdr>
    </w:div>
    <w:div w:id="707027719">
      <w:bodyDiv w:val="1"/>
      <w:marLeft w:val="0"/>
      <w:marRight w:val="0"/>
      <w:marTop w:val="0"/>
      <w:marBottom w:val="0"/>
      <w:divBdr>
        <w:top w:val="none" w:sz="0" w:space="0" w:color="auto"/>
        <w:left w:val="none" w:sz="0" w:space="0" w:color="auto"/>
        <w:bottom w:val="none" w:sz="0" w:space="0" w:color="auto"/>
        <w:right w:val="none" w:sz="0" w:space="0" w:color="auto"/>
      </w:divBdr>
    </w:div>
    <w:div w:id="708913447">
      <w:bodyDiv w:val="1"/>
      <w:marLeft w:val="0"/>
      <w:marRight w:val="0"/>
      <w:marTop w:val="0"/>
      <w:marBottom w:val="0"/>
      <w:divBdr>
        <w:top w:val="none" w:sz="0" w:space="0" w:color="auto"/>
        <w:left w:val="none" w:sz="0" w:space="0" w:color="auto"/>
        <w:bottom w:val="none" w:sz="0" w:space="0" w:color="auto"/>
        <w:right w:val="none" w:sz="0" w:space="0" w:color="auto"/>
      </w:divBdr>
    </w:div>
    <w:div w:id="709574645">
      <w:bodyDiv w:val="1"/>
      <w:marLeft w:val="0"/>
      <w:marRight w:val="0"/>
      <w:marTop w:val="0"/>
      <w:marBottom w:val="0"/>
      <w:divBdr>
        <w:top w:val="none" w:sz="0" w:space="0" w:color="auto"/>
        <w:left w:val="none" w:sz="0" w:space="0" w:color="auto"/>
        <w:bottom w:val="none" w:sz="0" w:space="0" w:color="auto"/>
        <w:right w:val="none" w:sz="0" w:space="0" w:color="auto"/>
      </w:divBdr>
    </w:div>
    <w:div w:id="716247741">
      <w:bodyDiv w:val="1"/>
      <w:marLeft w:val="0"/>
      <w:marRight w:val="0"/>
      <w:marTop w:val="0"/>
      <w:marBottom w:val="0"/>
      <w:divBdr>
        <w:top w:val="none" w:sz="0" w:space="0" w:color="auto"/>
        <w:left w:val="none" w:sz="0" w:space="0" w:color="auto"/>
        <w:bottom w:val="none" w:sz="0" w:space="0" w:color="auto"/>
        <w:right w:val="none" w:sz="0" w:space="0" w:color="auto"/>
      </w:divBdr>
    </w:div>
    <w:div w:id="726033857">
      <w:bodyDiv w:val="1"/>
      <w:marLeft w:val="0"/>
      <w:marRight w:val="0"/>
      <w:marTop w:val="0"/>
      <w:marBottom w:val="0"/>
      <w:divBdr>
        <w:top w:val="none" w:sz="0" w:space="0" w:color="auto"/>
        <w:left w:val="none" w:sz="0" w:space="0" w:color="auto"/>
        <w:bottom w:val="none" w:sz="0" w:space="0" w:color="auto"/>
        <w:right w:val="none" w:sz="0" w:space="0" w:color="auto"/>
      </w:divBdr>
    </w:div>
    <w:div w:id="735051896">
      <w:bodyDiv w:val="1"/>
      <w:marLeft w:val="0"/>
      <w:marRight w:val="0"/>
      <w:marTop w:val="0"/>
      <w:marBottom w:val="0"/>
      <w:divBdr>
        <w:top w:val="none" w:sz="0" w:space="0" w:color="auto"/>
        <w:left w:val="none" w:sz="0" w:space="0" w:color="auto"/>
        <w:bottom w:val="none" w:sz="0" w:space="0" w:color="auto"/>
        <w:right w:val="none" w:sz="0" w:space="0" w:color="auto"/>
      </w:divBdr>
    </w:div>
    <w:div w:id="735475839">
      <w:bodyDiv w:val="1"/>
      <w:marLeft w:val="0"/>
      <w:marRight w:val="0"/>
      <w:marTop w:val="0"/>
      <w:marBottom w:val="0"/>
      <w:divBdr>
        <w:top w:val="none" w:sz="0" w:space="0" w:color="auto"/>
        <w:left w:val="none" w:sz="0" w:space="0" w:color="auto"/>
        <w:bottom w:val="none" w:sz="0" w:space="0" w:color="auto"/>
        <w:right w:val="none" w:sz="0" w:space="0" w:color="auto"/>
      </w:divBdr>
    </w:div>
    <w:div w:id="738137305">
      <w:bodyDiv w:val="1"/>
      <w:marLeft w:val="0"/>
      <w:marRight w:val="0"/>
      <w:marTop w:val="0"/>
      <w:marBottom w:val="0"/>
      <w:divBdr>
        <w:top w:val="none" w:sz="0" w:space="0" w:color="auto"/>
        <w:left w:val="none" w:sz="0" w:space="0" w:color="auto"/>
        <w:bottom w:val="none" w:sz="0" w:space="0" w:color="auto"/>
        <w:right w:val="none" w:sz="0" w:space="0" w:color="auto"/>
      </w:divBdr>
    </w:div>
    <w:div w:id="742989301">
      <w:bodyDiv w:val="1"/>
      <w:marLeft w:val="0"/>
      <w:marRight w:val="0"/>
      <w:marTop w:val="0"/>
      <w:marBottom w:val="0"/>
      <w:divBdr>
        <w:top w:val="none" w:sz="0" w:space="0" w:color="auto"/>
        <w:left w:val="none" w:sz="0" w:space="0" w:color="auto"/>
        <w:bottom w:val="none" w:sz="0" w:space="0" w:color="auto"/>
        <w:right w:val="none" w:sz="0" w:space="0" w:color="auto"/>
      </w:divBdr>
    </w:div>
    <w:div w:id="747461316">
      <w:bodyDiv w:val="1"/>
      <w:marLeft w:val="0"/>
      <w:marRight w:val="0"/>
      <w:marTop w:val="0"/>
      <w:marBottom w:val="0"/>
      <w:divBdr>
        <w:top w:val="none" w:sz="0" w:space="0" w:color="auto"/>
        <w:left w:val="none" w:sz="0" w:space="0" w:color="auto"/>
        <w:bottom w:val="none" w:sz="0" w:space="0" w:color="auto"/>
        <w:right w:val="none" w:sz="0" w:space="0" w:color="auto"/>
      </w:divBdr>
    </w:div>
    <w:div w:id="748189385">
      <w:bodyDiv w:val="1"/>
      <w:marLeft w:val="0"/>
      <w:marRight w:val="0"/>
      <w:marTop w:val="0"/>
      <w:marBottom w:val="0"/>
      <w:divBdr>
        <w:top w:val="none" w:sz="0" w:space="0" w:color="auto"/>
        <w:left w:val="none" w:sz="0" w:space="0" w:color="auto"/>
        <w:bottom w:val="none" w:sz="0" w:space="0" w:color="auto"/>
        <w:right w:val="none" w:sz="0" w:space="0" w:color="auto"/>
      </w:divBdr>
    </w:div>
    <w:div w:id="758873660">
      <w:bodyDiv w:val="1"/>
      <w:marLeft w:val="0"/>
      <w:marRight w:val="0"/>
      <w:marTop w:val="0"/>
      <w:marBottom w:val="0"/>
      <w:divBdr>
        <w:top w:val="none" w:sz="0" w:space="0" w:color="auto"/>
        <w:left w:val="none" w:sz="0" w:space="0" w:color="auto"/>
        <w:bottom w:val="none" w:sz="0" w:space="0" w:color="auto"/>
        <w:right w:val="none" w:sz="0" w:space="0" w:color="auto"/>
      </w:divBdr>
    </w:div>
    <w:div w:id="759835181">
      <w:bodyDiv w:val="1"/>
      <w:marLeft w:val="0"/>
      <w:marRight w:val="0"/>
      <w:marTop w:val="0"/>
      <w:marBottom w:val="0"/>
      <w:divBdr>
        <w:top w:val="none" w:sz="0" w:space="0" w:color="auto"/>
        <w:left w:val="none" w:sz="0" w:space="0" w:color="auto"/>
        <w:bottom w:val="none" w:sz="0" w:space="0" w:color="auto"/>
        <w:right w:val="none" w:sz="0" w:space="0" w:color="auto"/>
      </w:divBdr>
    </w:div>
    <w:div w:id="760643350">
      <w:bodyDiv w:val="1"/>
      <w:marLeft w:val="0"/>
      <w:marRight w:val="0"/>
      <w:marTop w:val="0"/>
      <w:marBottom w:val="0"/>
      <w:divBdr>
        <w:top w:val="none" w:sz="0" w:space="0" w:color="auto"/>
        <w:left w:val="none" w:sz="0" w:space="0" w:color="auto"/>
        <w:bottom w:val="none" w:sz="0" w:space="0" w:color="auto"/>
        <w:right w:val="none" w:sz="0" w:space="0" w:color="auto"/>
      </w:divBdr>
    </w:div>
    <w:div w:id="763572224">
      <w:bodyDiv w:val="1"/>
      <w:marLeft w:val="0"/>
      <w:marRight w:val="0"/>
      <w:marTop w:val="0"/>
      <w:marBottom w:val="0"/>
      <w:divBdr>
        <w:top w:val="none" w:sz="0" w:space="0" w:color="auto"/>
        <w:left w:val="none" w:sz="0" w:space="0" w:color="auto"/>
        <w:bottom w:val="none" w:sz="0" w:space="0" w:color="auto"/>
        <w:right w:val="none" w:sz="0" w:space="0" w:color="auto"/>
      </w:divBdr>
      <w:divsChild>
        <w:div w:id="1707558157">
          <w:marLeft w:val="0"/>
          <w:marRight w:val="0"/>
          <w:marTop w:val="0"/>
          <w:marBottom w:val="0"/>
          <w:divBdr>
            <w:top w:val="none" w:sz="0" w:space="0" w:color="auto"/>
            <w:left w:val="none" w:sz="0" w:space="0" w:color="auto"/>
            <w:bottom w:val="none" w:sz="0" w:space="0" w:color="auto"/>
            <w:right w:val="none" w:sz="0" w:space="0" w:color="auto"/>
          </w:divBdr>
          <w:divsChild>
            <w:div w:id="555553200">
              <w:marLeft w:val="0"/>
              <w:marRight w:val="0"/>
              <w:marTop w:val="0"/>
              <w:marBottom w:val="0"/>
              <w:divBdr>
                <w:top w:val="none" w:sz="0" w:space="0" w:color="auto"/>
                <w:left w:val="none" w:sz="0" w:space="0" w:color="auto"/>
                <w:bottom w:val="none" w:sz="0" w:space="0" w:color="auto"/>
                <w:right w:val="none" w:sz="0" w:space="0" w:color="auto"/>
              </w:divBdr>
            </w:div>
            <w:div w:id="568200345">
              <w:marLeft w:val="0"/>
              <w:marRight w:val="0"/>
              <w:marTop w:val="0"/>
              <w:marBottom w:val="0"/>
              <w:divBdr>
                <w:top w:val="none" w:sz="0" w:space="0" w:color="auto"/>
                <w:left w:val="none" w:sz="0" w:space="0" w:color="auto"/>
                <w:bottom w:val="none" w:sz="0" w:space="0" w:color="auto"/>
                <w:right w:val="none" w:sz="0" w:space="0" w:color="auto"/>
              </w:divBdr>
            </w:div>
            <w:div w:id="579144364">
              <w:marLeft w:val="0"/>
              <w:marRight w:val="0"/>
              <w:marTop w:val="0"/>
              <w:marBottom w:val="0"/>
              <w:divBdr>
                <w:top w:val="none" w:sz="0" w:space="0" w:color="auto"/>
                <w:left w:val="none" w:sz="0" w:space="0" w:color="auto"/>
                <w:bottom w:val="none" w:sz="0" w:space="0" w:color="auto"/>
                <w:right w:val="none" w:sz="0" w:space="0" w:color="auto"/>
              </w:divBdr>
            </w:div>
            <w:div w:id="624852173">
              <w:marLeft w:val="0"/>
              <w:marRight w:val="0"/>
              <w:marTop w:val="0"/>
              <w:marBottom w:val="0"/>
              <w:divBdr>
                <w:top w:val="none" w:sz="0" w:space="0" w:color="auto"/>
                <w:left w:val="none" w:sz="0" w:space="0" w:color="auto"/>
                <w:bottom w:val="none" w:sz="0" w:space="0" w:color="auto"/>
                <w:right w:val="none" w:sz="0" w:space="0" w:color="auto"/>
              </w:divBdr>
            </w:div>
            <w:div w:id="814682504">
              <w:marLeft w:val="0"/>
              <w:marRight w:val="0"/>
              <w:marTop w:val="0"/>
              <w:marBottom w:val="0"/>
              <w:divBdr>
                <w:top w:val="none" w:sz="0" w:space="0" w:color="auto"/>
                <w:left w:val="none" w:sz="0" w:space="0" w:color="auto"/>
                <w:bottom w:val="none" w:sz="0" w:space="0" w:color="auto"/>
                <w:right w:val="none" w:sz="0" w:space="0" w:color="auto"/>
              </w:divBdr>
            </w:div>
            <w:div w:id="906722517">
              <w:marLeft w:val="0"/>
              <w:marRight w:val="0"/>
              <w:marTop w:val="0"/>
              <w:marBottom w:val="0"/>
              <w:divBdr>
                <w:top w:val="none" w:sz="0" w:space="0" w:color="auto"/>
                <w:left w:val="none" w:sz="0" w:space="0" w:color="auto"/>
                <w:bottom w:val="none" w:sz="0" w:space="0" w:color="auto"/>
                <w:right w:val="none" w:sz="0" w:space="0" w:color="auto"/>
              </w:divBdr>
            </w:div>
            <w:div w:id="1056050842">
              <w:marLeft w:val="0"/>
              <w:marRight w:val="0"/>
              <w:marTop w:val="0"/>
              <w:marBottom w:val="0"/>
              <w:divBdr>
                <w:top w:val="none" w:sz="0" w:space="0" w:color="auto"/>
                <w:left w:val="none" w:sz="0" w:space="0" w:color="auto"/>
                <w:bottom w:val="none" w:sz="0" w:space="0" w:color="auto"/>
                <w:right w:val="none" w:sz="0" w:space="0" w:color="auto"/>
              </w:divBdr>
            </w:div>
            <w:div w:id="1140802196">
              <w:marLeft w:val="0"/>
              <w:marRight w:val="0"/>
              <w:marTop w:val="0"/>
              <w:marBottom w:val="0"/>
              <w:divBdr>
                <w:top w:val="none" w:sz="0" w:space="0" w:color="auto"/>
                <w:left w:val="none" w:sz="0" w:space="0" w:color="auto"/>
                <w:bottom w:val="none" w:sz="0" w:space="0" w:color="auto"/>
                <w:right w:val="none" w:sz="0" w:space="0" w:color="auto"/>
              </w:divBdr>
            </w:div>
            <w:div w:id="1142697378">
              <w:marLeft w:val="0"/>
              <w:marRight w:val="0"/>
              <w:marTop w:val="0"/>
              <w:marBottom w:val="0"/>
              <w:divBdr>
                <w:top w:val="none" w:sz="0" w:space="0" w:color="auto"/>
                <w:left w:val="none" w:sz="0" w:space="0" w:color="auto"/>
                <w:bottom w:val="none" w:sz="0" w:space="0" w:color="auto"/>
                <w:right w:val="none" w:sz="0" w:space="0" w:color="auto"/>
              </w:divBdr>
            </w:div>
            <w:div w:id="1369263481">
              <w:marLeft w:val="0"/>
              <w:marRight w:val="0"/>
              <w:marTop w:val="0"/>
              <w:marBottom w:val="0"/>
              <w:divBdr>
                <w:top w:val="none" w:sz="0" w:space="0" w:color="auto"/>
                <w:left w:val="none" w:sz="0" w:space="0" w:color="auto"/>
                <w:bottom w:val="none" w:sz="0" w:space="0" w:color="auto"/>
                <w:right w:val="none" w:sz="0" w:space="0" w:color="auto"/>
              </w:divBdr>
            </w:div>
            <w:div w:id="1635909760">
              <w:marLeft w:val="0"/>
              <w:marRight w:val="0"/>
              <w:marTop w:val="0"/>
              <w:marBottom w:val="0"/>
              <w:divBdr>
                <w:top w:val="none" w:sz="0" w:space="0" w:color="auto"/>
                <w:left w:val="none" w:sz="0" w:space="0" w:color="auto"/>
                <w:bottom w:val="none" w:sz="0" w:space="0" w:color="auto"/>
                <w:right w:val="none" w:sz="0" w:space="0" w:color="auto"/>
              </w:divBdr>
            </w:div>
            <w:div w:id="186771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652842">
      <w:bodyDiv w:val="1"/>
      <w:marLeft w:val="0"/>
      <w:marRight w:val="0"/>
      <w:marTop w:val="0"/>
      <w:marBottom w:val="0"/>
      <w:divBdr>
        <w:top w:val="none" w:sz="0" w:space="0" w:color="auto"/>
        <w:left w:val="none" w:sz="0" w:space="0" w:color="auto"/>
        <w:bottom w:val="none" w:sz="0" w:space="0" w:color="auto"/>
        <w:right w:val="none" w:sz="0" w:space="0" w:color="auto"/>
      </w:divBdr>
    </w:div>
    <w:div w:id="769156982">
      <w:bodyDiv w:val="1"/>
      <w:marLeft w:val="0"/>
      <w:marRight w:val="0"/>
      <w:marTop w:val="0"/>
      <w:marBottom w:val="0"/>
      <w:divBdr>
        <w:top w:val="none" w:sz="0" w:space="0" w:color="auto"/>
        <w:left w:val="none" w:sz="0" w:space="0" w:color="auto"/>
        <w:bottom w:val="none" w:sz="0" w:space="0" w:color="auto"/>
        <w:right w:val="none" w:sz="0" w:space="0" w:color="auto"/>
      </w:divBdr>
    </w:div>
    <w:div w:id="775053184">
      <w:bodyDiv w:val="1"/>
      <w:marLeft w:val="0"/>
      <w:marRight w:val="0"/>
      <w:marTop w:val="0"/>
      <w:marBottom w:val="0"/>
      <w:divBdr>
        <w:top w:val="none" w:sz="0" w:space="0" w:color="auto"/>
        <w:left w:val="none" w:sz="0" w:space="0" w:color="auto"/>
        <w:bottom w:val="none" w:sz="0" w:space="0" w:color="auto"/>
        <w:right w:val="none" w:sz="0" w:space="0" w:color="auto"/>
      </w:divBdr>
    </w:div>
    <w:div w:id="776368458">
      <w:bodyDiv w:val="1"/>
      <w:marLeft w:val="0"/>
      <w:marRight w:val="0"/>
      <w:marTop w:val="0"/>
      <w:marBottom w:val="0"/>
      <w:divBdr>
        <w:top w:val="none" w:sz="0" w:space="0" w:color="auto"/>
        <w:left w:val="none" w:sz="0" w:space="0" w:color="auto"/>
        <w:bottom w:val="none" w:sz="0" w:space="0" w:color="auto"/>
        <w:right w:val="none" w:sz="0" w:space="0" w:color="auto"/>
      </w:divBdr>
      <w:divsChild>
        <w:div w:id="44987805">
          <w:marLeft w:val="0"/>
          <w:marRight w:val="0"/>
          <w:marTop w:val="0"/>
          <w:marBottom w:val="0"/>
          <w:divBdr>
            <w:top w:val="none" w:sz="0" w:space="0" w:color="auto"/>
            <w:left w:val="none" w:sz="0" w:space="0" w:color="auto"/>
            <w:bottom w:val="none" w:sz="0" w:space="0" w:color="auto"/>
            <w:right w:val="none" w:sz="0" w:space="0" w:color="auto"/>
          </w:divBdr>
          <w:divsChild>
            <w:div w:id="36203436">
              <w:marLeft w:val="0"/>
              <w:marRight w:val="0"/>
              <w:marTop w:val="0"/>
              <w:marBottom w:val="0"/>
              <w:divBdr>
                <w:top w:val="none" w:sz="0" w:space="0" w:color="auto"/>
                <w:left w:val="none" w:sz="0" w:space="0" w:color="auto"/>
                <w:bottom w:val="none" w:sz="0" w:space="0" w:color="auto"/>
                <w:right w:val="none" w:sz="0" w:space="0" w:color="auto"/>
              </w:divBdr>
            </w:div>
            <w:div w:id="151340735">
              <w:marLeft w:val="0"/>
              <w:marRight w:val="0"/>
              <w:marTop w:val="0"/>
              <w:marBottom w:val="0"/>
              <w:divBdr>
                <w:top w:val="none" w:sz="0" w:space="0" w:color="auto"/>
                <w:left w:val="none" w:sz="0" w:space="0" w:color="auto"/>
                <w:bottom w:val="none" w:sz="0" w:space="0" w:color="auto"/>
                <w:right w:val="none" w:sz="0" w:space="0" w:color="auto"/>
              </w:divBdr>
            </w:div>
            <w:div w:id="187526358">
              <w:marLeft w:val="0"/>
              <w:marRight w:val="0"/>
              <w:marTop w:val="0"/>
              <w:marBottom w:val="0"/>
              <w:divBdr>
                <w:top w:val="none" w:sz="0" w:space="0" w:color="auto"/>
                <w:left w:val="none" w:sz="0" w:space="0" w:color="auto"/>
                <w:bottom w:val="none" w:sz="0" w:space="0" w:color="auto"/>
                <w:right w:val="none" w:sz="0" w:space="0" w:color="auto"/>
              </w:divBdr>
            </w:div>
            <w:div w:id="273483520">
              <w:marLeft w:val="0"/>
              <w:marRight w:val="0"/>
              <w:marTop w:val="0"/>
              <w:marBottom w:val="0"/>
              <w:divBdr>
                <w:top w:val="none" w:sz="0" w:space="0" w:color="auto"/>
                <w:left w:val="none" w:sz="0" w:space="0" w:color="auto"/>
                <w:bottom w:val="none" w:sz="0" w:space="0" w:color="auto"/>
                <w:right w:val="none" w:sz="0" w:space="0" w:color="auto"/>
              </w:divBdr>
            </w:div>
            <w:div w:id="492306521">
              <w:marLeft w:val="0"/>
              <w:marRight w:val="0"/>
              <w:marTop w:val="0"/>
              <w:marBottom w:val="0"/>
              <w:divBdr>
                <w:top w:val="none" w:sz="0" w:space="0" w:color="auto"/>
                <w:left w:val="none" w:sz="0" w:space="0" w:color="auto"/>
                <w:bottom w:val="none" w:sz="0" w:space="0" w:color="auto"/>
                <w:right w:val="none" w:sz="0" w:space="0" w:color="auto"/>
              </w:divBdr>
            </w:div>
            <w:div w:id="513813036">
              <w:marLeft w:val="0"/>
              <w:marRight w:val="0"/>
              <w:marTop w:val="0"/>
              <w:marBottom w:val="0"/>
              <w:divBdr>
                <w:top w:val="none" w:sz="0" w:space="0" w:color="auto"/>
                <w:left w:val="none" w:sz="0" w:space="0" w:color="auto"/>
                <w:bottom w:val="none" w:sz="0" w:space="0" w:color="auto"/>
                <w:right w:val="none" w:sz="0" w:space="0" w:color="auto"/>
              </w:divBdr>
            </w:div>
            <w:div w:id="1035230491">
              <w:marLeft w:val="0"/>
              <w:marRight w:val="0"/>
              <w:marTop w:val="0"/>
              <w:marBottom w:val="0"/>
              <w:divBdr>
                <w:top w:val="none" w:sz="0" w:space="0" w:color="auto"/>
                <w:left w:val="none" w:sz="0" w:space="0" w:color="auto"/>
                <w:bottom w:val="none" w:sz="0" w:space="0" w:color="auto"/>
                <w:right w:val="none" w:sz="0" w:space="0" w:color="auto"/>
              </w:divBdr>
            </w:div>
            <w:div w:id="1380200869">
              <w:marLeft w:val="0"/>
              <w:marRight w:val="0"/>
              <w:marTop w:val="0"/>
              <w:marBottom w:val="0"/>
              <w:divBdr>
                <w:top w:val="none" w:sz="0" w:space="0" w:color="auto"/>
                <w:left w:val="none" w:sz="0" w:space="0" w:color="auto"/>
                <w:bottom w:val="none" w:sz="0" w:space="0" w:color="auto"/>
                <w:right w:val="none" w:sz="0" w:space="0" w:color="auto"/>
              </w:divBdr>
            </w:div>
            <w:div w:id="1537504386">
              <w:marLeft w:val="0"/>
              <w:marRight w:val="0"/>
              <w:marTop w:val="0"/>
              <w:marBottom w:val="0"/>
              <w:divBdr>
                <w:top w:val="none" w:sz="0" w:space="0" w:color="auto"/>
                <w:left w:val="none" w:sz="0" w:space="0" w:color="auto"/>
                <w:bottom w:val="none" w:sz="0" w:space="0" w:color="auto"/>
                <w:right w:val="none" w:sz="0" w:space="0" w:color="auto"/>
              </w:divBdr>
            </w:div>
            <w:div w:id="1545143176">
              <w:marLeft w:val="0"/>
              <w:marRight w:val="0"/>
              <w:marTop w:val="0"/>
              <w:marBottom w:val="0"/>
              <w:divBdr>
                <w:top w:val="none" w:sz="0" w:space="0" w:color="auto"/>
                <w:left w:val="none" w:sz="0" w:space="0" w:color="auto"/>
                <w:bottom w:val="none" w:sz="0" w:space="0" w:color="auto"/>
                <w:right w:val="none" w:sz="0" w:space="0" w:color="auto"/>
              </w:divBdr>
            </w:div>
            <w:div w:id="1987784268">
              <w:marLeft w:val="0"/>
              <w:marRight w:val="0"/>
              <w:marTop w:val="0"/>
              <w:marBottom w:val="0"/>
              <w:divBdr>
                <w:top w:val="none" w:sz="0" w:space="0" w:color="auto"/>
                <w:left w:val="none" w:sz="0" w:space="0" w:color="auto"/>
                <w:bottom w:val="none" w:sz="0" w:space="0" w:color="auto"/>
                <w:right w:val="none" w:sz="0" w:space="0" w:color="auto"/>
              </w:divBdr>
            </w:div>
            <w:div w:id="203877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417639">
      <w:bodyDiv w:val="1"/>
      <w:marLeft w:val="0"/>
      <w:marRight w:val="0"/>
      <w:marTop w:val="0"/>
      <w:marBottom w:val="0"/>
      <w:divBdr>
        <w:top w:val="none" w:sz="0" w:space="0" w:color="auto"/>
        <w:left w:val="none" w:sz="0" w:space="0" w:color="auto"/>
        <w:bottom w:val="none" w:sz="0" w:space="0" w:color="auto"/>
        <w:right w:val="none" w:sz="0" w:space="0" w:color="auto"/>
      </w:divBdr>
    </w:div>
    <w:div w:id="782771256">
      <w:bodyDiv w:val="1"/>
      <w:marLeft w:val="0"/>
      <w:marRight w:val="0"/>
      <w:marTop w:val="0"/>
      <w:marBottom w:val="0"/>
      <w:divBdr>
        <w:top w:val="none" w:sz="0" w:space="0" w:color="auto"/>
        <w:left w:val="none" w:sz="0" w:space="0" w:color="auto"/>
        <w:bottom w:val="none" w:sz="0" w:space="0" w:color="auto"/>
        <w:right w:val="none" w:sz="0" w:space="0" w:color="auto"/>
      </w:divBdr>
    </w:div>
    <w:div w:id="785538216">
      <w:bodyDiv w:val="1"/>
      <w:marLeft w:val="0"/>
      <w:marRight w:val="0"/>
      <w:marTop w:val="0"/>
      <w:marBottom w:val="0"/>
      <w:divBdr>
        <w:top w:val="none" w:sz="0" w:space="0" w:color="auto"/>
        <w:left w:val="none" w:sz="0" w:space="0" w:color="auto"/>
        <w:bottom w:val="none" w:sz="0" w:space="0" w:color="auto"/>
        <w:right w:val="none" w:sz="0" w:space="0" w:color="auto"/>
      </w:divBdr>
    </w:div>
    <w:div w:id="791631099">
      <w:bodyDiv w:val="1"/>
      <w:marLeft w:val="0"/>
      <w:marRight w:val="0"/>
      <w:marTop w:val="0"/>
      <w:marBottom w:val="0"/>
      <w:divBdr>
        <w:top w:val="none" w:sz="0" w:space="0" w:color="auto"/>
        <w:left w:val="none" w:sz="0" w:space="0" w:color="auto"/>
        <w:bottom w:val="none" w:sz="0" w:space="0" w:color="auto"/>
        <w:right w:val="none" w:sz="0" w:space="0" w:color="auto"/>
      </w:divBdr>
    </w:div>
    <w:div w:id="805197998">
      <w:bodyDiv w:val="1"/>
      <w:marLeft w:val="0"/>
      <w:marRight w:val="0"/>
      <w:marTop w:val="0"/>
      <w:marBottom w:val="0"/>
      <w:divBdr>
        <w:top w:val="none" w:sz="0" w:space="0" w:color="auto"/>
        <w:left w:val="none" w:sz="0" w:space="0" w:color="auto"/>
        <w:bottom w:val="none" w:sz="0" w:space="0" w:color="auto"/>
        <w:right w:val="none" w:sz="0" w:space="0" w:color="auto"/>
      </w:divBdr>
    </w:div>
    <w:div w:id="806702663">
      <w:bodyDiv w:val="1"/>
      <w:marLeft w:val="0"/>
      <w:marRight w:val="0"/>
      <w:marTop w:val="0"/>
      <w:marBottom w:val="0"/>
      <w:divBdr>
        <w:top w:val="none" w:sz="0" w:space="0" w:color="auto"/>
        <w:left w:val="none" w:sz="0" w:space="0" w:color="auto"/>
        <w:bottom w:val="none" w:sz="0" w:space="0" w:color="auto"/>
        <w:right w:val="none" w:sz="0" w:space="0" w:color="auto"/>
      </w:divBdr>
    </w:div>
    <w:div w:id="807556976">
      <w:bodyDiv w:val="1"/>
      <w:marLeft w:val="0"/>
      <w:marRight w:val="0"/>
      <w:marTop w:val="0"/>
      <w:marBottom w:val="0"/>
      <w:divBdr>
        <w:top w:val="none" w:sz="0" w:space="0" w:color="auto"/>
        <w:left w:val="none" w:sz="0" w:space="0" w:color="auto"/>
        <w:bottom w:val="none" w:sz="0" w:space="0" w:color="auto"/>
        <w:right w:val="none" w:sz="0" w:space="0" w:color="auto"/>
      </w:divBdr>
    </w:div>
    <w:div w:id="810098776">
      <w:bodyDiv w:val="1"/>
      <w:marLeft w:val="0"/>
      <w:marRight w:val="0"/>
      <w:marTop w:val="0"/>
      <w:marBottom w:val="0"/>
      <w:divBdr>
        <w:top w:val="none" w:sz="0" w:space="0" w:color="auto"/>
        <w:left w:val="none" w:sz="0" w:space="0" w:color="auto"/>
        <w:bottom w:val="none" w:sz="0" w:space="0" w:color="auto"/>
        <w:right w:val="none" w:sz="0" w:space="0" w:color="auto"/>
      </w:divBdr>
      <w:divsChild>
        <w:div w:id="758912947">
          <w:marLeft w:val="0"/>
          <w:marRight w:val="0"/>
          <w:marTop w:val="0"/>
          <w:marBottom w:val="0"/>
          <w:divBdr>
            <w:top w:val="none" w:sz="0" w:space="0" w:color="auto"/>
            <w:left w:val="none" w:sz="0" w:space="0" w:color="auto"/>
            <w:bottom w:val="none" w:sz="0" w:space="0" w:color="auto"/>
            <w:right w:val="none" w:sz="0" w:space="0" w:color="auto"/>
          </w:divBdr>
          <w:divsChild>
            <w:div w:id="2093626970">
              <w:marLeft w:val="0"/>
              <w:marRight w:val="0"/>
              <w:marTop w:val="0"/>
              <w:marBottom w:val="0"/>
              <w:divBdr>
                <w:top w:val="none" w:sz="0" w:space="0" w:color="auto"/>
                <w:left w:val="none" w:sz="0" w:space="0" w:color="auto"/>
                <w:bottom w:val="none" w:sz="0" w:space="0" w:color="auto"/>
                <w:right w:val="none" w:sz="0" w:space="0" w:color="auto"/>
              </w:divBdr>
              <w:divsChild>
                <w:div w:id="16628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041306">
      <w:bodyDiv w:val="1"/>
      <w:marLeft w:val="0"/>
      <w:marRight w:val="0"/>
      <w:marTop w:val="0"/>
      <w:marBottom w:val="0"/>
      <w:divBdr>
        <w:top w:val="none" w:sz="0" w:space="0" w:color="auto"/>
        <w:left w:val="none" w:sz="0" w:space="0" w:color="auto"/>
        <w:bottom w:val="none" w:sz="0" w:space="0" w:color="auto"/>
        <w:right w:val="none" w:sz="0" w:space="0" w:color="auto"/>
      </w:divBdr>
    </w:div>
    <w:div w:id="824248329">
      <w:bodyDiv w:val="1"/>
      <w:marLeft w:val="0"/>
      <w:marRight w:val="0"/>
      <w:marTop w:val="0"/>
      <w:marBottom w:val="0"/>
      <w:divBdr>
        <w:top w:val="none" w:sz="0" w:space="0" w:color="auto"/>
        <w:left w:val="none" w:sz="0" w:space="0" w:color="auto"/>
        <w:bottom w:val="none" w:sz="0" w:space="0" w:color="auto"/>
        <w:right w:val="none" w:sz="0" w:space="0" w:color="auto"/>
      </w:divBdr>
    </w:div>
    <w:div w:id="828406041">
      <w:bodyDiv w:val="1"/>
      <w:marLeft w:val="0"/>
      <w:marRight w:val="0"/>
      <w:marTop w:val="0"/>
      <w:marBottom w:val="0"/>
      <w:divBdr>
        <w:top w:val="none" w:sz="0" w:space="0" w:color="auto"/>
        <w:left w:val="none" w:sz="0" w:space="0" w:color="auto"/>
        <w:bottom w:val="none" w:sz="0" w:space="0" w:color="auto"/>
        <w:right w:val="none" w:sz="0" w:space="0" w:color="auto"/>
      </w:divBdr>
    </w:div>
    <w:div w:id="836382001">
      <w:bodyDiv w:val="1"/>
      <w:marLeft w:val="0"/>
      <w:marRight w:val="0"/>
      <w:marTop w:val="0"/>
      <w:marBottom w:val="0"/>
      <w:divBdr>
        <w:top w:val="none" w:sz="0" w:space="0" w:color="auto"/>
        <w:left w:val="none" w:sz="0" w:space="0" w:color="auto"/>
        <w:bottom w:val="none" w:sz="0" w:space="0" w:color="auto"/>
        <w:right w:val="none" w:sz="0" w:space="0" w:color="auto"/>
      </w:divBdr>
    </w:div>
    <w:div w:id="840587314">
      <w:bodyDiv w:val="1"/>
      <w:marLeft w:val="0"/>
      <w:marRight w:val="0"/>
      <w:marTop w:val="0"/>
      <w:marBottom w:val="0"/>
      <w:divBdr>
        <w:top w:val="none" w:sz="0" w:space="0" w:color="auto"/>
        <w:left w:val="none" w:sz="0" w:space="0" w:color="auto"/>
        <w:bottom w:val="none" w:sz="0" w:space="0" w:color="auto"/>
        <w:right w:val="none" w:sz="0" w:space="0" w:color="auto"/>
      </w:divBdr>
    </w:div>
    <w:div w:id="844712911">
      <w:bodyDiv w:val="1"/>
      <w:marLeft w:val="0"/>
      <w:marRight w:val="0"/>
      <w:marTop w:val="0"/>
      <w:marBottom w:val="0"/>
      <w:divBdr>
        <w:top w:val="none" w:sz="0" w:space="0" w:color="auto"/>
        <w:left w:val="none" w:sz="0" w:space="0" w:color="auto"/>
        <w:bottom w:val="none" w:sz="0" w:space="0" w:color="auto"/>
        <w:right w:val="none" w:sz="0" w:space="0" w:color="auto"/>
      </w:divBdr>
    </w:div>
    <w:div w:id="851335342">
      <w:bodyDiv w:val="1"/>
      <w:marLeft w:val="0"/>
      <w:marRight w:val="0"/>
      <w:marTop w:val="0"/>
      <w:marBottom w:val="0"/>
      <w:divBdr>
        <w:top w:val="none" w:sz="0" w:space="0" w:color="auto"/>
        <w:left w:val="none" w:sz="0" w:space="0" w:color="auto"/>
        <w:bottom w:val="none" w:sz="0" w:space="0" w:color="auto"/>
        <w:right w:val="none" w:sz="0" w:space="0" w:color="auto"/>
      </w:divBdr>
      <w:divsChild>
        <w:div w:id="2030984153">
          <w:marLeft w:val="0"/>
          <w:marRight w:val="0"/>
          <w:marTop w:val="0"/>
          <w:marBottom w:val="0"/>
          <w:divBdr>
            <w:top w:val="none" w:sz="0" w:space="0" w:color="auto"/>
            <w:left w:val="none" w:sz="0" w:space="0" w:color="auto"/>
            <w:bottom w:val="none" w:sz="0" w:space="0" w:color="auto"/>
            <w:right w:val="none" w:sz="0" w:space="0" w:color="auto"/>
          </w:divBdr>
          <w:divsChild>
            <w:div w:id="1672490270">
              <w:marLeft w:val="0"/>
              <w:marRight w:val="0"/>
              <w:marTop w:val="0"/>
              <w:marBottom w:val="0"/>
              <w:divBdr>
                <w:top w:val="none" w:sz="0" w:space="0" w:color="auto"/>
                <w:left w:val="none" w:sz="0" w:space="0" w:color="auto"/>
                <w:bottom w:val="none" w:sz="0" w:space="0" w:color="auto"/>
                <w:right w:val="none" w:sz="0" w:space="0" w:color="auto"/>
              </w:divBdr>
              <w:divsChild>
                <w:div w:id="79883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928335">
      <w:bodyDiv w:val="1"/>
      <w:marLeft w:val="0"/>
      <w:marRight w:val="0"/>
      <w:marTop w:val="0"/>
      <w:marBottom w:val="0"/>
      <w:divBdr>
        <w:top w:val="none" w:sz="0" w:space="0" w:color="auto"/>
        <w:left w:val="none" w:sz="0" w:space="0" w:color="auto"/>
        <w:bottom w:val="none" w:sz="0" w:space="0" w:color="auto"/>
        <w:right w:val="none" w:sz="0" w:space="0" w:color="auto"/>
      </w:divBdr>
    </w:div>
    <w:div w:id="872616147">
      <w:bodyDiv w:val="1"/>
      <w:marLeft w:val="0"/>
      <w:marRight w:val="0"/>
      <w:marTop w:val="0"/>
      <w:marBottom w:val="0"/>
      <w:divBdr>
        <w:top w:val="none" w:sz="0" w:space="0" w:color="auto"/>
        <w:left w:val="none" w:sz="0" w:space="0" w:color="auto"/>
        <w:bottom w:val="none" w:sz="0" w:space="0" w:color="auto"/>
        <w:right w:val="none" w:sz="0" w:space="0" w:color="auto"/>
      </w:divBdr>
    </w:div>
    <w:div w:id="873730022">
      <w:bodyDiv w:val="1"/>
      <w:marLeft w:val="0"/>
      <w:marRight w:val="0"/>
      <w:marTop w:val="0"/>
      <w:marBottom w:val="0"/>
      <w:divBdr>
        <w:top w:val="none" w:sz="0" w:space="0" w:color="auto"/>
        <w:left w:val="none" w:sz="0" w:space="0" w:color="auto"/>
        <w:bottom w:val="none" w:sz="0" w:space="0" w:color="auto"/>
        <w:right w:val="none" w:sz="0" w:space="0" w:color="auto"/>
      </w:divBdr>
    </w:div>
    <w:div w:id="882248858">
      <w:bodyDiv w:val="1"/>
      <w:marLeft w:val="0"/>
      <w:marRight w:val="0"/>
      <w:marTop w:val="0"/>
      <w:marBottom w:val="0"/>
      <w:divBdr>
        <w:top w:val="none" w:sz="0" w:space="0" w:color="auto"/>
        <w:left w:val="none" w:sz="0" w:space="0" w:color="auto"/>
        <w:bottom w:val="none" w:sz="0" w:space="0" w:color="auto"/>
        <w:right w:val="none" w:sz="0" w:space="0" w:color="auto"/>
      </w:divBdr>
    </w:div>
    <w:div w:id="883636221">
      <w:bodyDiv w:val="1"/>
      <w:marLeft w:val="0"/>
      <w:marRight w:val="0"/>
      <w:marTop w:val="0"/>
      <w:marBottom w:val="0"/>
      <w:divBdr>
        <w:top w:val="none" w:sz="0" w:space="0" w:color="auto"/>
        <w:left w:val="none" w:sz="0" w:space="0" w:color="auto"/>
        <w:bottom w:val="none" w:sz="0" w:space="0" w:color="auto"/>
        <w:right w:val="none" w:sz="0" w:space="0" w:color="auto"/>
      </w:divBdr>
    </w:div>
    <w:div w:id="885751424">
      <w:bodyDiv w:val="1"/>
      <w:marLeft w:val="0"/>
      <w:marRight w:val="0"/>
      <w:marTop w:val="0"/>
      <w:marBottom w:val="0"/>
      <w:divBdr>
        <w:top w:val="none" w:sz="0" w:space="0" w:color="auto"/>
        <w:left w:val="none" w:sz="0" w:space="0" w:color="auto"/>
        <w:bottom w:val="none" w:sz="0" w:space="0" w:color="auto"/>
        <w:right w:val="none" w:sz="0" w:space="0" w:color="auto"/>
      </w:divBdr>
    </w:div>
    <w:div w:id="900402620">
      <w:bodyDiv w:val="1"/>
      <w:marLeft w:val="0"/>
      <w:marRight w:val="0"/>
      <w:marTop w:val="0"/>
      <w:marBottom w:val="0"/>
      <w:divBdr>
        <w:top w:val="none" w:sz="0" w:space="0" w:color="auto"/>
        <w:left w:val="none" w:sz="0" w:space="0" w:color="auto"/>
        <w:bottom w:val="none" w:sz="0" w:space="0" w:color="auto"/>
        <w:right w:val="none" w:sz="0" w:space="0" w:color="auto"/>
      </w:divBdr>
    </w:div>
    <w:div w:id="905795460">
      <w:bodyDiv w:val="1"/>
      <w:marLeft w:val="0"/>
      <w:marRight w:val="0"/>
      <w:marTop w:val="0"/>
      <w:marBottom w:val="0"/>
      <w:divBdr>
        <w:top w:val="none" w:sz="0" w:space="0" w:color="auto"/>
        <w:left w:val="none" w:sz="0" w:space="0" w:color="auto"/>
        <w:bottom w:val="none" w:sz="0" w:space="0" w:color="auto"/>
        <w:right w:val="none" w:sz="0" w:space="0" w:color="auto"/>
      </w:divBdr>
    </w:div>
    <w:div w:id="913929949">
      <w:bodyDiv w:val="1"/>
      <w:marLeft w:val="0"/>
      <w:marRight w:val="0"/>
      <w:marTop w:val="0"/>
      <w:marBottom w:val="0"/>
      <w:divBdr>
        <w:top w:val="none" w:sz="0" w:space="0" w:color="auto"/>
        <w:left w:val="none" w:sz="0" w:space="0" w:color="auto"/>
        <w:bottom w:val="none" w:sz="0" w:space="0" w:color="auto"/>
        <w:right w:val="none" w:sz="0" w:space="0" w:color="auto"/>
      </w:divBdr>
      <w:divsChild>
        <w:div w:id="229311785">
          <w:marLeft w:val="0"/>
          <w:marRight w:val="0"/>
          <w:marTop w:val="0"/>
          <w:marBottom w:val="0"/>
          <w:divBdr>
            <w:top w:val="single" w:sz="2" w:space="0" w:color="auto"/>
            <w:left w:val="single" w:sz="2" w:space="0" w:color="auto"/>
            <w:bottom w:val="single" w:sz="2" w:space="0" w:color="auto"/>
            <w:right w:val="single" w:sz="2" w:space="0" w:color="auto"/>
          </w:divBdr>
        </w:div>
        <w:div w:id="264076063">
          <w:marLeft w:val="0"/>
          <w:marRight w:val="0"/>
          <w:marTop w:val="0"/>
          <w:marBottom w:val="0"/>
          <w:divBdr>
            <w:top w:val="single" w:sz="2" w:space="0" w:color="auto"/>
            <w:left w:val="single" w:sz="2" w:space="0" w:color="auto"/>
            <w:bottom w:val="single" w:sz="2" w:space="0" w:color="auto"/>
            <w:right w:val="single" w:sz="2" w:space="0" w:color="auto"/>
          </w:divBdr>
        </w:div>
        <w:div w:id="1012494626">
          <w:marLeft w:val="0"/>
          <w:marRight w:val="0"/>
          <w:marTop w:val="0"/>
          <w:marBottom w:val="0"/>
          <w:divBdr>
            <w:top w:val="single" w:sz="2" w:space="0" w:color="auto"/>
            <w:left w:val="single" w:sz="2" w:space="0" w:color="auto"/>
            <w:bottom w:val="single" w:sz="2" w:space="0" w:color="auto"/>
            <w:right w:val="single" w:sz="2" w:space="0" w:color="auto"/>
          </w:divBdr>
        </w:div>
        <w:div w:id="1493794503">
          <w:marLeft w:val="0"/>
          <w:marRight w:val="0"/>
          <w:marTop w:val="0"/>
          <w:marBottom w:val="0"/>
          <w:divBdr>
            <w:top w:val="single" w:sz="2" w:space="0" w:color="auto"/>
            <w:left w:val="single" w:sz="2" w:space="0" w:color="auto"/>
            <w:bottom w:val="single" w:sz="2" w:space="0" w:color="auto"/>
            <w:right w:val="single" w:sz="2" w:space="0" w:color="auto"/>
          </w:divBdr>
        </w:div>
        <w:div w:id="2032955036">
          <w:marLeft w:val="0"/>
          <w:marRight w:val="0"/>
          <w:marTop w:val="0"/>
          <w:marBottom w:val="0"/>
          <w:divBdr>
            <w:top w:val="single" w:sz="2" w:space="0" w:color="auto"/>
            <w:left w:val="single" w:sz="2" w:space="0" w:color="auto"/>
            <w:bottom w:val="single" w:sz="2" w:space="0" w:color="auto"/>
            <w:right w:val="single" w:sz="2" w:space="0" w:color="auto"/>
          </w:divBdr>
        </w:div>
        <w:div w:id="2085371309">
          <w:marLeft w:val="0"/>
          <w:marRight w:val="0"/>
          <w:marTop w:val="0"/>
          <w:marBottom w:val="0"/>
          <w:divBdr>
            <w:top w:val="single" w:sz="2" w:space="0" w:color="auto"/>
            <w:left w:val="single" w:sz="2" w:space="0" w:color="auto"/>
            <w:bottom w:val="single" w:sz="2" w:space="0" w:color="auto"/>
            <w:right w:val="single" w:sz="2" w:space="0" w:color="auto"/>
          </w:divBdr>
        </w:div>
      </w:divsChild>
    </w:div>
    <w:div w:id="914051558">
      <w:bodyDiv w:val="1"/>
      <w:marLeft w:val="0"/>
      <w:marRight w:val="0"/>
      <w:marTop w:val="0"/>
      <w:marBottom w:val="0"/>
      <w:divBdr>
        <w:top w:val="none" w:sz="0" w:space="0" w:color="auto"/>
        <w:left w:val="none" w:sz="0" w:space="0" w:color="auto"/>
        <w:bottom w:val="none" w:sz="0" w:space="0" w:color="auto"/>
        <w:right w:val="none" w:sz="0" w:space="0" w:color="auto"/>
      </w:divBdr>
    </w:div>
    <w:div w:id="917637081">
      <w:bodyDiv w:val="1"/>
      <w:marLeft w:val="0"/>
      <w:marRight w:val="0"/>
      <w:marTop w:val="0"/>
      <w:marBottom w:val="0"/>
      <w:divBdr>
        <w:top w:val="none" w:sz="0" w:space="0" w:color="auto"/>
        <w:left w:val="none" w:sz="0" w:space="0" w:color="auto"/>
        <w:bottom w:val="none" w:sz="0" w:space="0" w:color="auto"/>
        <w:right w:val="none" w:sz="0" w:space="0" w:color="auto"/>
      </w:divBdr>
    </w:div>
    <w:div w:id="934552924">
      <w:bodyDiv w:val="1"/>
      <w:marLeft w:val="0"/>
      <w:marRight w:val="0"/>
      <w:marTop w:val="0"/>
      <w:marBottom w:val="0"/>
      <w:divBdr>
        <w:top w:val="none" w:sz="0" w:space="0" w:color="auto"/>
        <w:left w:val="none" w:sz="0" w:space="0" w:color="auto"/>
        <w:bottom w:val="none" w:sz="0" w:space="0" w:color="auto"/>
        <w:right w:val="none" w:sz="0" w:space="0" w:color="auto"/>
      </w:divBdr>
    </w:div>
    <w:div w:id="935216153">
      <w:bodyDiv w:val="1"/>
      <w:marLeft w:val="0"/>
      <w:marRight w:val="0"/>
      <w:marTop w:val="0"/>
      <w:marBottom w:val="0"/>
      <w:divBdr>
        <w:top w:val="none" w:sz="0" w:space="0" w:color="auto"/>
        <w:left w:val="none" w:sz="0" w:space="0" w:color="auto"/>
        <w:bottom w:val="none" w:sz="0" w:space="0" w:color="auto"/>
        <w:right w:val="none" w:sz="0" w:space="0" w:color="auto"/>
      </w:divBdr>
    </w:div>
    <w:div w:id="936251056">
      <w:bodyDiv w:val="1"/>
      <w:marLeft w:val="0"/>
      <w:marRight w:val="0"/>
      <w:marTop w:val="0"/>
      <w:marBottom w:val="0"/>
      <w:divBdr>
        <w:top w:val="none" w:sz="0" w:space="0" w:color="auto"/>
        <w:left w:val="none" w:sz="0" w:space="0" w:color="auto"/>
        <w:bottom w:val="none" w:sz="0" w:space="0" w:color="auto"/>
        <w:right w:val="none" w:sz="0" w:space="0" w:color="auto"/>
      </w:divBdr>
    </w:div>
    <w:div w:id="946813968">
      <w:bodyDiv w:val="1"/>
      <w:marLeft w:val="0"/>
      <w:marRight w:val="0"/>
      <w:marTop w:val="0"/>
      <w:marBottom w:val="0"/>
      <w:divBdr>
        <w:top w:val="none" w:sz="0" w:space="0" w:color="auto"/>
        <w:left w:val="none" w:sz="0" w:space="0" w:color="auto"/>
        <w:bottom w:val="none" w:sz="0" w:space="0" w:color="auto"/>
        <w:right w:val="none" w:sz="0" w:space="0" w:color="auto"/>
      </w:divBdr>
    </w:div>
    <w:div w:id="972297860">
      <w:bodyDiv w:val="1"/>
      <w:marLeft w:val="0"/>
      <w:marRight w:val="0"/>
      <w:marTop w:val="0"/>
      <w:marBottom w:val="0"/>
      <w:divBdr>
        <w:top w:val="none" w:sz="0" w:space="0" w:color="auto"/>
        <w:left w:val="none" w:sz="0" w:space="0" w:color="auto"/>
        <w:bottom w:val="none" w:sz="0" w:space="0" w:color="auto"/>
        <w:right w:val="none" w:sz="0" w:space="0" w:color="auto"/>
      </w:divBdr>
      <w:divsChild>
        <w:div w:id="1076366909">
          <w:marLeft w:val="0"/>
          <w:marRight w:val="0"/>
          <w:marTop w:val="0"/>
          <w:marBottom w:val="0"/>
          <w:divBdr>
            <w:top w:val="none" w:sz="0" w:space="0" w:color="auto"/>
            <w:left w:val="none" w:sz="0" w:space="0" w:color="auto"/>
            <w:bottom w:val="none" w:sz="0" w:space="0" w:color="auto"/>
            <w:right w:val="none" w:sz="0" w:space="0" w:color="auto"/>
          </w:divBdr>
          <w:divsChild>
            <w:div w:id="26177415">
              <w:marLeft w:val="0"/>
              <w:marRight w:val="0"/>
              <w:marTop w:val="0"/>
              <w:marBottom w:val="0"/>
              <w:divBdr>
                <w:top w:val="none" w:sz="0" w:space="0" w:color="auto"/>
                <w:left w:val="none" w:sz="0" w:space="0" w:color="auto"/>
                <w:bottom w:val="none" w:sz="0" w:space="0" w:color="auto"/>
                <w:right w:val="none" w:sz="0" w:space="0" w:color="auto"/>
              </w:divBdr>
            </w:div>
          </w:divsChild>
        </w:div>
        <w:div w:id="1149901715">
          <w:marLeft w:val="0"/>
          <w:marRight w:val="0"/>
          <w:marTop w:val="0"/>
          <w:marBottom w:val="0"/>
          <w:divBdr>
            <w:top w:val="none" w:sz="0" w:space="0" w:color="auto"/>
            <w:left w:val="none" w:sz="0" w:space="0" w:color="auto"/>
            <w:bottom w:val="none" w:sz="0" w:space="0" w:color="auto"/>
            <w:right w:val="none" w:sz="0" w:space="0" w:color="auto"/>
          </w:divBdr>
          <w:divsChild>
            <w:div w:id="87458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926279">
      <w:bodyDiv w:val="1"/>
      <w:marLeft w:val="0"/>
      <w:marRight w:val="0"/>
      <w:marTop w:val="0"/>
      <w:marBottom w:val="0"/>
      <w:divBdr>
        <w:top w:val="none" w:sz="0" w:space="0" w:color="auto"/>
        <w:left w:val="none" w:sz="0" w:space="0" w:color="auto"/>
        <w:bottom w:val="none" w:sz="0" w:space="0" w:color="auto"/>
        <w:right w:val="none" w:sz="0" w:space="0" w:color="auto"/>
      </w:divBdr>
    </w:div>
    <w:div w:id="981814701">
      <w:bodyDiv w:val="1"/>
      <w:marLeft w:val="0"/>
      <w:marRight w:val="0"/>
      <w:marTop w:val="0"/>
      <w:marBottom w:val="0"/>
      <w:divBdr>
        <w:top w:val="none" w:sz="0" w:space="0" w:color="auto"/>
        <w:left w:val="none" w:sz="0" w:space="0" w:color="auto"/>
        <w:bottom w:val="none" w:sz="0" w:space="0" w:color="auto"/>
        <w:right w:val="none" w:sz="0" w:space="0" w:color="auto"/>
      </w:divBdr>
    </w:div>
    <w:div w:id="982541412">
      <w:bodyDiv w:val="1"/>
      <w:marLeft w:val="0"/>
      <w:marRight w:val="0"/>
      <w:marTop w:val="0"/>
      <w:marBottom w:val="0"/>
      <w:divBdr>
        <w:top w:val="none" w:sz="0" w:space="0" w:color="auto"/>
        <w:left w:val="none" w:sz="0" w:space="0" w:color="auto"/>
        <w:bottom w:val="none" w:sz="0" w:space="0" w:color="auto"/>
        <w:right w:val="none" w:sz="0" w:space="0" w:color="auto"/>
      </w:divBdr>
    </w:div>
    <w:div w:id="987325234">
      <w:bodyDiv w:val="1"/>
      <w:marLeft w:val="0"/>
      <w:marRight w:val="0"/>
      <w:marTop w:val="0"/>
      <w:marBottom w:val="0"/>
      <w:divBdr>
        <w:top w:val="none" w:sz="0" w:space="0" w:color="auto"/>
        <w:left w:val="none" w:sz="0" w:space="0" w:color="auto"/>
        <w:bottom w:val="none" w:sz="0" w:space="0" w:color="auto"/>
        <w:right w:val="none" w:sz="0" w:space="0" w:color="auto"/>
      </w:divBdr>
    </w:div>
    <w:div w:id="991325403">
      <w:bodyDiv w:val="1"/>
      <w:marLeft w:val="0"/>
      <w:marRight w:val="0"/>
      <w:marTop w:val="0"/>
      <w:marBottom w:val="0"/>
      <w:divBdr>
        <w:top w:val="none" w:sz="0" w:space="0" w:color="auto"/>
        <w:left w:val="none" w:sz="0" w:space="0" w:color="auto"/>
        <w:bottom w:val="none" w:sz="0" w:space="0" w:color="auto"/>
        <w:right w:val="none" w:sz="0" w:space="0" w:color="auto"/>
      </w:divBdr>
    </w:div>
    <w:div w:id="998539048">
      <w:bodyDiv w:val="1"/>
      <w:marLeft w:val="0"/>
      <w:marRight w:val="0"/>
      <w:marTop w:val="0"/>
      <w:marBottom w:val="0"/>
      <w:divBdr>
        <w:top w:val="none" w:sz="0" w:space="0" w:color="auto"/>
        <w:left w:val="none" w:sz="0" w:space="0" w:color="auto"/>
        <w:bottom w:val="none" w:sz="0" w:space="0" w:color="auto"/>
        <w:right w:val="none" w:sz="0" w:space="0" w:color="auto"/>
      </w:divBdr>
    </w:div>
    <w:div w:id="1009529139">
      <w:bodyDiv w:val="1"/>
      <w:marLeft w:val="0"/>
      <w:marRight w:val="0"/>
      <w:marTop w:val="0"/>
      <w:marBottom w:val="0"/>
      <w:divBdr>
        <w:top w:val="none" w:sz="0" w:space="0" w:color="auto"/>
        <w:left w:val="none" w:sz="0" w:space="0" w:color="auto"/>
        <w:bottom w:val="none" w:sz="0" w:space="0" w:color="auto"/>
        <w:right w:val="none" w:sz="0" w:space="0" w:color="auto"/>
      </w:divBdr>
    </w:div>
    <w:div w:id="1016467341">
      <w:bodyDiv w:val="1"/>
      <w:marLeft w:val="0"/>
      <w:marRight w:val="0"/>
      <w:marTop w:val="0"/>
      <w:marBottom w:val="0"/>
      <w:divBdr>
        <w:top w:val="none" w:sz="0" w:space="0" w:color="auto"/>
        <w:left w:val="none" w:sz="0" w:space="0" w:color="auto"/>
        <w:bottom w:val="none" w:sz="0" w:space="0" w:color="auto"/>
        <w:right w:val="none" w:sz="0" w:space="0" w:color="auto"/>
      </w:divBdr>
      <w:divsChild>
        <w:div w:id="1265769212">
          <w:marLeft w:val="0"/>
          <w:marRight w:val="0"/>
          <w:marTop w:val="0"/>
          <w:marBottom w:val="0"/>
          <w:divBdr>
            <w:top w:val="none" w:sz="0" w:space="0" w:color="auto"/>
            <w:left w:val="none" w:sz="0" w:space="0" w:color="auto"/>
            <w:bottom w:val="none" w:sz="0" w:space="0" w:color="auto"/>
            <w:right w:val="none" w:sz="0" w:space="0" w:color="auto"/>
          </w:divBdr>
          <w:divsChild>
            <w:div w:id="153068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062585">
      <w:bodyDiv w:val="1"/>
      <w:marLeft w:val="0"/>
      <w:marRight w:val="0"/>
      <w:marTop w:val="0"/>
      <w:marBottom w:val="0"/>
      <w:divBdr>
        <w:top w:val="none" w:sz="0" w:space="0" w:color="auto"/>
        <w:left w:val="none" w:sz="0" w:space="0" w:color="auto"/>
        <w:bottom w:val="none" w:sz="0" w:space="0" w:color="auto"/>
        <w:right w:val="none" w:sz="0" w:space="0" w:color="auto"/>
      </w:divBdr>
    </w:div>
    <w:div w:id="1033848399">
      <w:bodyDiv w:val="1"/>
      <w:marLeft w:val="0"/>
      <w:marRight w:val="0"/>
      <w:marTop w:val="0"/>
      <w:marBottom w:val="0"/>
      <w:divBdr>
        <w:top w:val="none" w:sz="0" w:space="0" w:color="auto"/>
        <w:left w:val="none" w:sz="0" w:space="0" w:color="auto"/>
        <w:bottom w:val="none" w:sz="0" w:space="0" w:color="auto"/>
        <w:right w:val="none" w:sz="0" w:space="0" w:color="auto"/>
      </w:divBdr>
    </w:div>
    <w:div w:id="1034189602">
      <w:bodyDiv w:val="1"/>
      <w:marLeft w:val="0"/>
      <w:marRight w:val="0"/>
      <w:marTop w:val="0"/>
      <w:marBottom w:val="0"/>
      <w:divBdr>
        <w:top w:val="none" w:sz="0" w:space="0" w:color="auto"/>
        <w:left w:val="none" w:sz="0" w:space="0" w:color="auto"/>
        <w:bottom w:val="none" w:sz="0" w:space="0" w:color="auto"/>
        <w:right w:val="none" w:sz="0" w:space="0" w:color="auto"/>
      </w:divBdr>
      <w:divsChild>
        <w:div w:id="1521818013">
          <w:marLeft w:val="0"/>
          <w:marRight w:val="0"/>
          <w:marTop w:val="0"/>
          <w:marBottom w:val="0"/>
          <w:divBdr>
            <w:top w:val="none" w:sz="0" w:space="0" w:color="auto"/>
            <w:left w:val="none" w:sz="0" w:space="0" w:color="auto"/>
            <w:bottom w:val="none" w:sz="0" w:space="0" w:color="auto"/>
            <w:right w:val="none" w:sz="0" w:space="0" w:color="auto"/>
          </w:divBdr>
          <w:divsChild>
            <w:div w:id="1338732007">
              <w:marLeft w:val="0"/>
              <w:marRight w:val="0"/>
              <w:marTop w:val="0"/>
              <w:marBottom w:val="0"/>
              <w:divBdr>
                <w:top w:val="none" w:sz="0" w:space="0" w:color="auto"/>
                <w:left w:val="none" w:sz="0" w:space="0" w:color="auto"/>
                <w:bottom w:val="none" w:sz="0" w:space="0" w:color="auto"/>
                <w:right w:val="none" w:sz="0" w:space="0" w:color="auto"/>
              </w:divBdr>
              <w:divsChild>
                <w:div w:id="201945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388571">
      <w:bodyDiv w:val="1"/>
      <w:marLeft w:val="0"/>
      <w:marRight w:val="0"/>
      <w:marTop w:val="0"/>
      <w:marBottom w:val="0"/>
      <w:divBdr>
        <w:top w:val="none" w:sz="0" w:space="0" w:color="auto"/>
        <w:left w:val="none" w:sz="0" w:space="0" w:color="auto"/>
        <w:bottom w:val="none" w:sz="0" w:space="0" w:color="auto"/>
        <w:right w:val="none" w:sz="0" w:space="0" w:color="auto"/>
      </w:divBdr>
    </w:div>
    <w:div w:id="1054306161">
      <w:bodyDiv w:val="1"/>
      <w:marLeft w:val="0"/>
      <w:marRight w:val="0"/>
      <w:marTop w:val="0"/>
      <w:marBottom w:val="0"/>
      <w:divBdr>
        <w:top w:val="none" w:sz="0" w:space="0" w:color="auto"/>
        <w:left w:val="none" w:sz="0" w:space="0" w:color="auto"/>
        <w:bottom w:val="none" w:sz="0" w:space="0" w:color="auto"/>
        <w:right w:val="none" w:sz="0" w:space="0" w:color="auto"/>
      </w:divBdr>
    </w:div>
    <w:div w:id="1066994617">
      <w:bodyDiv w:val="1"/>
      <w:marLeft w:val="0"/>
      <w:marRight w:val="0"/>
      <w:marTop w:val="0"/>
      <w:marBottom w:val="0"/>
      <w:divBdr>
        <w:top w:val="none" w:sz="0" w:space="0" w:color="auto"/>
        <w:left w:val="none" w:sz="0" w:space="0" w:color="auto"/>
        <w:bottom w:val="none" w:sz="0" w:space="0" w:color="auto"/>
        <w:right w:val="none" w:sz="0" w:space="0" w:color="auto"/>
      </w:divBdr>
    </w:div>
    <w:div w:id="1067417465">
      <w:bodyDiv w:val="1"/>
      <w:marLeft w:val="0"/>
      <w:marRight w:val="0"/>
      <w:marTop w:val="0"/>
      <w:marBottom w:val="0"/>
      <w:divBdr>
        <w:top w:val="none" w:sz="0" w:space="0" w:color="auto"/>
        <w:left w:val="none" w:sz="0" w:space="0" w:color="auto"/>
        <w:bottom w:val="none" w:sz="0" w:space="0" w:color="auto"/>
        <w:right w:val="none" w:sz="0" w:space="0" w:color="auto"/>
      </w:divBdr>
    </w:div>
    <w:div w:id="1072778753">
      <w:bodyDiv w:val="1"/>
      <w:marLeft w:val="0"/>
      <w:marRight w:val="0"/>
      <w:marTop w:val="0"/>
      <w:marBottom w:val="0"/>
      <w:divBdr>
        <w:top w:val="none" w:sz="0" w:space="0" w:color="auto"/>
        <w:left w:val="none" w:sz="0" w:space="0" w:color="auto"/>
        <w:bottom w:val="none" w:sz="0" w:space="0" w:color="auto"/>
        <w:right w:val="none" w:sz="0" w:space="0" w:color="auto"/>
      </w:divBdr>
    </w:div>
    <w:div w:id="1075856506">
      <w:bodyDiv w:val="1"/>
      <w:marLeft w:val="0"/>
      <w:marRight w:val="0"/>
      <w:marTop w:val="0"/>
      <w:marBottom w:val="0"/>
      <w:divBdr>
        <w:top w:val="none" w:sz="0" w:space="0" w:color="auto"/>
        <w:left w:val="none" w:sz="0" w:space="0" w:color="auto"/>
        <w:bottom w:val="none" w:sz="0" w:space="0" w:color="auto"/>
        <w:right w:val="none" w:sz="0" w:space="0" w:color="auto"/>
      </w:divBdr>
    </w:div>
    <w:div w:id="1077551380">
      <w:bodyDiv w:val="1"/>
      <w:marLeft w:val="0"/>
      <w:marRight w:val="0"/>
      <w:marTop w:val="0"/>
      <w:marBottom w:val="0"/>
      <w:divBdr>
        <w:top w:val="none" w:sz="0" w:space="0" w:color="auto"/>
        <w:left w:val="none" w:sz="0" w:space="0" w:color="auto"/>
        <w:bottom w:val="none" w:sz="0" w:space="0" w:color="auto"/>
        <w:right w:val="none" w:sz="0" w:space="0" w:color="auto"/>
      </w:divBdr>
    </w:div>
    <w:div w:id="1083450127">
      <w:bodyDiv w:val="1"/>
      <w:marLeft w:val="0"/>
      <w:marRight w:val="0"/>
      <w:marTop w:val="0"/>
      <w:marBottom w:val="0"/>
      <w:divBdr>
        <w:top w:val="none" w:sz="0" w:space="0" w:color="auto"/>
        <w:left w:val="none" w:sz="0" w:space="0" w:color="auto"/>
        <w:bottom w:val="none" w:sz="0" w:space="0" w:color="auto"/>
        <w:right w:val="none" w:sz="0" w:space="0" w:color="auto"/>
      </w:divBdr>
    </w:div>
    <w:div w:id="1084842877">
      <w:bodyDiv w:val="1"/>
      <w:marLeft w:val="0"/>
      <w:marRight w:val="0"/>
      <w:marTop w:val="0"/>
      <w:marBottom w:val="0"/>
      <w:divBdr>
        <w:top w:val="none" w:sz="0" w:space="0" w:color="auto"/>
        <w:left w:val="none" w:sz="0" w:space="0" w:color="auto"/>
        <w:bottom w:val="none" w:sz="0" w:space="0" w:color="auto"/>
        <w:right w:val="none" w:sz="0" w:space="0" w:color="auto"/>
      </w:divBdr>
    </w:div>
    <w:div w:id="1087850528">
      <w:bodyDiv w:val="1"/>
      <w:marLeft w:val="0"/>
      <w:marRight w:val="0"/>
      <w:marTop w:val="0"/>
      <w:marBottom w:val="0"/>
      <w:divBdr>
        <w:top w:val="none" w:sz="0" w:space="0" w:color="auto"/>
        <w:left w:val="none" w:sz="0" w:space="0" w:color="auto"/>
        <w:bottom w:val="none" w:sz="0" w:space="0" w:color="auto"/>
        <w:right w:val="none" w:sz="0" w:space="0" w:color="auto"/>
      </w:divBdr>
    </w:div>
    <w:div w:id="1098675001">
      <w:bodyDiv w:val="1"/>
      <w:marLeft w:val="0"/>
      <w:marRight w:val="0"/>
      <w:marTop w:val="0"/>
      <w:marBottom w:val="0"/>
      <w:divBdr>
        <w:top w:val="none" w:sz="0" w:space="0" w:color="auto"/>
        <w:left w:val="none" w:sz="0" w:space="0" w:color="auto"/>
        <w:bottom w:val="none" w:sz="0" w:space="0" w:color="auto"/>
        <w:right w:val="none" w:sz="0" w:space="0" w:color="auto"/>
      </w:divBdr>
    </w:div>
    <w:div w:id="1103845455">
      <w:bodyDiv w:val="1"/>
      <w:marLeft w:val="0"/>
      <w:marRight w:val="0"/>
      <w:marTop w:val="0"/>
      <w:marBottom w:val="0"/>
      <w:divBdr>
        <w:top w:val="none" w:sz="0" w:space="0" w:color="auto"/>
        <w:left w:val="none" w:sz="0" w:space="0" w:color="auto"/>
        <w:bottom w:val="none" w:sz="0" w:space="0" w:color="auto"/>
        <w:right w:val="none" w:sz="0" w:space="0" w:color="auto"/>
      </w:divBdr>
    </w:div>
    <w:div w:id="1103920260">
      <w:bodyDiv w:val="1"/>
      <w:marLeft w:val="0"/>
      <w:marRight w:val="0"/>
      <w:marTop w:val="0"/>
      <w:marBottom w:val="0"/>
      <w:divBdr>
        <w:top w:val="none" w:sz="0" w:space="0" w:color="auto"/>
        <w:left w:val="none" w:sz="0" w:space="0" w:color="auto"/>
        <w:bottom w:val="none" w:sz="0" w:space="0" w:color="auto"/>
        <w:right w:val="none" w:sz="0" w:space="0" w:color="auto"/>
      </w:divBdr>
      <w:divsChild>
        <w:div w:id="633295542">
          <w:marLeft w:val="0"/>
          <w:marRight w:val="0"/>
          <w:marTop w:val="0"/>
          <w:marBottom w:val="0"/>
          <w:divBdr>
            <w:top w:val="none" w:sz="0" w:space="0" w:color="auto"/>
            <w:left w:val="none" w:sz="0" w:space="0" w:color="auto"/>
            <w:bottom w:val="none" w:sz="0" w:space="0" w:color="auto"/>
            <w:right w:val="none" w:sz="0" w:space="0" w:color="auto"/>
          </w:divBdr>
          <w:divsChild>
            <w:div w:id="601645048">
              <w:marLeft w:val="0"/>
              <w:marRight w:val="0"/>
              <w:marTop w:val="0"/>
              <w:marBottom w:val="0"/>
              <w:divBdr>
                <w:top w:val="none" w:sz="0" w:space="0" w:color="auto"/>
                <w:left w:val="none" w:sz="0" w:space="0" w:color="auto"/>
                <w:bottom w:val="none" w:sz="0" w:space="0" w:color="auto"/>
                <w:right w:val="none" w:sz="0" w:space="0" w:color="auto"/>
              </w:divBdr>
            </w:div>
            <w:div w:id="1418867671">
              <w:marLeft w:val="0"/>
              <w:marRight w:val="0"/>
              <w:marTop w:val="0"/>
              <w:marBottom w:val="0"/>
              <w:divBdr>
                <w:top w:val="none" w:sz="0" w:space="0" w:color="auto"/>
                <w:left w:val="none" w:sz="0" w:space="0" w:color="auto"/>
                <w:bottom w:val="none" w:sz="0" w:space="0" w:color="auto"/>
                <w:right w:val="none" w:sz="0" w:space="0" w:color="auto"/>
              </w:divBdr>
            </w:div>
            <w:div w:id="1553885659">
              <w:marLeft w:val="0"/>
              <w:marRight w:val="0"/>
              <w:marTop w:val="0"/>
              <w:marBottom w:val="0"/>
              <w:divBdr>
                <w:top w:val="none" w:sz="0" w:space="0" w:color="auto"/>
                <w:left w:val="none" w:sz="0" w:space="0" w:color="auto"/>
                <w:bottom w:val="none" w:sz="0" w:space="0" w:color="auto"/>
                <w:right w:val="none" w:sz="0" w:space="0" w:color="auto"/>
              </w:divBdr>
            </w:div>
            <w:div w:id="1765759512">
              <w:marLeft w:val="0"/>
              <w:marRight w:val="0"/>
              <w:marTop w:val="0"/>
              <w:marBottom w:val="0"/>
              <w:divBdr>
                <w:top w:val="none" w:sz="0" w:space="0" w:color="auto"/>
                <w:left w:val="none" w:sz="0" w:space="0" w:color="auto"/>
                <w:bottom w:val="none" w:sz="0" w:space="0" w:color="auto"/>
                <w:right w:val="none" w:sz="0" w:space="0" w:color="auto"/>
              </w:divBdr>
            </w:div>
            <w:div w:id="2023509840">
              <w:marLeft w:val="0"/>
              <w:marRight w:val="0"/>
              <w:marTop w:val="0"/>
              <w:marBottom w:val="0"/>
              <w:divBdr>
                <w:top w:val="none" w:sz="0" w:space="0" w:color="auto"/>
                <w:left w:val="none" w:sz="0" w:space="0" w:color="auto"/>
                <w:bottom w:val="none" w:sz="0" w:space="0" w:color="auto"/>
                <w:right w:val="none" w:sz="0" w:space="0" w:color="auto"/>
              </w:divBdr>
            </w:div>
            <w:div w:id="202539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549922">
      <w:bodyDiv w:val="1"/>
      <w:marLeft w:val="0"/>
      <w:marRight w:val="0"/>
      <w:marTop w:val="0"/>
      <w:marBottom w:val="0"/>
      <w:divBdr>
        <w:top w:val="none" w:sz="0" w:space="0" w:color="auto"/>
        <w:left w:val="none" w:sz="0" w:space="0" w:color="auto"/>
        <w:bottom w:val="none" w:sz="0" w:space="0" w:color="auto"/>
        <w:right w:val="none" w:sz="0" w:space="0" w:color="auto"/>
      </w:divBdr>
    </w:div>
    <w:div w:id="1108818243">
      <w:bodyDiv w:val="1"/>
      <w:marLeft w:val="0"/>
      <w:marRight w:val="0"/>
      <w:marTop w:val="0"/>
      <w:marBottom w:val="0"/>
      <w:divBdr>
        <w:top w:val="none" w:sz="0" w:space="0" w:color="auto"/>
        <w:left w:val="none" w:sz="0" w:space="0" w:color="auto"/>
        <w:bottom w:val="none" w:sz="0" w:space="0" w:color="auto"/>
        <w:right w:val="none" w:sz="0" w:space="0" w:color="auto"/>
      </w:divBdr>
    </w:div>
    <w:div w:id="1108886981">
      <w:bodyDiv w:val="1"/>
      <w:marLeft w:val="0"/>
      <w:marRight w:val="0"/>
      <w:marTop w:val="0"/>
      <w:marBottom w:val="0"/>
      <w:divBdr>
        <w:top w:val="none" w:sz="0" w:space="0" w:color="auto"/>
        <w:left w:val="none" w:sz="0" w:space="0" w:color="auto"/>
        <w:bottom w:val="none" w:sz="0" w:space="0" w:color="auto"/>
        <w:right w:val="none" w:sz="0" w:space="0" w:color="auto"/>
      </w:divBdr>
    </w:div>
    <w:div w:id="1117144760">
      <w:bodyDiv w:val="1"/>
      <w:marLeft w:val="0"/>
      <w:marRight w:val="0"/>
      <w:marTop w:val="0"/>
      <w:marBottom w:val="0"/>
      <w:divBdr>
        <w:top w:val="none" w:sz="0" w:space="0" w:color="auto"/>
        <w:left w:val="none" w:sz="0" w:space="0" w:color="auto"/>
        <w:bottom w:val="none" w:sz="0" w:space="0" w:color="auto"/>
        <w:right w:val="none" w:sz="0" w:space="0" w:color="auto"/>
      </w:divBdr>
    </w:div>
    <w:div w:id="1129201166">
      <w:bodyDiv w:val="1"/>
      <w:marLeft w:val="0"/>
      <w:marRight w:val="0"/>
      <w:marTop w:val="0"/>
      <w:marBottom w:val="0"/>
      <w:divBdr>
        <w:top w:val="none" w:sz="0" w:space="0" w:color="auto"/>
        <w:left w:val="none" w:sz="0" w:space="0" w:color="auto"/>
        <w:bottom w:val="none" w:sz="0" w:space="0" w:color="auto"/>
        <w:right w:val="none" w:sz="0" w:space="0" w:color="auto"/>
      </w:divBdr>
    </w:div>
    <w:div w:id="1156527670">
      <w:bodyDiv w:val="1"/>
      <w:marLeft w:val="0"/>
      <w:marRight w:val="0"/>
      <w:marTop w:val="0"/>
      <w:marBottom w:val="0"/>
      <w:divBdr>
        <w:top w:val="none" w:sz="0" w:space="0" w:color="auto"/>
        <w:left w:val="none" w:sz="0" w:space="0" w:color="auto"/>
        <w:bottom w:val="none" w:sz="0" w:space="0" w:color="auto"/>
        <w:right w:val="none" w:sz="0" w:space="0" w:color="auto"/>
      </w:divBdr>
    </w:div>
    <w:div w:id="1159268872">
      <w:bodyDiv w:val="1"/>
      <w:marLeft w:val="0"/>
      <w:marRight w:val="0"/>
      <w:marTop w:val="0"/>
      <w:marBottom w:val="0"/>
      <w:divBdr>
        <w:top w:val="none" w:sz="0" w:space="0" w:color="auto"/>
        <w:left w:val="none" w:sz="0" w:space="0" w:color="auto"/>
        <w:bottom w:val="none" w:sz="0" w:space="0" w:color="auto"/>
        <w:right w:val="none" w:sz="0" w:space="0" w:color="auto"/>
      </w:divBdr>
    </w:div>
    <w:div w:id="1168058210">
      <w:bodyDiv w:val="1"/>
      <w:marLeft w:val="0"/>
      <w:marRight w:val="0"/>
      <w:marTop w:val="0"/>
      <w:marBottom w:val="0"/>
      <w:divBdr>
        <w:top w:val="none" w:sz="0" w:space="0" w:color="auto"/>
        <w:left w:val="none" w:sz="0" w:space="0" w:color="auto"/>
        <w:bottom w:val="none" w:sz="0" w:space="0" w:color="auto"/>
        <w:right w:val="none" w:sz="0" w:space="0" w:color="auto"/>
      </w:divBdr>
    </w:div>
    <w:div w:id="1168907021">
      <w:bodyDiv w:val="1"/>
      <w:marLeft w:val="0"/>
      <w:marRight w:val="0"/>
      <w:marTop w:val="0"/>
      <w:marBottom w:val="0"/>
      <w:divBdr>
        <w:top w:val="none" w:sz="0" w:space="0" w:color="auto"/>
        <w:left w:val="none" w:sz="0" w:space="0" w:color="auto"/>
        <w:bottom w:val="none" w:sz="0" w:space="0" w:color="auto"/>
        <w:right w:val="none" w:sz="0" w:space="0" w:color="auto"/>
      </w:divBdr>
    </w:div>
    <w:div w:id="1169248437">
      <w:bodyDiv w:val="1"/>
      <w:marLeft w:val="0"/>
      <w:marRight w:val="0"/>
      <w:marTop w:val="0"/>
      <w:marBottom w:val="0"/>
      <w:divBdr>
        <w:top w:val="none" w:sz="0" w:space="0" w:color="auto"/>
        <w:left w:val="none" w:sz="0" w:space="0" w:color="auto"/>
        <w:bottom w:val="none" w:sz="0" w:space="0" w:color="auto"/>
        <w:right w:val="none" w:sz="0" w:space="0" w:color="auto"/>
      </w:divBdr>
    </w:div>
    <w:div w:id="1174955355">
      <w:bodyDiv w:val="1"/>
      <w:marLeft w:val="0"/>
      <w:marRight w:val="0"/>
      <w:marTop w:val="0"/>
      <w:marBottom w:val="0"/>
      <w:divBdr>
        <w:top w:val="none" w:sz="0" w:space="0" w:color="auto"/>
        <w:left w:val="none" w:sz="0" w:space="0" w:color="auto"/>
        <w:bottom w:val="none" w:sz="0" w:space="0" w:color="auto"/>
        <w:right w:val="none" w:sz="0" w:space="0" w:color="auto"/>
      </w:divBdr>
    </w:div>
    <w:div w:id="1174957062">
      <w:bodyDiv w:val="1"/>
      <w:marLeft w:val="0"/>
      <w:marRight w:val="0"/>
      <w:marTop w:val="0"/>
      <w:marBottom w:val="0"/>
      <w:divBdr>
        <w:top w:val="none" w:sz="0" w:space="0" w:color="auto"/>
        <w:left w:val="none" w:sz="0" w:space="0" w:color="auto"/>
        <w:bottom w:val="none" w:sz="0" w:space="0" w:color="auto"/>
        <w:right w:val="none" w:sz="0" w:space="0" w:color="auto"/>
      </w:divBdr>
    </w:div>
    <w:div w:id="1180700256">
      <w:bodyDiv w:val="1"/>
      <w:marLeft w:val="0"/>
      <w:marRight w:val="0"/>
      <w:marTop w:val="0"/>
      <w:marBottom w:val="0"/>
      <w:divBdr>
        <w:top w:val="none" w:sz="0" w:space="0" w:color="auto"/>
        <w:left w:val="none" w:sz="0" w:space="0" w:color="auto"/>
        <w:bottom w:val="none" w:sz="0" w:space="0" w:color="auto"/>
        <w:right w:val="none" w:sz="0" w:space="0" w:color="auto"/>
      </w:divBdr>
    </w:div>
    <w:div w:id="1186093447">
      <w:bodyDiv w:val="1"/>
      <w:marLeft w:val="0"/>
      <w:marRight w:val="0"/>
      <w:marTop w:val="0"/>
      <w:marBottom w:val="0"/>
      <w:divBdr>
        <w:top w:val="none" w:sz="0" w:space="0" w:color="auto"/>
        <w:left w:val="none" w:sz="0" w:space="0" w:color="auto"/>
        <w:bottom w:val="none" w:sz="0" w:space="0" w:color="auto"/>
        <w:right w:val="none" w:sz="0" w:space="0" w:color="auto"/>
      </w:divBdr>
    </w:div>
    <w:div w:id="1192378696">
      <w:bodyDiv w:val="1"/>
      <w:marLeft w:val="0"/>
      <w:marRight w:val="0"/>
      <w:marTop w:val="0"/>
      <w:marBottom w:val="0"/>
      <w:divBdr>
        <w:top w:val="none" w:sz="0" w:space="0" w:color="auto"/>
        <w:left w:val="none" w:sz="0" w:space="0" w:color="auto"/>
        <w:bottom w:val="none" w:sz="0" w:space="0" w:color="auto"/>
        <w:right w:val="none" w:sz="0" w:space="0" w:color="auto"/>
      </w:divBdr>
    </w:div>
    <w:div w:id="1205485186">
      <w:bodyDiv w:val="1"/>
      <w:marLeft w:val="0"/>
      <w:marRight w:val="0"/>
      <w:marTop w:val="0"/>
      <w:marBottom w:val="0"/>
      <w:divBdr>
        <w:top w:val="none" w:sz="0" w:space="0" w:color="auto"/>
        <w:left w:val="none" w:sz="0" w:space="0" w:color="auto"/>
        <w:bottom w:val="none" w:sz="0" w:space="0" w:color="auto"/>
        <w:right w:val="none" w:sz="0" w:space="0" w:color="auto"/>
      </w:divBdr>
    </w:div>
    <w:div w:id="1210456275">
      <w:bodyDiv w:val="1"/>
      <w:marLeft w:val="0"/>
      <w:marRight w:val="0"/>
      <w:marTop w:val="0"/>
      <w:marBottom w:val="0"/>
      <w:divBdr>
        <w:top w:val="none" w:sz="0" w:space="0" w:color="auto"/>
        <w:left w:val="none" w:sz="0" w:space="0" w:color="auto"/>
        <w:bottom w:val="none" w:sz="0" w:space="0" w:color="auto"/>
        <w:right w:val="none" w:sz="0" w:space="0" w:color="auto"/>
      </w:divBdr>
    </w:div>
    <w:div w:id="1215042411">
      <w:bodyDiv w:val="1"/>
      <w:marLeft w:val="0"/>
      <w:marRight w:val="0"/>
      <w:marTop w:val="0"/>
      <w:marBottom w:val="0"/>
      <w:divBdr>
        <w:top w:val="none" w:sz="0" w:space="0" w:color="auto"/>
        <w:left w:val="none" w:sz="0" w:space="0" w:color="auto"/>
        <w:bottom w:val="none" w:sz="0" w:space="0" w:color="auto"/>
        <w:right w:val="none" w:sz="0" w:space="0" w:color="auto"/>
      </w:divBdr>
    </w:div>
    <w:div w:id="1220902803">
      <w:bodyDiv w:val="1"/>
      <w:marLeft w:val="0"/>
      <w:marRight w:val="0"/>
      <w:marTop w:val="0"/>
      <w:marBottom w:val="0"/>
      <w:divBdr>
        <w:top w:val="none" w:sz="0" w:space="0" w:color="auto"/>
        <w:left w:val="none" w:sz="0" w:space="0" w:color="auto"/>
        <w:bottom w:val="none" w:sz="0" w:space="0" w:color="auto"/>
        <w:right w:val="none" w:sz="0" w:space="0" w:color="auto"/>
      </w:divBdr>
    </w:div>
    <w:div w:id="1224484304">
      <w:bodyDiv w:val="1"/>
      <w:marLeft w:val="0"/>
      <w:marRight w:val="0"/>
      <w:marTop w:val="0"/>
      <w:marBottom w:val="0"/>
      <w:divBdr>
        <w:top w:val="none" w:sz="0" w:space="0" w:color="auto"/>
        <w:left w:val="none" w:sz="0" w:space="0" w:color="auto"/>
        <w:bottom w:val="none" w:sz="0" w:space="0" w:color="auto"/>
        <w:right w:val="none" w:sz="0" w:space="0" w:color="auto"/>
      </w:divBdr>
      <w:divsChild>
        <w:div w:id="1281957985">
          <w:marLeft w:val="0"/>
          <w:marRight w:val="0"/>
          <w:marTop w:val="0"/>
          <w:marBottom w:val="0"/>
          <w:divBdr>
            <w:top w:val="none" w:sz="0" w:space="0" w:color="auto"/>
            <w:left w:val="none" w:sz="0" w:space="0" w:color="auto"/>
            <w:bottom w:val="none" w:sz="0" w:space="0" w:color="auto"/>
            <w:right w:val="none" w:sz="0" w:space="0" w:color="auto"/>
          </w:divBdr>
          <w:divsChild>
            <w:div w:id="193229417">
              <w:marLeft w:val="0"/>
              <w:marRight w:val="0"/>
              <w:marTop w:val="0"/>
              <w:marBottom w:val="0"/>
              <w:divBdr>
                <w:top w:val="none" w:sz="0" w:space="0" w:color="auto"/>
                <w:left w:val="none" w:sz="0" w:space="0" w:color="auto"/>
                <w:bottom w:val="none" w:sz="0" w:space="0" w:color="auto"/>
                <w:right w:val="none" w:sz="0" w:space="0" w:color="auto"/>
              </w:divBdr>
              <w:divsChild>
                <w:div w:id="11687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455535">
      <w:bodyDiv w:val="1"/>
      <w:marLeft w:val="0"/>
      <w:marRight w:val="0"/>
      <w:marTop w:val="0"/>
      <w:marBottom w:val="0"/>
      <w:divBdr>
        <w:top w:val="none" w:sz="0" w:space="0" w:color="auto"/>
        <w:left w:val="none" w:sz="0" w:space="0" w:color="auto"/>
        <w:bottom w:val="none" w:sz="0" w:space="0" w:color="auto"/>
        <w:right w:val="none" w:sz="0" w:space="0" w:color="auto"/>
      </w:divBdr>
    </w:div>
    <w:div w:id="1232619056">
      <w:bodyDiv w:val="1"/>
      <w:marLeft w:val="0"/>
      <w:marRight w:val="0"/>
      <w:marTop w:val="0"/>
      <w:marBottom w:val="0"/>
      <w:divBdr>
        <w:top w:val="none" w:sz="0" w:space="0" w:color="auto"/>
        <w:left w:val="none" w:sz="0" w:space="0" w:color="auto"/>
        <w:bottom w:val="none" w:sz="0" w:space="0" w:color="auto"/>
        <w:right w:val="none" w:sz="0" w:space="0" w:color="auto"/>
      </w:divBdr>
    </w:div>
    <w:div w:id="1233469575">
      <w:bodyDiv w:val="1"/>
      <w:marLeft w:val="0"/>
      <w:marRight w:val="0"/>
      <w:marTop w:val="0"/>
      <w:marBottom w:val="0"/>
      <w:divBdr>
        <w:top w:val="none" w:sz="0" w:space="0" w:color="auto"/>
        <w:left w:val="none" w:sz="0" w:space="0" w:color="auto"/>
        <w:bottom w:val="none" w:sz="0" w:space="0" w:color="auto"/>
        <w:right w:val="none" w:sz="0" w:space="0" w:color="auto"/>
      </w:divBdr>
    </w:div>
    <w:div w:id="1244534583">
      <w:bodyDiv w:val="1"/>
      <w:marLeft w:val="0"/>
      <w:marRight w:val="0"/>
      <w:marTop w:val="0"/>
      <w:marBottom w:val="0"/>
      <w:divBdr>
        <w:top w:val="none" w:sz="0" w:space="0" w:color="auto"/>
        <w:left w:val="none" w:sz="0" w:space="0" w:color="auto"/>
        <w:bottom w:val="none" w:sz="0" w:space="0" w:color="auto"/>
        <w:right w:val="none" w:sz="0" w:space="0" w:color="auto"/>
      </w:divBdr>
      <w:divsChild>
        <w:div w:id="215624369">
          <w:marLeft w:val="0"/>
          <w:marRight w:val="0"/>
          <w:marTop w:val="0"/>
          <w:marBottom w:val="0"/>
          <w:divBdr>
            <w:top w:val="none" w:sz="0" w:space="0" w:color="auto"/>
            <w:left w:val="none" w:sz="0" w:space="0" w:color="auto"/>
            <w:bottom w:val="none" w:sz="0" w:space="0" w:color="auto"/>
            <w:right w:val="none" w:sz="0" w:space="0" w:color="auto"/>
          </w:divBdr>
          <w:divsChild>
            <w:div w:id="1336423441">
              <w:marLeft w:val="0"/>
              <w:marRight w:val="0"/>
              <w:marTop w:val="0"/>
              <w:marBottom w:val="0"/>
              <w:divBdr>
                <w:top w:val="none" w:sz="0" w:space="0" w:color="auto"/>
                <w:left w:val="none" w:sz="0" w:space="0" w:color="auto"/>
                <w:bottom w:val="none" w:sz="0" w:space="0" w:color="auto"/>
                <w:right w:val="none" w:sz="0" w:space="0" w:color="auto"/>
              </w:divBdr>
              <w:divsChild>
                <w:div w:id="234434324">
                  <w:marLeft w:val="0"/>
                  <w:marRight w:val="0"/>
                  <w:marTop w:val="0"/>
                  <w:marBottom w:val="0"/>
                  <w:divBdr>
                    <w:top w:val="none" w:sz="0" w:space="0" w:color="auto"/>
                    <w:left w:val="none" w:sz="0" w:space="0" w:color="auto"/>
                    <w:bottom w:val="none" w:sz="0" w:space="0" w:color="auto"/>
                    <w:right w:val="none" w:sz="0" w:space="0" w:color="auto"/>
                  </w:divBdr>
                  <w:divsChild>
                    <w:div w:id="424230039">
                      <w:marLeft w:val="0"/>
                      <w:marRight w:val="0"/>
                      <w:marTop w:val="0"/>
                      <w:marBottom w:val="0"/>
                      <w:divBdr>
                        <w:top w:val="none" w:sz="0" w:space="0" w:color="auto"/>
                        <w:left w:val="none" w:sz="0" w:space="0" w:color="auto"/>
                        <w:bottom w:val="none" w:sz="0" w:space="0" w:color="auto"/>
                        <w:right w:val="none" w:sz="0" w:space="0" w:color="auto"/>
                      </w:divBdr>
                      <w:divsChild>
                        <w:div w:id="11382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5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807181">
      <w:bodyDiv w:val="1"/>
      <w:marLeft w:val="0"/>
      <w:marRight w:val="0"/>
      <w:marTop w:val="0"/>
      <w:marBottom w:val="0"/>
      <w:divBdr>
        <w:top w:val="none" w:sz="0" w:space="0" w:color="auto"/>
        <w:left w:val="none" w:sz="0" w:space="0" w:color="auto"/>
        <w:bottom w:val="none" w:sz="0" w:space="0" w:color="auto"/>
        <w:right w:val="none" w:sz="0" w:space="0" w:color="auto"/>
      </w:divBdr>
    </w:div>
    <w:div w:id="1261570901">
      <w:bodyDiv w:val="1"/>
      <w:marLeft w:val="0"/>
      <w:marRight w:val="0"/>
      <w:marTop w:val="0"/>
      <w:marBottom w:val="0"/>
      <w:divBdr>
        <w:top w:val="none" w:sz="0" w:space="0" w:color="auto"/>
        <w:left w:val="none" w:sz="0" w:space="0" w:color="auto"/>
        <w:bottom w:val="none" w:sz="0" w:space="0" w:color="auto"/>
        <w:right w:val="none" w:sz="0" w:space="0" w:color="auto"/>
      </w:divBdr>
      <w:divsChild>
        <w:div w:id="480074600">
          <w:marLeft w:val="0"/>
          <w:marRight w:val="0"/>
          <w:marTop w:val="0"/>
          <w:marBottom w:val="0"/>
          <w:divBdr>
            <w:top w:val="none" w:sz="0" w:space="0" w:color="auto"/>
            <w:left w:val="none" w:sz="0" w:space="0" w:color="auto"/>
            <w:bottom w:val="none" w:sz="0" w:space="0" w:color="auto"/>
            <w:right w:val="none" w:sz="0" w:space="0" w:color="auto"/>
          </w:divBdr>
          <w:divsChild>
            <w:div w:id="1555384172">
              <w:marLeft w:val="0"/>
              <w:marRight w:val="0"/>
              <w:marTop w:val="0"/>
              <w:marBottom w:val="0"/>
              <w:divBdr>
                <w:top w:val="none" w:sz="0" w:space="0" w:color="auto"/>
                <w:left w:val="none" w:sz="0" w:space="0" w:color="auto"/>
                <w:bottom w:val="none" w:sz="0" w:space="0" w:color="auto"/>
                <w:right w:val="none" w:sz="0" w:space="0" w:color="auto"/>
              </w:divBdr>
              <w:divsChild>
                <w:div w:id="1231580387">
                  <w:marLeft w:val="0"/>
                  <w:marRight w:val="0"/>
                  <w:marTop w:val="0"/>
                  <w:marBottom w:val="0"/>
                  <w:divBdr>
                    <w:top w:val="none" w:sz="0" w:space="0" w:color="auto"/>
                    <w:left w:val="none" w:sz="0" w:space="0" w:color="auto"/>
                    <w:bottom w:val="none" w:sz="0" w:space="0" w:color="auto"/>
                    <w:right w:val="none" w:sz="0" w:space="0" w:color="auto"/>
                  </w:divBdr>
                  <w:divsChild>
                    <w:div w:id="706295923">
                      <w:marLeft w:val="0"/>
                      <w:marRight w:val="0"/>
                      <w:marTop w:val="0"/>
                      <w:marBottom w:val="0"/>
                      <w:divBdr>
                        <w:top w:val="none" w:sz="0" w:space="0" w:color="auto"/>
                        <w:left w:val="none" w:sz="0" w:space="0" w:color="auto"/>
                        <w:bottom w:val="none" w:sz="0" w:space="0" w:color="auto"/>
                        <w:right w:val="none" w:sz="0" w:space="0" w:color="auto"/>
                      </w:divBdr>
                      <w:divsChild>
                        <w:div w:id="414060354">
                          <w:marLeft w:val="0"/>
                          <w:marRight w:val="0"/>
                          <w:marTop w:val="0"/>
                          <w:marBottom w:val="0"/>
                          <w:divBdr>
                            <w:top w:val="none" w:sz="0" w:space="0" w:color="auto"/>
                            <w:left w:val="none" w:sz="0" w:space="0" w:color="auto"/>
                            <w:bottom w:val="none" w:sz="0" w:space="0" w:color="auto"/>
                            <w:right w:val="none" w:sz="0" w:space="0" w:color="auto"/>
                          </w:divBdr>
                        </w:div>
                        <w:div w:id="1631201210">
                          <w:marLeft w:val="0"/>
                          <w:marRight w:val="0"/>
                          <w:marTop w:val="0"/>
                          <w:marBottom w:val="0"/>
                          <w:divBdr>
                            <w:top w:val="none" w:sz="0" w:space="0" w:color="auto"/>
                            <w:left w:val="none" w:sz="0" w:space="0" w:color="auto"/>
                            <w:bottom w:val="none" w:sz="0" w:space="0" w:color="auto"/>
                            <w:right w:val="none" w:sz="0" w:space="0" w:color="auto"/>
                          </w:divBdr>
                        </w:div>
                      </w:divsChild>
                    </w:div>
                    <w:div w:id="813909079">
                      <w:marLeft w:val="0"/>
                      <w:marRight w:val="0"/>
                      <w:marTop w:val="0"/>
                      <w:marBottom w:val="0"/>
                      <w:divBdr>
                        <w:top w:val="none" w:sz="0" w:space="0" w:color="auto"/>
                        <w:left w:val="none" w:sz="0" w:space="0" w:color="auto"/>
                        <w:bottom w:val="none" w:sz="0" w:space="0" w:color="auto"/>
                        <w:right w:val="none" w:sz="0" w:space="0" w:color="auto"/>
                      </w:divBdr>
                      <w:divsChild>
                        <w:div w:id="4466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94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113506">
      <w:bodyDiv w:val="1"/>
      <w:marLeft w:val="0"/>
      <w:marRight w:val="0"/>
      <w:marTop w:val="0"/>
      <w:marBottom w:val="0"/>
      <w:divBdr>
        <w:top w:val="none" w:sz="0" w:space="0" w:color="auto"/>
        <w:left w:val="none" w:sz="0" w:space="0" w:color="auto"/>
        <w:bottom w:val="none" w:sz="0" w:space="0" w:color="auto"/>
        <w:right w:val="none" w:sz="0" w:space="0" w:color="auto"/>
      </w:divBdr>
    </w:div>
    <w:div w:id="1268779738">
      <w:bodyDiv w:val="1"/>
      <w:marLeft w:val="0"/>
      <w:marRight w:val="0"/>
      <w:marTop w:val="0"/>
      <w:marBottom w:val="0"/>
      <w:divBdr>
        <w:top w:val="none" w:sz="0" w:space="0" w:color="auto"/>
        <w:left w:val="none" w:sz="0" w:space="0" w:color="auto"/>
        <w:bottom w:val="none" w:sz="0" w:space="0" w:color="auto"/>
        <w:right w:val="none" w:sz="0" w:space="0" w:color="auto"/>
      </w:divBdr>
    </w:div>
    <w:div w:id="1281298620">
      <w:bodyDiv w:val="1"/>
      <w:marLeft w:val="0"/>
      <w:marRight w:val="0"/>
      <w:marTop w:val="0"/>
      <w:marBottom w:val="0"/>
      <w:divBdr>
        <w:top w:val="none" w:sz="0" w:space="0" w:color="auto"/>
        <w:left w:val="none" w:sz="0" w:space="0" w:color="auto"/>
        <w:bottom w:val="none" w:sz="0" w:space="0" w:color="auto"/>
        <w:right w:val="none" w:sz="0" w:space="0" w:color="auto"/>
      </w:divBdr>
    </w:div>
    <w:div w:id="1295715618">
      <w:bodyDiv w:val="1"/>
      <w:marLeft w:val="0"/>
      <w:marRight w:val="0"/>
      <w:marTop w:val="0"/>
      <w:marBottom w:val="0"/>
      <w:divBdr>
        <w:top w:val="none" w:sz="0" w:space="0" w:color="auto"/>
        <w:left w:val="none" w:sz="0" w:space="0" w:color="auto"/>
        <w:bottom w:val="none" w:sz="0" w:space="0" w:color="auto"/>
        <w:right w:val="none" w:sz="0" w:space="0" w:color="auto"/>
      </w:divBdr>
    </w:div>
    <w:div w:id="1304653235">
      <w:bodyDiv w:val="1"/>
      <w:marLeft w:val="0"/>
      <w:marRight w:val="0"/>
      <w:marTop w:val="0"/>
      <w:marBottom w:val="0"/>
      <w:divBdr>
        <w:top w:val="none" w:sz="0" w:space="0" w:color="auto"/>
        <w:left w:val="none" w:sz="0" w:space="0" w:color="auto"/>
        <w:bottom w:val="none" w:sz="0" w:space="0" w:color="auto"/>
        <w:right w:val="none" w:sz="0" w:space="0" w:color="auto"/>
      </w:divBdr>
    </w:div>
    <w:div w:id="1307784297">
      <w:bodyDiv w:val="1"/>
      <w:marLeft w:val="0"/>
      <w:marRight w:val="0"/>
      <w:marTop w:val="0"/>
      <w:marBottom w:val="0"/>
      <w:divBdr>
        <w:top w:val="none" w:sz="0" w:space="0" w:color="auto"/>
        <w:left w:val="none" w:sz="0" w:space="0" w:color="auto"/>
        <w:bottom w:val="none" w:sz="0" w:space="0" w:color="auto"/>
        <w:right w:val="none" w:sz="0" w:space="0" w:color="auto"/>
      </w:divBdr>
    </w:div>
    <w:div w:id="1314212607">
      <w:bodyDiv w:val="1"/>
      <w:marLeft w:val="0"/>
      <w:marRight w:val="0"/>
      <w:marTop w:val="0"/>
      <w:marBottom w:val="0"/>
      <w:divBdr>
        <w:top w:val="none" w:sz="0" w:space="0" w:color="auto"/>
        <w:left w:val="none" w:sz="0" w:space="0" w:color="auto"/>
        <w:bottom w:val="none" w:sz="0" w:space="0" w:color="auto"/>
        <w:right w:val="none" w:sz="0" w:space="0" w:color="auto"/>
      </w:divBdr>
    </w:div>
    <w:div w:id="1319580413">
      <w:bodyDiv w:val="1"/>
      <w:marLeft w:val="0"/>
      <w:marRight w:val="0"/>
      <w:marTop w:val="0"/>
      <w:marBottom w:val="0"/>
      <w:divBdr>
        <w:top w:val="none" w:sz="0" w:space="0" w:color="auto"/>
        <w:left w:val="none" w:sz="0" w:space="0" w:color="auto"/>
        <w:bottom w:val="none" w:sz="0" w:space="0" w:color="auto"/>
        <w:right w:val="none" w:sz="0" w:space="0" w:color="auto"/>
      </w:divBdr>
    </w:div>
    <w:div w:id="1320579408">
      <w:bodyDiv w:val="1"/>
      <w:marLeft w:val="0"/>
      <w:marRight w:val="0"/>
      <w:marTop w:val="0"/>
      <w:marBottom w:val="0"/>
      <w:divBdr>
        <w:top w:val="none" w:sz="0" w:space="0" w:color="auto"/>
        <w:left w:val="none" w:sz="0" w:space="0" w:color="auto"/>
        <w:bottom w:val="none" w:sz="0" w:space="0" w:color="auto"/>
        <w:right w:val="none" w:sz="0" w:space="0" w:color="auto"/>
      </w:divBdr>
    </w:div>
    <w:div w:id="1338923592">
      <w:bodyDiv w:val="1"/>
      <w:marLeft w:val="0"/>
      <w:marRight w:val="0"/>
      <w:marTop w:val="0"/>
      <w:marBottom w:val="0"/>
      <w:divBdr>
        <w:top w:val="none" w:sz="0" w:space="0" w:color="auto"/>
        <w:left w:val="none" w:sz="0" w:space="0" w:color="auto"/>
        <w:bottom w:val="none" w:sz="0" w:space="0" w:color="auto"/>
        <w:right w:val="none" w:sz="0" w:space="0" w:color="auto"/>
      </w:divBdr>
      <w:divsChild>
        <w:div w:id="41834814">
          <w:marLeft w:val="0"/>
          <w:marRight w:val="0"/>
          <w:marTop w:val="0"/>
          <w:marBottom w:val="0"/>
          <w:divBdr>
            <w:top w:val="single" w:sz="2" w:space="0" w:color="auto"/>
            <w:left w:val="single" w:sz="2" w:space="0" w:color="auto"/>
            <w:bottom w:val="single" w:sz="2" w:space="0" w:color="auto"/>
            <w:right w:val="single" w:sz="2" w:space="0" w:color="auto"/>
          </w:divBdr>
        </w:div>
        <w:div w:id="303313283">
          <w:marLeft w:val="0"/>
          <w:marRight w:val="0"/>
          <w:marTop w:val="0"/>
          <w:marBottom w:val="0"/>
          <w:divBdr>
            <w:top w:val="single" w:sz="2" w:space="0" w:color="auto"/>
            <w:left w:val="single" w:sz="2" w:space="0" w:color="auto"/>
            <w:bottom w:val="single" w:sz="2" w:space="0" w:color="auto"/>
            <w:right w:val="single" w:sz="2" w:space="0" w:color="auto"/>
          </w:divBdr>
        </w:div>
        <w:div w:id="542792491">
          <w:marLeft w:val="0"/>
          <w:marRight w:val="0"/>
          <w:marTop w:val="0"/>
          <w:marBottom w:val="0"/>
          <w:divBdr>
            <w:top w:val="single" w:sz="2" w:space="0" w:color="auto"/>
            <w:left w:val="single" w:sz="2" w:space="0" w:color="auto"/>
            <w:bottom w:val="single" w:sz="2" w:space="0" w:color="auto"/>
            <w:right w:val="single" w:sz="2" w:space="0" w:color="auto"/>
          </w:divBdr>
        </w:div>
        <w:div w:id="806094318">
          <w:marLeft w:val="0"/>
          <w:marRight w:val="0"/>
          <w:marTop w:val="0"/>
          <w:marBottom w:val="0"/>
          <w:divBdr>
            <w:top w:val="single" w:sz="2" w:space="0" w:color="auto"/>
            <w:left w:val="single" w:sz="2" w:space="0" w:color="auto"/>
            <w:bottom w:val="single" w:sz="2" w:space="0" w:color="auto"/>
            <w:right w:val="single" w:sz="2" w:space="0" w:color="auto"/>
          </w:divBdr>
        </w:div>
        <w:div w:id="1070076881">
          <w:marLeft w:val="0"/>
          <w:marRight w:val="0"/>
          <w:marTop w:val="0"/>
          <w:marBottom w:val="0"/>
          <w:divBdr>
            <w:top w:val="single" w:sz="2" w:space="0" w:color="auto"/>
            <w:left w:val="single" w:sz="2" w:space="0" w:color="auto"/>
            <w:bottom w:val="single" w:sz="2" w:space="0" w:color="auto"/>
            <w:right w:val="single" w:sz="2" w:space="0" w:color="auto"/>
          </w:divBdr>
        </w:div>
        <w:div w:id="1920019703">
          <w:marLeft w:val="0"/>
          <w:marRight w:val="0"/>
          <w:marTop w:val="0"/>
          <w:marBottom w:val="0"/>
          <w:divBdr>
            <w:top w:val="single" w:sz="2" w:space="0" w:color="auto"/>
            <w:left w:val="single" w:sz="2" w:space="0" w:color="auto"/>
            <w:bottom w:val="single" w:sz="2" w:space="0" w:color="auto"/>
            <w:right w:val="single" w:sz="2" w:space="0" w:color="auto"/>
          </w:divBdr>
        </w:div>
      </w:divsChild>
    </w:div>
    <w:div w:id="1342590319">
      <w:bodyDiv w:val="1"/>
      <w:marLeft w:val="0"/>
      <w:marRight w:val="0"/>
      <w:marTop w:val="0"/>
      <w:marBottom w:val="0"/>
      <w:divBdr>
        <w:top w:val="none" w:sz="0" w:space="0" w:color="auto"/>
        <w:left w:val="none" w:sz="0" w:space="0" w:color="auto"/>
        <w:bottom w:val="none" w:sz="0" w:space="0" w:color="auto"/>
        <w:right w:val="none" w:sz="0" w:space="0" w:color="auto"/>
      </w:divBdr>
    </w:div>
    <w:div w:id="1343624003">
      <w:bodyDiv w:val="1"/>
      <w:marLeft w:val="0"/>
      <w:marRight w:val="0"/>
      <w:marTop w:val="0"/>
      <w:marBottom w:val="0"/>
      <w:divBdr>
        <w:top w:val="none" w:sz="0" w:space="0" w:color="auto"/>
        <w:left w:val="none" w:sz="0" w:space="0" w:color="auto"/>
        <w:bottom w:val="none" w:sz="0" w:space="0" w:color="auto"/>
        <w:right w:val="none" w:sz="0" w:space="0" w:color="auto"/>
      </w:divBdr>
    </w:div>
    <w:div w:id="1345402072">
      <w:bodyDiv w:val="1"/>
      <w:marLeft w:val="0"/>
      <w:marRight w:val="0"/>
      <w:marTop w:val="0"/>
      <w:marBottom w:val="0"/>
      <w:divBdr>
        <w:top w:val="none" w:sz="0" w:space="0" w:color="auto"/>
        <w:left w:val="none" w:sz="0" w:space="0" w:color="auto"/>
        <w:bottom w:val="none" w:sz="0" w:space="0" w:color="auto"/>
        <w:right w:val="none" w:sz="0" w:space="0" w:color="auto"/>
      </w:divBdr>
    </w:div>
    <w:div w:id="1346902678">
      <w:bodyDiv w:val="1"/>
      <w:marLeft w:val="0"/>
      <w:marRight w:val="0"/>
      <w:marTop w:val="0"/>
      <w:marBottom w:val="0"/>
      <w:divBdr>
        <w:top w:val="none" w:sz="0" w:space="0" w:color="auto"/>
        <w:left w:val="none" w:sz="0" w:space="0" w:color="auto"/>
        <w:bottom w:val="none" w:sz="0" w:space="0" w:color="auto"/>
        <w:right w:val="none" w:sz="0" w:space="0" w:color="auto"/>
      </w:divBdr>
      <w:divsChild>
        <w:div w:id="431122651">
          <w:marLeft w:val="0"/>
          <w:marRight w:val="0"/>
          <w:marTop w:val="0"/>
          <w:marBottom w:val="0"/>
          <w:divBdr>
            <w:top w:val="none" w:sz="0" w:space="0" w:color="auto"/>
            <w:left w:val="none" w:sz="0" w:space="0" w:color="auto"/>
            <w:bottom w:val="none" w:sz="0" w:space="0" w:color="auto"/>
            <w:right w:val="none" w:sz="0" w:space="0" w:color="auto"/>
          </w:divBdr>
          <w:divsChild>
            <w:div w:id="140325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65246">
      <w:bodyDiv w:val="1"/>
      <w:marLeft w:val="0"/>
      <w:marRight w:val="0"/>
      <w:marTop w:val="0"/>
      <w:marBottom w:val="0"/>
      <w:divBdr>
        <w:top w:val="none" w:sz="0" w:space="0" w:color="auto"/>
        <w:left w:val="none" w:sz="0" w:space="0" w:color="auto"/>
        <w:bottom w:val="none" w:sz="0" w:space="0" w:color="auto"/>
        <w:right w:val="none" w:sz="0" w:space="0" w:color="auto"/>
      </w:divBdr>
    </w:div>
    <w:div w:id="1373076800">
      <w:bodyDiv w:val="1"/>
      <w:marLeft w:val="0"/>
      <w:marRight w:val="0"/>
      <w:marTop w:val="0"/>
      <w:marBottom w:val="0"/>
      <w:divBdr>
        <w:top w:val="none" w:sz="0" w:space="0" w:color="auto"/>
        <w:left w:val="none" w:sz="0" w:space="0" w:color="auto"/>
        <w:bottom w:val="none" w:sz="0" w:space="0" w:color="auto"/>
        <w:right w:val="none" w:sz="0" w:space="0" w:color="auto"/>
      </w:divBdr>
      <w:divsChild>
        <w:div w:id="1166634594">
          <w:marLeft w:val="0"/>
          <w:marRight w:val="0"/>
          <w:marTop w:val="0"/>
          <w:marBottom w:val="0"/>
          <w:divBdr>
            <w:top w:val="none" w:sz="0" w:space="0" w:color="auto"/>
            <w:left w:val="none" w:sz="0" w:space="0" w:color="auto"/>
            <w:bottom w:val="none" w:sz="0" w:space="0" w:color="auto"/>
            <w:right w:val="none" w:sz="0" w:space="0" w:color="auto"/>
          </w:divBdr>
          <w:divsChild>
            <w:div w:id="75173237">
              <w:marLeft w:val="0"/>
              <w:marRight w:val="0"/>
              <w:marTop w:val="0"/>
              <w:marBottom w:val="0"/>
              <w:divBdr>
                <w:top w:val="none" w:sz="0" w:space="0" w:color="auto"/>
                <w:left w:val="none" w:sz="0" w:space="0" w:color="auto"/>
                <w:bottom w:val="none" w:sz="0" w:space="0" w:color="auto"/>
                <w:right w:val="none" w:sz="0" w:space="0" w:color="auto"/>
              </w:divBdr>
            </w:div>
            <w:div w:id="84107618">
              <w:marLeft w:val="0"/>
              <w:marRight w:val="0"/>
              <w:marTop w:val="0"/>
              <w:marBottom w:val="0"/>
              <w:divBdr>
                <w:top w:val="none" w:sz="0" w:space="0" w:color="auto"/>
                <w:left w:val="none" w:sz="0" w:space="0" w:color="auto"/>
                <w:bottom w:val="none" w:sz="0" w:space="0" w:color="auto"/>
                <w:right w:val="none" w:sz="0" w:space="0" w:color="auto"/>
              </w:divBdr>
            </w:div>
            <w:div w:id="242833643">
              <w:marLeft w:val="0"/>
              <w:marRight w:val="0"/>
              <w:marTop w:val="0"/>
              <w:marBottom w:val="0"/>
              <w:divBdr>
                <w:top w:val="none" w:sz="0" w:space="0" w:color="auto"/>
                <w:left w:val="none" w:sz="0" w:space="0" w:color="auto"/>
                <w:bottom w:val="none" w:sz="0" w:space="0" w:color="auto"/>
                <w:right w:val="none" w:sz="0" w:space="0" w:color="auto"/>
              </w:divBdr>
            </w:div>
            <w:div w:id="288897289">
              <w:marLeft w:val="0"/>
              <w:marRight w:val="0"/>
              <w:marTop w:val="0"/>
              <w:marBottom w:val="0"/>
              <w:divBdr>
                <w:top w:val="none" w:sz="0" w:space="0" w:color="auto"/>
                <w:left w:val="none" w:sz="0" w:space="0" w:color="auto"/>
                <w:bottom w:val="none" w:sz="0" w:space="0" w:color="auto"/>
                <w:right w:val="none" w:sz="0" w:space="0" w:color="auto"/>
              </w:divBdr>
            </w:div>
            <w:div w:id="371273437">
              <w:marLeft w:val="0"/>
              <w:marRight w:val="0"/>
              <w:marTop w:val="0"/>
              <w:marBottom w:val="0"/>
              <w:divBdr>
                <w:top w:val="none" w:sz="0" w:space="0" w:color="auto"/>
                <w:left w:val="none" w:sz="0" w:space="0" w:color="auto"/>
                <w:bottom w:val="none" w:sz="0" w:space="0" w:color="auto"/>
                <w:right w:val="none" w:sz="0" w:space="0" w:color="auto"/>
              </w:divBdr>
            </w:div>
            <w:div w:id="555891546">
              <w:marLeft w:val="0"/>
              <w:marRight w:val="0"/>
              <w:marTop w:val="0"/>
              <w:marBottom w:val="0"/>
              <w:divBdr>
                <w:top w:val="none" w:sz="0" w:space="0" w:color="auto"/>
                <w:left w:val="none" w:sz="0" w:space="0" w:color="auto"/>
                <w:bottom w:val="none" w:sz="0" w:space="0" w:color="auto"/>
                <w:right w:val="none" w:sz="0" w:space="0" w:color="auto"/>
              </w:divBdr>
            </w:div>
            <w:div w:id="564872563">
              <w:marLeft w:val="0"/>
              <w:marRight w:val="0"/>
              <w:marTop w:val="0"/>
              <w:marBottom w:val="0"/>
              <w:divBdr>
                <w:top w:val="none" w:sz="0" w:space="0" w:color="auto"/>
                <w:left w:val="none" w:sz="0" w:space="0" w:color="auto"/>
                <w:bottom w:val="none" w:sz="0" w:space="0" w:color="auto"/>
                <w:right w:val="none" w:sz="0" w:space="0" w:color="auto"/>
              </w:divBdr>
            </w:div>
            <w:div w:id="733043015">
              <w:marLeft w:val="0"/>
              <w:marRight w:val="0"/>
              <w:marTop w:val="0"/>
              <w:marBottom w:val="0"/>
              <w:divBdr>
                <w:top w:val="none" w:sz="0" w:space="0" w:color="auto"/>
                <w:left w:val="none" w:sz="0" w:space="0" w:color="auto"/>
                <w:bottom w:val="none" w:sz="0" w:space="0" w:color="auto"/>
                <w:right w:val="none" w:sz="0" w:space="0" w:color="auto"/>
              </w:divBdr>
            </w:div>
            <w:div w:id="807473440">
              <w:marLeft w:val="0"/>
              <w:marRight w:val="0"/>
              <w:marTop w:val="0"/>
              <w:marBottom w:val="0"/>
              <w:divBdr>
                <w:top w:val="none" w:sz="0" w:space="0" w:color="auto"/>
                <w:left w:val="none" w:sz="0" w:space="0" w:color="auto"/>
                <w:bottom w:val="none" w:sz="0" w:space="0" w:color="auto"/>
                <w:right w:val="none" w:sz="0" w:space="0" w:color="auto"/>
              </w:divBdr>
            </w:div>
            <w:div w:id="967707363">
              <w:marLeft w:val="0"/>
              <w:marRight w:val="0"/>
              <w:marTop w:val="0"/>
              <w:marBottom w:val="0"/>
              <w:divBdr>
                <w:top w:val="none" w:sz="0" w:space="0" w:color="auto"/>
                <w:left w:val="none" w:sz="0" w:space="0" w:color="auto"/>
                <w:bottom w:val="none" w:sz="0" w:space="0" w:color="auto"/>
                <w:right w:val="none" w:sz="0" w:space="0" w:color="auto"/>
              </w:divBdr>
            </w:div>
            <w:div w:id="1134835435">
              <w:marLeft w:val="0"/>
              <w:marRight w:val="0"/>
              <w:marTop w:val="0"/>
              <w:marBottom w:val="0"/>
              <w:divBdr>
                <w:top w:val="none" w:sz="0" w:space="0" w:color="auto"/>
                <w:left w:val="none" w:sz="0" w:space="0" w:color="auto"/>
                <w:bottom w:val="none" w:sz="0" w:space="0" w:color="auto"/>
                <w:right w:val="none" w:sz="0" w:space="0" w:color="auto"/>
              </w:divBdr>
            </w:div>
            <w:div w:id="1160542963">
              <w:marLeft w:val="0"/>
              <w:marRight w:val="0"/>
              <w:marTop w:val="0"/>
              <w:marBottom w:val="0"/>
              <w:divBdr>
                <w:top w:val="none" w:sz="0" w:space="0" w:color="auto"/>
                <w:left w:val="none" w:sz="0" w:space="0" w:color="auto"/>
                <w:bottom w:val="none" w:sz="0" w:space="0" w:color="auto"/>
                <w:right w:val="none" w:sz="0" w:space="0" w:color="auto"/>
              </w:divBdr>
            </w:div>
            <w:div w:id="1258320232">
              <w:marLeft w:val="0"/>
              <w:marRight w:val="0"/>
              <w:marTop w:val="0"/>
              <w:marBottom w:val="0"/>
              <w:divBdr>
                <w:top w:val="none" w:sz="0" w:space="0" w:color="auto"/>
                <w:left w:val="none" w:sz="0" w:space="0" w:color="auto"/>
                <w:bottom w:val="none" w:sz="0" w:space="0" w:color="auto"/>
                <w:right w:val="none" w:sz="0" w:space="0" w:color="auto"/>
              </w:divBdr>
            </w:div>
            <w:div w:id="1292592134">
              <w:marLeft w:val="0"/>
              <w:marRight w:val="0"/>
              <w:marTop w:val="0"/>
              <w:marBottom w:val="0"/>
              <w:divBdr>
                <w:top w:val="none" w:sz="0" w:space="0" w:color="auto"/>
                <w:left w:val="none" w:sz="0" w:space="0" w:color="auto"/>
                <w:bottom w:val="none" w:sz="0" w:space="0" w:color="auto"/>
                <w:right w:val="none" w:sz="0" w:space="0" w:color="auto"/>
              </w:divBdr>
            </w:div>
            <w:div w:id="1392657641">
              <w:marLeft w:val="0"/>
              <w:marRight w:val="0"/>
              <w:marTop w:val="0"/>
              <w:marBottom w:val="0"/>
              <w:divBdr>
                <w:top w:val="none" w:sz="0" w:space="0" w:color="auto"/>
                <w:left w:val="none" w:sz="0" w:space="0" w:color="auto"/>
                <w:bottom w:val="none" w:sz="0" w:space="0" w:color="auto"/>
                <w:right w:val="none" w:sz="0" w:space="0" w:color="auto"/>
              </w:divBdr>
            </w:div>
            <w:div w:id="1432243215">
              <w:marLeft w:val="0"/>
              <w:marRight w:val="0"/>
              <w:marTop w:val="0"/>
              <w:marBottom w:val="0"/>
              <w:divBdr>
                <w:top w:val="none" w:sz="0" w:space="0" w:color="auto"/>
                <w:left w:val="none" w:sz="0" w:space="0" w:color="auto"/>
                <w:bottom w:val="none" w:sz="0" w:space="0" w:color="auto"/>
                <w:right w:val="none" w:sz="0" w:space="0" w:color="auto"/>
              </w:divBdr>
            </w:div>
            <w:div w:id="1463380482">
              <w:marLeft w:val="0"/>
              <w:marRight w:val="0"/>
              <w:marTop w:val="0"/>
              <w:marBottom w:val="0"/>
              <w:divBdr>
                <w:top w:val="none" w:sz="0" w:space="0" w:color="auto"/>
                <w:left w:val="none" w:sz="0" w:space="0" w:color="auto"/>
                <w:bottom w:val="none" w:sz="0" w:space="0" w:color="auto"/>
                <w:right w:val="none" w:sz="0" w:space="0" w:color="auto"/>
              </w:divBdr>
            </w:div>
            <w:div w:id="1508130709">
              <w:marLeft w:val="0"/>
              <w:marRight w:val="0"/>
              <w:marTop w:val="0"/>
              <w:marBottom w:val="0"/>
              <w:divBdr>
                <w:top w:val="none" w:sz="0" w:space="0" w:color="auto"/>
                <w:left w:val="none" w:sz="0" w:space="0" w:color="auto"/>
                <w:bottom w:val="none" w:sz="0" w:space="0" w:color="auto"/>
                <w:right w:val="none" w:sz="0" w:space="0" w:color="auto"/>
              </w:divBdr>
            </w:div>
            <w:div w:id="1516580933">
              <w:marLeft w:val="0"/>
              <w:marRight w:val="0"/>
              <w:marTop w:val="0"/>
              <w:marBottom w:val="0"/>
              <w:divBdr>
                <w:top w:val="none" w:sz="0" w:space="0" w:color="auto"/>
                <w:left w:val="none" w:sz="0" w:space="0" w:color="auto"/>
                <w:bottom w:val="none" w:sz="0" w:space="0" w:color="auto"/>
                <w:right w:val="none" w:sz="0" w:space="0" w:color="auto"/>
              </w:divBdr>
            </w:div>
            <w:div w:id="1651252432">
              <w:marLeft w:val="0"/>
              <w:marRight w:val="0"/>
              <w:marTop w:val="0"/>
              <w:marBottom w:val="0"/>
              <w:divBdr>
                <w:top w:val="none" w:sz="0" w:space="0" w:color="auto"/>
                <w:left w:val="none" w:sz="0" w:space="0" w:color="auto"/>
                <w:bottom w:val="none" w:sz="0" w:space="0" w:color="auto"/>
                <w:right w:val="none" w:sz="0" w:space="0" w:color="auto"/>
              </w:divBdr>
            </w:div>
            <w:div w:id="1676150587">
              <w:marLeft w:val="0"/>
              <w:marRight w:val="0"/>
              <w:marTop w:val="0"/>
              <w:marBottom w:val="0"/>
              <w:divBdr>
                <w:top w:val="none" w:sz="0" w:space="0" w:color="auto"/>
                <w:left w:val="none" w:sz="0" w:space="0" w:color="auto"/>
                <w:bottom w:val="none" w:sz="0" w:space="0" w:color="auto"/>
                <w:right w:val="none" w:sz="0" w:space="0" w:color="auto"/>
              </w:divBdr>
            </w:div>
            <w:div w:id="1761637214">
              <w:marLeft w:val="0"/>
              <w:marRight w:val="0"/>
              <w:marTop w:val="0"/>
              <w:marBottom w:val="0"/>
              <w:divBdr>
                <w:top w:val="none" w:sz="0" w:space="0" w:color="auto"/>
                <w:left w:val="none" w:sz="0" w:space="0" w:color="auto"/>
                <w:bottom w:val="none" w:sz="0" w:space="0" w:color="auto"/>
                <w:right w:val="none" w:sz="0" w:space="0" w:color="auto"/>
              </w:divBdr>
            </w:div>
            <w:div w:id="1815638297">
              <w:marLeft w:val="0"/>
              <w:marRight w:val="0"/>
              <w:marTop w:val="0"/>
              <w:marBottom w:val="0"/>
              <w:divBdr>
                <w:top w:val="none" w:sz="0" w:space="0" w:color="auto"/>
                <w:left w:val="none" w:sz="0" w:space="0" w:color="auto"/>
                <w:bottom w:val="none" w:sz="0" w:space="0" w:color="auto"/>
                <w:right w:val="none" w:sz="0" w:space="0" w:color="auto"/>
              </w:divBdr>
            </w:div>
            <w:div w:id="1928269381">
              <w:marLeft w:val="0"/>
              <w:marRight w:val="0"/>
              <w:marTop w:val="0"/>
              <w:marBottom w:val="0"/>
              <w:divBdr>
                <w:top w:val="none" w:sz="0" w:space="0" w:color="auto"/>
                <w:left w:val="none" w:sz="0" w:space="0" w:color="auto"/>
                <w:bottom w:val="none" w:sz="0" w:space="0" w:color="auto"/>
                <w:right w:val="none" w:sz="0" w:space="0" w:color="auto"/>
              </w:divBdr>
            </w:div>
            <w:div w:id="1975140411">
              <w:marLeft w:val="0"/>
              <w:marRight w:val="0"/>
              <w:marTop w:val="0"/>
              <w:marBottom w:val="0"/>
              <w:divBdr>
                <w:top w:val="none" w:sz="0" w:space="0" w:color="auto"/>
                <w:left w:val="none" w:sz="0" w:space="0" w:color="auto"/>
                <w:bottom w:val="none" w:sz="0" w:space="0" w:color="auto"/>
                <w:right w:val="none" w:sz="0" w:space="0" w:color="auto"/>
              </w:divBdr>
            </w:div>
            <w:div w:id="1988053721">
              <w:marLeft w:val="0"/>
              <w:marRight w:val="0"/>
              <w:marTop w:val="0"/>
              <w:marBottom w:val="0"/>
              <w:divBdr>
                <w:top w:val="none" w:sz="0" w:space="0" w:color="auto"/>
                <w:left w:val="none" w:sz="0" w:space="0" w:color="auto"/>
                <w:bottom w:val="none" w:sz="0" w:space="0" w:color="auto"/>
                <w:right w:val="none" w:sz="0" w:space="0" w:color="auto"/>
              </w:divBdr>
            </w:div>
            <w:div w:id="208636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00930">
      <w:bodyDiv w:val="1"/>
      <w:marLeft w:val="0"/>
      <w:marRight w:val="0"/>
      <w:marTop w:val="0"/>
      <w:marBottom w:val="0"/>
      <w:divBdr>
        <w:top w:val="none" w:sz="0" w:space="0" w:color="auto"/>
        <w:left w:val="none" w:sz="0" w:space="0" w:color="auto"/>
        <w:bottom w:val="none" w:sz="0" w:space="0" w:color="auto"/>
        <w:right w:val="none" w:sz="0" w:space="0" w:color="auto"/>
      </w:divBdr>
    </w:div>
    <w:div w:id="1378353993">
      <w:bodyDiv w:val="1"/>
      <w:marLeft w:val="0"/>
      <w:marRight w:val="0"/>
      <w:marTop w:val="0"/>
      <w:marBottom w:val="0"/>
      <w:divBdr>
        <w:top w:val="none" w:sz="0" w:space="0" w:color="auto"/>
        <w:left w:val="none" w:sz="0" w:space="0" w:color="auto"/>
        <w:bottom w:val="none" w:sz="0" w:space="0" w:color="auto"/>
        <w:right w:val="none" w:sz="0" w:space="0" w:color="auto"/>
      </w:divBdr>
    </w:div>
    <w:div w:id="1389691545">
      <w:bodyDiv w:val="1"/>
      <w:marLeft w:val="0"/>
      <w:marRight w:val="0"/>
      <w:marTop w:val="0"/>
      <w:marBottom w:val="0"/>
      <w:divBdr>
        <w:top w:val="none" w:sz="0" w:space="0" w:color="auto"/>
        <w:left w:val="none" w:sz="0" w:space="0" w:color="auto"/>
        <w:bottom w:val="none" w:sz="0" w:space="0" w:color="auto"/>
        <w:right w:val="none" w:sz="0" w:space="0" w:color="auto"/>
      </w:divBdr>
    </w:div>
    <w:div w:id="1427536543">
      <w:bodyDiv w:val="1"/>
      <w:marLeft w:val="0"/>
      <w:marRight w:val="0"/>
      <w:marTop w:val="0"/>
      <w:marBottom w:val="0"/>
      <w:divBdr>
        <w:top w:val="none" w:sz="0" w:space="0" w:color="auto"/>
        <w:left w:val="none" w:sz="0" w:space="0" w:color="auto"/>
        <w:bottom w:val="none" w:sz="0" w:space="0" w:color="auto"/>
        <w:right w:val="none" w:sz="0" w:space="0" w:color="auto"/>
      </w:divBdr>
    </w:div>
    <w:div w:id="1436897309">
      <w:bodyDiv w:val="1"/>
      <w:marLeft w:val="0"/>
      <w:marRight w:val="0"/>
      <w:marTop w:val="0"/>
      <w:marBottom w:val="0"/>
      <w:divBdr>
        <w:top w:val="none" w:sz="0" w:space="0" w:color="auto"/>
        <w:left w:val="none" w:sz="0" w:space="0" w:color="auto"/>
        <w:bottom w:val="none" w:sz="0" w:space="0" w:color="auto"/>
        <w:right w:val="none" w:sz="0" w:space="0" w:color="auto"/>
      </w:divBdr>
    </w:div>
    <w:div w:id="1456288098">
      <w:bodyDiv w:val="1"/>
      <w:marLeft w:val="0"/>
      <w:marRight w:val="0"/>
      <w:marTop w:val="0"/>
      <w:marBottom w:val="0"/>
      <w:divBdr>
        <w:top w:val="none" w:sz="0" w:space="0" w:color="auto"/>
        <w:left w:val="none" w:sz="0" w:space="0" w:color="auto"/>
        <w:bottom w:val="none" w:sz="0" w:space="0" w:color="auto"/>
        <w:right w:val="none" w:sz="0" w:space="0" w:color="auto"/>
      </w:divBdr>
    </w:div>
    <w:div w:id="1459370233">
      <w:bodyDiv w:val="1"/>
      <w:marLeft w:val="0"/>
      <w:marRight w:val="0"/>
      <w:marTop w:val="0"/>
      <w:marBottom w:val="0"/>
      <w:divBdr>
        <w:top w:val="none" w:sz="0" w:space="0" w:color="auto"/>
        <w:left w:val="none" w:sz="0" w:space="0" w:color="auto"/>
        <w:bottom w:val="none" w:sz="0" w:space="0" w:color="auto"/>
        <w:right w:val="none" w:sz="0" w:space="0" w:color="auto"/>
      </w:divBdr>
    </w:div>
    <w:div w:id="1471751771">
      <w:bodyDiv w:val="1"/>
      <w:marLeft w:val="0"/>
      <w:marRight w:val="0"/>
      <w:marTop w:val="0"/>
      <w:marBottom w:val="0"/>
      <w:divBdr>
        <w:top w:val="none" w:sz="0" w:space="0" w:color="auto"/>
        <w:left w:val="none" w:sz="0" w:space="0" w:color="auto"/>
        <w:bottom w:val="none" w:sz="0" w:space="0" w:color="auto"/>
        <w:right w:val="none" w:sz="0" w:space="0" w:color="auto"/>
      </w:divBdr>
    </w:div>
    <w:div w:id="1479423746">
      <w:bodyDiv w:val="1"/>
      <w:marLeft w:val="0"/>
      <w:marRight w:val="0"/>
      <w:marTop w:val="0"/>
      <w:marBottom w:val="0"/>
      <w:divBdr>
        <w:top w:val="none" w:sz="0" w:space="0" w:color="auto"/>
        <w:left w:val="none" w:sz="0" w:space="0" w:color="auto"/>
        <w:bottom w:val="none" w:sz="0" w:space="0" w:color="auto"/>
        <w:right w:val="none" w:sz="0" w:space="0" w:color="auto"/>
      </w:divBdr>
    </w:div>
    <w:div w:id="1482773582">
      <w:bodyDiv w:val="1"/>
      <w:marLeft w:val="0"/>
      <w:marRight w:val="0"/>
      <w:marTop w:val="0"/>
      <w:marBottom w:val="0"/>
      <w:divBdr>
        <w:top w:val="none" w:sz="0" w:space="0" w:color="auto"/>
        <w:left w:val="none" w:sz="0" w:space="0" w:color="auto"/>
        <w:bottom w:val="none" w:sz="0" w:space="0" w:color="auto"/>
        <w:right w:val="none" w:sz="0" w:space="0" w:color="auto"/>
      </w:divBdr>
    </w:div>
    <w:div w:id="1501195974">
      <w:bodyDiv w:val="1"/>
      <w:marLeft w:val="0"/>
      <w:marRight w:val="0"/>
      <w:marTop w:val="0"/>
      <w:marBottom w:val="0"/>
      <w:divBdr>
        <w:top w:val="none" w:sz="0" w:space="0" w:color="auto"/>
        <w:left w:val="none" w:sz="0" w:space="0" w:color="auto"/>
        <w:bottom w:val="none" w:sz="0" w:space="0" w:color="auto"/>
        <w:right w:val="none" w:sz="0" w:space="0" w:color="auto"/>
      </w:divBdr>
    </w:div>
    <w:div w:id="1510565048">
      <w:bodyDiv w:val="1"/>
      <w:marLeft w:val="0"/>
      <w:marRight w:val="0"/>
      <w:marTop w:val="0"/>
      <w:marBottom w:val="0"/>
      <w:divBdr>
        <w:top w:val="none" w:sz="0" w:space="0" w:color="auto"/>
        <w:left w:val="none" w:sz="0" w:space="0" w:color="auto"/>
        <w:bottom w:val="none" w:sz="0" w:space="0" w:color="auto"/>
        <w:right w:val="none" w:sz="0" w:space="0" w:color="auto"/>
      </w:divBdr>
    </w:div>
    <w:div w:id="1515340839">
      <w:bodyDiv w:val="1"/>
      <w:marLeft w:val="0"/>
      <w:marRight w:val="0"/>
      <w:marTop w:val="0"/>
      <w:marBottom w:val="0"/>
      <w:divBdr>
        <w:top w:val="none" w:sz="0" w:space="0" w:color="auto"/>
        <w:left w:val="none" w:sz="0" w:space="0" w:color="auto"/>
        <w:bottom w:val="none" w:sz="0" w:space="0" w:color="auto"/>
        <w:right w:val="none" w:sz="0" w:space="0" w:color="auto"/>
      </w:divBdr>
    </w:div>
    <w:div w:id="1522621304">
      <w:bodyDiv w:val="1"/>
      <w:marLeft w:val="0"/>
      <w:marRight w:val="0"/>
      <w:marTop w:val="0"/>
      <w:marBottom w:val="0"/>
      <w:divBdr>
        <w:top w:val="none" w:sz="0" w:space="0" w:color="auto"/>
        <w:left w:val="none" w:sz="0" w:space="0" w:color="auto"/>
        <w:bottom w:val="none" w:sz="0" w:space="0" w:color="auto"/>
        <w:right w:val="none" w:sz="0" w:space="0" w:color="auto"/>
      </w:divBdr>
    </w:div>
    <w:div w:id="1525901167">
      <w:bodyDiv w:val="1"/>
      <w:marLeft w:val="0"/>
      <w:marRight w:val="0"/>
      <w:marTop w:val="0"/>
      <w:marBottom w:val="0"/>
      <w:divBdr>
        <w:top w:val="none" w:sz="0" w:space="0" w:color="auto"/>
        <w:left w:val="none" w:sz="0" w:space="0" w:color="auto"/>
        <w:bottom w:val="none" w:sz="0" w:space="0" w:color="auto"/>
        <w:right w:val="none" w:sz="0" w:space="0" w:color="auto"/>
      </w:divBdr>
    </w:div>
    <w:div w:id="1552034985">
      <w:bodyDiv w:val="1"/>
      <w:marLeft w:val="0"/>
      <w:marRight w:val="0"/>
      <w:marTop w:val="0"/>
      <w:marBottom w:val="0"/>
      <w:divBdr>
        <w:top w:val="none" w:sz="0" w:space="0" w:color="auto"/>
        <w:left w:val="none" w:sz="0" w:space="0" w:color="auto"/>
        <w:bottom w:val="none" w:sz="0" w:space="0" w:color="auto"/>
        <w:right w:val="none" w:sz="0" w:space="0" w:color="auto"/>
      </w:divBdr>
    </w:div>
    <w:div w:id="1554275314">
      <w:bodyDiv w:val="1"/>
      <w:marLeft w:val="0"/>
      <w:marRight w:val="0"/>
      <w:marTop w:val="0"/>
      <w:marBottom w:val="0"/>
      <w:divBdr>
        <w:top w:val="none" w:sz="0" w:space="0" w:color="auto"/>
        <w:left w:val="none" w:sz="0" w:space="0" w:color="auto"/>
        <w:bottom w:val="none" w:sz="0" w:space="0" w:color="auto"/>
        <w:right w:val="none" w:sz="0" w:space="0" w:color="auto"/>
      </w:divBdr>
    </w:div>
    <w:div w:id="1561556652">
      <w:bodyDiv w:val="1"/>
      <w:marLeft w:val="0"/>
      <w:marRight w:val="0"/>
      <w:marTop w:val="0"/>
      <w:marBottom w:val="0"/>
      <w:divBdr>
        <w:top w:val="none" w:sz="0" w:space="0" w:color="auto"/>
        <w:left w:val="none" w:sz="0" w:space="0" w:color="auto"/>
        <w:bottom w:val="none" w:sz="0" w:space="0" w:color="auto"/>
        <w:right w:val="none" w:sz="0" w:space="0" w:color="auto"/>
      </w:divBdr>
    </w:div>
    <w:div w:id="1563057662">
      <w:bodyDiv w:val="1"/>
      <w:marLeft w:val="0"/>
      <w:marRight w:val="0"/>
      <w:marTop w:val="0"/>
      <w:marBottom w:val="0"/>
      <w:divBdr>
        <w:top w:val="none" w:sz="0" w:space="0" w:color="auto"/>
        <w:left w:val="none" w:sz="0" w:space="0" w:color="auto"/>
        <w:bottom w:val="none" w:sz="0" w:space="0" w:color="auto"/>
        <w:right w:val="none" w:sz="0" w:space="0" w:color="auto"/>
      </w:divBdr>
    </w:div>
    <w:div w:id="1565483896">
      <w:bodyDiv w:val="1"/>
      <w:marLeft w:val="0"/>
      <w:marRight w:val="0"/>
      <w:marTop w:val="0"/>
      <w:marBottom w:val="0"/>
      <w:divBdr>
        <w:top w:val="none" w:sz="0" w:space="0" w:color="auto"/>
        <w:left w:val="none" w:sz="0" w:space="0" w:color="auto"/>
        <w:bottom w:val="none" w:sz="0" w:space="0" w:color="auto"/>
        <w:right w:val="none" w:sz="0" w:space="0" w:color="auto"/>
      </w:divBdr>
      <w:divsChild>
        <w:div w:id="220749623">
          <w:marLeft w:val="0"/>
          <w:marRight w:val="0"/>
          <w:marTop w:val="0"/>
          <w:marBottom w:val="0"/>
          <w:divBdr>
            <w:top w:val="none" w:sz="0" w:space="0" w:color="auto"/>
            <w:left w:val="none" w:sz="0" w:space="0" w:color="auto"/>
            <w:bottom w:val="none" w:sz="0" w:space="0" w:color="auto"/>
            <w:right w:val="none" w:sz="0" w:space="0" w:color="auto"/>
          </w:divBdr>
          <w:divsChild>
            <w:div w:id="41754551">
              <w:marLeft w:val="0"/>
              <w:marRight w:val="0"/>
              <w:marTop w:val="0"/>
              <w:marBottom w:val="0"/>
              <w:divBdr>
                <w:top w:val="none" w:sz="0" w:space="0" w:color="auto"/>
                <w:left w:val="none" w:sz="0" w:space="0" w:color="auto"/>
                <w:bottom w:val="none" w:sz="0" w:space="0" w:color="auto"/>
                <w:right w:val="none" w:sz="0" w:space="0" w:color="auto"/>
              </w:divBdr>
            </w:div>
            <w:div w:id="228149013">
              <w:marLeft w:val="0"/>
              <w:marRight w:val="0"/>
              <w:marTop w:val="0"/>
              <w:marBottom w:val="0"/>
              <w:divBdr>
                <w:top w:val="none" w:sz="0" w:space="0" w:color="auto"/>
                <w:left w:val="none" w:sz="0" w:space="0" w:color="auto"/>
                <w:bottom w:val="none" w:sz="0" w:space="0" w:color="auto"/>
                <w:right w:val="none" w:sz="0" w:space="0" w:color="auto"/>
              </w:divBdr>
            </w:div>
            <w:div w:id="237135343">
              <w:marLeft w:val="0"/>
              <w:marRight w:val="0"/>
              <w:marTop w:val="0"/>
              <w:marBottom w:val="0"/>
              <w:divBdr>
                <w:top w:val="none" w:sz="0" w:space="0" w:color="auto"/>
                <w:left w:val="none" w:sz="0" w:space="0" w:color="auto"/>
                <w:bottom w:val="none" w:sz="0" w:space="0" w:color="auto"/>
                <w:right w:val="none" w:sz="0" w:space="0" w:color="auto"/>
              </w:divBdr>
            </w:div>
            <w:div w:id="251859396">
              <w:marLeft w:val="0"/>
              <w:marRight w:val="0"/>
              <w:marTop w:val="0"/>
              <w:marBottom w:val="0"/>
              <w:divBdr>
                <w:top w:val="none" w:sz="0" w:space="0" w:color="auto"/>
                <w:left w:val="none" w:sz="0" w:space="0" w:color="auto"/>
                <w:bottom w:val="none" w:sz="0" w:space="0" w:color="auto"/>
                <w:right w:val="none" w:sz="0" w:space="0" w:color="auto"/>
              </w:divBdr>
            </w:div>
            <w:div w:id="372192316">
              <w:marLeft w:val="0"/>
              <w:marRight w:val="0"/>
              <w:marTop w:val="0"/>
              <w:marBottom w:val="0"/>
              <w:divBdr>
                <w:top w:val="none" w:sz="0" w:space="0" w:color="auto"/>
                <w:left w:val="none" w:sz="0" w:space="0" w:color="auto"/>
                <w:bottom w:val="none" w:sz="0" w:space="0" w:color="auto"/>
                <w:right w:val="none" w:sz="0" w:space="0" w:color="auto"/>
              </w:divBdr>
            </w:div>
            <w:div w:id="503786734">
              <w:marLeft w:val="0"/>
              <w:marRight w:val="0"/>
              <w:marTop w:val="0"/>
              <w:marBottom w:val="0"/>
              <w:divBdr>
                <w:top w:val="none" w:sz="0" w:space="0" w:color="auto"/>
                <w:left w:val="none" w:sz="0" w:space="0" w:color="auto"/>
                <w:bottom w:val="none" w:sz="0" w:space="0" w:color="auto"/>
                <w:right w:val="none" w:sz="0" w:space="0" w:color="auto"/>
              </w:divBdr>
            </w:div>
            <w:div w:id="521476801">
              <w:marLeft w:val="0"/>
              <w:marRight w:val="0"/>
              <w:marTop w:val="0"/>
              <w:marBottom w:val="0"/>
              <w:divBdr>
                <w:top w:val="none" w:sz="0" w:space="0" w:color="auto"/>
                <w:left w:val="none" w:sz="0" w:space="0" w:color="auto"/>
                <w:bottom w:val="none" w:sz="0" w:space="0" w:color="auto"/>
                <w:right w:val="none" w:sz="0" w:space="0" w:color="auto"/>
              </w:divBdr>
            </w:div>
            <w:div w:id="584925766">
              <w:marLeft w:val="0"/>
              <w:marRight w:val="0"/>
              <w:marTop w:val="0"/>
              <w:marBottom w:val="0"/>
              <w:divBdr>
                <w:top w:val="none" w:sz="0" w:space="0" w:color="auto"/>
                <w:left w:val="none" w:sz="0" w:space="0" w:color="auto"/>
                <w:bottom w:val="none" w:sz="0" w:space="0" w:color="auto"/>
                <w:right w:val="none" w:sz="0" w:space="0" w:color="auto"/>
              </w:divBdr>
            </w:div>
            <w:div w:id="820777145">
              <w:marLeft w:val="0"/>
              <w:marRight w:val="0"/>
              <w:marTop w:val="0"/>
              <w:marBottom w:val="0"/>
              <w:divBdr>
                <w:top w:val="none" w:sz="0" w:space="0" w:color="auto"/>
                <w:left w:val="none" w:sz="0" w:space="0" w:color="auto"/>
                <w:bottom w:val="none" w:sz="0" w:space="0" w:color="auto"/>
                <w:right w:val="none" w:sz="0" w:space="0" w:color="auto"/>
              </w:divBdr>
            </w:div>
            <w:div w:id="909078818">
              <w:marLeft w:val="0"/>
              <w:marRight w:val="0"/>
              <w:marTop w:val="0"/>
              <w:marBottom w:val="0"/>
              <w:divBdr>
                <w:top w:val="none" w:sz="0" w:space="0" w:color="auto"/>
                <w:left w:val="none" w:sz="0" w:space="0" w:color="auto"/>
                <w:bottom w:val="none" w:sz="0" w:space="0" w:color="auto"/>
                <w:right w:val="none" w:sz="0" w:space="0" w:color="auto"/>
              </w:divBdr>
            </w:div>
            <w:div w:id="932857998">
              <w:marLeft w:val="0"/>
              <w:marRight w:val="0"/>
              <w:marTop w:val="0"/>
              <w:marBottom w:val="0"/>
              <w:divBdr>
                <w:top w:val="none" w:sz="0" w:space="0" w:color="auto"/>
                <w:left w:val="none" w:sz="0" w:space="0" w:color="auto"/>
                <w:bottom w:val="none" w:sz="0" w:space="0" w:color="auto"/>
                <w:right w:val="none" w:sz="0" w:space="0" w:color="auto"/>
              </w:divBdr>
            </w:div>
            <w:div w:id="940793418">
              <w:marLeft w:val="0"/>
              <w:marRight w:val="0"/>
              <w:marTop w:val="0"/>
              <w:marBottom w:val="0"/>
              <w:divBdr>
                <w:top w:val="none" w:sz="0" w:space="0" w:color="auto"/>
                <w:left w:val="none" w:sz="0" w:space="0" w:color="auto"/>
                <w:bottom w:val="none" w:sz="0" w:space="0" w:color="auto"/>
                <w:right w:val="none" w:sz="0" w:space="0" w:color="auto"/>
              </w:divBdr>
            </w:div>
            <w:div w:id="1042095356">
              <w:marLeft w:val="0"/>
              <w:marRight w:val="0"/>
              <w:marTop w:val="0"/>
              <w:marBottom w:val="0"/>
              <w:divBdr>
                <w:top w:val="none" w:sz="0" w:space="0" w:color="auto"/>
                <w:left w:val="none" w:sz="0" w:space="0" w:color="auto"/>
                <w:bottom w:val="none" w:sz="0" w:space="0" w:color="auto"/>
                <w:right w:val="none" w:sz="0" w:space="0" w:color="auto"/>
              </w:divBdr>
            </w:div>
            <w:div w:id="1120612180">
              <w:marLeft w:val="0"/>
              <w:marRight w:val="0"/>
              <w:marTop w:val="0"/>
              <w:marBottom w:val="0"/>
              <w:divBdr>
                <w:top w:val="none" w:sz="0" w:space="0" w:color="auto"/>
                <w:left w:val="none" w:sz="0" w:space="0" w:color="auto"/>
                <w:bottom w:val="none" w:sz="0" w:space="0" w:color="auto"/>
                <w:right w:val="none" w:sz="0" w:space="0" w:color="auto"/>
              </w:divBdr>
            </w:div>
            <w:div w:id="1153060910">
              <w:marLeft w:val="0"/>
              <w:marRight w:val="0"/>
              <w:marTop w:val="0"/>
              <w:marBottom w:val="0"/>
              <w:divBdr>
                <w:top w:val="none" w:sz="0" w:space="0" w:color="auto"/>
                <w:left w:val="none" w:sz="0" w:space="0" w:color="auto"/>
                <w:bottom w:val="none" w:sz="0" w:space="0" w:color="auto"/>
                <w:right w:val="none" w:sz="0" w:space="0" w:color="auto"/>
              </w:divBdr>
            </w:div>
            <w:div w:id="1186944106">
              <w:marLeft w:val="0"/>
              <w:marRight w:val="0"/>
              <w:marTop w:val="0"/>
              <w:marBottom w:val="0"/>
              <w:divBdr>
                <w:top w:val="none" w:sz="0" w:space="0" w:color="auto"/>
                <w:left w:val="none" w:sz="0" w:space="0" w:color="auto"/>
                <w:bottom w:val="none" w:sz="0" w:space="0" w:color="auto"/>
                <w:right w:val="none" w:sz="0" w:space="0" w:color="auto"/>
              </w:divBdr>
            </w:div>
            <w:div w:id="1253315829">
              <w:marLeft w:val="0"/>
              <w:marRight w:val="0"/>
              <w:marTop w:val="0"/>
              <w:marBottom w:val="0"/>
              <w:divBdr>
                <w:top w:val="none" w:sz="0" w:space="0" w:color="auto"/>
                <w:left w:val="none" w:sz="0" w:space="0" w:color="auto"/>
                <w:bottom w:val="none" w:sz="0" w:space="0" w:color="auto"/>
                <w:right w:val="none" w:sz="0" w:space="0" w:color="auto"/>
              </w:divBdr>
            </w:div>
            <w:div w:id="1307855720">
              <w:marLeft w:val="0"/>
              <w:marRight w:val="0"/>
              <w:marTop w:val="0"/>
              <w:marBottom w:val="0"/>
              <w:divBdr>
                <w:top w:val="none" w:sz="0" w:space="0" w:color="auto"/>
                <w:left w:val="none" w:sz="0" w:space="0" w:color="auto"/>
                <w:bottom w:val="none" w:sz="0" w:space="0" w:color="auto"/>
                <w:right w:val="none" w:sz="0" w:space="0" w:color="auto"/>
              </w:divBdr>
            </w:div>
            <w:div w:id="1586114969">
              <w:marLeft w:val="0"/>
              <w:marRight w:val="0"/>
              <w:marTop w:val="0"/>
              <w:marBottom w:val="0"/>
              <w:divBdr>
                <w:top w:val="none" w:sz="0" w:space="0" w:color="auto"/>
                <w:left w:val="none" w:sz="0" w:space="0" w:color="auto"/>
                <w:bottom w:val="none" w:sz="0" w:space="0" w:color="auto"/>
                <w:right w:val="none" w:sz="0" w:space="0" w:color="auto"/>
              </w:divBdr>
            </w:div>
            <w:div w:id="1663508569">
              <w:marLeft w:val="0"/>
              <w:marRight w:val="0"/>
              <w:marTop w:val="0"/>
              <w:marBottom w:val="0"/>
              <w:divBdr>
                <w:top w:val="none" w:sz="0" w:space="0" w:color="auto"/>
                <w:left w:val="none" w:sz="0" w:space="0" w:color="auto"/>
                <w:bottom w:val="none" w:sz="0" w:space="0" w:color="auto"/>
                <w:right w:val="none" w:sz="0" w:space="0" w:color="auto"/>
              </w:divBdr>
            </w:div>
            <w:div w:id="1863274957">
              <w:marLeft w:val="0"/>
              <w:marRight w:val="0"/>
              <w:marTop w:val="0"/>
              <w:marBottom w:val="0"/>
              <w:divBdr>
                <w:top w:val="none" w:sz="0" w:space="0" w:color="auto"/>
                <w:left w:val="none" w:sz="0" w:space="0" w:color="auto"/>
                <w:bottom w:val="none" w:sz="0" w:space="0" w:color="auto"/>
                <w:right w:val="none" w:sz="0" w:space="0" w:color="auto"/>
              </w:divBdr>
            </w:div>
            <w:div w:id="1989285770">
              <w:marLeft w:val="0"/>
              <w:marRight w:val="0"/>
              <w:marTop w:val="0"/>
              <w:marBottom w:val="0"/>
              <w:divBdr>
                <w:top w:val="none" w:sz="0" w:space="0" w:color="auto"/>
                <w:left w:val="none" w:sz="0" w:space="0" w:color="auto"/>
                <w:bottom w:val="none" w:sz="0" w:space="0" w:color="auto"/>
                <w:right w:val="none" w:sz="0" w:space="0" w:color="auto"/>
              </w:divBdr>
            </w:div>
            <w:div w:id="2032993894">
              <w:marLeft w:val="0"/>
              <w:marRight w:val="0"/>
              <w:marTop w:val="0"/>
              <w:marBottom w:val="0"/>
              <w:divBdr>
                <w:top w:val="none" w:sz="0" w:space="0" w:color="auto"/>
                <w:left w:val="none" w:sz="0" w:space="0" w:color="auto"/>
                <w:bottom w:val="none" w:sz="0" w:space="0" w:color="auto"/>
                <w:right w:val="none" w:sz="0" w:space="0" w:color="auto"/>
              </w:divBdr>
            </w:div>
            <w:div w:id="2071997755">
              <w:marLeft w:val="0"/>
              <w:marRight w:val="0"/>
              <w:marTop w:val="0"/>
              <w:marBottom w:val="0"/>
              <w:divBdr>
                <w:top w:val="none" w:sz="0" w:space="0" w:color="auto"/>
                <w:left w:val="none" w:sz="0" w:space="0" w:color="auto"/>
                <w:bottom w:val="none" w:sz="0" w:space="0" w:color="auto"/>
                <w:right w:val="none" w:sz="0" w:space="0" w:color="auto"/>
              </w:divBdr>
            </w:div>
            <w:div w:id="2108690056">
              <w:marLeft w:val="0"/>
              <w:marRight w:val="0"/>
              <w:marTop w:val="0"/>
              <w:marBottom w:val="0"/>
              <w:divBdr>
                <w:top w:val="none" w:sz="0" w:space="0" w:color="auto"/>
                <w:left w:val="none" w:sz="0" w:space="0" w:color="auto"/>
                <w:bottom w:val="none" w:sz="0" w:space="0" w:color="auto"/>
                <w:right w:val="none" w:sz="0" w:space="0" w:color="auto"/>
              </w:divBdr>
            </w:div>
            <w:div w:id="2110150884">
              <w:marLeft w:val="0"/>
              <w:marRight w:val="0"/>
              <w:marTop w:val="0"/>
              <w:marBottom w:val="0"/>
              <w:divBdr>
                <w:top w:val="none" w:sz="0" w:space="0" w:color="auto"/>
                <w:left w:val="none" w:sz="0" w:space="0" w:color="auto"/>
                <w:bottom w:val="none" w:sz="0" w:space="0" w:color="auto"/>
                <w:right w:val="none" w:sz="0" w:space="0" w:color="auto"/>
              </w:divBdr>
            </w:div>
            <w:div w:id="213459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007184">
      <w:bodyDiv w:val="1"/>
      <w:marLeft w:val="0"/>
      <w:marRight w:val="0"/>
      <w:marTop w:val="0"/>
      <w:marBottom w:val="0"/>
      <w:divBdr>
        <w:top w:val="none" w:sz="0" w:space="0" w:color="auto"/>
        <w:left w:val="none" w:sz="0" w:space="0" w:color="auto"/>
        <w:bottom w:val="none" w:sz="0" w:space="0" w:color="auto"/>
        <w:right w:val="none" w:sz="0" w:space="0" w:color="auto"/>
      </w:divBdr>
    </w:div>
    <w:div w:id="1586720191">
      <w:bodyDiv w:val="1"/>
      <w:marLeft w:val="0"/>
      <w:marRight w:val="0"/>
      <w:marTop w:val="0"/>
      <w:marBottom w:val="0"/>
      <w:divBdr>
        <w:top w:val="none" w:sz="0" w:space="0" w:color="auto"/>
        <w:left w:val="none" w:sz="0" w:space="0" w:color="auto"/>
        <w:bottom w:val="none" w:sz="0" w:space="0" w:color="auto"/>
        <w:right w:val="none" w:sz="0" w:space="0" w:color="auto"/>
      </w:divBdr>
    </w:div>
    <w:div w:id="1592353627">
      <w:bodyDiv w:val="1"/>
      <w:marLeft w:val="0"/>
      <w:marRight w:val="0"/>
      <w:marTop w:val="0"/>
      <w:marBottom w:val="0"/>
      <w:divBdr>
        <w:top w:val="none" w:sz="0" w:space="0" w:color="auto"/>
        <w:left w:val="none" w:sz="0" w:space="0" w:color="auto"/>
        <w:bottom w:val="none" w:sz="0" w:space="0" w:color="auto"/>
        <w:right w:val="none" w:sz="0" w:space="0" w:color="auto"/>
      </w:divBdr>
    </w:div>
    <w:div w:id="1602639318">
      <w:bodyDiv w:val="1"/>
      <w:marLeft w:val="0"/>
      <w:marRight w:val="0"/>
      <w:marTop w:val="0"/>
      <w:marBottom w:val="0"/>
      <w:divBdr>
        <w:top w:val="none" w:sz="0" w:space="0" w:color="auto"/>
        <w:left w:val="none" w:sz="0" w:space="0" w:color="auto"/>
        <w:bottom w:val="none" w:sz="0" w:space="0" w:color="auto"/>
        <w:right w:val="none" w:sz="0" w:space="0" w:color="auto"/>
      </w:divBdr>
    </w:div>
    <w:div w:id="1629626502">
      <w:bodyDiv w:val="1"/>
      <w:marLeft w:val="0"/>
      <w:marRight w:val="0"/>
      <w:marTop w:val="0"/>
      <w:marBottom w:val="0"/>
      <w:divBdr>
        <w:top w:val="none" w:sz="0" w:space="0" w:color="auto"/>
        <w:left w:val="none" w:sz="0" w:space="0" w:color="auto"/>
        <w:bottom w:val="none" w:sz="0" w:space="0" w:color="auto"/>
        <w:right w:val="none" w:sz="0" w:space="0" w:color="auto"/>
      </w:divBdr>
    </w:div>
    <w:div w:id="1631403121">
      <w:bodyDiv w:val="1"/>
      <w:marLeft w:val="0"/>
      <w:marRight w:val="0"/>
      <w:marTop w:val="0"/>
      <w:marBottom w:val="0"/>
      <w:divBdr>
        <w:top w:val="none" w:sz="0" w:space="0" w:color="auto"/>
        <w:left w:val="none" w:sz="0" w:space="0" w:color="auto"/>
        <w:bottom w:val="none" w:sz="0" w:space="0" w:color="auto"/>
        <w:right w:val="none" w:sz="0" w:space="0" w:color="auto"/>
      </w:divBdr>
    </w:div>
    <w:div w:id="1636837935">
      <w:bodyDiv w:val="1"/>
      <w:marLeft w:val="0"/>
      <w:marRight w:val="0"/>
      <w:marTop w:val="0"/>
      <w:marBottom w:val="0"/>
      <w:divBdr>
        <w:top w:val="none" w:sz="0" w:space="0" w:color="auto"/>
        <w:left w:val="none" w:sz="0" w:space="0" w:color="auto"/>
        <w:bottom w:val="none" w:sz="0" w:space="0" w:color="auto"/>
        <w:right w:val="none" w:sz="0" w:space="0" w:color="auto"/>
      </w:divBdr>
    </w:div>
    <w:div w:id="1638416091">
      <w:bodyDiv w:val="1"/>
      <w:marLeft w:val="0"/>
      <w:marRight w:val="0"/>
      <w:marTop w:val="0"/>
      <w:marBottom w:val="0"/>
      <w:divBdr>
        <w:top w:val="none" w:sz="0" w:space="0" w:color="auto"/>
        <w:left w:val="none" w:sz="0" w:space="0" w:color="auto"/>
        <w:bottom w:val="none" w:sz="0" w:space="0" w:color="auto"/>
        <w:right w:val="none" w:sz="0" w:space="0" w:color="auto"/>
      </w:divBdr>
    </w:div>
    <w:div w:id="1640114151">
      <w:bodyDiv w:val="1"/>
      <w:marLeft w:val="0"/>
      <w:marRight w:val="0"/>
      <w:marTop w:val="0"/>
      <w:marBottom w:val="0"/>
      <w:divBdr>
        <w:top w:val="none" w:sz="0" w:space="0" w:color="auto"/>
        <w:left w:val="none" w:sz="0" w:space="0" w:color="auto"/>
        <w:bottom w:val="none" w:sz="0" w:space="0" w:color="auto"/>
        <w:right w:val="none" w:sz="0" w:space="0" w:color="auto"/>
      </w:divBdr>
    </w:div>
    <w:div w:id="1641232473">
      <w:bodyDiv w:val="1"/>
      <w:marLeft w:val="0"/>
      <w:marRight w:val="0"/>
      <w:marTop w:val="0"/>
      <w:marBottom w:val="0"/>
      <w:divBdr>
        <w:top w:val="none" w:sz="0" w:space="0" w:color="auto"/>
        <w:left w:val="none" w:sz="0" w:space="0" w:color="auto"/>
        <w:bottom w:val="none" w:sz="0" w:space="0" w:color="auto"/>
        <w:right w:val="none" w:sz="0" w:space="0" w:color="auto"/>
      </w:divBdr>
    </w:div>
    <w:div w:id="1650552543">
      <w:bodyDiv w:val="1"/>
      <w:marLeft w:val="0"/>
      <w:marRight w:val="0"/>
      <w:marTop w:val="0"/>
      <w:marBottom w:val="0"/>
      <w:divBdr>
        <w:top w:val="none" w:sz="0" w:space="0" w:color="auto"/>
        <w:left w:val="none" w:sz="0" w:space="0" w:color="auto"/>
        <w:bottom w:val="none" w:sz="0" w:space="0" w:color="auto"/>
        <w:right w:val="none" w:sz="0" w:space="0" w:color="auto"/>
      </w:divBdr>
    </w:div>
    <w:div w:id="1663507293">
      <w:bodyDiv w:val="1"/>
      <w:marLeft w:val="0"/>
      <w:marRight w:val="0"/>
      <w:marTop w:val="0"/>
      <w:marBottom w:val="0"/>
      <w:divBdr>
        <w:top w:val="none" w:sz="0" w:space="0" w:color="auto"/>
        <w:left w:val="none" w:sz="0" w:space="0" w:color="auto"/>
        <w:bottom w:val="none" w:sz="0" w:space="0" w:color="auto"/>
        <w:right w:val="none" w:sz="0" w:space="0" w:color="auto"/>
      </w:divBdr>
    </w:div>
    <w:div w:id="1668828129">
      <w:bodyDiv w:val="1"/>
      <w:marLeft w:val="0"/>
      <w:marRight w:val="0"/>
      <w:marTop w:val="0"/>
      <w:marBottom w:val="0"/>
      <w:divBdr>
        <w:top w:val="none" w:sz="0" w:space="0" w:color="auto"/>
        <w:left w:val="none" w:sz="0" w:space="0" w:color="auto"/>
        <w:bottom w:val="none" w:sz="0" w:space="0" w:color="auto"/>
        <w:right w:val="none" w:sz="0" w:space="0" w:color="auto"/>
      </w:divBdr>
    </w:div>
    <w:div w:id="1672294166">
      <w:bodyDiv w:val="1"/>
      <w:marLeft w:val="0"/>
      <w:marRight w:val="0"/>
      <w:marTop w:val="0"/>
      <w:marBottom w:val="0"/>
      <w:divBdr>
        <w:top w:val="none" w:sz="0" w:space="0" w:color="auto"/>
        <w:left w:val="none" w:sz="0" w:space="0" w:color="auto"/>
        <w:bottom w:val="none" w:sz="0" w:space="0" w:color="auto"/>
        <w:right w:val="none" w:sz="0" w:space="0" w:color="auto"/>
      </w:divBdr>
      <w:divsChild>
        <w:div w:id="1330477067">
          <w:marLeft w:val="0"/>
          <w:marRight w:val="0"/>
          <w:marTop w:val="0"/>
          <w:marBottom w:val="0"/>
          <w:divBdr>
            <w:top w:val="none" w:sz="0" w:space="0" w:color="auto"/>
            <w:left w:val="none" w:sz="0" w:space="0" w:color="auto"/>
            <w:bottom w:val="none" w:sz="0" w:space="0" w:color="auto"/>
            <w:right w:val="none" w:sz="0" w:space="0" w:color="auto"/>
          </w:divBdr>
          <w:divsChild>
            <w:div w:id="894467490">
              <w:marLeft w:val="0"/>
              <w:marRight w:val="0"/>
              <w:marTop w:val="0"/>
              <w:marBottom w:val="0"/>
              <w:divBdr>
                <w:top w:val="none" w:sz="0" w:space="0" w:color="auto"/>
                <w:left w:val="none" w:sz="0" w:space="0" w:color="auto"/>
                <w:bottom w:val="none" w:sz="0" w:space="0" w:color="auto"/>
                <w:right w:val="none" w:sz="0" w:space="0" w:color="auto"/>
              </w:divBdr>
            </w:div>
          </w:divsChild>
        </w:div>
        <w:div w:id="1387990395">
          <w:marLeft w:val="0"/>
          <w:marRight w:val="0"/>
          <w:marTop w:val="0"/>
          <w:marBottom w:val="0"/>
          <w:divBdr>
            <w:top w:val="none" w:sz="0" w:space="0" w:color="auto"/>
            <w:left w:val="none" w:sz="0" w:space="0" w:color="auto"/>
            <w:bottom w:val="none" w:sz="0" w:space="0" w:color="auto"/>
            <w:right w:val="none" w:sz="0" w:space="0" w:color="auto"/>
          </w:divBdr>
          <w:divsChild>
            <w:div w:id="177409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64906">
      <w:bodyDiv w:val="1"/>
      <w:marLeft w:val="0"/>
      <w:marRight w:val="0"/>
      <w:marTop w:val="0"/>
      <w:marBottom w:val="0"/>
      <w:divBdr>
        <w:top w:val="none" w:sz="0" w:space="0" w:color="auto"/>
        <w:left w:val="none" w:sz="0" w:space="0" w:color="auto"/>
        <w:bottom w:val="none" w:sz="0" w:space="0" w:color="auto"/>
        <w:right w:val="none" w:sz="0" w:space="0" w:color="auto"/>
      </w:divBdr>
    </w:div>
    <w:div w:id="1682514865">
      <w:bodyDiv w:val="1"/>
      <w:marLeft w:val="0"/>
      <w:marRight w:val="0"/>
      <w:marTop w:val="0"/>
      <w:marBottom w:val="0"/>
      <w:divBdr>
        <w:top w:val="none" w:sz="0" w:space="0" w:color="auto"/>
        <w:left w:val="none" w:sz="0" w:space="0" w:color="auto"/>
        <w:bottom w:val="none" w:sz="0" w:space="0" w:color="auto"/>
        <w:right w:val="none" w:sz="0" w:space="0" w:color="auto"/>
      </w:divBdr>
    </w:div>
    <w:div w:id="1687173053">
      <w:bodyDiv w:val="1"/>
      <w:marLeft w:val="0"/>
      <w:marRight w:val="0"/>
      <w:marTop w:val="0"/>
      <w:marBottom w:val="0"/>
      <w:divBdr>
        <w:top w:val="none" w:sz="0" w:space="0" w:color="auto"/>
        <w:left w:val="none" w:sz="0" w:space="0" w:color="auto"/>
        <w:bottom w:val="none" w:sz="0" w:space="0" w:color="auto"/>
        <w:right w:val="none" w:sz="0" w:space="0" w:color="auto"/>
      </w:divBdr>
    </w:div>
    <w:div w:id="1696344497">
      <w:bodyDiv w:val="1"/>
      <w:marLeft w:val="0"/>
      <w:marRight w:val="0"/>
      <w:marTop w:val="0"/>
      <w:marBottom w:val="0"/>
      <w:divBdr>
        <w:top w:val="none" w:sz="0" w:space="0" w:color="auto"/>
        <w:left w:val="none" w:sz="0" w:space="0" w:color="auto"/>
        <w:bottom w:val="none" w:sz="0" w:space="0" w:color="auto"/>
        <w:right w:val="none" w:sz="0" w:space="0" w:color="auto"/>
      </w:divBdr>
    </w:div>
    <w:div w:id="1697081322">
      <w:bodyDiv w:val="1"/>
      <w:marLeft w:val="0"/>
      <w:marRight w:val="0"/>
      <w:marTop w:val="0"/>
      <w:marBottom w:val="0"/>
      <w:divBdr>
        <w:top w:val="none" w:sz="0" w:space="0" w:color="auto"/>
        <w:left w:val="none" w:sz="0" w:space="0" w:color="auto"/>
        <w:bottom w:val="none" w:sz="0" w:space="0" w:color="auto"/>
        <w:right w:val="none" w:sz="0" w:space="0" w:color="auto"/>
      </w:divBdr>
    </w:div>
    <w:div w:id="1707949985">
      <w:bodyDiv w:val="1"/>
      <w:marLeft w:val="0"/>
      <w:marRight w:val="0"/>
      <w:marTop w:val="0"/>
      <w:marBottom w:val="0"/>
      <w:divBdr>
        <w:top w:val="none" w:sz="0" w:space="0" w:color="auto"/>
        <w:left w:val="none" w:sz="0" w:space="0" w:color="auto"/>
        <w:bottom w:val="none" w:sz="0" w:space="0" w:color="auto"/>
        <w:right w:val="none" w:sz="0" w:space="0" w:color="auto"/>
      </w:divBdr>
    </w:div>
    <w:div w:id="1710033722">
      <w:bodyDiv w:val="1"/>
      <w:marLeft w:val="0"/>
      <w:marRight w:val="0"/>
      <w:marTop w:val="0"/>
      <w:marBottom w:val="0"/>
      <w:divBdr>
        <w:top w:val="none" w:sz="0" w:space="0" w:color="auto"/>
        <w:left w:val="none" w:sz="0" w:space="0" w:color="auto"/>
        <w:bottom w:val="none" w:sz="0" w:space="0" w:color="auto"/>
        <w:right w:val="none" w:sz="0" w:space="0" w:color="auto"/>
      </w:divBdr>
    </w:div>
    <w:div w:id="1737776016">
      <w:bodyDiv w:val="1"/>
      <w:marLeft w:val="0"/>
      <w:marRight w:val="0"/>
      <w:marTop w:val="0"/>
      <w:marBottom w:val="0"/>
      <w:divBdr>
        <w:top w:val="none" w:sz="0" w:space="0" w:color="auto"/>
        <w:left w:val="none" w:sz="0" w:space="0" w:color="auto"/>
        <w:bottom w:val="none" w:sz="0" w:space="0" w:color="auto"/>
        <w:right w:val="none" w:sz="0" w:space="0" w:color="auto"/>
      </w:divBdr>
    </w:div>
    <w:div w:id="1754546985">
      <w:bodyDiv w:val="1"/>
      <w:marLeft w:val="0"/>
      <w:marRight w:val="0"/>
      <w:marTop w:val="0"/>
      <w:marBottom w:val="0"/>
      <w:divBdr>
        <w:top w:val="none" w:sz="0" w:space="0" w:color="auto"/>
        <w:left w:val="none" w:sz="0" w:space="0" w:color="auto"/>
        <w:bottom w:val="none" w:sz="0" w:space="0" w:color="auto"/>
        <w:right w:val="none" w:sz="0" w:space="0" w:color="auto"/>
      </w:divBdr>
    </w:div>
    <w:div w:id="1757630708">
      <w:bodyDiv w:val="1"/>
      <w:marLeft w:val="0"/>
      <w:marRight w:val="0"/>
      <w:marTop w:val="0"/>
      <w:marBottom w:val="0"/>
      <w:divBdr>
        <w:top w:val="none" w:sz="0" w:space="0" w:color="auto"/>
        <w:left w:val="none" w:sz="0" w:space="0" w:color="auto"/>
        <w:bottom w:val="none" w:sz="0" w:space="0" w:color="auto"/>
        <w:right w:val="none" w:sz="0" w:space="0" w:color="auto"/>
      </w:divBdr>
    </w:div>
    <w:div w:id="1763644406">
      <w:bodyDiv w:val="1"/>
      <w:marLeft w:val="0"/>
      <w:marRight w:val="0"/>
      <w:marTop w:val="0"/>
      <w:marBottom w:val="0"/>
      <w:divBdr>
        <w:top w:val="none" w:sz="0" w:space="0" w:color="auto"/>
        <w:left w:val="none" w:sz="0" w:space="0" w:color="auto"/>
        <w:bottom w:val="none" w:sz="0" w:space="0" w:color="auto"/>
        <w:right w:val="none" w:sz="0" w:space="0" w:color="auto"/>
      </w:divBdr>
      <w:divsChild>
        <w:div w:id="524170276">
          <w:marLeft w:val="480"/>
          <w:marRight w:val="0"/>
          <w:marTop w:val="0"/>
          <w:marBottom w:val="0"/>
          <w:divBdr>
            <w:top w:val="none" w:sz="0" w:space="0" w:color="auto"/>
            <w:left w:val="none" w:sz="0" w:space="0" w:color="auto"/>
            <w:bottom w:val="none" w:sz="0" w:space="0" w:color="auto"/>
            <w:right w:val="none" w:sz="0" w:space="0" w:color="auto"/>
          </w:divBdr>
          <w:divsChild>
            <w:div w:id="114250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346938">
      <w:bodyDiv w:val="1"/>
      <w:marLeft w:val="0"/>
      <w:marRight w:val="0"/>
      <w:marTop w:val="0"/>
      <w:marBottom w:val="0"/>
      <w:divBdr>
        <w:top w:val="none" w:sz="0" w:space="0" w:color="auto"/>
        <w:left w:val="none" w:sz="0" w:space="0" w:color="auto"/>
        <w:bottom w:val="none" w:sz="0" w:space="0" w:color="auto"/>
        <w:right w:val="none" w:sz="0" w:space="0" w:color="auto"/>
      </w:divBdr>
      <w:divsChild>
        <w:div w:id="1765684988">
          <w:marLeft w:val="0"/>
          <w:marRight w:val="0"/>
          <w:marTop w:val="0"/>
          <w:marBottom w:val="0"/>
          <w:divBdr>
            <w:top w:val="none" w:sz="0" w:space="0" w:color="auto"/>
            <w:left w:val="none" w:sz="0" w:space="0" w:color="auto"/>
            <w:bottom w:val="none" w:sz="0" w:space="0" w:color="auto"/>
            <w:right w:val="none" w:sz="0" w:space="0" w:color="auto"/>
          </w:divBdr>
          <w:divsChild>
            <w:div w:id="31052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703106">
      <w:bodyDiv w:val="1"/>
      <w:marLeft w:val="0"/>
      <w:marRight w:val="0"/>
      <w:marTop w:val="0"/>
      <w:marBottom w:val="0"/>
      <w:divBdr>
        <w:top w:val="none" w:sz="0" w:space="0" w:color="auto"/>
        <w:left w:val="none" w:sz="0" w:space="0" w:color="auto"/>
        <w:bottom w:val="none" w:sz="0" w:space="0" w:color="auto"/>
        <w:right w:val="none" w:sz="0" w:space="0" w:color="auto"/>
      </w:divBdr>
    </w:div>
    <w:div w:id="1779909622">
      <w:bodyDiv w:val="1"/>
      <w:marLeft w:val="0"/>
      <w:marRight w:val="0"/>
      <w:marTop w:val="0"/>
      <w:marBottom w:val="0"/>
      <w:divBdr>
        <w:top w:val="none" w:sz="0" w:space="0" w:color="auto"/>
        <w:left w:val="none" w:sz="0" w:space="0" w:color="auto"/>
        <w:bottom w:val="none" w:sz="0" w:space="0" w:color="auto"/>
        <w:right w:val="none" w:sz="0" w:space="0" w:color="auto"/>
      </w:divBdr>
      <w:divsChild>
        <w:div w:id="700284739">
          <w:marLeft w:val="0"/>
          <w:marRight w:val="0"/>
          <w:marTop w:val="0"/>
          <w:marBottom w:val="0"/>
          <w:divBdr>
            <w:top w:val="none" w:sz="0" w:space="0" w:color="auto"/>
            <w:left w:val="none" w:sz="0" w:space="0" w:color="auto"/>
            <w:bottom w:val="none" w:sz="0" w:space="0" w:color="auto"/>
            <w:right w:val="none" w:sz="0" w:space="0" w:color="auto"/>
          </w:divBdr>
          <w:divsChild>
            <w:div w:id="1298336112">
              <w:marLeft w:val="0"/>
              <w:marRight w:val="0"/>
              <w:marTop w:val="0"/>
              <w:marBottom w:val="0"/>
              <w:divBdr>
                <w:top w:val="none" w:sz="0" w:space="0" w:color="auto"/>
                <w:left w:val="none" w:sz="0" w:space="0" w:color="auto"/>
                <w:bottom w:val="none" w:sz="0" w:space="0" w:color="auto"/>
                <w:right w:val="none" w:sz="0" w:space="0" w:color="auto"/>
              </w:divBdr>
              <w:divsChild>
                <w:div w:id="68324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63077">
      <w:bodyDiv w:val="1"/>
      <w:marLeft w:val="0"/>
      <w:marRight w:val="0"/>
      <w:marTop w:val="0"/>
      <w:marBottom w:val="0"/>
      <w:divBdr>
        <w:top w:val="none" w:sz="0" w:space="0" w:color="auto"/>
        <w:left w:val="none" w:sz="0" w:space="0" w:color="auto"/>
        <w:bottom w:val="none" w:sz="0" w:space="0" w:color="auto"/>
        <w:right w:val="none" w:sz="0" w:space="0" w:color="auto"/>
      </w:divBdr>
    </w:div>
    <w:div w:id="1786315988">
      <w:bodyDiv w:val="1"/>
      <w:marLeft w:val="0"/>
      <w:marRight w:val="0"/>
      <w:marTop w:val="0"/>
      <w:marBottom w:val="0"/>
      <w:divBdr>
        <w:top w:val="none" w:sz="0" w:space="0" w:color="auto"/>
        <w:left w:val="none" w:sz="0" w:space="0" w:color="auto"/>
        <w:bottom w:val="none" w:sz="0" w:space="0" w:color="auto"/>
        <w:right w:val="none" w:sz="0" w:space="0" w:color="auto"/>
      </w:divBdr>
    </w:div>
    <w:div w:id="1792742348">
      <w:bodyDiv w:val="1"/>
      <w:marLeft w:val="0"/>
      <w:marRight w:val="0"/>
      <w:marTop w:val="0"/>
      <w:marBottom w:val="0"/>
      <w:divBdr>
        <w:top w:val="none" w:sz="0" w:space="0" w:color="auto"/>
        <w:left w:val="none" w:sz="0" w:space="0" w:color="auto"/>
        <w:bottom w:val="none" w:sz="0" w:space="0" w:color="auto"/>
        <w:right w:val="none" w:sz="0" w:space="0" w:color="auto"/>
      </w:divBdr>
    </w:div>
    <w:div w:id="1798643140">
      <w:bodyDiv w:val="1"/>
      <w:marLeft w:val="0"/>
      <w:marRight w:val="0"/>
      <w:marTop w:val="0"/>
      <w:marBottom w:val="0"/>
      <w:divBdr>
        <w:top w:val="none" w:sz="0" w:space="0" w:color="auto"/>
        <w:left w:val="none" w:sz="0" w:space="0" w:color="auto"/>
        <w:bottom w:val="none" w:sz="0" w:space="0" w:color="auto"/>
        <w:right w:val="none" w:sz="0" w:space="0" w:color="auto"/>
      </w:divBdr>
    </w:div>
    <w:div w:id="1803965201">
      <w:bodyDiv w:val="1"/>
      <w:marLeft w:val="0"/>
      <w:marRight w:val="0"/>
      <w:marTop w:val="0"/>
      <w:marBottom w:val="0"/>
      <w:divBdr>
        <w:top w:val="none" w:sz="0" w:space="0" w:color="auto"/>
        <w:left w:val="none" w:sz="0" w:space="0" w:color="auto"/>
        <w:bottom w:val="none" w:sz="0" w:space="0" w:color="auto"/>
        <w:right w:val="none" w:sz="0" w:space="0" w:color="auto"/>
      </w:divBdr>
    </w:div>
    <w:div w:id="1806464524">
      <w:bodyDiv w:val="1"/>
      <w:marLeft w:val="0"/>
      <w:marRight w:val="0"/>
      <w:marTop w:val="0"/>
      <w:marBottom w:val="0"/>
      <w:divBdr>
        <w:top w:val="none" w:sz="0" w:space="0" w:color="auto"/>
        <w:left w:val="none" w:sz="0" w:space="0" w:color="auto"/>
        <w:bottom w:val="none" w:sz="0" w:space="0" w:color="auto"/>
        <w:right w:val="none" w:sz="0" w:space="0" w:color="auto"/>
      </w:divBdr>
    </w:div>
    <w:div w:id="1810970685">
      <w:bodyDiv w:val="1"/>
      <w:marLeft w:val="0"/>
      <w:marRight w:val="0"/>
      <w:marTop w:val="0"/>
      <w:marBottom w:val="0"/>
      <w:divBdr>
        <w:top w:val="none" w:sz="0" w:space="0" w:color="auto"/>
        <w:left w:val="none" w:sz="0" w:space="0" w:color="auto"/>
        <w:bottom w:val="none" w:sz="0" w:space="0" w:color="auto"/>
        <w:right w:val="none" w:sz="0" w:space="0" w:color="auto"/>
      </w:divBdr>
      <w:divsChild>
        <w:div w:id="113908537">
          <w:marLeft w:val="0"/>
          <w:marRight w:val="0"/>
          <w:marTop w:val="0"/>
          <w:marBottom w:val="0"/>
          <w:divBdr>
            <w:top w:val="none" w:sz="0" w:space="0" w:color="auto"/>
            <w:left w:val="none" w:sz="0" w:space="0" w:color="auto"/>
            <w:bottom w:val="none" w:sz="0" w:space="0" w:color="auto"/>
            <w:right w:val="none" w:sz="0" w:space="0" w:color="auto"/>
          </w:divBdr>
          <w:divsChild>
            <w:div w:id="131236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163814">
      <w:bodyDiv w:val="1"/>
      <w:marLeft w:val="0"/>
      <w:marRight w:val="0"/>
      <w:marTop w:val="0"/>
      <w:marBottom w:val="0"/>
      <w:divBdr>
        <w:top w:val="none" w:sz="0" w:space="0" w:color="auto"/>
        <w:left w:val="none" w:sz="0" w:space="0" w:color="auto"/>
        <w:bottom w:val="none" w:sz="0" w:space="0" w:color="auto"/>
        <w:right w:val="none" w:sz="0" w:space="0" w:color="auto"/>
      </w:divBdr>
    </w:div>
    <w:div w:id="1832939489">
      <w:bodyDiv w:val="1"/>
      <w:marLeft w:val="0"/>
      <w:marRight w:val="0"/>
      <w:marTop w:val="0"/>
      <w:marBottom w:val="0"/>
      <w:divBdr>
        <w:top w:val="none" w:sz="0" w:space="0" w:color="auto"/>
        <w:left w:val="none" w:sz="0" w:space="0" w:color="auto"/>
        <w:bottom w:val="none" w:sz="0" w:space="0" w:color="auto"/>
        <w:right w:val="none" w:sz="0" w:space="0" w:color="auto"/>
      </w:divBdr>
    </w:div>
    <w:div w:id="1838106539">
      <w:bodyDiv w:val="1"/>
      <w:marLeft w:val="0"/>
      <w:marRight w:val="0"/>
      <w:marTop w:val="0"/>
      <w:marBottom w:val="0"/>
      <w:divBdr>
        <w:top w:val="none" w:sz="0" w:space="0" w:color="auto"/>
        <w:left w:val="none" w:sz="0" w:space="0" w:color="auto"/>
        <w:bottom w:val="none" w:sz="0" w:space="0" w:color="auto"/>
        <w:right w:val="none" w:sz="0" w:space="0" w:color="auto"/>
      </w:divBdr>
    </w:div>
    <w:div w:id="1838113808">
      <w:bodyDiv w:val="1"/>
      <w:marLeft w:val="0"/>
      <w:marRight w:val="0"/>
      <w:marTop w:val="0"/>
      <w:marBottom w:val="0"/>
      <w:divBdr>
        <w:top w:val="none" w:sz="0" w:space="0" w:color="auto"/>
        <w:left w:val="none" w:sz="0" w:space="0" w:color="auto"/>
        <w:bottom w:val="none" w:sz="0" w:space="0" w:color="auto"/>
        <w:right w:val="none" w:sz="0" w:space="0" w:color="auto"/>
      </w:divBdr>
    </w:div>
    <w:div w:id="1844199954">
      <w:bodyDiv w:val="1"/>
      <w:marLeft w:val="0"/>
      <w:marRight w:val="0"/>
      <w:marTop w:val="0"/>
      <w:marBottom w:val="0"/>
      <w:divBdr>
        <w:top w:val="none" w:sz="0" w:space="0" w:color="auto"/>
        <w:left w:val="none" w:sz="0" w:space="0" w:color="auto"/>
        <w:bottom w:val="none" w:sz="0" w:space="0" w:color="auto"/>
        <w:right w:val="none" w:sz="0" w:space="0" w:color="auto"/>
      </w:divBdr>
    </w:div>
    <w:div w:id="1850755425">
      <w:bodyDiv w:val="1"/>
      <w:marLeft w:val="0"/>
      <w:marRight w:val="0"/>
      <w:marTop w:val="0"/>
      <w:marBottom w:val="0"/>
      <w:divBdr>
        <w:top w:val="none" w:sz="0" w:space="0" w:color="auto"/>
        <w:left w:val="none" w:sz="0" w:space="0" w:color="auto"/>
        <w:bottom w:val="none" w:sz="0" w:space="0" w:color="auto"/>
        <w:right w:val="none" w:sz="0" w:space="0" w:color="auto"/>
      </w:divBdr>
    </w:div>
    <w:div w:id="1858420171">
      <w:bodyDiv w:val="1"/>
      <w:marLeft w:val="0"/>
      <w:marRight w:val="0"/>
      <w:marTop w:val="0"/>
      <w:marBottom w:val="0"/>
      <w:divBdr>
        <w:top w:val="none" w:sz="0" w:space="0" w:color="auto"/>
        <w:left w:val="none" w:sz="0" w:space="0" w:color="auto"/>
        <w:bottom w:val="none" w:sz="0" w:space="0" w:color="auto"/>
        <w:right w:val="none" w:sz="0" w:space="0" w:color="auto"/>
      </w:divBdr>
    </w:div>
    <w:div w:id="1861163209">
      <w:bodyDiv w:val="1"/>
      <w:marLeft w:val="0"/>
      <w:marRight w:val="0"/>
      <w:marTop w:val="0"/>
      <w:marBottom w:val="0"/>
      <w:divBdr>
        <w:top w:val="none" w:sz="0" w:space="0" w:color="auto"/>
        <w:left w:val="none" w:sz="0" w:space="0" w:color="auto"/>
        <w:bottom w:val="none" w:sz="0" w:space="0" w:color="auto"/>
        <w:right w:val="none" w:sz="0" w:space="0" w:color="auto"/>
      </w:divBdr>
      <w:divsChild>
        <w:div w:id="906500978">
          <w:marLeft w:val="0"/>
          <w:marRight w:val="0"/>
          <w:marTop w:val="0"/>
          <w:marBottom w:val="0"/>
          <w:divBdr>
            <w:top w:val="none" w:sz="0" w:space="0" w:color="auto"/>
            <w:left w:val="none" w:sz="0" w:space="0" w:color="auto"/>
            <w:bottom w:val="none" w:sz="0" w:space="0" w:color="auto"/>
            <w:right w:val="none" w:sz="0" w:space="0" w:color="auto"/>
          </w:divBdr>
          <w:divsChild>
            <w:div w:id="751660685">
              <w:marLeft w:val="0"/>
              <w:marRight w:val="0"/>
              <w:marTop w:val="0"/>
              <w:marBottom w:val="0"/>
              <w:divBdr>
                <w:top w:val="none" w:sz="0" w:space="0" w:color="auto"/>
                <w:left w:val="none" w:sz="0" w:space="0" w:color="auto"/>
                <w:bottom w:val="none" w:sz="0" w:space="0" w:color="auto"/>
                <w:right w:val="none" w:sz="0" w:space="0" w:color="auto"/>
              </w:divBdr>
              <w:divsChild>
                <w:div w:id="353136">
                  <w:marLeft w:val="0"/>
                  <w:marRight w:val="0"/>
                  <w:marTop w:val="0"/>
                  <w:marBottom w:val="0"/>
                  <w:divBdr>
                    <w:top w:val="none" w:sz="0" w:space="0" w:color="auto"/>
                    <w:left w:val="none" w:sz="0" w:space="0" w:color="auto"/>
                    <w:bottom w:val="none" w:sz="0" w:space="0" w:color="auto"/>
                    <w:right w:val="none" w:sz="0" w:space="0" w:color="auto"/>
                  </w:divBdr>
                  <w:divsChild>
                    <w:div w:id="1547571982">
                      <w:marLeft w:val="0"/>
                      <w:marRight w:val="0"/>
                      <w:marTop w:val="0"/>
                      <w:marBottom w:val="0"/>
                      <w:divBdr>
                        <w:top w:val="none" w:sz="0" w:space="0" w:color="auto"/>
                        <w:left w:val="none" w:sz="0" w:space="0" w:color="auto"/>
                        <w:bottom w:val="none" w:sz="0" w:space="0" w:color="auto"/>
                        <w:right w:val="none" w:sz="0" w:space="0" w:color="auto"/>
                      </w:divBdr>
                      <w:divsChild>
                        <w:div w:id="43301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454546">
      <w:bodyDiv w:val="1"/>
      <w:marLeft w:val="0"/>
      <w:marRight w:val="0"/>
      <w:marTop w:val="0"/>
      <w:marBottom w:val="0"/>
      <w:divBdr>
        <w:top w:val="none" w:sz="0" w:space="0" w:color="auto"/>
        <w:left w:val="none" w:sz="0" w:space="0" w:color="auto"/>
        <w:bottom w:val="none" w:sz="0" w:space="0" w:color="auto"/>
        <w:right w:val="none" w:sz="0" w:space="0" w:color="auto"/>
      </w:divBdr>
      <w:divsChild>
        <w:div w:id="500318439">
          <w:marLeft w:val="480"/>
          <w:marRight w:val="0"/>
          <w:marTop w:val="0"/>
          <w:marBottom w:val="0"/>
          <w:divBdr>
            <w:top w:val="none" w:sz="0" w:space="0" w:color="auto"/>
            <w:left w:val="none" w:sz="0" w:space="0" w:color="auto"/>
            <w:bottom w:val="none" w:sz="0" w:space="0" w:color="auto"/>
            <w:right w:val="none" w:sz="0" w:space="0" w:color="auto"/>
          </w:divBdr>
          <w:divsChild>
            <w:div w:id="121871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8657">
      <w:bodyDiv w:val="1"/>
      <w:marLeft w:val="0"/>
      <w:marRight w:val="0"/>
      <w:marTop w:val="0"/>
      <w:marBottom w:val="0"/>
      <w:divBdr>
        <w:top w:val="none" w:sz="0" w:space="0" w:color="auto"/>
        <w:left w:val="none" w:sz="0" w:space="0" w:color="auto"/>
        <w:bottom w:val="none" w:sz="0" w:space="0" w:color="auto"/>
        <w:right w:val="none" w:sz="0" w:space="0" w:color="auto"/>
      </w:divBdr>
    </w:div>
    <w:div w:id="1877885730">
      <w:bodyDiv w:val="1"/>
      <w:marLeft w:val="0"/>
      <w:marRight w:val="0"/>
      <w:marTop w:val="0"/>
      <w:marBottom w:val="0"/>
      <w:divBdr>
        <w:top w:val="none" w:sz="0" w:space="0" w:color="auto"/>
        <w:left w:val="none" w:sz="0" w:space="0" w:color="auto"/>
        <w:bottom w:val="none" w:sz="0" w:space="0" w:color="auto"/>
        <w:right w:val="none" w:sz="0" w:space="0" w:color="auto"/>
      </w:divBdr>
    </w:div>
    <w:div w:id="1887571473">
      <w:bodyDiv w:val="1"/>
      <w:marLeft w:val="0"/>
      <w:marRight w:val="0"/>
      <w:marTop w:val="0"/>
      <w:marBottom w:val="0"/>
      <w:divBdr>
        <w:top w:val="none" w:sz="0" w:space="0" w:color="auto"/>
        <w:left w:val="none" w:sz="0" w:space="0" w:color="auto"/>
        <w:bottom w:val="none" w:sz="0" w:space="0" w:color="auto"/>
        <w:right w:val="none" w:sz="0" w:space="0" w:color="auto"/>
      </w:divBdr>
    </w:div>
    <w:div w:id="1890871061">
      <w:bodyDiv w:val="1"/>
      <w:marLeft w:val="0"/>
      <w:marRight w:val="0"/>
      <w:marTop w:val="0"/>
      <w:marBottom w:val="0"/>
      <w:divBdr>
        <w:top w:val="none" w:sz="0" w:space="0" w:color="auto"/>
        <w:left w:val="none" w:sz="0" w:space="0" w:color="auto"/>
        <w:bottom w:val="none" w:sz="0" w:space="0" w:color="auto"/>
        <w:right w:val="none" w:sz="0" w:space="0" w:color="auto"/>
      </w:divBdr>
    </w:div>
    <w:div w:id="1896307223">
      <w:bodyDiv w:val="1"/>
      <w:marLeft w:val="0"/>
      <w:marRight w:val="0"/>
      <w:marTop w:val="0"/>
      <w:marBottom w:val="0"/>
      <w:divBdr>
        <w:top w:val="none" w:sz="0" w:space="0" w:color="auto"/>
        <w:left w:val="none" w:sz="0" w:space="0" w:color="auto"/>
        <w:bottom w:val="none" w:sz="0" w:space="0" w:color="auto"/>
        <w:right w:val="none" w:sz="0" w:space="0" w:color="auto"/>
      </w:divBdr>
    </w:div>
    <w:div w:id="1908222841">
      <w:bodyDiv w:val="1"/>
      <w:marLeft w:val="0"/>
      <w:marRight w:val="0"/>
      <w:marTop w:val="0"/>
      <w:marBottom w:val="0"/>
      <w:divBdr>
        <w:top w:val="none" w:sz="0" w:space="0" w:color="auto"/>
        <w:left w:val="none" w:sz="0" w:space="0" w:color="auto"/>
        <w:bottom w:val="none" w:sz="0" w:space="0" w:color="auto"/>
        <w:right w:val="none" w:sz="0" w:space="0" w:color="auto"/>
      </w:divBdr>
    </w:div>
    <w:div w:id="1914317492">
      <w:bodyDiv w:val="1"/>
      <w:marLeft w:val="0"/>
      <w:marRight w:val="0"/>
      <w:marTop w:val="0"/>
      <w:marBottom w:val="0"/>
      <w:divBdr>
        <w:top w:val="none" w:sz="0" w:space="0" w:color="auto"/>
        <w:left w:val="none" w:sz="0" w:space="0" w:color="auto"/>
        <w:bottom w:val="none" w:sz="0" w:space="0" w:color="auto"/>
        <w:right w:val="none" w:sz="0" w:space="0" w:color="auto"/>
      </w:divBdr>
    </w:div>
    <w:div w:id="1915896536">
      <w:bodyDiv w:val="1"/>
      <w:marLeft w:val="0"/>
      <w:marRight w:val="0"/>
      <w:marTop w:val="0"/>
      <w:marBottom w:val="0"/>
      <w:divBdr>
        <w:top w:val="none" w:sz="0" w:space="0" w:color="auto"/>
        <w:left w:val="none" w:sz="0" w:space="0" w:color="auto"/>
        <w:bottom w:val="none" w:sz="0" w:space="0" w:color="auto"/>
        <w:right w:val="none" w:sz="0" w:space="0" w:color="auto"/>
      </w:divBdr>
    </w:div>
    <w:div w:id="1916695047">
      <w:bodyDiv w:val="1"/>
      <w:marLeft w:val="0"/>
      <w:marRight w:val="0"/>
      <w:marTop w:val="0"/>
      <w:marBottom w:val="0"/>
      <w:divBdr>
        <w:top w:val="none" w:sz="0" w:space="0" w:color="auto"/>
        <w:left w:val="none" w:sz="0" w:space="0" w:color="auto"/>
        <w:bottom w:val="none" w:sz="0" w:space="0" w:color="auto"/>
        <w:right w:val="none" w:sz="0" w:space="0" w:color="auto"/>
      </w:divBdr>
    </w:div>
    <w:div w:id="1919099006">
      <w:bodyDiv w:val="1"/>
      <w:marLeft w:val="0"/>
      <w:marRight w:val="0"/>
      <w:marTop w:val="0"/>
      <w:marBottom w:val="0"/>
      <w:divBdr>
        <w:top w:val="none" w:sz="0" w:space="0" w:color="auto"/>
        <w:left w:val="none" w:sz="0" w:space="0" w:color="auto"/>
        <w:bottom w:val="none" w:sz="0" w:space="0" w:color="auto"/>
        <w:right w:val="none" w:sz="0" w:space="0" w:color="auto"/>
      </w:divBdr>
    </w:div>
    <w:div w:id="1921601558">
      <w:bodyDiv w:val="1"/>
      <w:marLeft w:val="0"/>
      <w:marRight w:val="0"/>
      <w:marTop w:val="0"/>
      <w:marBottom w:val="0"/>
      <w:divBdr>
        <w:top w:val="none" w:sz="0" w:space="0" w:color="auto"/>
        <w:left w:val="none" w:sz="0" w:space="0" w:color="auto"/>
        <w:bottom w:val="none" w:sz="0" w:space="0" w:color="auto"/>
        <w:right w:val="none" w:sz="0" w:space="0" w:color="auto"/>
      </w:divBdr>
    </w:div>
    <w:div w:id="1932808523">
      <w:bodyDiv w:val="1"/>
      <w:marLeft w:val="0"/>
      <w:marRight w:val="0"/>
      <w:marTop w:val="0"/>
      <w:marBottom w:val="0"/>
      <w:divBdr>
        <w:top w:val="none" w:sz="0" w:space="0" w:color="auto"/>
        <w:left w:val="none" w:sz="0" w:space="0" w:color="auto"/>
        <w:bottom w:val="none" w:sz="0" w:space="0" w:color="auto"/>
        <w:right w:val="none" w:sz="0" w:space="0" w:color="auto"/>
      </w:divBdr>
    </w:div>
    <w:div w:id="1933392256">
      <w:bodyDiv w:val="1"/>
      <w:marLeft w:val="0"/>
      <w:marRight w:val="0"/>
      <w:marTop w:val="0"/>
      <w:marBottom w:val="0"/>
      <w:divBdr>
        <w:top w:val="none" w:sz="0" w:space="0" w:color="auto"/>
        <w:left w:val="none" w:sz="0" w:space="0" w:color="auto"/>
        <w:bottom w:val="none" w:sz="0" w:space="0" w:color="auto"/>
        <w:right w:val="none" w:sz="0" w:space="0" w:color="auto"/>
      </w:divBdr>
    </w:div>
    <w:div w:id="1933779703">
      <w:bodyDiv w:val="1"/>
      <w:marLeft w:val="0"/>
      <w:marRight w:val="0"/>
      <w:marTop w:val="0"/>
      <w:marBottom w:val="0"/>
      <w:divBdr>
        <w:top w:val="none" w:sz="0" w:space="0" w:color="auto"/>
        <w:left w:val="none" w:sz="0" w:space="0" w:color="auto"/>
        <w:bottom w:val="none" w:sz="0" w:space="0" w:color="auto"/>
        <w:right w:val="none" w:sz="0" w:space="0" w:color="auto"/>
      </w:divBdr>
    </w:div>
    <w:div w:id="1942487822">
      <w:bodyDiv w:val="1"/>
      <w:marLeft w:val="0"/>
      <w:marRight w:val="0"/>
      <w:marTop w:val="0"/>
      <w:marBottom w:val="0"/>
      <w:divBdr>
        <w:top w:val="none" w:sz="0" w:space="0" w:color="auto"/>
        <w:left w:val="none" w:sz="0" w:space="0" w:color="auto"/>
        <w:bottom w:val="none" w:sz="0" w:space="0" w:color="auto"/>
        <w:right w:val="none" w:sz="0" w:space="0" w:color="auto"/>
      </w:divBdr>
    </w:div>
    <w:div w:id="1945189282">
      <w:bodyDiv w:val="1"/>
      <w:marLeft w:val="0"/>
      <w:marRight w:val="0"/>
      <w:marTop w:val="0"/>
      <w:marBottom w:val="0"/>
      <w:divBdr>
        <w:top w:val="none" w:sz="0" w:space="0" w:color="auto"/>
        <w:left w:val="none" w:sz="0" w:space="0" w:color="auto"/>
        <w:bottom w:val="none" w:sz="0" w:space="0" w:color="auto"/>
        <w:right w:val="none" w:sz="0" w:space="0" w:color="auto"/>
      </w:divBdr>
    </w:div>
    <w:div w:id="1951090041">
      <w:bodyDiv w:val="1"/>
      <w:marLeft w:val="0"/>
      <w:marRight w:val="0"/>
      <w:marTop w:val="0"/>
      <w:marBottom w:val="0"/>
      <w:divBdr>
        <w:top w:val="none" w:sz="0" w:space="0" w:color="auto"/>
        <w:left w:val="none" w:sz="0" w:space="0" w:color="auto"/>
        <w:bottom w:val="none" w:sz="0" w:space="0" w:color="auto"/>
        <w:right w:val="none" w:sz="0" w:space="0" w:color="auto"/>
      </w:divBdr>
    </w:div>
    <w:div w:id="1952318724">
      <w:bodyDiv w:val="1"/>
      <w:marLeft w:val="0"/>
      <w:marRight w:val="0"/>
      <w:marTop w:val="0"/>
      <w:marBottom w:val="0"/>
      <w:divBdr>
        <w:top w:val="none" w:sz="0" w:space="0" w:color="auto"/>
        <w:left w:val="none" w:sz="0" w:space="0" w:color="auto"/>
        <w:bottom w:val="none" w:sz="0" w:space="0" w:color="auto"/>
        <w:right w:val="none" w:sz="0" w:space="0" w:color="auto"/>
      </w:divBdr>
      <w:divsChild>
        <w:div w:id="903638754">
          <w:marLeft w:val="0"/>
          <w:marRight w:val="0"/>
          <w:marTop w:val="0"/>
          <w:marBottom w:val="0"/>
          <w:divBdr>
            <w:top w:val="none" w:sz="0" w:space="0" w:color="auto"/>
            <w:left w:val="none" w:sz="0" w:space="0" w:color="auto"/>
            <w:bottom w:val="none" w:sz="0" w:space="0" w:color="auto"/>
            <w:right w:val="none" w:sz="0" w:space="0" w:color="auto"/>
          </w:divBdr>
          <w:divsChild>
            <w:div w:id="1058360600">
              <w:marLeft w:val="0"/>
              <w:marRight w:val="0"/>
              <w:marTop w:val="0"/>
              <w:marBottom w:val="0"/>
              <w:divBdr>
                <w:top w:val="none" w:sz="0" w:space="0" w:color="auto"/>
                <w:left w:val="none" w:sz="0" w:space="0" w:color="auto"/>
                <w:bottom w:val="none" w:sz="0" w:space="0" w:color="auto"/>
                <w:right w:val="none" w:sz="0" w:space="0" w:color="auto"/>
              </w:divBdr>
              <w:divsChild>
                <w:div w:id="789516768">
                  <w:marLeft w:val="0"/>
                  <w:marRight w:val="0"/>
                  <w:marTop w:val="0"/>
                  <w:marBottom w:val="0"/>
                  <w:divBdr>
                    <w:top w:val="none" w:sz="0" w:space="0" w:color="auto"/>
                    <w:left w:val="none" w:sz="0" w:space="0" w:color="auto"/>
                    <w:bottom w:val="none" w:sz="0" w:space="0" w:color="auto"/>
                    <w:right w:val="none" w:sz="0" w:space="0" w:color="auto"/>
                  </w:divBdr>
                </w:div>
                <w:div w:id="1102728439">
                  <w:marLeft w:val="0"/>
                  <w:marRight w:val="0"/>
                  <w:marTop w:val="0"/>
                  <w:marBottom w:val="0"/>
                  <w:divBdr>
                    <w:top w:val="none" w:sz="0" w:space="0" w:color="auto"/>
                    <w:left w:val="none" w:sz="0" w:space="0" w:color="auto"/>
                    <w:bottom w:val="none" w:sz="0" w:space="0" w:color="auto"/>
                    <w:right w:val="none" w:sz="0" w:space="0" w:color="auto"/>
                  </w:divBdr>
                  <w:divsChild>
                    <w:div w:id="395326783">
                      <w:marLeft w:val="0"/>
                      <w:marRight w:val="0"/>
                      <w:marTop w:val="0"/>
                      <w:marBottom w:val="0"/>
                      <w:divBdr>
                        <w:top w:val="none" w:sz="0" w:space="0" w:color="auto"/>
                        <w:left w:val="none" w:sz="0" w:space="0" w:color="auto"/>
                        <w:bottom w:val="none" w:sz="0" w:space="0" w:color="auto"/>
                        <w:right w:val="none" w:sz="0" w:space="0" w:color="auto"/>
                      </w:divBdr>
                      <w:divsChild>
                        <w:div w:id="117777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023604">
      <w:bodyDiv w:val="1"/>
      <w:marLeft w:val="0"/>
      <w:marRight w:val="0"/>
      <w:marTop w:val="0"/>
      <w:marBottom w:val="0"/>
      <w:divBdr>
        <w:top w:val="none" w:sz="0" w:space="0" w:color="auto"/>
        <w:left w:val="none" w:sz="0" w:space="0" w:color="auto"/>
        <w:bottom w:val="none" w:sz="0" w:space="0" w:color="auto"/>
        <w:right w:val="none" w:sz="0" w:space="0" w:color="auto"/>
      </w:divBdr>
    </w:div>
    <w:div w:id="1961691205">
      <w:bodyDiv w:val="1"/>
      <w:marLeft w:val="0"/>
      <w:marRight w:val="0"/>
      <w:marTop w:val="0"/>
      <w:marBottom w:val="0"/>
      <w:divBdr>
        <w:top w:val="none" w:sz="0" w:space="0" w:color="auto"/>
        <w:left w:val="none" w:sz="0" w:space="0" w:color="auto"/>
        <w:bottom w:val="none" w:sz="0" w:space="0" w:color="auto"/>
        <w:right w:val="none" w:sz="0" w:space="0" w:color="auto"/>
      </w:divBdr>
    </w:div>
    <w:div w:id="1968394059">
      <w:bodyDiv w:val="1"/>
      <w:marLeft w:val="0"/>
      <w:marRight w:val="0"/>
      <w:marTop w:val="0"/>
      <w:marBottom w:val="0"/>
      <w:divBdr>
        <w:top w:val="none" w:sz="0" w:space="0" w:color="auto"/>
        <w:left w:val="none" w:sz="0" w:space="0" w:color="auto"/>
        <w:bottom w:val="none" w:sz="0" w:space="0" w:color="auto"/>
        <w:right w:val="none" w:sz="0" w:space="0" w:color="auto"/>
      </w:divBdr>
    </w:div>
    <w:div w:id="1977373451">
      <w:bodyDiv w:val="1"/>
      <w:marLeft w:val="0"/>
      <w:marRight w:val="0"/>
      <w:marTop w:val="0"/>
      <w:marBottom w:val="0"/>
      <w:divBdr>
        <w:top w:val="none" w:sz="0" w:space="0" w:color="auto"/>
        <w:left w:val="none" w:sz="0" w:space="0" w:color="auto"/>
        <w:bottom w:val="none" w:sz="0" w:space="0" w:color="auto"/>
        <w:right w:val="none" w:sz="0" w:space="0" w:color="auto"/>
      </w:divBdr>
    </w:div>
    <w:div w:id="1978560387">
      <w:bodyDiv w:val="1"/>
      <w:marLeft w:val="0"/>
      <w:marRight w:val="0"/>
      <w:marTop w:val="0"/>
      <w:marBottom w:val="0"/>
      <w:divBdr>
        <w:top w:val="none" w:sz="0" w:space="0" w:color="auto"/>
        <w:left w:val="none" w:sz="0" w:space="0" w:color="auto"/>
        <w:bottom w:val="none" w:sz="0" w:space="0" w:color="auto"/>
        <w:right w:val="none" w:sz="0" w:space="0" w:color="auto"/>
      </w:divBdr>
    </w:div>
    <w:div w:id="1978947498">
      <w:bodyDiv w:val="1"/>
      <w:marLeft w:val="0"/>
      <w:marRight w:val="0"/>
      <w:marTop w:val="0"/>
      <w:marBottom w:val="0"/>
      <w:divBdr>
        <w:top w:val="none" w:sz="0" w:space="0" w:color="auto"/>
        <w:left w:val="none" w:sz="0" w:space="0" w:color="auto"/>
        <w:bottom w:val="none" w:sz="0" w:space="0" w:color="auto"/>
        <w:right w:val="none" w:sz="0" w:space="0" w:color="auto"/>
      </w:divBdr>
    </w:div>
    <w:div w:id="1982537589">
      <w:bodyDiv w:val="1"/>
      <w:marLeft w:val="0"/>
      <w:marRight w:val="0"/>
      <w:marTop w:val="0"/>
      <w:marBottom w:val="0"/>
      <w:divBdr>
        <w:top w:val="none" w:sz="0" w:space="0" w:color="auto"/>
        <w:left w:val="none" w:sz="0" w:space="0" w:color="auto"/>
        <w:bottom w:val="none" w:sz="0" w:space="0" w:color="auto"/>
        <w:right w:val="none" w:sz="0" w:space="0" w:color="auto"/>
      </w:divBdr>
    </w:div>
    <w:div w:id="1986547955">
      <w:bodyDiv w:val="1"/>
      <w:marLeft w:val="0"/>
      <w:marRight w:val="0"/>
      <w:marTop w:val="0"/>
      <w:marBottom w:val="0"/>
      <w:divBdr>
        <w:top w:val="none" w:sz="0" w:space="0" w:color="auto"/>
        <w:left w:val="none" w:sz="0" w:space="0" w:color="auto"/>
        <w:bottom w:val="none" w:sz="0" w:space="0" w:color="auto"/>
        <w:right w:val="none" w:sz="0" w:space="0" w:color="auto"/>
      </w:divBdr>
      <w:divsChild>
        <w:div w:id="746462747">
          <w:marLeft w:val="0"/>
          <w:marRight w:val="0"/>
          <w:marTop w:val="0"/>
          <w:marBottom w:val="0"/>
          <w:divBdr>
            <w:top w:val="none" w:sz="0" w:space="0" w:color="auto"/>
            <w:left w:val="none" w:sz="0" w:space="0" w:color="auto"/>
            <w:bottom w:val="none" w:sz="0" w:space="0" w:color="auto"/>
            <w:right w:val="none" w:sz="0" w:space="0" w:color="auto"/>
          </w:divBdr>
          <w:divsChild>
            <w:div w:id="169565215">
              <w:marLeft w:val="0"/>
              <w:marRight w:val="0"/>
              <w:marTop w:val="0"/>
              <w:marBottom w:val="0"/>
              <w:divBdr>
                <w:top w:val="none" w:sz="0" w:space="0" w:color="auto"/>
                <w:left w:val="none" w:sz="0" w:space="0" w:color="auto"/>
                <w:bottom w:val="none" w:sz="0" w:space="0" w:color="auto"/>
                <w:right w:val="none" w:sz="0" w:space="0" w:color="auto"/>
              </w:divBdr>
            </w:div>
            <w:div w:id="203256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244642">
      <w:bodyDiv w:val="1"/>
      <w:marLeft w:val="0"/>
      <w:marRight w:val="0"/>
      <w:marTop w:val="0"/>
      <w:marBottom w:val="0"/>
      <w:divBdr>
        <w:top w:val="none" w:sz="0" w:space="0" w:color="auto"/>
        <w:left w:val="none" w:sz="0" w:space="0" w:color="auto"/>
        <w:bottom w:val="none" w:sz="0" w:space="0" w:color="auto"/>
        <w:right w:val="none" w:sz="0" w:space="0" w:color="auto"/>
      </w:divBdr>
    </w:div>
    <w:div w:id="2003774412">
      <w:bodyDiv w:val="1"/>
      <w:marLeft w:val="0"/>
      <w:marRight w:val="0"/>
      <w:marTop w:val="0"/>
      <w:marBottom w:val="0"/>
      <w:divBdr>
        <w:top w:val="none" w:sz="0" w:space="0" w:color="auto"/>
        <w:left w:val="none" w:sz="0" w:space="0" w:color="auto"/>
        <w:bottom w:val="none" w:sz="0" w:space="0" w:color="auto"/>
        <w:right w:val="none" w:sz="0" w:space="0" w:color="auto"/>
      </w:divBdr>
    </w:div>
    <w:div w:id="2012487744">
      <w:bodyDiv w:val="1"/>
      <w:marLeft w:val="0"/>
      <w:marRight w:val="0"/>
      <w:marTop w:val="0"/>
      <w:marBottom w:val="0"/>
      <w:divBdr>
        <w:top w:val="none" w:sz="0" w:space="0" w:color="auto"/>
        <w:left w:val="none" w:sz="0" w:space="0" w:color="auto"/>
        <w:bottom w:val="none" w:sz="0" w:space="0" w:color="auto"/>
        <w:right w:val="none" w:sz="0" w:space="0" w:color="auto"/>
      </w:divBdr>
    </w:div>
    <w:div w:id="2015499045">
      <w:bodyDiv w:val="1"/>
      <w:marLeft w:val="0"/>
      <w:marRight w:val="0"/>
      <w:marTop w:val="0"/>
      <w:marBottom w:val="0"/>
      <w:divBdr>
        <w:top w:val="none" w:sz="0" w:space="0" w:color="auto"/>
        <w:left w:val="none" w:sz="0" w:space="0" w:color="auto"/>
        <w:bottom w:val="none" w:sz="0" w:space="0" w:color="auto"/>
        <w:right w:val="none" w:sz="0" w:space="0" w:color="auto"/>
      </w:divBdr>
    </w:div>
    <w:div w:id="2015567674">
      <w:bodyDiv w:val="1"/>
      <w:marLeft w:val="0"/>
      <w:marRight w:val="0"/>
      <w:marTop w:val="0"/>
      <w:marBottom w:val="0"/>
      <w:divBdr>
        <w:top w:val="none" w:sz="0" w:space="0" w:color="auto"/>
        <w:left w:val="none" w:sz="0" w:space="0" w:color="auto"/>
        <w:bottom w:val="none" w:sz="0" w:space="0" w:color="auto"/>
        <w:right w:val="none" w:sz="0" w:space="0" w:color="auto"/>
      </w:divBdr>
    </w:div>
    <w:div w:id="2016109637">
      <w:bodyDiv w:val="1"/>
      <w:marLeft w:val="0"/>
      <w:marRight w:val="0"/>
      <w:marTop w:val="0"/>
      <w:marBottom w:val="0"/>
      <w:divBdr>
        <w:top w:val="none" w:sz="0" w:space="0" w:color="auto"/>
        <w:left w:val="none" w:sz="0" w:space="0" w:color="auto"/>
        <w:bottom w:val="none" w:sz="0" w:space="0" w:color="auto"/>
        <w:right w:val="none" w:sz="0" w:space="0" w:color="auto"/>
      </w:divBdr>
    </w:div>
    <w:div w:id="2023429420">
      <w:bodyDiv w:val="1"/>
      <w:marLeft w:val="0"/>
      <w:marRight w:val="0"/>
      <w:marTop w:val="0"/>
      <w:marBottom w:val="0"/>
      <w:divBdr>
        <w:top w:val="none" w:sz="0" w:space="0" w:color="auto"/>
        <w:left w:val="none" w:sz="0" w:space="0" w:color="auto"/>
        <w:bottom w:val="none" w:sz="0" w:space="0" w:color="auto"/>
        <w:right w:val="none" w:sz="0" w:space="0" w:color="auto"/>
      </w:divBdr>
      <w:divsChild>
        <w:div w:id="604921194">
          <w:marLeft w:val="0"/>
          <w:marRight w:val="0"/>
          <w:marTop w:val="0"/>
          <w:marBottom w:val="0"/>
          <w:divBdr>
            <w:top w:val="none" w:sz="0" w:space="0" w:color="auto"/>
            <w:left w:val="none" w:sz="0" w:space="0" w:color="auto"/>
            <w:bottom w:val="none" w:sz="0" w:space="0" w:color="auto"/>
            <w:right w:val="none" w:sz="0" w:space="0" w:color="auto"/>
          </w:divBdr>
          <w:divsChild>
            <w:div w:id="1903562260">
              <w:marLeft w:val="0"/>
              <w:marRight w:val="0"/>
              <w:marTop w:val="0"/>
              <w:marBottom w:val="0"/>
              <w:divBdr>
                <w:top w:val="none" w:sz="0" w:space="0" w:color="auto"/>
                <w:left w:val="none" w:sz="0" w:space="0" w:color="auto"/>
                <w:bottom w:val="none" w:sz="0" w:space="0" w:color="auto"/>
                <w:right w:val="none" w:sz="0" w:space="0" w:color="auto"/>
              </w:divBdr>
            </w:div>
          </w:divsChild>
        </w:div>
        <w:div w:id="629014854">
          <w:marLeft w:val="0"/>
          <w:marRight w:val="0"/>
          <w:marTop w:val="0"/>
          <w:marBottom w:val="0"/>
          <w:divBdr>
            <w:top w:val="none" w:sz="0" w:space="0" w:color="auto"/>
            <w:left w:val="none" w:sz="0" w:space="0" w:color="auto"/>
            <w:bottom w:val="none" w:sz="0" w:space="0" w:color="auto"/>
            <w:right w:val="none" w:sz="0" w:space="0" w:color="auto"/>
          </w:divBdr>
          <w:divsChild>
            <w:div w:id="53295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94562">
      <w:bodyDiv w:val="1"/>
      <w:marLeft w:val="0"/>
      <w:marRight w:val="0"/>
      <w:marTop w:val="0"/>
      <w:marBottom w:val="0"/>
      <w:divBdr>
        <w:top w:val="none" w:sz="0" w:space="0" w:color="auto"/>
        <w:left w:val="none" w:sz="0" w:space="0" w:color="auto"/>
        <w:bottom w:val="none" w:sz="0" w:space="0" w:color="auto"/>
        <w:right w:val="none" w:sz="0" w:space="0" w:color="auto"/>
      </w:divBdr>
    </w:div>
    <w:div w:id="2053575231">
      <w:bodyDiv w:val="1"/>
      <w:marLeft w:val="0"/>
      <w:marRight w:val="0"/>
      <w:marTop w:val="0"/>
      <w:marBottom w:val="0"/>
      <w:divBdr>
        <w:top w:val="none" w:sz="0" w:space="0" w:color="auto"/>
        <w:left w:val="none" w:sz="0" w:space="0" w:color="auto"/>
        <w:bottom w:val="none" w:sz="0" w:space="0" w:color="auto"/>
        <w:right w:val="none" w:sz="0" w:space="0" w:color="auto"/>
      </w:divBdr>
    </w:div>
    <w:div w:id="2055082862">
      <w:bodyDiv w:val="1"/>
      <w:marLeft w:val="0"/>
      <w:marRight w:val="0"/>
      <w:marTop w:val="0"/>
      <w:marBottom w:val="0"/>
      <w:divBdr>
        <w:top w:val="none" w:sz="0" w:space="0" w:color="auto"/>
        <w:left w:val="none" w:sz="0" w:space="0" w:color="auto"/>
        <w:bottom w:val="none" w:sz="0" w:space="0" w:color="auto"/>
        <w:right w:val="none" w:sz="0" w:space="0" w:color="auto"/>
      </w:divBdr>
      <w:divsChild>
        <w:div w:id="1217280097">
          <w:marLeft w:val="0"/>
          <w:marRight w:val="0"/>
          <w:marTop w:val="0"/>
          <w:marBottom w:val="0"/>
          <w:divBdr>
            <w:top w:val="none" w:sz="0" w:space="0" w:color="auto"/>
            <w:left w:val="none" w:sz="0" w:space="0" w:color="auto"/>
            <w:bottom w:val="none" w:sz="0" w:space="0" w:color="auto"/>
            <w:right w:val="none" w:sz="0" w:space="0" w:color="auto"/>
          </w:divBdr>
          <w:divsChild>
            <w:div w:id="106641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343594">
      <w:bodyDiv w:val="1"/>
      <w:marLeft w:val="0"/>
      <w:marRight w:val="0"/>
      <w:marTop w:val="0"/>
      <w:marBottom w:val="0"/>
      <w:divBdr>
        <w:top w:val="none" w:sz="0" w:space="0" w:color="auto"/>
        <w:left w:val="none" w:sz="0" w:space="0" w:color="auto"/>
        <w:bottom w:val="none" w:sz="0" w:space="0" w:color="auto"/>
        <w:right w:val="none" w:sz="0" w:space="0" w:color="auto"/>
      </w:divBdr>
    </w:div>
    <w:div w:id="2065788488">
      <w:bodyDiv w:val="1"/>
      <w:marLeft w:val="0"/>
      <w:marRight w:val="0"/>
      <w:marTop w:val="0"/>
      <w:marBottom w:val="0"/>
      <w:divBdr>
        <w:top w:val="none" w:sz="0" w:space="0" w:color="auto"/>
        <w:left w:val="none" w:sz="0" w:space="0" w:color="auto"/>
        <w:bottom w:val="none" w:sz="0" w:space="0" w:color="auto"/>
        <w:right w:val="none" w:sz="0" w:space="0" w:color="auto"/>
      </w:divBdr>
    </w:div>
    <w:div w:id="2105765392">
      <w:bodyDiv w:val="1"/>
      <w:marLeft w:val="0"/>
      <w:marRight w:val="0"/>
      <w:marTop w:val="0"/>
      <w:marBottom w:val="0"/>
      <w:divBdr>
        <w:top w:val="none" w:sz="0" w:space="0" w:color="auto"/>
        <w:left w:val="none" w:sz="0" w:space="0" w:color="auto"/>
        <w:bottom w:val="none" w:sz="0" w:space="0" w:color="auto"/>
        <w:right w:val="none" w:sz="0" w:space="0" w:color="auto"/>
      </w:divBdr>
    </w:div>
    <w:div w:id="2119790313">
      <w:bodyDiv w:val="1"/>
      <w:marLeft w:val="0"/>
      <w:marRight w:val="0"/>
      <w:marTop w:val="0"/>
      <w:marBottom w:val="0"/>
      <w:divBdr>
        <w:top w:val="none" w:sz="0" w:space="0" w:color="auto"/>
        <w:left w:val="none" w:sz="0" w:space="0" w:color="auto"/>
        <w:bottom w:val="none" w:sz="0" w:space="0" w:color="auto"/>
        <w:right w:val="none" w:sz="0" w:space="0" w:color="auto"/>
      </w:divBdr>
    </w:div>
    <w:div w:id="2120179283">
      <w:bodyDiv w:val="1"/>
      <w:marLeft w:val="0"/>
      <w:marRight w:val="0"/>
      <w:marTop w:val="0"/>
      <w:marBottom w:val="0"/>
      <w:divBdr>
        <w:top w:val="none" w:sz="0" w:space="0" w:color="auto"/>
        <w:left w:val="none" w:sz="0" w:space="0" w:color="auto"/>
        <w:bottom w:val="none" w:sz="0" w:space="0" w:color="auto"/>
        <w:right w:val="none" w:sz="0" w:space="0" w:color="auto"/>
      </w:divBdr>
    </w:div>
    <w:div w:id="2123375594">
      <w:bodyDiv w:val="1"/>
      <w:marLeft w:val="0"/>
      <w:marRight w:val="0"/>
      <w:marTop w:val="0"/>
      <w:marBottom w:val="0"/>
      <w:divBdr>
        <w:top w:val="none" w:sz="0" w:space="0" w:color="auto"/>
        <w:left w:val="none" w:sz="0" w:space="0" w:color="auto"/>
        <w:bottom w:val="none" w:sz="0" w:space="0" w:color="auto"/>
        <w:right w:val="none" w:sz="0" w:space="0" w:color="auto"/>
      </w:divBdr>
    </w:div>
    <w:div w:id="2131850634">
      <w:bodyDiv w:val="1"/>
      <w:marLeft w:val="0"/>
      <w:marRight w:val="0"/>
      <w:marTop w:val="0"/>
      <w:marBottom w:val="0"/>
      <w:divBdr>
        <w:top w:val="none" w:sz="0" w:space="0" w:color="auto"/>
        <w:left w:val="none" w:sz="0" w:space="0" w:color="auto"/>
        <w:bottom w:val="none" w:sz="0" w:space="0" w:color="auto"/>
        <w:right w:val="none" w:sz="0" w:space="0" w:color="auto"/>
      </w:divBdr>
      <w:divsChild>
        <w:div w:id="76369344">
          <w:marLeft w:val="0"/>
          <w:marRight w:val="0"/>
          <w:marTop w:val="0"/>
          <w:marBottom w:val="0"/>
          <w:divBdr>
            <w:top w:val="none" w:sz="0" w:space="0" w:color="auto"/>
            <w:left w:val="none" w:sz="0" w:space="0" w:color="auto"/>
            <w:bottom w:val="none" w:sz="0" w:space="0" w:color="auto"/>
            <w:right w:val="none" w:sz="0" w:space="0" w:color="auto"/>
          </w:divBdr>
        </w:div>
        <w:div w:id="403575146">
          <w:marLeft w:val="0"/>
          <w:marRight w:val="0"/>
          <w:marTop w:val="0"/>
          <w:marBottom w:val="0"/>
          <w:divBdr>
            <w:top w:val="none" w:sz="0" w:space="0" w:color="auto"/>
            <w:left w:val="none" w:sz="0" w:space="0" w:color="auto"/>
            <w:bottom w:val="none" w:sz="0" w:space="0" w:color="auto"/>
            <w:right w:val="none" w:sz="0" w:space="0" w:color="auto"/>
          </w:divBdr>
        </w:div>
        <w:div w:id="440535229">
          <w:marLeft w:val="0"/>
          <w:marRight w:val="0"/>
          <w:marTop w:val="0"/>
          <w:marBottom w:val="0"/>
          <w:divBdr>
            <w:top w:val="none" w:sz="0" w:space="0" w:color="auto"/>
            <w:left w:val="none" w:sz="0" w:space="0" w:color="auto"/>
            <w:bottom w:val="none" w:sz="0" w:space="0" w:color="auto"/>
            <w:right w:val="none" w:sz="0" w:space="0" w:color="auto"/>
          </w:divBdr>
        </w:div>
        <w:div w:id="541136516">
          <w:marLeft w:val="0"/>
          <w:marRight w:val="0"/>
          <w:marTop w:val="0"/>
          <w:marBottom w:val="0"/>
          <w:divBdr>
            <w:top w:val="none" w:sz="0" w:space="0" w:color="auto"/>
            <w:left w:val="none" w:sz="0" w:space="0" w:color="auto"/>
            <w:bottom w:val="none" w:sz="0" w:space="0" w:color="auto"/>
            <w:right w:val="none" w:sz="0" w:space="0" w:color="auto"/>
          </w:divBdr>
        </w:div>
        <w:div w:id="634988416">
          <w:marLeft w:val="0"/>
          <w:marRight w:val="0"/>
          <w:marTop w:val="0"/>
          <w:marBottom w:val="0"/>
          <w:divBdr>
            <w:top w:val="none" w:sz="0" w:space="0" w:color="auto"/>
            <w:left w:val="none" w:sz="0" w:space="0" w:color="auto"/>
            <w:bottom w:val="none" w:sz="0" w:space="0" w:color="auto"/>
            <w:right w:val="none" w:sz="0" w:space="0" w:color="auto"/>
          </w:divBdr>
        </w:div>
        <w:div w:id="653294594">
          <w:marLeft w:val="0"/>
          <w:marRight w:val="0"/>
          <w:marTop w:val="0"/>
          <w:marBottom w:val="0"/>
          <w:divBdr>
            <w:top w:val="none" w:sz="0" w:space="0" w:color="auto"/>
            <w:left w:val="none" w:sz="0" w:space="0" w:color="auto"/>
            <w:bottom w:val="none" w:sz="0" w:space="0" w:color="auto"/>
            <w:right w:val="none" w:sz="0" w:space="0" w:color="auto"/>
          </w:divBdr>
        </w:div>
        <w:div w:id="757293410">
          <w:marLeft w:val="0"/>
          <w:marRight w:val="0"/>
          <w:marTop w:val="0"/>
          <w:marBottom w:val="0"/>
          <w:divBdr>
            <w:top w:val="none" w:sz="0" w:space="0" w:color="auto"/>
            <w:left w:val="none" w:sz="0" w:space="0" w:color="auto"/>
            <w:bottom w:val="none" w:sz="0" w:space="0" w:color="auto"/>
            <w:right w:val="none" w:sz="0" w:space="0" w:color="auto"/>
          </w:divBdr>
        </w:div>
        <w:div w:id="1069767349">
          <w:marLeft w:val="0"/>
          <w:marRight w:val="0"/>
          <w:marTop w:val="0"/>
          <w:marBottom w:val="0"/>
          <w:divBdr>
            <w:top w:val="none" w:sz="0" w:space="0" w:color="auto"/>
            <w:left w:val="none" w:sz="0" w:space="0" w:color="auto"/>
            <w:bottom w:val="none" w:sz="0" w:space="0" w:color="auto"/>
            <w:right w:val="none" w:sz="0" w:space="0" w:color="auto"/>
          </w:divBdr>
        </w:div>
        <w:div w:id="1270549419">
          <w:marLeft w:val="0"/>
          <w:marRight w:val="0"/>
          <w:marTop w:val="0"/>
          <w:marBottom w:val="0"/>
          <w:divBdr>
            <w:top w:val="none" w:sz="0" w:space="0" w:color="auto"/>
            <w:left w:val="none" w:sz="0" w:space="0" w:color="auto"/>
            <w:bottom w:val="none" w:sz="0" w:space="0" w:color="auto"/>
            <w:right w:val="none" w:sz="0" w:space="0" w:color="auto"/>
          </w:divBdr>
        </w:div>
        <w:div w:id="1481575929">
          <w:marLeft w:val="0"/>
          <w:marRight w:val="0"/>
          <w:marTop w:val="0"/>
          <w:marBottom w:val="0"/>
          <w:divBdr>
            <w:top w:val="none" w:sz="0" w:space="0" w:color="auto"/>
            <w:left w:val="none" w:sz="0" w:space="0" w:color="auto"/>
            <w:bottom w:val="none" w:sz="0" w:space="0" w:color="auto"/>
            <w:right w:val="none" w:sz="0" w:space="0" w:color="auto"/>
          </w:divBdr>
        </w:div>
        <w:div w:id="1526868861">
          <w:marLeft w:val="0"/>
          <w:marRight w:val="0"/>
          <w:marTop w:val="0"/>
          <w:marBottom w:val="0"/>
          <w:divBdr>
            <w:top w:val="none" w:sz="0" w:space="0" w:color="auto"/>
            <w:left w:val="none" w:sz="0" w:space="0" w:color="auto"/>
            <w:bottom w:val="none" w:sz="0" w:space="0" w:color="auto"/>
            <w:right w:val="none" w:sz="0" w:space="0" w:color="auto"/>
          </w:divBdr>
        </w:div>
        <w:div w:id="1825659568">
          <w:marLeft w:val="0"/>
          <w:marRight w:val="0"/>
          <w:marTop w:val="0"/>
          <w:marBottom w:val="0"/>
          <w:divBdr>
            <w:top w:val="none" w:sz="0" w:space="0" w:color="auto"/>
            <w:left w:val="none" w:sz="0" w:space="0" w:color="auto"/>
            <w:bottom w:val="none" w:sz="0" w:space="0" w:color="auto"/>
            <w:right w:val="none" w:sz="0" w:space="0" w:color="auto"/>
          </w:divBdr>
        </w:div>
      </w:divsChild>
    </w:div>
    <w:div w:id="2136486644">
      <w:bodyDiv w:val="1"/>
      <w:marLeft w:val="0"/>
      <w:marRight w:val="0"/>
      <w:marTop w:val="0"/>
      <w:marBottom w:val="0"/>
      <w:divBdr>
        <w:top w:val="none" w:sz="0" w:space="0" w:color="auto"/>
        <w:left w:val="none" w:sz="0" w:space="0" w:color="auto"/>
        <w:bottom w:val="none" w:sz="0" w:space="0" w:color="auto"/>
        <w:right w:val="none" w:sz="0" w:space="0" w:color="auto"/>
      </w:divBdr>
    </w:div>
    <w:div w:id="2139446019">
      <w:bodyDiv w:val="1"/>
      <w:marLeft w:val="0"/>
      <w:marRight w:val="0"/>
      <w:marTop w:val="0"/>
      <w:marBottom w:val="0"/>
      <w:divBdr>
        <w:top w:val="none" w:sz="0" w:space="0" w:color="auto"/>
        <w:left w:val="none" w:sz="0" w:space="0" w:color="auto"/>
        <w:bottom w:val="none" w:sz="0" w:space="0" w:color="auto"/>
        <w:right w:val="none" w:sz="0" w:space="0" w:color="auto"/>
      </w:divBdr>
    </w:div>
    <w:div w:id="2145655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hyperlink" Target="https://github.com/fazrigading/yolov9" TargetMode="External"/><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header" Target="header3.xml"/><Relationship Id="rId47" Type="http://schemas.microsoft.com/office/2020/10/relationships/intelligence" Target="intelligence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fazrigading/skripsi-informatika-unmul/blob/main/apa-7ed-informatika-unmul.csl" TargetMode="External"/><Relationship Id="rId40" Type="http://schemas.openxmlformats.org/officeDocument/2006/relationships/hyperlink" Target="https://genqrcode.com" TargetMode="External"/><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hyperlink" Target="https://kalkulator-referensi-if-unmul.streamlit.app" TargetMode="External"/><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svg"/><Relationship Id="rId43"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sv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hyperlink" Target="https://home.s.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2098659788"/>
        <w:category>
          <w:name w:val="General"/>
          <w:gallery w:val="placeholder"/>
        </w:category>
        <w:types>
          <w:type w:val="bbPlcHdr"/>
        </w:types>
        <w:behaviors>
          <w:behavior w:val="content"/>
        </w:behaviors>
        <w:guid w:val="{049B3E00-C6F9-4812-8B73-A46D75AF8FF5}"/>
      </w:docPartPr>
      <w:docPartBody>
        <w:p w:rsidR="00000000" w:rsidRDefault="00396824">
          <w:r w:rsidRPr="00090E56">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onotype Corsiva">
    <w:panose1 w:val="03010101010201010101"/>
    <w:charset w:val="00"/>
    <w:family w:val="script"/>
    <w:pitch w:val="variable"/>
    <w:sig w:usb0="00000287" w:usb1="00000000" w:usb2="00000000" w:usb3="00000000" w:csb0="0000009F" w:csb1="00000000"/>
  </w:font>
  <w:font w:name="Gulliver">
    <w:altName w:val="Calibri"/>
    <w:panose1 w:val="00000000000000000000"/>
    <w:charset w:val="00"/>
    <w:family w:val="modern"/>
    <w:notTrueType/>
    <w:pitch w:val="variable"/>
    <w:sig w:usb0="800000AF" w:usb1="50002048"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824"/>
    <w:rsid w:val="002025AD"/>
    <w:rsid w:val="00396824"/>
    <w:rsid w:val="00ED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682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N/ehq8DHxrg61fZv2jtxfOKw5w==">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</go:docsCustomData>
</go:gDocsCustomXmlDataStorage>
</file>

<file path=customXml/itemProps1.xml><?xml version="1.0" encoding="utf-8"?>
<ds:datastoreItem xmlns:ds="http://schemas.openxmlformats.org/officeDocument/2006/customXml" ds:itemID="{034C8C03-A6E1-4EBE-91CC-61880FA2189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51</Pages>
  <Words>19948</Words>
  <Characters>113707</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zri Gading</dc:creator>
  <cp:keywords/>
  <cp:lastModifiedBy>Fazri Gading</cp:lastModifiedBy>
  <cp:revision>197</cp:revision>
  <cp:lastPrinted>2025-08-06T06:11:00Z</cp:lastPrinted>
  <dcterms:created xsi:type="dcterms:W3CDTF">2025-09-08T09:48:00Z</dcterms:created>
  <dcterms:modified xsi:type="dcterms:W3CDTF">2025-09-1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61801d1-6e95-3217-a2bf-30608ead4947</vt:lpwstr>
  </property>
  <property fmtid="{D5CDD505-2E9C-101B-9397-08002B2CF9AE}" pid="25" name="GrammarlyDocumentId">
    <vt:lpwstr>1414ad2cdef8e87daf6497b6ee83a600c77190de837a7da5768fce5d74237f93</vt:lpwstr>
  </property>
  <property fmtid="{D5CDD505-2E9C-101B-9397-08002B2CF9AE}" pid="26" name="ZOTERO_PREF_1">
    <vt:lpwstr>&lt;data data-version="3" zotero-version="7.0.24"&gt;&lt;session id="7IMbO0Af"/&gt;&lt;style id="http://www.zotero.org/styles/american-psychological-association-7th-edition" locale="id-ID" hasBibliography="1" bibliographyStyleHasBeenSet="1"/&gt;&lt;prefs&gt;&lt;pref name="fieldType</vt:lpwstr>
  </property>
  <property fmtid="{D5CDD505-2E9C-101B-9397-08002B2CF9AE}" pid="27" name="ZOTERO_PREF_2">
    <vt:lpwstr>" value="Field"/&gt;&lt;pref name="dontAskDelayCitationUpdates" value="true"/&gt;&lt;/prefs&gt;&lt;/data&gt;</vt:lpwstr>
  </property>
</Properties>
</file>